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af4"/>
        <w:tblW w:w="16161" w:type="dxa"/>
        <w:jc w:val="center"/>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694"/>
        <w:gridCol w:w="2126"/>
        <w:gridCol w:w="3566"/>
        <w:gridCol w:w="3522"/>
      </w:tblGrid>
      <w:tr w:rsidR="00E124AE" w:rsidRPr="00891819" w14:paraId="67852C2D" w14:textId="77777777" w:rsidTr="00E124AE">
        <w:trPr>
          <w:tblHeader/>
          <w:jc w:val="center"/>
        </w:trPr>
        <w:tc>
          <w:tcPr>
            <w:tcW w:w="4253" w:type="dxa"/>
            <w:tcBorders>
              <w:top w:val="single" w:sz="12" w:space="0" w:color="auto"/>
              <w:left w:val="nil"/>
              <w:bottom w:val="single" w:sz="12" w:space="0" w:color="auto"/>
              <w:right w:val="nil"/>
            </w:tcBorders>
            <w:vAlign w:val="center"/>
            <w:hideMark/>
          </w:tcPr>
          <w:p w14:paraId="4FB0FF48" w14:textId="67A4A1C6" w:rsidR="00E124AE" w:rsidRPr="00891819" w:rsidRDefault="00E124AE" w:rsidP="00E124AE">
            <w:pPr>
              <w:spacing w:line="300" w:lineRule="exact"/>
              <w:jc w:val="center"/>
              <w:rPr>
                <w:szCs w:val="28"/>
              </w:rPr>
            </w:pPr>
            <w:bookmarkStart w:id="0" w:name="_Hlk147762861"/>
            <w:r w:rsidRPr="00891819">
              <w:rPr>
                <w:rFonts w:hint="eastAsia"/>
                <w:szCs w:val="28"/>
              </w:rPr>
              <w:t>量表名称</w:t>
            </w:r>
            <w:r w:rsidRPr="00891819">
              <w:rPr>
                <w:szCs w:val="28"/>
              </w:rPr>
              <w:t>27</w:t>
            </w:r>
            <w:r w:rsidRPr="00891819">
              <w:rPr>
                <w:rFonts w:hint="eastAsia"/>
                <w:szCs w:val="28"/>
              </w:rPr>
              <w:t>个</w:t>
            </w:r>
            <w:r w:rsidRPr="00891819">
              <w:rPr>
                <w:szCs w:val="28"/>
              </w:rPr>
              <w:t>(</w:t>
            </w:r>
            <w:r w:rsidRPr="00891819">
              <w:rPr>
                <w:rFonts w:hint="eastAsia"/>
                <w:szCs w:val="28"/>
              </w:rPr>
              <w:t>共</w:t>
            </w:r>
            <w:r w:rsidRPr="00891819">
              <w:rPr>
                <w:szCs w:val="28"/>
              </w:rPr>
              <w:t>3</w:t>
            </w:r>
            <w:r w:rsidR="003715D3">
              <w:rPr>
                <w:rFonts w:hint="eastAsia"/>
                <w:szCs w:val="28"/>
              </w:rPr>
              <w:t>3</w:t>
            </w:r>
            <w:r w:rsidRPr="00891819">
              <w:rPr>
                <w:rFonts w:hint="eastAsia"/>
                <w:szCs w:val="28"/>
              </w:rPr>
              <w:t>个，排除</w:t>
            </w:r>
            <w:r w:rsidR="003715D3">
              <w:rPr>
                <w:rFonts w:hint="eastAsia"/>
                <w:szCs w:val="28"/>
              </w:rPr>
              <w:t>6</w:t>
            </w:r>
            <w:r w:rsidRPr="00891819">
              <w:rPr>
                <w:rFonts w:hint="eastAsia"/>
                <w:szCs w:val="28"/>
              </w:rPr>
              <w:t>个</w:t>
            </w:r>
            <w:r w:rsidRPr="00891819">
              <w:rPr>
                <w:szCs w:val="28"/>
              </w:rPr>
              <w:t>)</w:t>
            </w:r>
          </w:p>
        </w:tc>
        <w:tc>
          <w:tcPr>
            <w:tcW w:w="2694" w:type="dxa"/>
            <w:tcBorders>
              <w:top w:val="single" w:sz="12" w:space="0" w:color="auto"/>
              <w:left w:val="nil"/>
              <w:bottom w:val="single" w:sz="12" w:space="0" w:color="auto"/>
              <w:right w:val="nil"/>
            </w:tcBorders>
            <w:vAlign w:val="center"/>
            <w:hideMark/>
          </w:tcPr>
          <w:p w14:paraId="543E5528" w14:textId="77777777" w:rsidR="00E124AE" w:rsidRPr="00891819" w:rsidRDefault="00E124AE" w:rsidP="00E124AE">
            <w:pPr>
              <w:spacing w:line="300" w:lineRule="exact"/>
              <w:jc w:val="center"/>
              <w:rPr>
                <w:szCs w:val="28"/>
              </w:rPr>
            </w:pPr>
            <w:r w:rsidRPr="00891819">
              <w:rPr>
                <w:rFonts w:hint="eastAsia"/>
                <w:szCs w:val="28"/>
              </w:rPr>
              <w:t>元分析数据中该量表来源（</w:t>
            </w:r>
            <w:proofErr w:type="gramStart"/>
            <w:r w:rsidRPr="00891819">
              <w:rPr>
                <w:rFonts w:hint="eastAsia"/>
                <w:szCs w:val="28"/>
              </w:rPr>
              <w:t>标红的</w:t>
            </w:r>
            <w:proofErr w:type="gramEnd"/>
            <w:r w:rsidRPr="00891819">
              <w:rPr>
                <w:rFonts w:hint="eastAsia"/>
                <w:szCs w:val="28"/>
              </w:rPr>
              <w:t>为无法获得题目排除的）</w:t>
            </w:r>
          </w:p>
        </w:tc>
        <w:tc>
          <w:tcPr>
            <w:tcW w:w="2126" w:type="dxa"/>
            <w:tcBorders>
              <w:top w:val="single" w:sz="12" w:space="0" w:color="auto"/>
              <w:left w:val="nil"/>
              <w:bottom w:val="single" w:sz="12" w:space="0" w:color="auto"/>
              <w:right w:val="nil"/>
            </w:tcBorders>
            <w:vAlign w:val="center"/>
            <w:hideMark/>
          </w:tcPr>
          <w:p w14:paraId="7655BDDD" w14:textId="77777777" w:rsidR="00E124AE" w:rsidRPr="00891819" w:rsidRDefault="00E124AE" w:rsidP="00E124AE">
            <w:pPr>
              <w:spacing w:line="300" w:lineRule="exact"/>
              <w:jc w:val="center"/>
              <w:rPr>
                <w:szCs w:val="28"/>
              </w:rPr>
            </w:pPr>
            <w:r w:rsidRPr="00891819">
              <w:rPr>
                <w:rFonts w:hint="eastAsia"/>
                <w:szCs w:val="28"/>
              </w:rPr>
              <w:t>元分析中使用该量表的文章数量</w:t>
            </w:r>
          </w:p>
        </w:tc>
        <w:tc>
          <w:tcPr>
            <w:tcW w:w="3566" w:type="dxa"/>
            <w:tcBorders>
              <w:top w:val="single" w:sz="12" w:space="0" w:color="auto"/>
              <w:left w:val="nil"/>
              <w:bottom w:val="single" w:sz="12" w:space="0" w:color="auto"/>
              <w:right w:val="nil"/>
            </w:tcBorders>
            <w:vAlign w:val="center"/>
            <w:hideMark/>
          </w:tcPr>
          <w:p w14:paraId="5261BB6C" w14:textId="77777777" w:rsidR="00E124AE" w:rsidRPr="00891819" w:rsidRDefault="00E124AE" w:rsidP="00E124AE">
            <w:pPr>
              <w:spacing w:line="300" w:lineRule="exact"/>
              <w:jc w:val="center"/>
              <w:rPr>
                <w:szCs w:val="28"/>
              </w:rPr>
            </w:pPr>
            <w:r w:rsidRPr="00891819">
              <w:rPr>
                <w:rFonts w:hint="eastAsia"/>
                <w:szCs w:val="28"/>
              </w:rPr>
              <w:t>本文量表直接来源</w:t>
            </w:r>
          </w:p>
        </w:tc>
        <w:tc>
          <w:tcPr>
            <w:tcW w:w="3522" w:type="dxa"/>
            <w:tcBorders>
              <w:top w:val="single" w:sz="12" w:space="0" w:color="auto"/>
              <w:left w:val="nil"/>
              <w:bottom w:val="single" w:sz="12" w:space="0" w:color="auto"/>
              <w:right w:val="nil"/>
            </w:tcBorders>
          </w:tcPr>
          <w:p w14:paraId="0A600D0F" w14:textId="77777777" w:rsidR="00E124AE" w:rsidRPr="00891819" w:rsidRDefault="00E124AE" w:rsidP="00E124AE">
            <w:pPr>
              <w:spacing w:line="300" w:lineRule="exact"/>
              <w:ind w:firstLineChars="500" w:firstLine="1400"/>
              <w:jc w:val="center"/>
              <w:rPr>
                <w:szCs w:val="28"/>
              </w:rPr>
            </w:pPr>
          </w:p>
          <w:p w14:paraId="21E19E5D" w14:textId="77777777" w:rsidR="00E124AE" w:rsidRPr="00891819" w:rsidRDefault="00E124AE" w:rsidP="00891819">
            <w:pPr>
              <w:spacing w:line="300" w:lineRule="exact"/>
              <w:jc w:val="center"/>
              <w:rPr>
                <w:szCs w:val="28"/>
              </w:rPr>
            </w:pPr>
            <w:r w:rsidRPr="00891819">
              <w:rPr>
                <w:rFonts w:hint="eastAsia"/>
                <w:szCs w:val="28"/>
              </w:rPr>
              <w:t>备注</w:t>
            </w:r>
          </w:p>
        </w:tc>
      </w:tr>
      <w:tr w:rsidR="00E124AE" w:rsidRPr="00891819" w14:paraId="761E64B2" w14:textId="77777777" w:rsidTr="005056E0">
        <w:trPr>
          <w:trHeight w:val="5005"/>
          <w:jc w:val="center"/>
        </w:trPr>
        <w:tc>
          <w:tcPr>
            <w:tcW w:w="4253" w:type="dxa"/>
            <w:tcBorders>
              <w:top w:val="single" w:sz="12" w:space="0" w:color="auto"/>
              <w:left w:val="nil"/>
              <w:bottom w:val="nil"/>
              <w:right w:val="nil"/>
            </w:tcBorders>
            <w:vAlign w:val="center"/>
            <w:hideMark/>
          </w:tcPr>
          <w:p w14:paraId="7AFCA4BE" w14:textId="3EFF1411" w:rsidR="00E124AE" w:rsidRPr="00891819" w:rsidRDefault="00E124AE" w:rsidP="00E124AE">
            <w:pPr>
              <w:spacing w:line="300" w:lineRule="exact"/>
              <w:jc w:val="center"/>
              <w:rPr>
                <w:color w:val="0D0D0D" w:themeColor="text1" w:themeTint="F2"/>
                <w:szCs w:val="28"/>
              </w:rPr>
            </w:pPr>
            <w:r w:rsidRPr="00891819">
              <w:rPr>
                <w:color w:val="0D0D0D" w:themeColor="text1" w:themeTint="F2"/>
                <w:szCs w:val="28"/>
              </w:rPr>
              <w:t>Self- Rating Depression Scale (SDS)</w:t>
            </w:r>
            <w:r w:rsidR="007560EC">
              <w:rPr>
                <w:color w:val="0D0D0D" w:themeColor="text1" w:themeTint="F2"/>
                <w:szCs w:val="28"/>
              </w:rPr>
              <w:br/>
            </w:r>
            <w:r w:rsidR="007560EC">
              <w:rPr>
                <w:rFonts w:hint="eastAsia"/>
                <w:color w:val="0D0D0D" w:themeColor="text1" w:themeTint="F2"/>
                <w:szCs w:val="28"/>
              </w:rPr>
              <w:t>1965</w:t>
            </w:r>
            <w:r w:rsidR="005A6140">
              <w:rPr>
                <w:rFonts w:hint="eastAsia"/>
                <w:color w:val="0D0D0D" w:themeColor="text1" w:themeTint="F2"/>
                <w:szCs w:val="28"/>
              </w:rPr>
              <w:t>年</w:t>
            </w:r>
            <w:r w:rsidR="007560EC">
              <w:rPr>
                <w:rFonts w:hint="eastAsia"/>
                <w:color w:val="0D0D0D" w:themeColor="text1" w:themeTint="F2"/>
                <w:szCs w:val="28"/>
              </w:rPr>
              <w:t>编制</w:t>
            </w:r>
            <w:r w:rsidR="007560EC">
              <w:rPr>
                <w:rFonts w:hint="eastAsia"/>
                <w:color w:val="0D0D0D" w:themeColor="text1" w:themeTint="F2"/>
                <w:szCs w:val="28"/>
              </w:rPr>
              <w:t xml:space="preserve"> 1986</w:t>
            </w:r>
            <w:r w:rsidR="005A6140">
              <w:rPr>
                <w:rFonts w:hint="eastAsia"/>
                <w:color w:val="0D0D0D" w:themeColor="text1" w:themeTint="F2"/>
                <w:szCs w:val="28"/>
              </w:rPr>
              <w:t>年</w:t>
            </w:r>
            <w:r w:rsidR="007560EC">
              <w:rPr>
                <w:rFonts w:hint="eastAsia"/>
                <w:color w:val="0D0D0D" w:themeColor="text1" w:themeTint="F2"/>
                <w:szCs w:val="28"/>
              </w:rPr>
              <w:t>修订</w:t>
            </w:r>
            <w:r w:rsidR="007560EC">
              <w:rPr>
                <w:color w:val="0D0D0D" w:themeColor="text1" w:themeTint="F2"/>
                <w:szCs w:val="28"/>
              </w:rPr>
              <w:br/>
            </w:r>
          </w:p>
        </w:tc>
        <w:tc>
          <w:tcPr>
            <w:tcW w:w="2694" w:type="dxa"/>
            <w:tcBorders>
              <w:top w:val="single" w:sz="12" w:space="0" w:color="auto"/>
              <w:left w:val="nil"/>
              <w:bottom w:val="nil"/>
              <w:right w:val="nil"/>
            </w:tcBorders>
            <w:vAlign w:val="center"/>
            <w:hideMark/>
          </w:tcPr>
          <w:p w14:paraId="49490A87" w14:textId="12617F28" w:rsidR="00E124AE" w:rsidRPr="00891819" w:rsidRDefault="00E124AE" w:rsidP="00E124AE">
            <w:pPr>
              <w:spacing w:line="300" w:lineRule="exact"/>
              <w:rPr>
                <w:szCs w:val="28"/>
              </w:rPr>
            </w:pPr>
            <w:r w:rsidRPr="00891819">
              <w:rPr>
                <w:szCs w:val="28"/>
              </w:rPr>
              <w:fldChar w:fldCharType="begin"/>
            </w:r>
            <w:r w:rsidRPr="00891819">
              <w:rPr>
                <w:rFonts w:hint="eastAsia"/>
                <w:szCs w:val="28"/>
              </w:rPr>
              <w:instrText xml:space="preserve"> ADDIN ZOTERO_ITEM CSL_CITATION {"citationID":"7EWCZRCM","properties":{"custom":"</w:instrText>
            </w:r>
            <w:r w:rsidRPr="00891819">
              <w:rPr>
                <w:rFonts w:hint="eastAsia"/>
                <w:szCs w:val="28"/>
              </w:rPr>
              <w:instrText>张明园</w:instrText>
            </w:r>
            <w:r w:rsidRPr="00891819">
              <w:rPr>
                <w:rFonts w:hint="eastAsia"/>
                <w:szCs w:val="28"/>
              </w:rPr>
              <w:instrText>(1998)","formattedCitation":"</w:instrText>
            </w:r>
            <w:r w:rsidRPr="00891819">
              <w:rPr>
                <w:rFonts w:hint="eastAsia"/>
                <w:szCs w:val="28"/>
              </w:rPr>
              <w:instrText>张明园</w:instrText>
            </w:r>
            <w:r w:rsidRPr="00891819">
              <w:rPr>
                <w:rFonts w:hint="eastAsia"/>
                <w:szCs w:val="28"/>
              </w:rPr>
              <w:instrText>(1998)","plainCitation":"</w:instrText>
            </w:r>
            <w:r w:rsidRPr="00891819">
              <w:rPr>
                <w:rFonts w:hint="eastAsia"/>
                <w:szCs w:val="28"/>
              </w:rPr>
              <w:instrText>张明园</w:instrText>
            </w:r>
            <w:r w:rsidRPr="00891819">
              <w:rPr>
                <w:rFonts w:hint="eastAsia"/>
                <w:szCs w:val="28"/>
              </w:rPr>
              <w:instrText>(1998)","noteIndex":0},"citationItems":[{"id":454,"uris":["http://zotero.org/users/local/eoP0LvSC/items/K4DCP9AU"],"itemData":{"id":454,"type":"book","language":"zh","publisher":"</w:instrText>
            </w:r>
            <w:r w:rsidRPr="00891819">
              <w:rPr>
                <w:rFonts w:hint="eastAsia"/>
                <w:szCs w:val="28"/>
              </w:rPr>
              <w:instrText>湖南科学技术出版社</w:instrText>
            </w:r>
            <w:r w:rsidRPr="00891819">
              <w:rPr>
                <w:rFonts w:hint="eastAsia"/>
                <w:szCs w:val="28"/>
              </w:rPr>
              <w:instrText>","title":"</w:instrText>
            </w:r>
            <w:r w:rsidRPr="00891819">
              <w:rPr>
                <w:rFonts w:hint="eastAsia"/>
                <w:szCs w:val="28"/>
              </w:rPr>
              <w:instrText>精神科评定量表手册</w:instrText>
            </w:r>
            <w:r w:rsidRPr="00891819">
              <w:rPr>
                <w:rFonts w:hint="eastAsia"/>
                <w:szCs w:val="28"/>
              </w:rPr>
              <w:instrText>","author":[{"literal":"</w:instrText>
            </w:r>
            <w:r w:rsidRPr="00891819">
              <w:rPr>
                <w:rFonts w:hint="eastAsia"/>
                <w:szCs w:val="28"/>
              </w:rPr>
              <w:instrText>张明园</w:instrText>
            </w:r>
            <w:r w:rsidRPr="00891819">
              <w:rPr>
                <w:rFonts w:hint="eastAsia"/>
                <w:szCs w:val="28"/>
              </w:rPr>
              <w:instrText>"}],"issued":{"date-parts":[["1998"]]}}}],"schema":"https://github.com/citation-style-language/schema/raw/master/csl-citation.json"</w:instrText>
            </w:r>
            <w:r w:rsidRPr="00891819">
              <w:rPr>
                <w:szCs w:val="28"/>
              </w:rPr>
              <w:instrText xml:space="preserve">} </w:instrText>
            </w:r>
            <w:r w:rsidRPr="00891819">
              <w:rPr>
                <w:szCs w:val="28"/>
              </w:rPr>
              <w:fldChar w:fldCharType="separate"/>
            </w:r>
            <w:r w:rsidR="003D2B69" w:rsidRPr="00891819">
              <w:rPr>
                <w:rFonts w:hint="eastAsia"/>
                <w:szCs w:val="28"/>
              </w:rPr>
              <w:t>张明园</w:t>
            </w:r>
            <w:r w:rsidR="003D2B69" w:rsidRPr="00891819">
              <w:rPr>
                <w:rFonts w:hint="eastAsia"/>
                <w:szCs w:val="28"/>
              </w:rPr>
              <w:t>(</w:t>
            </w:r>
            <w:r w:rsidR="003D2B69" w:rsidRPr="00545B57">
              <w:rPr>
                <w:rStyle w:val="innerzoteroCitation"/>
                <w:rFonts w:hint="eastAsia"/>
              </w:rPr>
              <w:t>1998</w:t>
            </w:r>
            <w:r w:rsidR="003D2B69" w:rsidRPr="00891819">
              <w:rPr>
                <w:rFonts w:hint="eastAsia"/>
                <w:szCs w:val="28"/>
              </w:rPr>
              <w:t>)</w:t>
            </w:r>
            <w:r w:rsidRPr="00891819">
              <w:rPr>
                <w:szCs w:val="28"/>
              </w:rPr>
              <w:fldChar w:fldCharType="end"/>
            </w:r>
            <w:r w:rsidR="005056E0" w:rsidRPr="00891819">
              <w:rPr>
                <w:szCs w:val="28"/>
              </w:rPr>
              <w:t>11</w:t>
            </w:r>
            <w:r w:rsidR="005056E0" w:rsidRPr="00891819">
              <w:rPr>
                <w:rFonts w:hint="eastAsia"/>
                <w:szCs w:val="28"/>
              </w:rPr>
              <w:t>篇</w:t>
            </w:r>
            <w:r w:rsidRPr="00891819">
              <w:rPr>
                <w:szCs w:val="28"/>
              </w:rPr>
              <w:t xml:space="preserve">, </w:t>
            </w:r>
            <w:r w:rsidRPr="00891819">
              <w:rPr>
                <w:szCs w:val="28"/>
              </w:rPr>
              <w:fldChar w:fldCharType="begin"/>
            </w:r>
            <w:r w:rsidRPr="00891819">
              <w:rPr>
                <w:szCs w:val="28"/>
              </w:rPr>
              <w:instrText xml:space="preserve"> ADDIN ZOTERO_ITEM CSL_CITATION {"citationID":"CAgc2BaF","properties":{"custom":"Zung (1965)","formattedCitation":"Zung (1965)","plainCitation":"Zung (1965)","noteIndex":0},"citationItems":[{"id":456,"uris":["http://zotero.org/users/local/eoP0LvSC/items/NPPH4G4S"],"itemData":{"id":456,"type":"article-journal","container-title":"Archives of General Psychiatry","DOI":"10.1001/archpsyc.1965.01730060026004","ISSN":"0003-990X","issue":"6","journalAbbreviation":"Arch Gen Psychiatry","language":"en","page":"508","source":"DOI.org (Crossref)","title":"Self-Rating Depression Scale in an Outpatient Clinic: Further Validation of the SDS","title-short":"Self-Rating Depression Scale in an Outpatient Clinic","volume":"13","author":[{"family":"Zung","given":"William W. K."}],"issued":{"date-parts":[["1965",12,1]]}}}],"schema":"https://github.com/citation-style-language/schema/raw/master/csl-citation.json"} </w:instrText>
            </w:r>
            <w:r w:rsidRPr="00891819">
              <w:rPr>
                <w:szCs w:val="28"/>
              </w:rPr>
              <w:fldChar w:fldCharType="separate"/>
            </w:r>
            <w:r w:rsidR="003D2B69" w:rsidRPr="00891819">
              <w:rPr>
                <w:szCs w:val="28"/>
              </w:rPr>
              <w:t>Zung (</w:t>
            </w:r>
            <w:r w:rsidR="003D2B69" w:rsidRPr="00545B57">
              <w:rPr>
                <w:rStyle w:val="innerzoteroCitation"/>
              </w:rPr>
              <w:t>1965</w:t>
            </w:r>
            <w:r w:rsidR="003D2B69" w:rsidRPr="00891819">
              <w:rPr>
                <w:szCs w:val="28"/>
              </w:rPr>
              <w:t>)</w:t>
            </w:r>
            <w:r w:rsidRPr="00891819">
              <w:rPr>
                <w:szCs w:val="28"/>
              </w:rPr>
              <w:fldChar w:fldCharType="end"/>
            </w:r>
            <w:r w:rsidR="00913626" w:rsidRPr="00891819">
              <w:rPr>
                <w:szCs w:val="28"/>
              </w:rPr>
              <w:t>14</w:t>
            </w:r>
            <w:r w:rsidR="00913626" w:rsidRPr="00891819">
              <w:rPr>
                <w:rFonts w:hint="eastAsia"/>
                <w:szCs w:val="28"/>
              </w:rPr>
              <w:t>篇</w:t>
            </w:r>
            <w:r w:rsidRPr="00891819">
              <w:rPr>
                <w:szCs w:val="28"/>
              </w:rPr>
              <w:t xml:space="preserve">, </w:t>
            </w:r>
            <w:r w:rsidRPr="00891819">
              <w:rPr>
                <w:szCs w:val="28"/>
              </w:rPr>
              <w:fldChar w:fldCharType="begin"/>
            </w:r>
            <w:r w:rsidRPr="00891819">
              <w:rPr>
                <w:rFonts w:hint="eastAsia"/>
                <w:szCs w:val="28"/>
              </w:rPr>
              <w:instrText xml:space="preserve"> ADDIN ZOTERO_ITEM CSL_CITATION {"citationID":"8JAhTBbp","properties":{"custom":"</w:instrText>
            </w:r>
            <w:r w:rsidRPr="00891819">
              <w:rPr>
                <w:rFonts w:hint="eastAsia"/>
                <w:szCs w:val="28"/>
              </w:rPr>
              <w:instrText>汪向东等</w:instrText>
            </w:r>
            <w:r w:rsidRPr="00891819">
              <w:rPr>
                <w:rFonts w:hint="eastAsia"/>
                <w:szCs w:val="28"/>
              </w:rPr>
              <w:instrText>(1999)","formattedCitation":"</w:instrText>
            </w:r>
            <w:r w:rsidRPr="00891819">
              <w:rPr>
                <w:rFonts w:hint="eastAsia"/>
                <w:szCs w:val="28"/>
              </w:rPr>
              <w:instrText>汪向东等</w:instrText>
            </w:r>
            <w:r w:rsidRPr="00891819">
              <w:rPr>
                <w:rFonts w:hint="eastAsia"/>
                <w:szCs w:val="28"/>
              </w:rPr>
              <w:instrText>(1999)","plainCitation":"</w:instrText>
            </w:r>
            <w:r w:rsidRPr="00891819">
              <w:rPr>
                <w:rFonts w:hint="eastAsia"/>
                <w:szCs w:val="28"/>
              </w:rPr>
              <w:instrText>汪向东等</w:instrText>
            </w:r>
            <w:r w:rsidRPr="00891819">
              <w:rPr>
                <w:rFonts w:hint="eastAsia"/>
                <w:szCs w:val="28"/>
              </w:rPr>
              <w:instrText>(1999)","noteIndex":0},"citationItems":[{"id":108,"uris":["http://zotero.org/users/local/eoP0LvSC/items/AME6BL5E"],"itemData":{"id":108,"type":"book","publisher":"</w:instrText>
            </w:r>
            <w:r w:rsidRPr="00891819">
              <w:rPr>
                <w:rFonts w:hint="eastAsia"/>
                <w:szCs w:val="28"/>
              </w:rPr>
              <w:instrText>中国心理卫生杂志社</w:instrText>
            </w:r>
            <w:r w:rsidRPr="00891819">
              <w:rPr>
                <w:rFonts w:hint="eastAsia"/>
                <w:szCs w:val="28"/>
              </w:rPr>
              <w:instrText>","title":"</w:instrText>
            </w:r>
            <w:r w:rsidRPr="00891819">
              <w:rPr>
                <w:rFonts w:hint="eastAsia"/>
                <w:szCs w:val="28"/>
              </w:rPr>
              <w:instrText>心理卫生评定量表手册</w:instrText>
            </w:r>
            <w:r w:rsidRPr="00891819">
              <w:rPr>
                <w:rFonts w:hint="eastAsia"/>
                <w:szCs w:val="28"/>
              </w:rPr>
              <w:instrText>","author":[{"literal":"</w:instrText>
            </w:r>
            <w:r w:rsidRPr="00891819">
              <w:rPr>
                <w:rFonts w:hint="eastAsia"/>
                <w:szCs w:val="28"/>
              </w:rPr>
              <w:instrText>汪向东</w:instrText>
            </w:r>
            <w:r w:rsidRPr="00891819">
              <w:rPr>
                <w:rFonts w:hint="eastAsia"/>
                <w:szCs w:val="28"/>
              </w:rPr>
              <w:instrText>"},{"literal":"</w:instrText>
            </w:r>
            <w:r w:rsidRPr="00891819">
              <w:rPr>
                <w:rFonts w:hint="eastAsia"/>
                <w:szCs w:val="28"/>
              </w:rPr>
              <w:instrText>王希林</w:instrText>
            </w:r>
            <w:r w:rsidRPr="00891819">
              <w:rPr>
                <w:rFonts w:hint="eastAsia"/>
                <w:szCs w:val="28"/>
              </w:rPr>
              <w:instrText>"},{"literal":"</w:instrText>
            </w:r>
            <w:r w:rsidRPr="00891819">
              <w:rPr>
                <w:rFonts w:hint="eastAsia"/>
                <w:szCs w:val="28"/>
              </w:rPr>
              <w:instrText>马弘</w:instrText>
            </w:r>
            <w:r w:rsidRPr="00891819">
              <w:rPr>
                <w:rFonts w:hint="eastAsia"/>
                <w:szCs w:val="28"/>
              </w:rPr>
              <w:instrText>"}],"issued":{"date-parts":[["1999"]]}}}],"schema":"https://github.com/citation-style-language/schema/raw/ma</w:instrText>
            </w:r>
            <w:r w:rsidRPr="00891819">
              <w:rPr>
                <w:szCs w:val="28"/>
              </w:rPr>
              <w:instrText xml:space="preserve">ster/csl-citation.json"} </w:instrText>
            </w:r>
            <w:r w:rsidRPr="00891819">
              <w:rPr>
                <w:szCs w:val="28"/>
              </w:rPr>
              <w:fldChar w:fldCharType="separate"/>
            </w:r>
            <w:r w:rsidR="003D2B69" w:rsidRPr="00891819">
              <w:rPr>
                <w:rFonts w:hint="eastAsia"/>
                <w:szCs w:val="28"/>
              </w:rPr>
              <w:t>汪向东等</w:t>
            </w:r>
            <w:r w:rsidR="003D2B69" w:rsidRPr="00891819">
              <w:rPr>
                <w:rFonts w:hint="eastAsia"/>
                <w:szCs w:val="28"/>
              </w:rPr>
              <w:t>(</w:t>
            </w:r>
            <w:r w:rsidR="003D2B69" w:rsidRPr="00545B57">
              <w:rPr>
                <w:rStyle w:val="innerzoteroCitation"/>
                <w:rFonts w:hint="eastAsia"/>
              </w:rPr>
              <w:t>1999</w:t>
            </w:r>
            <w:r w:rsidR="003D2B69" w:rsidRPr="00891819">
              <w:rPr>
                <w:rFonts w:hint="eastAsia"/>
                <w:szCs w:val="28"/>
              </w:rPr>
              <w:t>)</w:t>
            </w:r>
            <w:r w:rsidRPr="00891819">
              <w:rPr>
                <w:szCs w:val="28"/>
              </w:rPr>
              <w:fldChar w:fldCharType="end"/>
            </w:r>
            <w:r w:rsidR="005056E0" w:rsidRPr="00891819">
              <w:rPr>
                <w:szCs w:val="28"/>
              </w:rPr>
              <w:t>23</w:t>
            </w:r>
            <w:r w:rsidR="005056E0" w:rsidRPr="00891819">
              <w:rPr>
                <w:rFonts w:hint="eastAsia"/>
                <w:szCs w:val="28"/>
              </w:rPr>
              <w:t>篇</w:t>
            </w:r>
            <w:r w:rsidRPr="00891819">
              <w:rPr>
                <w:szCs w:val="28"/>
              </w:rPr>
              <w:t xml:space="preserve">, </w:t>
            </w:r>
            <w:r w:rsidRPr="00891819">
              <w:rPr>
                <w:color w:val="FF0000"/>
                <w:szCs w:val="28"/>
              </w:rPr>
              <w:fldChar w:fldCharType="begin"/>
            </w:r>
            <w:r w:rsidRPr="00891819">
              <w:rPr>
                <w:color w:val="FF0000"/>
                <w:szCs w:val="28"/>
              </w:rPr>
              <w:instrText xml:space="preserve"> ADDIN ZOTERO_ITEM CSL_CITATION {"citationID":"APp1iFE2","properties":{"custom":"Jordan et al. (2000)","formattedCitation":"Jordan et al. (2000)","plainCitation":"Jordan et al. (2000)","noteIndex":0},"citationItems":[{"id":458,"uris":["http://zotero.org/users/local/eoP0LvSC/items/TXUPRL5J"],"itemData":{"id":458,"type":"article-journal","container-title":"Journal of Chronic Fatigue Syndrome","DOI":"10.1300/J092v06n01_02","ISSN":"1057-3321, 1547-0660","issue":"1","journalAbbreviation":"Journal of Chronic Fatigue Syndrome","language":"en","page":"3-21","source":"DOI.org (Crossref)","title":"Prevalence of Fatigue and Chronic Fatigue Syndrome-Like Illness in Children and Adolescents","volume":"6","author":[{"family":"Jordan","given":"Karen M."},{"family":"Ayers","given":"Penny M."},{"family":"Jahn","given":"Susan C."},{"family":"Taylor","given":"Kari K."},{"family":"Huang","given":"Cheng-Fang"},{"family":"Richman","given":"Judith"},{"family":"Jason","given":"Leonard A."}],"issued":{"date-parts":[["2000",1]]}}}],"schema":"https://github.com/citation-style-language/schema/raw/master/csl-citation.json"} </w:instrText>
            </w:r>
            <w:r w:rsidRPr="00891819">
              <w:rPr>
                <w:color w:val="FF0000"/>
                <w:szCs w:val="28"/>
              </w:rPr>
              <w:fldChar w:fldCharType="separate"/>
            </w:r>
            <w:r w:rsidR="003D2B69" w:rsidRPr="00891819">
              <w:rPr>
                <w:color w:val="FF0000"/>
                <w:szCs w:val="28"/>
              </w:rPr>
              <w:t>Jordan et al. (</w:t>
            </w:r>
            <w:r w:rsidR="003D2B69" w:rsidRPr="00545B57">
              <w:rPr>
                <w:rStyle w:val="innerzoteroCitation"/>
              </w:rPr>
              <w:t>2000</w:t>
            </w:r>
            <w:r w:rsidR="003D2B69" w:rsidRPr="00891819">
              <w:rPr>
                <w:color w:val="FF0000"/>
                <w:szCs w:val="28"/>
              </w:rPr>
              <w:t>)</w:t>
            </w:r>
            <w:r w:rsidRPr="00891819">
              <w:rPr>
                <w:color w:val="FF0000"/>
                <w:szCs w:val="28"/>
              </w:rPr>
              <w:fldChar w:fldCharType="end"/>
            </w:r>
            <w:r w:rsidR="005056E0" w:rsidRPr="00891819">
              <w:rPr>
                <w:color w:val="FF0000"/>
                <w:szCs w:val="28"/>
              </w:rPr>
              <w:t>1</w:t>
            </w:r>
            <w:r w:rsidR="005056E0" w:rsidRPr="00891819">
              <w:rPr>
                <w:rFonts w:hint="eastAsia"/>
                <w:color w:val="FF0000"/>
                <w:szCs w:val="28"/>
              </w:rPr>
              <w:t>篇</w:t>
            </w:r>
            <w:r w:rsidRPr="00891819">
              <w:rPr>
                <w:szCs w:val="28"/>
              </w:rPr>
              <w:t xml:space="preserve">, </w:t>
            </w:r>
            <w:r w:rsidR="009116C4" w:rsidRPr="00891819">
              <w:rPr>
                <w:szCs w:val="28"/>
              </w:rPr>
              <w:fldChar w:fldCharType="begin"/>
            </w:r>
            <w:r w:rsidR="00913626" w:rsidRPr="00891819">
              <w:rPr>
                <w:rFonts w:hint="eastAsia"/>
                <w:szCs w:val="28"/>
              </w:rPr>
              <w:instrText xml:space="preserve"> ADDIN ZOTERO_ITEM CSL_CITATION {"citationID":"YAdQ7YSy","properties":{"custom":"</w:instrText>
            </w:r>
            <w:r w:rsidR="00913626" w:rsidRPr="00891819">
              <w:rPr>
                <w:rFonts w:hint="eastAsia"/>
                <w:szCs w:val="28"/>
              </w:rPr>
              <w:instrText>戴晓阳</w:instrText>
            </w:r>
            <w:r w:rsidR="00913626" w:rsidRPr="00891819">
              <w:rPr>
                <w:rFonts w:hint="eastAsia"/>
                <w:szCs w:val="28"/>
              </w:rPr>
              <w:instrText>(2010)","formattedCitation":"</w:instrText>
            </w:r>
            <w:r w:rsidR="00913626" w:rsidRPr="00891819">
              <w:rPr>
                <w:rFonts w:hint="eastAsia"/>
                <w:szCs w:val="28"/>
              </w:rPr>
              <w:instrText>戴晓阳</w:instrText>
            </w:r>
            <w:r w:rsidR="00913626" w:rsidRPr="00891819">
              <w:rPr>
                <w:rFonts w:hint="eastAsia"/>
                <w:szCs w:val="28"/>
              </w:rPr>
              <w:instrText>(2010)","plainCitation":"</w:instrText>
            </w:r>
            <w:r w:rsidR="00913626" w:rsidRPr="00891819">
              <w:rPr>
                <w:rFonts w:hint="eastAsia"/>
                <w:szCs w:val="28"/>
              </w:rPr>
              <w:instrText>戴晓阳</w:instrText>
            </w:r>
            <w:r w:rsidR="00913626" w:rsidRPr="00891819">
              <w:rPr>
                <w:rFonts w:hint="eastAsia"/>
                <w:szCs w:val="28"/>
              </w:rPr>
              <w:instrText>(2010)","noteIndex":0},"citationItems":[{"id":167,"uris":["http://zotero.org/users/local/eoP0LvSC/items/BZQNEMVU"],"itemData":{"id":167,"type":"book","event-place":"</w:instrText>
            </w:r>
            <w:r w:rsidR="00913626" w:rsidRPr="00891819">
              <w:rPr>
                <w:rFonts w:hint="eastAsia"/>
                <w:szCs w:val="28"/>
              </w:rPr>
              <w:instrText>北京</w:instrText>
            </w:r>
            <w:r w:rsidR="00913626" w:rsidRPr="00891819">
              <w:rPr>
                <w:rFonts w:hint="eastAsia"/>
                <w:szCs w:val="28"/>
              </w:rPr>
              <w:instrText>","publisher":"</w:instrText>
            </w:r>
            <w:r w:rsidR="00913626" w:rsidRPr="00891819">
              <w:rPr>
                <w:rFonts w:hint="eastAsia"/>
                <w:szCs w:val="28"/>
              </w:rPr>
              <w:instrText>人民军医出版社</w:instrText>
            </w:r>
            <w:r w:rsidR="00913626" w:rsidRPr="00891819">
              <w:rPr>
                <w:rFonts w:hint="eastAsia"/>
                <w:szCs w:val="28"/>
              </w:rPr>
              <w:instrText>","publisher-place":"</w:instrText>
            </w:r>
            <w:r w:rsidR="00913626" w:rsidRPr="00891819">
              <w:rPr>
                <w:rFonts w:hint="eastAsia"/>
                <w:szCs w:val="28"/>
              </w:rPr>
              <w:instrText>北京</w:instrText>
            </w:r>
            <w:r w:rsidR="00913626" w:rsidRPr="00891819">
              <w:rPr>
                <w:rFonts w:hint="eastAsia"/>
                <w:szCs w:val="28"/>
              </w:rPr>
              <w:instrText>","title":"</w:instrText>
            </w:r>
            <w:r w:rsidR="00913626" w:rsidRPr="00891819">
              <w:rPr>
                <w:rFonts w:hint="eastAsia"/>
                <w:szCs w:val="28"/>
              </w:rPr>
              <w:instrText>常用心理评估量表手册</w:instrText>
            </w:r>
            <w:r w:rsidR="00913626" w:rsidRPr="00891819">
              <w:rPr>
                <w:rFonts w:hint="eastAsia"/>
                <w:szCs w:val="28"/>
              </w:rPr>
              <w:instrText>","author":[{"literal":"</w:instrText>
            </w:r>
            <w:r w:rsidR="00913626" w:rsidRPr="00891819">
              <w:rPr>
                <w:rFonts w:hint="eastAsia"/>
                <w:szCs w:val="28"/>
              </w:rPr>
              <w:instrText>戴晓阳</w:instrText>
            </w:r>
            <w:r w:rsidR="00913626" w:rsidRPr="00891819">
              <w:rPr>
                <w:rFonts w:hint="eastAsia"/>
                <w:szCs w:val="28"/>
              </w:rPr>
              <w:instrText>"}],"issued":{"date-parts":[["2010"]]}}}],"schema":"https://github.com/citation-style-language/schema/raw/</w:instrText>
            </w:r>
            <w:r w:rsidR="00913626" w:rsidRPr="00891819">
              <w:rPr>
                <w:szCs w:val="28"/>
              </w:rPr>
              <w:instrText xml:space="preserve">master/csl-citation.json"} </w:instrText>
            </w:r>
            <w:r w:rsidR="009116C4" w:rsidRPr="00891819">
              <w:rPr>
                <w:szCs w:val="28"/>
              </w:rPr>
              <w:fldChar w:fldCharType="separate"/>
            </w:r>
            <w:r w:rsidR="003D2B69" w:rsidRPr="00891819">
              <w:rPr>
                <w:rFonts w:hint="eastAsia"/>
                <w:szCs w:val="28"/>
              </w:rPr>
              <w:t>戴晓阳</w:t>
            </w:r>
            <w:r w:rsidR="003D2B69" w:rsidRPr="00891819">
              <w:rPr>
                <w:rFonts w:hint="eastAsia"/>
                <w:szCs w:val="28"/>
              </w:rPr>
              <w:t>(</w:t>
            </w:r>
            <w:r w:rsidR="003D2B69" w:rsidRPr="00545B57">
              <w:rPr>
                <w:rStyle w:val="innerzoteroCitation"/>
                <w:rFonts w:hint="eastAsia"/>
              </w:rPr>
              <w:t>2010</w:t>
            </w:r>
            <w:r w:rsidR="003D2B69" w:rsidRPr="00891819">
              <w:rPr>
                <w:rFonts w:hint="eastAsia"/>
                <w:szCs w:val="28"/>
              </w:rPr>
              <w:t>)</w:t>
            </w:r>
            <w:r w:rsidR="009116C4" w:rsidRPr="00891819">
              <w:rPr>
                <w:szCs w:val="28"/>
              </w:rPr>
              <w:fldChar w:fldCharType="end"/>
            </w:r>
            <w:r w:rsidR="005056E0" w:rsidRPr="00891819">
              <w:rPr>
                <w:szCs w:val="28"/>
              </w:rPr>
              <w:t>2</w:t>
            </w:r>
            <w:r w:rsidR="005056E0" w:rsidRPr="00891819">
              <w:rPr>
                <w:rFonts w:hint="eastAsia"/>
                <w:szCs w:val="28"/>
              </w:rPr>
              <w:t>篇</w:t>
            </w:r>
            <w:r w:rsidR="009116C4" w:rsidRPr="00891819">
              <w:rPr>
                <w:szCs w:val="28"/>
              </w:rPr>
              <w:t xml:space="preserve">, </w:t>
            </w:r>
            <w:r w:rsidR="009116C4" w:rsidRPr="00891819">
              <w:rPr>
                <w:color w:val="FF0000"/>
                <w:szCs w:val="28"/>
              </w:rPr>
              <w:fldChar w:fldCharType="begin"/>
            </w:r>
            <w:r w:rsidR="00913626" w:rsidRPr="00891819">
              <w:rPr>
                <w:rFonts w:hint="eastAsia"/>
                <w:color w:val="FF0000"/>
                <w:szCs w:val="28"/>
              </w:rPr>
              <w:instrText xml:space="preserve"> ADDIN ZOTERO_ITEM CSL_CITATION {"citationID":"j7kFCWSe","properties":{"custom":"</w:instrText>
            </w:r>
            <w:r w:rsidR="00913626" w:rsidRPr="00891819">
              <w:rPr>
                <w:rFonts w:hint="eastAsia"/>
                <w:color w:val="FF0000"/>
                <w:szCs w:val="28"/>
              </w:rPr>
              <w:instrText>王俊等</w:instrText>
            </w:r>
            <w:r w:rsidR="00913626" w:rsidRPr="00891819">
              <w:rPr>
                <w:rFonts w:hint="eastAsia"/>
                <w:color w:val="FF0000"/>
                <w:szCs w:val="28"/>
              </w:rPr>
              <w:instrText>(2013)","formattedCitation":"</w:instrText>
            </w:r>
            <w:r w:rsidR="00913626" w:rsidRPr="00891819">
              <w:rPr>
                <w:rFonts w:hint="eastAsia"/>
                <w:color w:val="FF0000"/>
                <w:szCs w:val="28"/>
              </w:rPr>
              <w:instrText>王俊等</w:instrText>
            </w:r>
            <w:r w:rsidR="00913626" w:rsidRPr="00891819">
              <w:rPr>
                <w:rFonts w:hint="eastAsia"/>
                <w:color w:val="FF0000"/>
                <w:szCs w:val="28"/>
              </w:rPr>
              <w:instrText>(2013)","plainCitation":"</w:instrText>
            </w:r>
            <w:r w:rsidR="00913626" w:rsidRPr="00891819">
              <w:rPr>
                <w:rFonts w:hint="eastAsia"/>
                <w:color w:val="FF0000"/>
                <w:szCs w:val="28"/>
              </w:rPr>
              <w:instrText>王俊等</w:instrText>
            </w:r>
            <w:r w:rsidR="00913626" w:rsidRPr="00891819">
              <w:rPr>
                <w:rFonts w:hint="eastAsia"/>
                <w:color w:val="FF0000"/>
                <w:szCs w:val="28"/>
              </w:rPr>
              <w:instrText>(2013)","noteIndex":0},"citationItems":[{"id":460,"uris":["http://zotero.org/users/local/eoP0LvSC/items/CW2CQ4HL"],"itemData":{"id":460,"type":"article-journal","container-title":"</w:instrText>
            </w:r>
            <w:r w:rsidR="00913626" w:rsidRPr="00891819">
              <w:rPr>
                <w:rFonts w:hint="eastAsia"/>
                <w:color w:val="FF0000"/>
                <w:szCs w:val="28"/>
              </w:rPr>
              <w:instrText>皖南医学院学报</w:instrText>
            </w:r>
            <w:r w:rsidR="00913626" w:rsidRPr="00891819">
              <w:rPr>
                <w:rFonts w:hint="eastAsia"/>
                <w:color w:val="FF0000"/>
                <w:szCs w:val="28"/>
              </w:rPr>
              <w:instrText>","issue":"2","language":"zh","page":"151-153","title":"</w:instrText>
            </w:r>
            <w:r w:rsidR="00913626" w:rsidRPr="00891819">
              <w:rPr>
                <w:rFonts w:hint="eastAsia"/>
                <w:color w:val="FF0000"/>
                <w:szCs w:val="28"/>
              </w:rPr>
              <w:instrText>医学院校大学生抑郁情绪与生活事件的相关分析</w:instrText>
            </w:r>
            <w:r w:rsidR="00913626" w:rsidRPr="00891819">
              <w:rPr>
                <w:rFonts w:hint="eastAsia"/>
                <w:color w:val="FF0000"/>
                <w:szCs w:val="28"/>
              </w:rPr>
              <w:instrText>","volume":"32","author":[{"literal":"</w:instrText>
            </w:r>
            <w:r w:rsidR="00913626" w:rsidRPr="00891819">
              <w:rPr>
                <w:rFonts w:hint="eastAsia"/>
                <w:color w:val="FF0000"/>
                <w:szCs w:val="28"/>
              </w:rPr>
              <w:instrText>王俊</w:instrText>
            </w:r>
            <w:r w:rsidR="00913626" w:rsidRPr="00891819">
              <w:rPr>
                <w:rFonts w:hint="eastAsia"/>
                <w:color w:val="FF0000"/>
                <w:szCs w:val="28"/>
              </w:rPr>
              <w:instrText>"},{"literal":"</w:instrText>
            </w:r>
            <w:r w:rsidR="00913626" w:rsidRPr="00891819">
              <w:rPr>
                <w:rFonts w:hint="eastAsia"/>
                <w:color w:val="FF0000"/>
                <w:szCs w:val="28"/>
              </w:rPr>
              <w:instrText>金岳龙</w:instrText>
            </w:r>
            <w:r w:rsidR="00913626" w:rsidRPr="00891819">
              <w:rPr>
                <w:rFonts w:hint="eastAsia"/>
                <w:color w:val="FF0000"/>
                <w:szCs w:val="28"/>
              </w:rPr>
              <w:instrText>"},{"literal":"</w:instrText>
            </w:r>
            <w:r w:rsidR="00913626" w:rsidRPr="00891819">
              <w:rPr>
                <w:rFonts w:hint="eastAsia"/>
                <w:color w:val="FF0000"/>
                <w:szCs w:val="28"/>
              </w:rPr>
              <w:instrText>陈燕</w:instrText>
            </w:r>
            <w:r w:rsidR="00913626" w:rsidRPr="00891819">
              <w:rPr>
                <w:rFonts w:hint="eastAsia"/>
                <w:color w:val="FF0000"/>
                <w:szCs w:val="28"/>
              </w:rPr>
              <w:instrText>"},{"literal":"</w:instrText>
            </w:r>
            <w:r w:rsidR="00913626" w:rsidRPr="00891819">
              <w:rPr>
                <w:rFonts w:hint="eastAsia"/>
                <w:color w:val="FF0000"/>
                <w:szCs w:val="28"/>
              </w:rPr>
              <w:instrText>余结根</w:instrText>
            </w:r>
            <w:r w:rsidR="00913626" w:rsidRPr="00891819">
              <w:rPr>
                <w:rFonts w:hint="eastAsia"/>
                <w:color w:val="FF0000"/>
                <w:szCs w:val="28"/>
              </w:rPr>
              <w:instrText>"},{"literal":"</w:instrText>
            </w:r>
            <w:r w:rsidR="00913626" w:rsidRPr="00891819">
              <w:rPr>
                <w:rFonts w:hint="eastAsia"/>
                <w:color w:val="FF0000"/>
                <w:szCs w:val="28"/>
              </w:rPr>
              <w:instrText>贺连平</w:instrText>
            </w:r>
            <w:r w:rsidR="00913626" w:rsidRPr="00891819">
              <w:rPr>
                <w:rFonts w:hint="eastAsia"/>
                <w:color w:val="FF0000"/>
                <w:szCs w:val="28"/>
              </w:rPr>
              <w:instrText>"},{"literal":"</w:instrText>
            </w:r>
            <w:r w:rsidR="00913626" w:rsidRPr="00891819">
              <w:rPr>
                <w:rFonts w:hint="eastAsia"/>
                <w:color w:val="FF0000"/>
                <w:szCs w:val="28"/>
              </w:rPr>
              <w:instrText>姚应水</w:instrText>
            </w:r>
            <w:r w:rsidR="00913626" w:rsidRPr="00891819">
              <w:rPr>
                <w:rFonts w:hint="eastAsia"/>
                <w:color w:val="FF0000"/>
                <w:szCs w:val="28"/>
              </w:rPr>
              <w:instrText xml:space="preserve">"}],"issued":{"date-parts":[["2013"]]}}}],"schema":"https://github.com/citation-style-language/schema/raw/master/csl-citation.json"} </w:instrText>
            </w:r>
            <w:r w:rsidR="009116C4" w:rsidRPr="00891819">
              <w:rPr>
                <w:color w:val="FF0000"/>
                <w:szCs w:val="28"/>
              </w:rPr>
              <w:fldChar w:fldCharType="separate"/>
            </w:r>
            <w:r w:rsidR="003D2B69" w:rsidRPr="00891819">
              <w:rPr>
                <w:rFonts w:hint="eastAsia"/>
                <w:color w:val="FF0000"/>
                <w:szCs w:val="28"/>
              </w:rPr>
              <w:t>王俊等</w:t>
            </w:r>
            <w:r w:rsidR="003D2B69" w:rsidRPr="00891819">
              <w:rPr>
                <w:rFonts w:hint="eastAsia"/>
                <w:color w:val="FF0000"/>
                <w:szCs w:val="28"/>
              </w:rPr>
              <w:t>(</w:t>
            </w:r>
            <w:r w:rsidR="003D2B69" w:rsidRPr="00545B57">
              <w:rPr>
                <w:rStyle w:val="innerzoteroCitation"/>
                <w:rFonts w:hint="eastAsia"/>
              </w:rPr>
              <w:t>2013</w:t>
            </w:r>
            <w:r w:rsidR="003D2B69" w:rsidRPr="00891819">
              <w:rPr>
                <w:rFonts w:hint="eastAsia"/>
                <w:szCs w:val="28"/>
              </w:rPr>
              <w:t>)</w:t>
            </w:r>
            <w:r w:rsidR="009116C4" w:rsidRPr="00891819">
              <w:rPr>
                <w:color w:val="FF0000"/>
                <w:szCs w:val="28"/>
              </w:rPr>
              <w:fldChar w:fldCharType="end"/>
            </w:r>
            <w:r w:rsidR="005056E0" w:rsidRPr="00891819">
              <w:rPr>
                <w:color w:val="FF0000"/>
                <w:szCs w:val="28"/>
              </w:rPr>
              <w:t>1</w:t>
            </w:r>
            <w:r w:rsidR="005056E0" w:rsidRPr="00891819">
              <w:rPr>
                <w:rFonts w:hint="eastAsia"/>
                <w:color w:val="FF0000"/>
                <w:szCs w:val="28"/>
              </w:rPr>
              <w:t>篇</w:t>
            </w:r>
            <w:r w:rsidR="009116C4" w:rsidRPr="00891819">
              <w:rPr>
                <w:szCs w:val="28"/>
              </w:rPr>
              <w:t xml:space="preserve">, </w:t>
            </w:r>
            <w:r w:rsidR="009116C4" w:rsidRPr="00891819">
              <w:rPr>
                <w:color w:val="FF0000"/>
                <w:szCs w:val="28"/>
              </w:rPr>
              <w:fldChar w:fldCharType="begin"/>
            </w:r>
            <w:r w:rsidR="00913626" w:rsidRPr="00891819">
              <w:rPr>
                <w:rFonts w:hint="eastAsia"/>
                <w:color w:val="FF0000"/>
                <w:szCs w:val="28"/>
              </w:rPr>
              <w:instrText xml:space="preserve"> ADDIN ZOTERO_ITEM CSL_CITATION {"citationID":"UDSIRzRG","properties":{"custom":"</w:instrText>
            </w:r>
            <w:r w:rsidR="00913626" w:rsidRPr="00891819">
              <w:rPr>
                <w:rFonts w:hint="eastAsia"/>
                <w:color w:val="FF0000"/>
                <w:szCs w:val="28"/>
              </w:rPr>
              <w:instrText>段泉泉等</w:instrText>
            </w:r>
            <w:r w:rsidR="00913626" w:rsidRPr="00891819">
              <w:rPr>
                <w:rFonts w:hint="eastAsia"/>
                <w:color w:val="FF0000"/>
                <w:szCs w:val="28"/>
              </w:rPr>
              <w:instrText>(2012)","formattedCitation":"</w:instrText>
            </w:r>
            <w:r w:rsidR="00913626" w:rsidRPr="00891819">
              <w:rPr>
                <w:rFonts w:hint="eastAsia"/>
                <w:color w:val="FF0000"/>
                <w:szCs w:val="28"/>
              </w:rPr>
              <w:instrText>段泉泉等</w:instrText>
            </w:r>
            <w:r w:rsidR="00913626" w:rsidRPr="00891819">
              <w:rPr>
                <w:rFonts w:hint="eastAsia"/>
                <w:color w:val="FF0000"/>
                <w:szCs w:val="28"/>
              </w:rPr>
              <w:instrText>(2012)","plainCitation":"</w:instrText>
            </w:r>
            <w:r w:rsidR="00913626" w:rsidRPr="00891819">
              <w:rPr>
                <w:rFonts w:hint="eastAsia"/>
                <w:color w:val="FF0000"/>
                <w:szCs w:val="28"/>
              </w:rPr>
              <w:instrText>段泉泉等</w:instrText>
            </w:r>
            <w:r w:rsidR="00913626" w:rsidRPr="00891819">
              <w:rPr>
                <w:rFonts w:hint="eastAsia"/>
                <w:color w:val="FF0000"/>
                <w:szCs w:val="28"/>
              </w:rPr>
              <w:instrText>(2012)","noteIndex":0},"citationItems":[{"id":462,"uris":["http://zotero.org/users/local/eoP0LvSC/items/LB6MSRU9"],"itemData":{"id":462,"type":"article-journal","abstract":"</w:instrText>
            </w:r>
            <w:r w:rsidR="00913626" w:rsidRPr="00891819">
              <w:rPr>
                <w:rFonts w:hint="eastAsia"/>
                <w:color w:val="FF0000"/>
                <w:szCs w:val="28"/>
              </w:rPr>
              <w:instrText>目的</w:instrText>
            </w:r>
            <w:r w:rsidR="00913626" w:rsidRPr="00891819">
              <w:rPr>
                <w:rFonts w:hint="eastAsia"/>
                <w:color w:val="FF0000"/>
                <w:szCs w:val="28"/>
              </w:rPr>
              <w:instrText>:</w:instrText>
            </w:r>
            <w:r w:rsidR="00913626" w:rsidRPr="00891819">
              <w:rPr>
                <w:rFonts w:hint="eastAsia"/>
                <w:color w:val="FF0000"/>
                <w:szCs w:val="28"/>
              </w:rPr>
              <w:instrText>了解焦虑自评量表</w:instrText>
            </w:r>
            <w:r w:rsidR="00913626" w:rsidRPr="00891819">
              <w:rPr>
                <w:rFonts w:hint="eastAsia"/>
                <w:color w:val="FF0000"/>
                <w:szCs w:val="28"/>
              </w:rPr>
              <w:instrText>(SAS)</w:instrText>
            </w:r>
            <w:r w:rsidR="00913626" w:rsidRPr="00891819">
              <w:rPr>
                <w:rFonts w:hint="eastAsia"/>
                <w:color w:val="FF0000"/>
                <w:szCs w:val="28"/>
              </w:rPr>
              <w:instrText>和自评抑郁量表</w:instrText>
            </w:r>
            <w:r w:rsidR="00913626" w:rsidRPr="00891819">
              <w:rPr>
                <w:rFonts w:hint="eastAsia"/>
                <w:color w:val="FF0000"/>
                <w:szCs w:val="28"/>
              </w:rPr>
              <w:instrText>(SDS)</w:instrText>
            </w:r>
            <w:r w:rsidR="00913626" w:rsidRPr="00891819">
              <w:rPr>
                <w:rFonts w:hint="eastAsia"/>
                <w:color w:val="FF0000"/>
                <w:szCs w:val="28"/>
              </w:rPr>
              <w:instrText>对非精神病性障碍的门诊患者与无精神障碍的陪伴者的区分效度</w:instrText>
            </w:r>
            <w:r w:rsidR="00913626" w:rsidRPr="00891819">
              <w:rPr>
                <w:rFonts w:hint="eastAsia"/>
                <w:color w:val="FF0000"/>
                <w:szCs w:val="28"/>
              </w:rPr>
              <w:instrText>,</w:instrText>
            </w:r>
            <w:r w:rsidR="00913626" w:rsidRPr="00891819">
              <w:rPr>
                <w:rFonts w:hint="eastAsia"/>
                <w:color w:val="FF0000"/>
                <w:szCs w:val="28"/>
              </w:rPr>
              <w:instrText>以及自评量表等级与医生采用常用工具得出症状严重程度的一致性。方法</w:instrText>
            </w:r>
            <w:r w:rsidR="00913626" w:rsidRPr="00891819">
              <w:rPr>
                <w:rFonts w:hint="eastAsia"/>
                <w:color w:val="FF0000"/>
                <w:szCs w:val="28"/>
              </w:rPr>
              <w:instrText>:</w:instrText>
            </w:r>
            <w:r w:rsidR="00913626" w:rsidRPr="00891819">
              <w:rPr>
                <w:rFonts w:hint="eastAsia"/>
                <w:color w:val="FF0000"/>
                <w:szCs w:val="28"/>
              </w:rPr>
              <w:instrText>在精神科门诊收集非精神病性障碍的初诊患者</w:instrText>
            </w:r>
            <w:r w:rsidR="00913626" w:rsidRPr="00891819">
              <w:rPr>
                <w:rFonts w:hint="eastAsia"/>
                <w:color w:val="FF0000"/>
                <w:szCs w:val="28"/>
              </w:rPr>
              <w:instrText>67</w:instrText>
            </w:r>
            <w:r w:rsidR="00913626" w:rsidRPr="00891819">
              <w:rPr>
                <w:rFonts w:hint="eastAsia"/>
                <w:color w:val="FF0000"/>
                <w:szCs w:val="28"/>
              </w:rPr>
              <w:instrText>例</w:instrText>
            </w:r>
            <w:r w:rsidR="00913626" w:rsidRPr="00891819">
              <w:rPr>
                <w:rFonts w:hint="eastAsia"/>
                <w:color w:val="FF0000"/>
                <w:szCs w:val="28"/>
              </w:rPr>
              <w:instrText>(</w:instrText>
            </w:r>
            <w:r w:rsidR="00913626" w:rsidRPr="00891819">
              <w:rPr>
                <w:rFonts w:hint="eastAsia"/>
                <w:color w:val="FF0000"/>
                <w:szCs w:val="28"/>
              </w:rPr>
              <w:instrText>病例组</w:instrText>
            </w:r>
            <w:r w:rsidR="00913626" w:rsidRPr="00891819">
              <w:rPr>
                <w:rFonts w:hint="eastAsia"/>
                <w:color w:val="FF0000"/>
                <w:szCs w:val="28"/>
              </w:rPr>
              <w:instrText>,</w:instrText>
            </w:r>
            <w:r w:rsidR="00913626" w:rsidRPr="00891819">
              <w:rPr>
                <w:rFonts w:hint="eastAsia"/>
                <w:color w:val="FF0000"/>
                <w:szCs w:val="28"/>
              </w:rPr>
              <w:instrText>其中神经症组</w:instrText>
            </w:r>
            <w:r w:rsidR="00913626" w:rsidRPr="00891819">
              <w:rPr>
                <w:rFonts w:hint="eastAsia"/>
                <w:color w:val="FF0000"/>
                <w:szCs w:val="28"/>
              </w:rPr>
              <w:instrText>42</w:instrText>
            </w:r>
            <w:r w:rsidR="00913626" w:rsidRPr="00891819">
              <w:rPr>
                <w:rFonts w:hint="eastAsia"/>
                <w:color w:val="FF0000"/>
                <w:szCs w:val="28"/>
              </w:rPr>
              <w:instrText>例</w:instrText>
            </w:r>
            <w:r w:rsidR="00913626" w:rsidRPr="00891819">
              <w:rPr>
                <w:rFonts w:hint="eastAsia"/>
                <w:color w:val="FF0000"/>
                <w:szCs w:val="28"/>
              </w:rPr>
              <w:instrText>,</w:instrText>
            </w:r>
            <w:r w:rsidR="00913626" w:rsidRPr="00891819">
              <w:rPr>
                <w:rFonts w:hint="eastAsia"/>
                <w:color w:val="FF0000"/>
                <w:szCs w:val="28"/>
              </w:rPr>
              <w:instrText>抑郁组</w:instrText>
            </w:r>
            <w:r w:rsidR="00913626" w:rsidRPr="00891819">
              <w:rPr>
                <w:rFonts w:hint="eastAsia"/>
                <w:color w:val="FF0000"/>
                <w:szCs w:val="28"/>
              </w:rPr>
              <w:instrText>25</w:instrText>
            </w:r>
            <w:r w:rsidR="00913626" w:rsidRPr="00891819">
              <w:rPr>
                <w:rFonts w:hint="eastAsia"/>
                <w:color w:val="FF0000"/>
                <w:szCs w:val="28"/>
              </w:rPr>
              <w:instrText>例</w:instrText>
            </w:r>
            <w:r w:rsidR="00913626" w:rsidRPr="00891819">
              <w:rPr>
                <w:rFonts w:hint="eastAsia"/>
                <w:color w:val="FF0000"/>
                <w:szCs w:val="28"/>
              </w:rPr>
              <w:instrText>),</w:instrText>
            </w:r>
            <w:r w:rsidR="00913626" w:rsidRPr="00891819">
              <w:rPr>
                <w:rFonts w:hint="eastAsia"/>
                <w:color w:val="FF0000"/>
                <w:szCs w:val="28"/>
              </w:rPr>
              <w:instrText>陪伴患者就诊的无精神障碍亲属</w:instrText>
            </w:r>
            <w:r w:rsidR="00913626" w:rsidRPr="00891819">
              <w:rPr>
                <w:rFonts w:hint="eastAsia"/>
                <w:color w:val="FF0000"/>
                <w:szCs w:val="28"/>
              </w:rPr>
              <w:instrText>29</w:instrText>
            </w:r>
            <w:r w:rsidR="00913626" w:rsidRPr="00891819">
              <w:rPr>
                <w:rFonts w:hint="eastAsia"/>
                <w:color w:val="FF0000"/>
                <w:szCs w:val="28"/>
              </w:rPr>
              <w:instrText>例</w:instrText>
            </w:r>
            <w:r w:rsidR="00913626" w:rsidRPr="00891819">
              <w:rPr>
                <w:rFonts w:hint="eastAsia"/>
                <w:color w:val="FF0000"/>
                <w:szCs w:val="28"/>
              </w:rPr>
              <w:instrText>(</w:instrText>
            </w:r>
            <w:r w:rsidR="00913626" w:rsidRPr="00891819">
              <w:rPr>
                <w:rFonts w:hint="eastAsia"/>
                <w:color w:val="FF0000"/>
                <w:szCs w:val="28"/>
              </w:rPr>
              <w:instrText>对照组</w:instrText>
            </w:r>
            <w:r w:rsidR="00913626" w:rsidRPr="00891819">
              <w:rPr>
                <w:rFonts w:hint="eastAsia"/>
                <w:color w:val="FF0000"/>
                <w:szCs w:val="28"/>
              </w:rPr>
              <w:instrText>),</w:instrText>
            </w:r>
            <w:r w:rsidR="00913626" w:rsidRPr="00891819">
              <w:rPr>
                <w:rFonts w:hint="eastAsia"/>
                <w:color w:val="FF0000"/>
                <w:szCs w:val="28"/>
              </w:rPr>
              <w:instrText>诊断由精神科医生按国际疾病和相关健康问题分类第</w:instrText>
            </w:r>
            <w:r w:rsidR="00913626" w:rsidRPr="00891819">
              <w:rPr>
                <w:rFonts w:hint="eastAsia"/>
                <w:color w:val="FF0000"/>
                <w:szCs w:val="28"/>
              </w:rPr>
              <w:instrText>10</w:instrText>
            </w:r>
            <w:r w:rsidR="00913626" w:rsidRPr="00891819">
              <w:rPr>
                <w:rFonts w:hint="eastAsia"/>
                <w:color w:val="FF0000"/>
                <w:szCs w:val="28"/>
              </w:rPr>
              <w:instrText>版</w:instrText>
            </w:r>
            <w:r w:rsidR="00913626" w:rsidRPr="00891819">
              <w:rPr>
                <w:rFonts w:hint="eastAsia"/>
                <w:color w:val="FF0000"/>
                <w:szCs w:val="28"/>
              </w:rPr>
              <w:instrText>(ICD-10)</w:instrText>
            </w:r>
            <w:r w:rsidR="00913626" w:rsidRPr="00891819">
              <w:rPr>
                <w:rFonts w:hint="eastAsia"/>
                <w:color w:val="FF0000"/>
                <w:szCs w:val="28"/>
              </w:rPr>
              <w:instrText>标准做出。对照组按照简明国际神经精神访谈</w:instrText>
            </w:r>
            <w:r w:rsidR="00913626" w:rsidRPr="00891819">
              <w:rPr>
                <w:rFonts w:hint="eastAsia"/>
                <w:color w:val="FF0000"/>
                <w:szCs w:val="28"/>
              </w:rPr>
              <w:instrText>(M.I.N.I.)</w:instrText>
            </w:r>
            <w:r w:rsidR="00913626" w:rsidRPr="00891819">
              <w:rPr>
                <w:rFonts w:hint="eastAsia"/>
                <w:color w:val="FF0000"/>
                <w:szCs w:val="28"/>
              </w:rPr>
              <w:instrText>结果除外存在精神障碍。然后请患者及对照组家属独立填写</w:instrText>
            </w:r>
            <w:r w:rsidR="00913626" w:rsidRPr="00891819">
              <w:rPr>
                <w:rFonts w:hint="eastAsia"/>
                <w:color w:val="FF0000"/>
                <w:szCs w:val="28"/>
              </w:rPr>
              <w:instrText>SAS</w:instrText>
            </w:r>
            <w:r w:rsidR="00913626" w:rsidRPr="00891819">
              <w:rPr>
                <w:rFonts w:hint="eastAsia"/>
                <w:color w:val="FF0000"/>
                <w:szCs w:val="28"/>
              </w:rPr>
              <w:instrText>和</w:instrText>
            </w:r>
            <w:r w:rsidR="00913626" w:rsidRPr="00891819">
              <w:rPr>
                <w:rFonts w:hint="eastAsia"/>
                <w:color w:val="FF0000"/>
                <w:szCs w:val="28"/>
              </w:rPr>
              <w:instrText>SDS,</w:instrText>
            </w:r>
            <w:r w:rsidR="00913626" w:rsidRPr="00891819">
              <w:rPr>
                <w:rFonts w:hint="eastAsia"/>
                <w:color w:val="FF0000"/>
                <w:szCs w:val="28"/>
              </w:rPr>
              <w:instrText>并由另一位精神科医生采用汉密顿焦虑量表</w:instrText>
            </w:r>
            <w:r w:rsidR="00913626" w:rsidRPr="00891819">
              <w:rPr>
                <w:rFonts w:hint="eastAsia"/>
                <w:color w:val="FF0000"/>
                <w:szCs w:val="28"/>
              </w:rPr>
              <w:instrText>(HAMA)</w:instrText>
            </w:r>
            <w:r w:rsidR="00913626" w:rsidRPr="00891819">
              <w:rPr>
                <w:rFonts w:hint="eastAsia"/>
                <w:color w:val="FF0000"/>
                <w:szCs w:val="28"/>
              </w:rPr>
              <w:instrText>和抑郁量表</w:instrText>
            </w:r>
            <w:r w:rsidR="00913626" w:rsidRPr="00891819">
              <w:rPr>
                <w:rFonts w:hint="eastAsia"/>
                <w:color w:val="FF0000"/>
                <w:szCs w:val="28"/>
              </w:rPr>
              <w:instrText>(HAMD)</w:instrText>
            </w:r>
            <w:r w:rsidR="00913626" w:rsidRPr="00891819">
              <w:rPr>
                <w:rFonts w:hint="eastAsia"/>
                <w:color w:val="FF0000"/>
                <w:szCs w:val="28"/>
              </w:rPr>
              <w:instrText>评定患者的症状程度。结果</w:instrText>
            </w:r>
            <w:r w:rsidR="00913626" w:rsidRPr="00891819">
              <w:rPr>
                <w:rFonts w:hint="eastAsia"/>
                <w:color w:val="FF0000"/>
                <w:szCs w:val="28"/>
              </w:rPr>
              <w:instrText>:</w:instrText>
            </w:r>
            <w:r w:rsidR="00913626" w:rsidRPr="00891819">
              <w:rPr>
                <w:rFonts w:hint="eastAsia"/>
                <w:color w:val="FF0000"/>
                <w:szCs w:val="28"/>
              </w:rPr>
              <w:instrText>病例组</w:instrText>
            </w:r>
            <w:r w:rsidR="00913626" w:rsidRPr="00891819">
              <w:rPr>
                <w:rFonts w:hint="eastAsia"/>
                <w:color w:val="FF0000"/>
                <w:szCs w:val="28"/>
              </w:rPr>
              <w:instrText>SAS</w:instrText>
            </w:r>
            <w:r w:rsidR="00913626" w:rsidRPr="00891819">
              <w:rPr>
                <w:rFonts w:hint="eastAsia"/>
                <w:color w:val="FF0000"/>
                <w:szCs w:val="28"/>
              </w:rPr>
              <w:instrText>及</w:instrText>
            </w:r>
            <w:r w:rsidR="00913626" w:rsidRPr="00891819">
              <w:rPr>
                <w:rFonts w:hint="eastAsia"/>
                <w:color w:val="FF0000"/>
                <w:szCs w:val="28"/>
              </w:rPr>
              <w:instrText>SDS</w:instrText>
            </w:r>
            <w:r w:rsidR="00913626" w:rsidRPr="00891819">
              <w:rPr>
                <w:rFonts w:hint="eastAsia"/>
                <w:color w:val="FF0000"/>
                <w:szCs w:val="28"/>
              </w:rPr>
              <w:instrText>得分均高于对照组</w:instrText>
            </w:r>
            <w:r w:rsidR="00913626" w:rsidRPr="00891819">
              <w:rPr>
                <w:rFonts w:hint="eastAsia"/>
                <w:color w:val="FF0000"/>
                <w:szCs w:val="28"/>
              </w:rPr>
              <w:instrText>[(41.5</w:instrText>
            </w:r>
            <w:r w:rsidR="00913626" w:rsidRPr="00891819">
              <w:rPr>
                <w:rFonts w:hint="eastAsia"/>
                <w:color w:val="FF0000"/>
                <w:szCs w:val="28"/>
              </w:rPr>
              <w:instrText>±</w:instrText>
            </w:r>
            <w:r w:rsidR="00913626" w:rsidRPr="00891819">
              <w:rPr>
                <w:rFonts w:hint="eastAsia"/>
                <w:color w:val="FF0000"/>
                <w:szCs w:val="28"/>
              </w:rPr>
              <w:instrText>9.0)vs.(33.6</w:instrText>
            </w:r>
            <w:r w:rsidR="00913626" w:rsidRPr="00891819">
              <w:rPr>
                <w:rFonts w:hint="eastAsia"/>
                <w:color w:val="FF0000"/>
                <w:szCs w:val="28"/>
              </w:rPr>
              <w:instrText>±</w:instrText>
            </w:r>
            <w:r w:rsidR="00913626" w:rsidRPr="00891819">
              <w:rPr>
                <w:rFonts w:hint="eastAsia"/>
                <w:color w:val="FF0000"/>
                <w:szCs w:val="28"/>
              </w:rPr>
              <w:instrText>6.7);(46.5</w:instrText>
            </w:r>
            <w:r w:rsidR="00913626" w:rsidRPr="00891819">
              <w:rPr>
                <w:rFonts w:hint="eastAsia"/>
                <w:color w:val="FF0000"/>
                <w:szCs w:val="28"/>
              </w:rPr>
              <w:instrText>±</w:instrText>
            </w:r>
            <w:r w:rsidR="00913626" w:rsidRPr="00891819">
              <w:rPr>
                <w:rFonts w:hint="eastAsia"/>
                <w:color w:val="FF0000"/>
                <w:szCs w:val="28"/>
              </w:rPr>
              <w:instrText>10.3)vs.(35.9</w:instrText>
            </w:r>
            <w:r w:rsidR="00913626" w:rsidRPr="00891819">
              <w:rPr>
                <w:rFonts w:hint="eastAsia"/>
                <w:color w:val="FF0000"/>
                <w:szCs w:val="28"/>
              </w:rPr>
              <w:instrText>±</w:instrText>
            </w:r>
            <w:r w:rsidR="00913626" w:rsidRPr="00891819">
              <w:rPr>
                <w:rFonts w:hint="eastAsia"/>
                <w:color w:val="FF0000"/>
                <w:szCs w:val="28"/>
              </w:rPr>
              <w:instrText>9.7);</w:instrText>
            </w:r>
            <w:r w:rsidR="00913626" w:rsidRPr="00891819">
              <w:rPr>
                <w:rFonts w:hint="eastAsia"/>
                <w:color w:val="FF0000"/>
                <w:szCs w:val="28"/>
              </w:rPr>
              <w:instrText>均</w:instrText>
            </w:r>
            <w:r w:rsidR="00913626" w:rsidRPr="00891819">
              <w:rPr>
                <w:rFonts w:hint="eastAsia"/>
                <w:color w:val="FF0000"/>
                <w:szCs w:val="28"/>
              </w:rPr>
              <w:instrText>P&lt;0.001]</w:instrText>
            </w:r>
            <w:r w:rsidR="00913626" w:rsidRPr="00891819">
              <w:rPr>
                <w:rFonts w:hint="eastAsia"/>
                <w:color w:val="FF0000"/>
                <w:szCs w:val="28"/>
              </w:rPr>
              <w:instrText>。</w:instrText>
            </w:r>
            <w:r w:rsidR="00913626" w:rsidRPr="00891819">
              <w:rPr>
                <w:rFonts w:hint="eastAsia"/>
                <w:color w:val="FF0000"/>
                <w:szCs w:val="28"/>
              </w:rPr>
              <w:instrText>SAS</w:instrText>
            </w:r>
            <w:r w:rsidR="00913626" w:rsidRPr="00891819">
              <w:rPr>
                <w:rFonts w:hint="eastAsia"/>
                <w:color w:val="FF0000"/>
                <w:szCs w:val="28"/>
              </w:rPr>
              <w:instrText>与</w:instrText>
            </w:r>
            <w:r w:rsidR="00913626" w:rsidRPr="00891819">
              <w:rPr>
                <w:rFonts w:hint="eastAsia"/>
                <w:color w:val="FF0000"/>
                <w:szCs w:val="28"/>
              </w:rPr>
              <w:instrText>SDS</w:instrText>
            </w:r>
            <w:r w:rsidR="00913626" w:rsidRPr="00891819">
              <w:rPr>
                <w:rFonts w:hint="eastAsia"/>
                <w:color w:val="FF0000"/>
                <w:szCs w:val="28"/>
              </w:rPr>
              <w:instrText>的</w:instrText>
            </w:r>
            <w:r w:rsidR="00913626" w:rsidRPr="00891819">
              <w:rPr>
                <w:rFonts w:hint="eastAsia"/>
                <w:color w:val="FF0000"/>
                <w:szCs w:val="28"/>
              </w:rPr>
              <w:instrText>ROC</w:instrText>
            </w:r>
            <w:r w:rsidR="00913626" w:rsidRPr="00891819">
              <w:rPr>
                <w:rFonts w:hint="eastAsia"/>
                <w:color w:val="FF0000"/>
                <w:szCs w:val="28"/>
              </w:rPr>
              <w:instrText>工作曲线下面积均</w:instrText>
            </w:r>
            <w:r w:rsidR="00913626" w:rsidRPr="00891819">
              <w:rPr>
                <w:rFonts w:hint="eastAsia"/>
                <w:color w:val="FF0000"/>
                <w:szCs w:val="28"/>
              </w:rPr>
              <w:instrText>&lt;0.7;</w:instrText>
            </w:r>
            <w:r w:rsidR="00913626" w:rsidRPr="00891819">
              <w:rPr>
                <w:rFonts w:hint="eastAsia"/>
                <w:color w:val="FF0000"/>
                <w:szCs w:val="28"/>
              </w:rPr>
              <w:instrText>采用</w:instrText>
            </w:r>
            <w:r w:rsidR="00913626" w:rsidRPr="00891819">
              <w:rPr>
                <w:rFonts w:hint="eastAsia"/>
                <w:color w:val="FF0000"/>
                <w:szCs w:val="28"/>
              </w:rPr>
              <w:instrText>40</w:instrText>
            </w:r>
            <w:r w:rsidR="00913626" w:rsidRPr="00891819">
              <w:rPr>
                <w:rFonts w:hint="eastAsia"/>
                <w:color w:val="FF0000"/>
                <w:szCs w:val="28"/>
              </w:rPr>
              <w:instrText>分为划界值</w:instrText>
            </w:r>
            <w:r w:rsidR="00913626" w:rsidRPr="00891819">
              <w:rPr>
                <w:rFonts w:hint="eastAsia"/>
                <w:color w:val="FF0000"/>
                <w:szCs w:val="28"/>
              </w:rPr>
              <w:instrText>,</w:instrText>
            </w:r>
            <w:r w:rsidR="00913626" w:rsidRPr="00891819">
              <w:rPr>
                <w:rFonts w:hint="eastAsia"/>
                <w:color w:val="FF0000"/>
                <w:szCs w:val="28"/>
              </w:rPr>
              <w:instrText>敏感度和特异度均不理想</w:instrText>
            </w:r>
            <w:r w:rsidR="00913626" w:rsidRPr="00891819">
              <w:rPr>
                <w:rFonts w:hint="eastAsia"/>
                <w:color w:val="FF0000"/>
                <w:szCs w:val="28"/>
              </w:rPr>
              <w:instrText>(</w:instrText>
            </w:r>
            <w:r w:rsidR="00913626" w:rsidRPr="00891819">
              <w:rPr>
                <w:rFonts w:hint="eastAsia"/>
                <w:color w:val="FF0000"/>
                <w:szCs w:val="28"/>
              </w:rPr>
              <w:instrText>如</w:instrText>
            </w:r>
            <w:r w:rsidR="00913626" w:rsidRPr="00891819">
              <w:rPr>
                <w:rFonts w:hint="eastAsia"/>
                <w:color w:val="FF0000"/>
                <w:szCs w:val="28"/>
              </w:rPr>
              <w:instrText>SAS</w:instrText>
            </w:r>
            <w:r w:rsidR="00913626" w:rsidRPr="00891819">
              <w:rPr>
                <w:rFonts w:hint="eastAsia"/>
                <w:color w:val="FF0000"/>
                <w:szCs w:val="28"/>
              </w:rPr>
              <w:instrText>敏感度仅为</w:instrText>
            </w:r>
            <w:r w:rsidR="00913626" w:rsidRPr="00891819">
              <w:rPr>
                <w:rFonts w:hint="eastAsia"/>
                <w:color w:val="FF0000"/>
                <w:szCs w:val="28"/>
              </w:rPr>
              <w:instrText>57%;SDS</w:instrText>
            </w:r>
            <w:r w:rsidR="00913626" w:rsidRPr="00891819">
              <w:rPr>
                <w:rFonts w:hint="eastAsia"/>
                <w:color w:val="FF0000"/>
                <w:szCs w:val="28"/>
              </w:rPr>
              <w:instrText>特异度只有</w:instrText>
            </w:r>
            <w:r w:rsidR="00913626" w:rsidRPr="00891819">
              <w:rPr>
                <w:rFonts w:hint="eastAsia"/>
                <w:color w:val="FF0000"/>
                <w:szCs w:val="28"/>
              </w:rPr>
              <w:instrText>36%)</w:instrText>
            </w:r>
            <w:r w:rsidR="00913626" w:rsidRPr="00891819">
              <w:rPr>
                <w:rFonts w:hint="eastAsia"/>
                <w:color w:val="FF0000"/>
                <w:szCs w:val="28"/>
              </w:rPr>
              <w:instrText>。若抽取其中更敏感的</w:instrText>
            </w:r>
            <w:r w:rsidR="00913626" w:rsidRPr="00891819">
              <w:rPr>
                <w:rFonts w:hint="eastAsia"/>
                <w:color w:val="FF0000"/>
                <w:szCs w:val="28"/>
              </w:rPr>
              <w:instrText>8</w:instrText>
            </w:r>
            <w:r w:rsidR="00913626" w:rsidRPr="00891819">
              <w:rPr>
                <w:rFonts w:hint="eastAsia"/>
                <w:color w:val="FF0000"/>
                <w:szCs w:val="28"/>
              </w:rPr>
              <w:instrText>个条目</w:instrText>
            </w:r>
            <w:r w:rsidR="00913626" w:rsidRPr="00891819">
              <w:rPr>
                <w:rFonts w:hint="eastAsia"/>
                <w:color w:val="FF0000"/>
                <w:szCs w:val="28"/>
              </w:rPr>
              <w:instrText>,</w:instrText>
            </w:r>
            <w:r w:rsidR="00913626" w:rsidRPr="00891819">
              <w:rPr>
                <w:rFonts w:hint="eastAsia"/>
                <w:color w:val="FF0000"/>
                <w:szCs w:val="28"/>
              </w:rPr>
              <w:instrText>可以使</w:instrText>
            </w:r>
            <w:r w:rsidR="00913626" w:rsidRPr="00891819">
              <w:rPr>
                <w:rFonts w:hint="eastAsia"/>
                <w:color w:val="FF0000"/>
                <w:szCs w:val="28"/>
              </w:rPr>
              <w:instrText>ROC</w:instrText>
            </w:r>
            <w:r w:rsidR="00913626" w:rsidRPr="00891819">
              <w:rPr>
                <w:rFonts w:hint="eastAsia"/>
                <w:color w:val="FF0000"/>
                <w:szCs w:val="28"/>
              </w:rPr>
              <w:instrText>工作曲线下面积达到</w:instrText>
            </w:r>
            <w:r w:rsidR="00913626" w:rsidRPr="00891819">
              <w:rPr>
                <w:rFonts w:hint="eastAsia"/>
                <w:color w:val="FF0000"/>
                <w:szCs w:val="28"/>
              </w:rPr>
              <w:instrText>0.8</w:instrText>
            </w:r>
            <w:r w:rsidR="00913626" w:rsidRPr="00891819">
              <w:rPr>
                <w:rFonts w:hint="eastAsia"/>
                <w:color w:val="FF0000"/>
                <w:szCs w:val="28"/>
              </w:rPr>
              <w:instrText>以上。无论是神经症组还是抑郁组</w:instrText>
            </w:r>
            <w:r w:rsidR="00913626" w:rsidRPr="00891819">
              <w:rPr>
                <w:rFonts w:hint="eastAsia"/>
                <w:color w:val="FF0000"/>
                <w:szCs w:val="28"/>
              </w:rPr>
              <w:instrText>,SAS</w:instrText>
            </w:r>
            <w:r w:rsidR="00913626" w:rsidRPr="00891819">
              <w:rPr>
                <w:rFonts w:hint="eastAsia"/>
                <w:color w:val="FF0000"/>
                <w:szCs w:val="28"/>
              </w:rPr>
              <w:instrText>等级与医生用</w:instrText>
            </w:r>
            <w:r w:rsidR="00913626" w:rsidRPr="00891819">
              <w:rPr>
                <w:rFonts w:hint="eastAsia"/>
                <w:color w:val="FF0000"/>
                <w:szCs w:val="28"/>
              </w:rPr>
              <w:instrText>HAM A</w:instrText>
            </w:r>
            <w:r w:rsidR="00913626" w:rsidRPr="00891819">
              <w:rPr>
                <w:rFonts w:hint="eastAsia"/>
                <w:color w:val="FF0000"/>
                <w:szCs w:val="28"/>
              </w:rPr>
              <w:instrText>得出的严重程度、</w:instrText>
            </w:r>
            <w:r w:rsidR="00913626" w:rsidRPr="00891819">
              <w:rPr>
                <w:rFonts w:hint="eastAsia"/>
                <w:color w:val="FF0000"/>
                <w:szCs w:val="28"/>
              </w:rPr>
              <w:instrText>SDS</w:instrText>
            </w:r>
            <w:r w:rsidR="00913626" w:rsidRPr="00891819">
              <w:rPr>
                <w:rFonts w:hint="eastAsia"/>
                <w:color w:val="FF0000"/>
                <w:szCs w:val="28"/>
              </w:rPr>
              <w:instrText>等级与用</w:instrText>
            </w:r>
            <w:r w:rsidR="00913626" w:rsidRPr="00891819">
              <w:rPr>
                <w:rFonts w:hint="eastAsia"/>
                <w:color w:val="FF0000"/>
                <w:szCs w:val="28"/>
              </w:rPr>
              <w:instrText>HAM D</w:instrText>
            </w:r>
            <w:r w:rsidR="00913626" w:rsidRPr="00891819">
              <w:rPr>
                <w:rFonts w:hint="eastAsia"/>
                <w:color w:val="FF0000"/>
                <w:szCs w:val="28"/>
              </w:rPr>
              <w:instrText>得出的症状程度</w:instrText>
            </w:r>
            <w:r w:rsidR="00913626" w:rsidRPr="00891819">
              <w:rPr>
                <w:rFonts w:hint="eastAsia"/>
                <w:color w:val="FF0000"/>
                <w:szCs w:val="28"/>
              </w:rPr>
              <w:instrText>,</w:instrText>
            </w:r>
            <w:r w:rsidR="00913626" w:rsidRPr="00891819">
              <w:rPr>
                <w:rFonts w:hint="eastAsia"/>
                <w:color w:val="FF0000"/>
                <w:szCs w:val="28"/>
              </w:rPr>
              <w:instrText>一致性不高</w:instrText>
            </w:r>
            <w:r w:rsidR="00913626" w:rsidRPr="00891819">
              <w:rPr>
                <w:rFonts w:hint="eastAsia"/>
                <w:color w:val="FF0000"/>
                <w:szCs w:val="28"/>
              </w:rPr>
              <w:instrText>,Kappa</w:instrText>
            </w:r>
            <w:r w:rsidR="00913626" w:rsidRPr="00891819">
              <w:rPr>
                <w:rFonts w:hint="eastAsia"/>
                <w:color w:val="FF0000"/>
                <w:szCs w:val="28"/>
              </w:rPr>
              <w:instrText>均为</w:instrText>
            </w:r>
            <w:r w:rsidR="00913626" w:rsidRPr="00891819">
              <w:rPr>
                <w:rFonts w:hint="eastAsia"/>
                <w:color w:val="FF0000"/>
                <w:szCs w:val="28"/>
              </w:rPr>
              <w:instrText>0.3</w:instrText>
            </w:r>
            <w:r w:rsidR="00913626" w:rsidRPr="00891819">
              <w:rPr>
                <w:rFonts w:hint="eastAsia"/>
                <w:color w:val="FF0000"/>
                <w:szCs w:val="28"/>
              </w:rPr>
              <w:instrText>左右。结论</w:instrText>
            </w:r>
            <w:r w:rsidR="00913626" w:rsidRPr="00891819">
              <w:rPr>
                <w:rFonts w:hint="eastAsia"/>
                <w:color w:val="FF0000"/>
                <w:szCs w:val="28"/>
              </w:rPr>
              <w:instrText>:</w:instrText>
            </w:r>
            <w:r w:rsidR="00913626" w:rsidRPr="00891819">
              <w:rPr>
                <w:rFonts w:hint="eastAsia"/>
                <w:color w:val="FF0000"/>
                <w:szCs w:val="28"/>
              </w:rPr>
              <w:instrText>采用</w:instrText>
            </w:r>
            <w:r w:rsidR="00913626" w:rsidRPr="00891819">
              <w:rPr>
                <w:rFonts w:hint="eastAsia"/>
                <w:color w:val="FF0000"/>
                <w:szCs w:val="28"/>
              </w:rPr>
              <w:instrText>SAS</w:instrText>
            </w:r>
            <w:r w:rsidR="00913626" w:rsidRPr="00891819">
              <w:rPr>
                <w:rFonts w:hint="eastAsia"/>
                <w:color w:val="FF0000"/>
                <w:szCs w:val="28"/>
              </w:rPr>
              <w:instrText>和</w:instrText>
            </w:r>
            <w:r w:rsidR="00913626" w:rsidRPr="00891819">
              <w:rPr>
                <w:rFonts w:hint="eastAsia"/>
                <w:color w:val="FF0000"/>
                <w:szCs w:val="28"/>
              </w:rPr>
              <w:instrText>SDS</w:instrText>
            </w:r>
            <w:r w:rsidR="00913626" w:rsidRPr="00891819">
              <w:rPr>
                <w:rFonts w:hint="eastAsia"/>
                <w:color w:val="FF0000"/>
                <w:szCs w:val="28"/>
              </w:rPr>
              <w:instrText>区分非精神病性障碍就诊者和一般陪诊家属效度不好</w:instrText>
            </w:r>
            <w:r w:rsidR="00913626" w:rsidRPr="00891819">
              <w:rPr>
                <w:rFonts w:hint="eastAsia"/>
                <w:color w:val="FF0000"/>
                <w:szCs w:val="28"/>
              </w:rPr>
              <w:instrText>,</w:instrText>
            </w:r>
            <w:r w:rsidR="00913626" w:rsidRPr="00891819">
              <w:rPr>
                <w:rFonts w:hint="eastAsia"/>
                <w:color w:val="FF0000"/>
                <w:szCs w:val="28"/>
              </w:rPr>
              <w:instrText>若用于筛查目的</w:instrText>
            </w:r>
            <w:r w:rsidR="00913626" w:rsidRPr="00891819">
              <w:rPr>
                <w:rFonts w:hint="eastAsia"/>
                <w:color w:val="FF0000"/>
                <w:szCs w:val="28"/>
              </w:rPr>
              <w:instrText>,</w:instrText>
            </w:r>
            <w:r w:rsidR="00913626" w:rsidRPr="00891819">
              <w:rPr>
                <w:rFonts w:hint="eastAsia"/>
                <w:color w:val="FF0000"/>
                <w:szCs w:val="28"/>
              </w:rPr>
              <w:instrText>可以从中抽取敏感性更强的条目组合为更简便的工具。自评量表得出的程度不能直接等同于医生评定的临床症状严重程度</w:instrText>
            </w:r>
            <w:r w:rsidR="00913626" w:rsidRPr="00891819">
              <w:rPr>
                <w:rFonts w:hint="eastAsia"/>
                <w:color w:val="FF0000"/>
                <w:szCs w:val="28"/>
              </w:rPr>
              <w:instrText>,</w:instrText>
            </w:r>
            <w:r w:rsidR="00913626" w:rsidRPr="00891819">
              <w:rPr>
                <w:rFonts w:hint="eastAsia"/>
                <w:color w:val="FF0000"/>
                <w:szCs w:val="28"/>
              </w:rPr>
              <w:instrText>若用于标定临床症状程度</w:instrText>
            </w:r>
            <w:r w:rsidR="00913626" w:rsidRPr="00891819">
              <w:rPr>
                <w:rFonts w:hint="eastAsia"/>
                <w:color w:val="FF0000"/>
                <w:szCs w:val="28"/>
              </w:rPr>
              <w:instrText>,</w:instrText>
            </w:r>
            <w:r w:rsidR="00913626" w:rsidRPr="00891819">
              <w:rPr>
                <w:rFonts w:hint="eastAsia"/>
                <w:color w:val="FF0000"/>
                <w:szCs w:val="28"/>
              </w:rPr>
              <w:instrText>需要调整界值。</w:instrText>
            </w:r>
            <w:r w:rsidR="00913626" w:rsidRPr="00891819">
              <w:rPr>
                <w:rFonts w:hint="eastAsia"/>
                <w:color w:val="FF0000"/>
                <w:szCs w:val="28"/>
              </w:rPr>
              <w:instrText>","container-title":"</w:instrText>
            </w:r>
            <w:r w:rsidR="00913626" w:rsidRPr="00891819">
              <w:rPr>
                <w:rFonts w:hint="eastAsia"/>
                <w:color w:val="FF0000"/>
                <w:szCs w:val="28"/>
              </w:rPr>
              <w:instrText>中国心理卫生杂志</w:instrText>
            </w:r>
            <w:r w:rsidR="00913626" w:rsidRPr="00891819">
              <w:rPr>
                <w:rFonts w:hint="eastAsia"/>
                <w:color w:val="FF0000"/>
                <w:szCs w:val="28"/>
              </w:rPr>
              <w:instrText>","ISSN":"1000-6729","issue":"9","language":"zh","note":"3281 citations(CNKI)[2024-1-25]","page":"676-679","source":"CNKI","title":"</w:instrText>
            </w:r>
            <w:r w:rsidR="00913626" w:rsidRPr="00891819">
              <w:rPr>
                <w:rFonts w:hint="eastAsia"/>
                <w:color w:val="FF0000"/>
                <w:szCs w:val="28"/>
              </w:rPr>
              <w:instrText>焦虑及抑郁自评量表的临床效度</w:instrText>
            </w:r>
            <w:r w:rsidR="00913626" w:rsidRPr="00891819">
              <w:rPr>
                <w:rFonts w:hint="eastAsia"/>
                <w:color w:val="FF0000"/>
                <w:szCs w:val="28"/>
              </w:rPr>
              <w:instrText>","volume":"26","author":[{"literal":"</w:instrText>
            </w:r>
            <w:r w:rsidR="00913626" w:rsidRPr="00891819">
              <w:rPr>
                <w:rFonts w:hint="eastAsia"/>
                <w:color w:val="FF0000"/>
                <w:szCs w:val="28"/>
              </w:rPr>
              <w:instrText>段泉泉</w:instrText>
            </w:r>
            <w:r w:rsidR="00913626" w:rsidRPr="00891819">
              <w:rPr>
                <w:rFonts w:hint="eastAsia"/>
                <w:color w:val="FF0000"/>
                <w:szCs w:val="28"/>
              </w:rPr>
              <w:instrText>"},{"literal":"</w:instrText>
            </w:r>
            <w:r w:rsidR="00913626" w:rsidRPr="00891819">
              <w:rPr>
                <w:rFonts w:hint="eastAsia"/>
                <w:color w:val="FF0000"/>
                <w:szCs w:val="28"/>
              </w:rPr>
              <w:instrText>胜利</w:instrText>
            </w:r>
            <w:r w:rsidR="00913626" w:rsidRPr="00891819">
              <w:rPr>
                <w:rFonts w:hint="eastAsia"/>
                <w:color w:val="FF0000"/>
                <w:szCs w:val="28"/>
              </w:rPr>
              <w:instrText>"}],"issued":{"date-parts":[["2012"]]}}}</w:instrText>
            </w:r>
            <w:r w:rsidR="00913626" w:rsidRPr="00891819">
              <w:rPr>
                <w:color w:val="FF0000"/>
                <w:szCs w:val="28"/>
              </w:rPr>
              <w:instrText xml:space="preserve">],"schema":"https://github.com/citation-style-language/schema/raw/master/csl-citation.json"} </w:instrText>
            </w:r>
            <w:r w:rsidR="009116C4" w:rsidRPr="00891819">
              <w:rPr>
                <w:color w:val="FF0000"/>
                <w:szCs w:val="28"/>
              </w:rPr>
              <w:fldChar w:fldCharType="separate"/>
            </w:r>
            <w:r w:rsidR="003D2B69" w:rsidRPr="00891819">
              <w:rPr>
                <w:rFonts w:hint="eastAsia"/>
                <w:color w:val="FF0000"/>
                <w:szCs w:val="28"/>
              </w:rPr>
              <w:t>段泉泉等</w:t>
            </w:r>
            <w:r w:rsidR="003D2B69" w:rsidRPr="00891819">
              <w:rPr>
                <w:rFonts w:hint="eastAsia"/>
                <w:color w:val="FF0000"/>
                <w:szCs w:val="28"/>
              </w:rPr>
              <w:t>(</w:t>
            </w:r>
            <w:r w:rsidR="003D2B69" w:rsidRPr="00545B57">
              <w:rPr>
                <w:rStyle w:val="innerzoteroCitation"/>
                <w:rFonts w:hint="eastAsia"/>
              </w:rPr>
              <w:t>2012</w:t>
            </w:r>
            <w:r w:rsidR="003D2B69" w:rsidRPr="00891819">
              <w:rPr>
                <w:rFonts w:hint="eastAsia"/>
                <w:szCs w:val="28"/>
              </w:rPr>
              <w:t>)</w:t>
            </w:r>
            <w:r w:rsidR="009116C4" w:rsidRPr="00891819">
              <w:rPr>
                <w:color w:val="FF0000"/>
                <w:szCs w:val="28"/>
              </w:rPr>
              <w:fldChar w:fldCharType="end"/>
            </w:r>
            <w:r w:rsidR="005056E0" w:rsidRPr="00891819">
              <w:rPr>
                <w:color w:val="FF0000"/>
                <w:szCs w:val="28"/>
              </w:rPr>
              <w:t>1</w:t>
            </w:r>
            <w:r w:rsidR="005056E0" w:rsidRPr="00891819">
              <w:rPr>
                <w:rFonts w:hint="eastAsia"/>
                <w:color w:val="FF0000"/>
                <w:szCs w:val="28"/>
              </w:rPr>
              <w:t>篇</w:t>
            </w:r>
            <w:r w:rsidR="009116C4" w:rsidRPr="00891819">
              <w:rPr>
                <w:szCs w:val="28"/>
              </w:rPr>
              <w:t>,</w:t>
            </w:r>
            <w:r w:rsidR="009116C4" w:rsidRPr="00891819">
              <w:rPr>
                <w:color w:val="FF0000"/>
                <w:szCs w:val="28"/>
              </w:rPr>
              <w:t xml:space="preserve"> </w:t>
            </w:r>
            <w:r w:rsidR="0011259D" w:rsidRPr="00891819">
              <w:rPr>
                <w:color w:val="FF0000"/>
                <w:szCs w:val="28"/>
              </w:rPr>
              <w:fldChar w:fldCharType="begin"/>
            </w:r>
            <w:r w:rsidR="00913626" w:rsidRPr="00891819">
              <w:rPr>
                <w:color w:val="FF0000"/>
                <w:szCs w:val="28"/>
              </w:rPr>
              <w:instrText xml:space="preserve"> ADDIN ZOTERO_ITEM CSL_CITATION {"citationID":"KrHVShTb","properties":{"custom":"Zung (1986)","formattedCitation":"Zung (1986)","plainCitation":"Zung (1986)","noteIndex":0},"citationItems":[{"id":466,"uris":["http://zotero.org/users/local/eoP0LvSC/items/I9C2N5SR"],"itemData":{"id":466,"type":"chapter","container-title":"Assessment of depression","language":"en","page":"221–231","publisher":"Springer","title":"Zung self-rating depression scale and depression status inventory","author":[{"family":"Zung","given":"William WK"}],"issued":{"date-parts":[["1986"]]}}}],"schema":"https://github.com/citation-style-language/schema/raw/master/csl-citation.json"} </w:instrText>
            </w:r>
            <w:r w:rsidR="0011259D" w:rsidRPr="00891819">
              <w:rPr>
                <w:color w:val="FF0000"/>
                <w:szCs w:val="28"/>
              </w:rPr>
              <w:fldChar w:fldCharType="separate"/>
            </w:r>
            <w:r w:rsidR="003D2B69" w:rsidRPr="00891819">
              <w:rPr>
                <w:color w:val="FF0000"/>
                <w:szCs w:val="28"/>
              </w:rPr>
              <w:t>Zung (</w:t>
            </w:r>
            <w:r w:rsidR="003D2B69" w:rsidRPr="00545B57">
              <w:rPr>
                <w:rStyle w:val="innerzoteroCitation"/>
              </w:rPr>
              <w:t>1986</w:t>
            </w:r>
            <w:r w:rsidR="003D2B69" w:rsidRPr="00891819">
              <w:rPr>
                <w:color w:val="FF0000"/>
                <w:szCs w:val="28"/>
              </w:rPr>
              <w:t>)</w:t>
            </w:r>
            <w:r w:rsidR="0011259D" w:rsidRPr="00891819">
              <w:rPr>
                <w:color w:val="FF0000"/>
                <w:szCs w:val="28"/>
              </w:rPr>
              <w:fldChar w:fldCharType="end"/>
            </w:r>
            <w:r w:rsidR="005056E0" w:rsidRPr="00891819">
              <w:rPr>
                <w:color w:val="FF0000"/>
                <w:szCs w:val="28"/>
              </w:rPr>
              <w:t>1</w:t>
            </w:r>
            <w:r w:rsidR="005056E0" w:rsidRPr="00891819">
              <w:rPr>
                <w:rFonts w:hint="eastAsia"/>
                <w:color w:val="FF0000"/>
                <w:szCs w:val="28"/>
              </w:rPr>
              <w:t>篇</w:t>
            </w:r>
            <w:r w:rsidR="0011259D" w:rsidRPr="00891819">
              <w:rPr>
                <w:color w:val="FF0000"/>
                <w:szCs w:val="28"/>
              </w:rPr>
              <w:t xml:space="preserve">, </w:t>
            </w:r>
            <w:r w:rsidR="0011259D" w:rsidRPr="00891819">
              <w:rPr>
                <w:color w:val="FF0000"/>
                <w:szCs w:val="28"/>
              </w:rPr>
              <w:fldChar w:fldCharType="begin"/>
            </w:r>
            <w:r w:rsidR="00913626" w:rsidRPr="00891819">
              <w:rPr>
                <w:rFonts w:hint="eastAsia"/>
                <w:color w:val="FF0000"/>
                <w:szCs w:val="28"/>
              </w:rPr>
              <w:instrText xml:space="preserve"> ADDIN ZOTERO_ITEM CSL_CITATION {"citationID":"VznfUwbO","properties":{"custom":"</w:instrText>
            </w:r>
            <w:r w:rsidR="00913626" w:rsidRPr="00891819">
              <w:rPr>
                <w:rFonts w:hint="eastAsia"/>
                <w:color w:val="FF0000"/>
                <w:szCs w:val="28"/>
              </w:rPr>
              <w:instrText>郑世华等</w:instrText>
            </w:r>
            <w:r w:rsidR="00913626" w:rsidRPr="00891819">
              <w:rPr>
                <w:rFonts w:hint="eastAsia"/>
                <w:color w:val="FF0000"/>
                <w:szCs w:val="28"/>
              </w:rPr>
              <w:instrText>(2016)","formattedCitation":"</w:instrText>
            </w:r>
            <w:r w:rsidR="00913626" w:rsidRPr="00891819">
              <w:rPr>
                <w:rFonts w:hint="eastAsia"/>
                <w:color w:val="FF0000"/>
                <w:szCs w:val="28"/>
              </w:rPr>
              <w:instrText>郑世华等</w:instrText>
            </w:r>
            <w:r w:rsidR="00913626" w:rsidRPr="00891819">
              <w:rPr>
                <w:rFonts w:hint="eastAsia"/>
                <w:color w:val="FF0000"/>
                <w:szCs w:val="28"/>
              </w:rPr>
              <w:instrText>(2016)","plainCitation":"</w:instrText>
            </w:r>
            <w:r w:rsidR="00913626" w:rsidRPr="00891819">
              <w:rPr>
                <w:rFonts w:hint="eastAsia"/>
                <w:color w:val="FF0000"/>
                <w:szCs w:val="28"/>
              </w:rPr>
              <w:instrText>郑世华等</w:instrText>
            </w:r>
            <w:r w:rsidR="00913626" w:rsidRPr="00891819">
              <w:rPr>
                <w:rFonts w:hint="eastAsia"/>
                <w:color w:val="FF0000"/>
                <w:szCs w:val="28"/>
              </w:rPr>
              <w:instrText>(2016)","noteIndex":0},"citationItems":[{"id":467,"uris":["http://zotero.org/users/local/eoP0LvSC/items/XX85LZXA"],"itemData":{"id":467,"type":"article-journal","abstract":"</w:instrText>
            </w:r>
            <w:r w:rsidR="00913626" w:rsidRPr="00891819">
              <w:rPr>
                <w:rFonts w:hint="eastAsia"/>
                <w:color w:val="FF0000"/>
                <w:szCs w:val="28"/>
              </w:rPr>
              <w:instrText>目的了解宜昌某高校在校大学生抑郁和焦虑现状及影响因素。方法分层随机抽取宜昌某高校医科、理工科、文科本科生各</w:instrText>
            </w:r>
            <w:r w:rsidR="00913626" w:rsidRPr="00891819">
              <w:rPr>
                <w:rFonts w:hint="eastAsia"/>
                <w:color w:val="FF0000"/>
                <w:szCs w:val="28"/>
              </w:rPr>
              <w:instrText>115</w:instrText>
            </w:r>
            <w:r w:rsidR="00913626" w:rsidRPr="00891819">
              <w:rPr>
                <w:rFonts w:hint="eastAsia"/>
                <w:color w:val="FF0000"/>
                <w:szCs w:val="28"/>
              </w:rPr>
              <w:instrText>人</w:instrText>
            </w:r>
            <w:r w:rsidR="00913626" w:rsidRPr="00891819">
              <w:rPr>
                <w:rFonts w:hint="eastAsia"/>
                <w:color w:val="FF0000"/>
                <w:szCs w:val="28"/>
              </w:rPr>
              <w:instrText>,</w:instrText>
            </w:r>
            <w:r w:rsidR="00913626" w:rsidRPr="00891819">
              <w:rPr>
                <w:rFonts w:hint="eastAsia"/>
                <w:color w:val="FF0000"/>
                <w:szCs w:val="28"/>
              </w:rPr>
              <w:instrText>使用自评抑郁量表和焦虑自评量表进行问卷调查。结果宜昌某高校在校大学生抑郁发生率</w:instrText>
            </w:r>
            <w:r w:rsidR="00913626" w:rsidRPr="00891819">
              <w:rPr>
                <w:rFonts w:hint="eastAsia"/>
                <w:color w:val="FF0000"/>
                <w:szCs w:val="28"/>
              </w:rPr>
              <w:instrText>31.2%,</w:instrText>
            </w:r>
            <w:r w:rsidR="00913626" w:rsidRPr="00891819">
              <w:rPr>
                <w:rFonts w:hint="eastAsia"/>
                <w:color w:val="FF0000"/>
                <w:szCs w:val="28"/>
              </w:rPr>
              <w:instrText>焦虑发生率</w:instrText>
            </w:r>
            <w:r w:rsidR="00913626" w:rsidRPr="00891819">
              <w:rPr>
                <w:rFonts w:hint="eastAsia"/>
                <w:color w:val="FF0000"/>
                <w:szCs w:val="28"/>
              </w:rPr>
              <w:instrText>24.7%;</w:instrText>
            </w:r>
            <w:r w:rsidR="00913626" w:rsidRPr="00891819">
              <w:rPr>
                <w:rFonts w:hint="eastAsia"/>
                <w:color w:val="FF0000"/>
                <w:szCs w:val="28"/>
              </w:rPr>
              <w:instrText>大学生的抑郁、焦虑发生率与所在年级、家庭经济状况、是否来自单亲家庭、是否有网瘾和是否爱好体育运动等因素有关</w:instrText>
            </w:r>
            <w:r w:rsidR="00913626" w:rsidRPr="00891819">
              <w:rPr>
                <w:rFonts w:hint="eastAsia"/>
                <w:color w:val="FF0000"/>
                <w:szCs w:val="28"/>
              </w:rPr>
              <w:instrText>(P&lt;0.05)</w:instrText>
            </w:r>
            <w:r w:rsidR="00913626" w:rsidRPr="00891819">
              <w:rPr>
                <w:rFonts w:hint="eastAsia"/>
                <w:color w:val="FF0000"/>
                <w:szCs w:val="28"/>
              </w:rPr>
              <w:instrText>。其中</w:instrText>
            </w:r>
            <w:r w:rsidR="00913626" w:rsidRPr="00891819">
              <w:rPr>
                <w:rFonts w:hint="eastAsia"/>
                <w:color w:val="FF0000"/>
                <w:szCs w:val="28"/>
              </w:rPr>
              <w:instrText>,</w:instrText>
            </w:r>
            <w:r w:rsidR="00913626" w:rsidRPr="00891819">
              <w:rPr>
                <w:rFonts w:hint="eastAsia"/>
                <w:color w:val="FF0000"/>
                <w:szCs w:val="28"/>
              </w:rPr>
              <w:instrText>爱好体育运动是抑郁、焦虑的保护性因素</w:instrText>
            </w:r>
            <w:r w:rsidR="00913626" w:rsidRPr="00891819">
              <w:rPr>
                <w:rFonts w:hint="eastAsia"/>
                <w:color w:val="FF0000"/>
                <w:szCs w:val="28"/>
              </w:rPr>
              <w:instrText>;</w:instrText>
            </w:r>
            <w:r w:rsidR="00913626" w:rsidRPr="00891819">
              <w:rPr>
                <w:rFonts w:hint="eastAsia"/>
                <w:color w:val="FF0000"/>
                <w:szCs w:val="28"/>
              </w:rPr>
              <w:instrText>高年级、家庭经济状况差、来自单亲家庭、有网瘾则是危险因素。结论宜昌某高校在校大学生抑郁、焦虑状况较严重。诸多因素均会影响大学生抑郁、焦虑的发生。</w:instrText>
            </w:r>
            <w:r w:rsidR="00913626" w:rsidRPr="00891819">
              <w:rPr>
                <w:rFonts w:hint="eastAsia"/>
                <w:color w:val="FF0000"/>
                <w:szCs w:val="28"/>
              </w:rPr>
              <w:instrText>","container-title":"</w:instrText>
            </w:r>
            <w:r w:rsidR="00913626" w:rsidRPr="00891819">
              <w:rPr>
                <w:rFonts w:hint="eastAsia"/>
                <w:color w:val="FF0000"/>
                <w:szCs w:val="28"/>
              </w:rPr>
              <w:instrText>重庆医学</w:instrText>
            </w:r>
            <w:r w:rsidR="00913626" w:rsidRPr="00891819">
              <w:rPr>
                <w:rFonts w:hint="eastAsia"/>
                <w:color w:val="FF0000"/>
                <w:szCs w:val="28"/>
              </w:rPr>
              <w:instrText>","ISSN":"1671-8348","issue":"20","language":"zh","page":"2835-2837","source":"CNKI","title":"</w:instrText>
            </w:r>
            <w:r w:rsidR="00913626" w:rsidRPr="00891819">
              <w:rPr>
                <w:rFonts w:hint="eastAsia"/>
                <w:color w:val="FF0000"/>
                <w:szCs w:val="28"/>
              </w:rPr>
              <w:instrText>大学生抑郁和焦虑状况调查及相关因素分析</w:instrText>
            </w:r>
            <w:r w:rsidR="00913626" w:rsidRPr="00891819">
              <w:rPr>
                <w:rFonts w:hint="eastAsia"/>
                <w:color w:val="FF0000"/>
                <w:szCs w:val="28"/>
              </w:rPr>
              <w:instrText>","volume":"45","author":[{"literal":"</w:instrText>
            </w:r>
            <w:r w:rsidR="00913626" w:rsidRPr="00891819">
              <w:rPr>
                <w:rFonts w:hint="eastAsia"/>
                <w:color w:val="FF0000"/>
                <w:szCs w:val="28"/>
              </w:rPr>
              <w:instrText>郑世华</w:instrText>
            </w:r>
            <w:r w:rsidR="00913626" w:rsidRPr="00891819">
              <w:rPr>
                <w:rFonts w:hint="eastAsia"/>
                <w:color w:val="FF0000"/>
                <w:szCs w:val="28"/>
              </w:rPr>
              <w:instrText>"},{"literal":"</w:instrText>
            </w:r>
            <w:r w:rsidR="00913626" w:rsidRPr="00891819">
              <w:rPr>
                <w:rFonts w:hint="eastAsia"/>
                <w:color w:val="FF0000"/>
                <w:szCs w:val="28"/>
              </w:rPr>
              <w:instrText>仝巧云</w:instrText>
            </w:r>
            <w:r w:rsidR="00913626" w:rsidRPr="00891819">
              <w:rPr>
                <w:rFonts w:hint="eastAsia"/>
                <w:color w:val="FF0000"/>
                <w:szCs w:val="28"/>
              </w:rPr>
              <w:instrText>"},{"literal":"</w:instrText>
            </w:r>
            <w:r w:rsidR="00913626" w:rsidRPr="00891819">
              <w:rPr>
                <w:rFonts w:hint="eastAsia"/>
                <w:color w:val="FF0000"/>
                <w:szCs w:val="28"/>
              </w:rPr>
              <w:instrText>郑爱军</w:instrText>
            </w:r>
            <w:r w:rsidR="00913626" w:rsidRPr="00891819">
              <w:rPr>
                <w:rFonts w:hint="eastAsia"/>
                <w:color w:val="FF0000"/>
                <w:szCs w:val="28"/>
              </w:rPr>
              <w:instrText xml:space="preserve">"}],"issued":{"date-parts":[["2016"]]}}}],"schema":"https://github.com/citation-style-language/schema/raw/master/csl-citation.json"} </w:instrText>
            </w:r>
            <w:r w:rsidR="0011259D" w:rsidRPr="00891819">
              <w:rPr>
                <w:color w:val="FF0000"/>
                <w:szCs w:val="28"/>
              </w:rPr>
              <w:fldChar w:fldCharType="separate"/>
            </w:r>
            <w:r w:rsidR="003D2B69" w:rsidRPr="00891819">
              <w:rPr>
                <w:rFonts w:hint="eastAsia"/>
                <w:color w:val="FF0000"/>
                <w:szCs w:val="28"/>
              </w:rPr>
              <w:t>郑世华等</w:t>
            </w:r>
            <w:r w:rsidR="003D2B69" w:rsidRPr="00891819">
              <w:rPr>
                <w:rFonts w:hint="eastAsia"/>
                <w:color w:val="FF0000"/>
                <w:szCs w:val="28"/>
              </w:rPr>
              <w:t>(</w:t>
            </w:r>
            <w:r w:rsidR="003D2B69" w:rsidRPr="00545B57">
              <w:rPr>
                <w:rStyle w:val="innerzoteroCitation"/>
                <w:rFonts w:hint="eastAsia"/>
              </w:rPr>
              <w:t>2016</w:t>
            </w:r>
            <w:r w:rsidR="003D2B69" w:rsidRPr="00891819">
              <w:rPr>
                <w:rFonts w:hint="eastAsia"/>
                <w:color w:val="FF0000"/>
                <w:szCs w:val="28"/>
              </w:rPr>
              <w:t>)</w:t>
            </w:r>
            <w:r w:rsidR="0011259D" w:rsidRPr="00891819">
              <w:rPr>
                <w:color w:val="FF0000"/>
                <w:szCs w:val="28"/>
              </w:rPr>
              <w:fldChar w:fldCharType="end"/>
            </w:r>
            <w:r w:rsidR="005056E0" w:rsidRPr="00891819">
              <w:rPr>
                <w:color w:val="FF0000"/>
                <w:szCs w:val="28"/>
              </w:rPr>
              <w:t>1</w:t>
            </w:r>
            <w:r w:rsidR="005056E0" w:rsidRPr="00891819">
              <w:rPr>
                <w:rFonts w:hint="eastAsia"/>
                <w:color w:val="FF0000"/>
                <w:szCs w:val="28"/>
              </w:rPr>
              <w:t>篇</w:t>
            </w:r>
            <w:r w:rsidR="0011259D" w:rsidRPr="00891819">
              <w:rPr>
                <w:color w:val="FF0000"/>
                <w:szCs w:val="28"/>
              </w:rPr>
              <w:t xml:space="preserve">, </w:t>
            </w:r>
            <w:r w:rsidR="0011259D" w:rsidRPr="00891819">
              <w:rPr>
                <w:color w:val="FF0000"/>
                <w:szCs w:val="28"/>
              </w:rPr>
              <w:fldChar w:fldCharType="begin"/>
            </w:r>
            <w:r w:rsidR="00913626" w:rsidRPr="00891819">
              <w:rPr>
                <w:rFonts w:hint="eastAsia"/>
                <w:color w:val="FF0000"/>
                <w:szCs w:val="28"/>
              </w:rPr>
              <w:instrText xml:space="preserve"> ADDIN ZOTERO_ITEM CSL_CITATION {"citationID":"1R9mRxtF","properties":{"custom":"</w:instrText>
            </w:r>
            <w:r w:rsidR="00913626" w:rsidRPr="00891819">
              <w:rPr>
                <w:rFonts w:hint="eastAsia"/>
                <w:color w:val="FF0000"/>
                <w:szCs w:val="28"/>
              </w:rPr>
              <w:instrText>崔杰诚等</w:instrText>
            </w:r>
            <w:r w:rsidR="00913626" w:rsidRPr="00891819">
              <w:rPr>
                <w:rFonts w:hint="eastAsia"/>
                <w:color w:val="FF0000"/>
                <w:szCs w:val="28"/>
              </w:rPr>
              <w:instrText>(1998)","formattedCitation":"</w:instrText>
            </w:r>
            <w:r w:rsidR="00913626" w:rsidRPr="00891819">
              <w:rPr>
                <w:rFonts w:hint="eastAsia"/>
                <w:color w:val="FF0000"/>
                <w:szCs w:val="28"/>
              </w:rPr>
              <w:instrText>崔杰诚等</w:instrText>
            </w:r>
            <w:r w:rsidR="00913626" w:rsidRPr="00891819">
              <w:rPr>
                <w:rFonts w:hint="eastAsia"/>
                <w:color w:val="FF0000"/>
                <w:szCs w:val="28"/>
              </w:rPr>
              <w:instrText>(1998)","plainCitation":"</w:instrText>
            </w:r>
            <w:r w:rsidR="00913626" w:rsidRPr="00891819">
              <w:rPr>
                <w:rFonts w:hint="eastAsia"/>
                <w:color w:val="FF0000"/>
                <w:szCs w:val="28"/>
              </w:rPr>
              <w:instrText>崔杰诚等</w:instrText>
            </w:r>
            <w:r w:rsidR="00913626" w:rsidRPr="00891819">
              <w:rPr>
                <w:rFonts w:hint="eastAsia"/>
                <w:color w:val="FF0000"/>
                <w:szCs w:val="28"/>
              </w:rPr>
              <w:instrText>(1998)","noteIndex":0},"citationItems":[{"id":468,"uris":["http://zotero.org/users/local/eoP0LvSC/items/WQ8QZX5E"],"itemData":{"id":468,"type":"article-journal","container-title":"</w:instrText>
            </w:r>
            <w:r w:rsidR="00913626" w:rsidRPr="00891819">
              <w:rPr>
                <w:rFonts w:hint="eastAsia"/>
                <w:color w:val="FF0000"/>
                <w:szCs w:val="28"/>
              </w:rPr>
              <w:instrText>健康心理学杂志</w:instrText>
            </w:r>
            <w:r w:rsidR="00913626" w:rsidRPr="00891819">
              <w:rPr>
                <w:rFonts w:hint="eastAsia"/>
                <w:color w:val="FF0000"/>
                <w:szCs w:val="28"/>
              </w:rPr>
              <w:instrText>","issue":"10","page":"140-141","title":"</w:instrText>
            </w:r>
            <w:r w:rsidR="00913626" w:rsidRPr="00891819">
              <w:rPr>
                <w:rFonts w:hint="eastAsia"/>
                <w:color w:val="FF0000"/>
                <w:szCs w:val="28"/>
              </w:rPr>
              <w:instrText>《心理卫生与精神科评定量表》专辑</w:instrText>
            </w:r>
            <w:r w:rsidR="00913626" w:rsidRPr="00891819">
              <w:rPr>
                <w:rFonts w:hint="eastAsia"/>
                <w:color w:val="FF0000"/>
                <w:szCs w:val="28"/>
              </w:rPr>
              <w:instrText>","volume":"6","author":[{"literal":"</w:instrText>
            </w:r>
            <w:r w:rsidR="00913626" w:rsidRPr="00891819">
              <w:rPr>
                <w:rFonts w:hint="eastAsia"/>
                <w:color w:val="FF0000"/>
                <w:szCs w:val="28"/>
              </w:rPr>
              <w:instrText>崔杰诚</w:instrText>
            </w:r>
            <w:r w:rsidR="00913626" w:rsidRPr="00891819">
              <w:rPr>
                <w:rFonts w:hint="eastAsia"/>
                <w:color w:val="FF0000"/>
                <w:szCs w:val="28"/>
              </w:rPr>
              <w:instrText>"},{"literal":"</w:instrText>
            </w:r>
            <w:r w:rsidR="00913626" w:rsidRPr="00891819">
              <w:rPr>
                <w:rFonts w:hint="eastAsia"/>
                <w:color w:val="FF0000"/>
                <w:szCs w:val="28"/>
              </w:rPr>
              <w:instrText>陈国生</w:instrText>
            </w:r>
            <w:r w:rsidR="00913626" w:rsidRPr="00891819">
              <w:rPr>
                <w:rFonts w:hint="eastAsia"/>
                <w:color w:val="FF0000"/>
                <w:szCs w:val="28"/>
              </w:rPr>
              <w:instrText>"}],"issued":{"date-parts":[["1998"]]}}}],"schema":"https://g</w:instrText>
            </w:r>
            <w:r w:rsidR="00913626" w:rsidRPr="00891819">
              <w:rPr>
                <w:color w:val="FF0000"/>
                <w:szCs w:val="28"/>
              </w:rPr>
              <w:instrText xml:space="preserve">ithub.com/citation-style-language/schema/raw/master/csl-citation.json"} </w:instrText>
            </w:r>
            <w:r w:rsidR="0011259D" w:rsidRPr="00891819">
              <w:rPr>
                <w:color w:val="FF0000"/>
                <w:szCs w:val="28"/>
              </w:rPr>
              <w:fldChar w:fldCharType="separate"/>
            </w:r>
            <w:r w:rsidR="003D2B69" w:rsidRPr="00891819">
              <w:rPr>
                <w:rFonts w:hint="eastAsia"/>
                <w:color w:val="FF0000"/>
                <w:szCs w:val="28"/>
              </w:rPr>
              <w:t>崔杰诚等</w:t>
            </w:r>
            <w:r w:rsidR="003D2B69" w:rsidRPr="00891819">
              <w:rPr>
                <w:rFonts w:hint="eastAsia"/>
                <w:color w:val="FF0000"/>
                <w:szCs w:val="28"/>
              </w:rPr>
              <w:t>(</w:t>
            </w:r>
            <w:r w:rsidR="003D2B69" w:rsidRPr="00545B57">
              <w:rPr>
                <w:rStyle w:val="innerzoteroCitation"/>
                <w:rFonts w:hint="eastAsia"/>
              </w:rPr>
              <w:t>1998</w:t>
            </w:r>
            <w:r w:rsidR="003D2B69" w:rsidRPr="00891819">
              <w:rPr>
                <w:rFonts w:hint="eastAsia"/>
                <w:color w:val="FF0000"/>
                <w:szCs w:val="28"/>
              </w:rPr>
              <w:t>)</w:t>
            </w:r>
            <w:r w:rsidR="0011259D" w:rsidRPr="00891819">
              <w:rPr>
                <w:color w:val="FF0000"/>
                <w:szCs w:val="28"/>
              </w:rPr>
              <w:fldChar w:fldCharType="end"/>
            </w:r>
            <w:r w:rsidR="005056E0" w:rsidRPr="00891819">
              <w:rPr>
                <w:color w:val="FF0000"/>
                <w:szCs w:val="28"/>
              </w:rPr>
              <w:t>1</w:t>
            </w:r>
            <w:r w:rsidR="005056E0" w:rsidRPr="00891819">
              <w:rPr>
                <w:rFonts w:hint="eastAsia"/>
                <w:color w:val="FF0000"/>
                <w:szCs w:val="28"/>
              </w:rPr>
              <w:t>篇</w:t>
            </w:r>
            <w:r w:rsidR="0011259D" w:rsidRPr="00891819">
              <w:rPr>
                <w:color w:val="FF0000"/>
                <w:szCs w:val="28"/>
              </w:rPr>
              <w:t>,</w:t>
            </w:r>
            <w:r w:rsidR="0011259D" w:rsidRPr="00891819">
              <w:rPr>
                <w:szCs w:val="28"/>
              </w:rPr>
              <w:t xml:space="preserve"> </w:t>
            </w:r>
            <w:r w:rsidR="00F424EB" w:rsidRPr="00891819">
              <w:rPr>
                <w:szCs w:val="28"/>
              </w:rPr>
              <w:fldChar w:fldCharType="begin"/>
            </w:r>
            <w:r w:rsidR="00913626" w:rsidRPr="00891819">
              <w:rPr>
                <w:rFonts w:hint="eastAsia"/>
                <w:szCs w:val="28"/>
              </w:rPr>
              <w:instrText xml:space="preserve"> ADDIN ZOTERO_ITEM CSL_CITATION {"citationID":"C0V5DOnc","properties":{"custom":"</w:instrText>
            </w:r>
            <w:r w:rsidR="00913626" w:rsidRPr="00891819">
              <w:rPr>
                <w:rFonts w:hint="eastAsia"/>
                <w:szCs w:val="28"/>
              </w:rPr>
              <w:instrText>张明园等</w:instrText>
            </w:r>
            <w:r w:rsidR="00913626" w:rsidRPr="00891819">
              <w:rPr>
                <w:rFonts w:hint="eastAsia"/>
                <w:szCs w:val="28"/>
              </w:rPr>
              <w:instrText>(2015)","unsorted":true,"formattedCitation":"</w:instrText>
            </w:r>
            <w:r w:rsidR="00913626" w:rsidRPr="00891819">
              <w:rPr>
                <w:rFonts w:hint="eastAsia"/>
                <w:szCs w:val="28"/>
              </w:rPr>
              <w:instrText>张明园等</w:instrText>
            </w:r>
            <w:r w:rsidR="00913626" w:rsidRPr="00891819">
              <w:rPr>
                <w:rFonts w:hint="eastAsia"/>
                <w:szCs w:val="28"/>
              </w:rPr>
              <w:instrText>(2015)","plainCitation":"</w:instrText>
            </w:r>
            <w:r w:rsidR="00913626" w:rsidRPr="00891819">
              <w:rPr>
                <w:rFonts w:hint="eastAsia"/>
                <w:szCs w:val="28"/>
              </w:rPr>
              <w:instrText>张明园等</w:instrText>
            </w:r>
            <w:r w:rsidR="00913626" w:rsidRPr="00891819">
              <w:rPr>
                <w:rFonts w:hint="eastAsia"/>
                <w:szCs w:val="28"/>
              </w:rPr>
              <w:instrText>(2015)","noteIndex":0},"citationItems":[{"id":472,"uris":["http://zotero.org/users/local/eoP0LvSC/items/R2S3IRI5"],"itemData":{"id":472,"type":"article-journal","container-title":"</w:instrText>
            </w:r>
            <w:r w:rsidR="00913626" w:rsidRPr="00891819">
              <w:rPr>
                <w:rFonts w:hint="eastAsia"/>
                <w:szCs w:val="28"/>
              </w:rPr>
              <w:instrText>上海精神医学</w:instrText>
            </w:r>
            <w:r w:rsidR="00913626" w:rsidRPr="00891819">
              <w:rPr>
                <w:rFonts w:hint="eastAsia"/>
                <w:szCs w:val="28"/>
              </w:rPr>
              <w:instrText>","issue":"2","language":"en","page":"71-72","title":"</w:instrText>
            </w:r>
            <w:r w:rsidR="00913626" w:rsidRPr="00891819">
              <w:rPr>
                <w:rFonts w:hint="eastAsia"/>
                <w:szCs w:val="28"/>
              </w:rPr>
              <w:instrText>抑郁自评量表</w:instrText>
            </w:r>
            <w:r w:rsidR="00913626" w:rsidRPr="00891819">
              <w:rPr>
                <w:rFonts w:hint="eastAsia"/>
                <w:szCs w:val="28"/>
              </w:rPr>
              <w:instrText>(SDS)","author":[{"literal":"</w:instrText>
            </w:r>
            <w:r w:rsidR="00913626" w:rsidRPr="00891819">
              <w:rPr>
                <w:rFonts w:hint="eastAsia"/>
                <w:szCs w:val="28"/>
              </w:rPr>
              <w:instrText>王征宇</w:instrText>
            </w:r>
            <w:r w:rsidR="00913626" w:rsidRPr="00891819">
              <w:rPr>
                <w:rFonts w:hint="eastAsia"/>
                <w:szCs w:val="28"/>
              </w:rPr>
              <w:instrText>"},{"literal":"</w:instrText>
            </w:r>
            <w:r w:rsidR="00913626" w:rsidRPr="00891819">
              <w:rPr>
                <w:rFonts w:hint="eastAsia"/>
                <w:szCs w:val="28"/>
              </w:rPr>
              <w:instrText>迟玉芬</w:instrText>
            </w:r>
            <w:r w:rsidR="00913626" w:rsidRPr="00891819">
              <w:rPr>
                <w:rFonts w:hint="eastAsia"/>
                <w:szCs w:val="28"/>
              </w:rPr>
              <w:instrText>"}],"issued":{"date-parts":[["1984"]]}}}],"schema":</w:instrText>
            </w:r>
            <w:r w:rsidR="00913626" w:rsidRPr="00891819">
              <w:rPr>
                <w:szCs w:val="28"/>
              </w:rPr>
              <w:instrText xml:space="preserve">"https://github.com/citation-style-language/schema/raw/master/csl-citation.json"} </w:instrText>
            </w:r>
            <w:r w:rsidR="00F424EB" w:rsidRPr="00891819">
              <w:rPr>
                <w:szCs w:val="28"/>
              </w:rPr>
              <w:fldChar w:fldCharType="separate"/>
            </w:r>
            <w:r w:rsidR="003D2B69" w:rsidRPr="00891819">
              <w:rPr>
                <w:rFonts w:hint="eastAsia"/>
                <w:szCs w:val="28"/>
              </w:rPr>
              <w:t>张明园等</w:t>
            </w:r>
            <w:r w:rsidR="003D2B69" w:rsidRPr="00891819">
              <w:rPr>
                <w:rFonts w:hint="eastAsia"/>
                <w:szCs w:val="28"/>
              </w:rPr>
              <w:t>(</w:t>
            </w:r>
            <w:r w:rsidR="003D2B69" w:rsidRPr="00545B57">
              <w:rPr>
                <w:rStyle w:val="innerzoteroCitation"/>
                <w:rFonts w:hint="eastAsia"/>
              </w:rPr>
              <w:t>2015</w:t>
            </w:r>
            <w:r w:rsidR="003D2B69" w:rsidRPr="00891819">
              <w:rPr>
                <w:rFonts w:hint="eastAsia"/>
                <w:szCs w:val="28"/>
              </w:rPr>
              <w:t>)</w:t>
            </w:r>
            <w:r w:rsidR="00F424EB" w:rsidRPr="00891819">
              <w:rPr>
                <w:szCs w:val="28"/>
              </w:rPr>
              <w:fldChar w:fldCharType="end"/>
            </w:r>
            <w:r w:rsidR="00913626" w:rsidRPr="00891819">
              <w:rPr>
                <w:szCs w:val="28"/>
              </w:rPr>
              <w:t>1</w:t>
            </w:r>
            <w:r w:rsidR="00913626" w:rsidRPr="00891819">
              <w:rPr>
                <w:rFonts w:hint="eastAsia"/>
                <w:szCs w:val="28"/>
              </w:rPr>
              <w:t>篇</w:t>
            </w:r>
            <w:r w:rsidR="00F424EB" w:rsidRPr="00891819">
              <w:rPr>
                <w:szCs w:val="28"/>
              </w:rPr>
              <w:t xml:space="preserve">, </w:t>
            </w:r>
            <w:r w:rsidR="00913626" w:rsidRPr="00891819">
              <w:rPr>
                <w:color w:val="FF0000"/>
                <w:szCs w:val="28"/>
              </w:rPr>
              <w:fldChar w:fldCharType="begin"/>
            </w:r>
            <w:r w:rsidR="00913626" w:rsidRPr="00891819">
              <w:rPr>
                <w:color w:val="FF0000"/>
                <w:szCs w:val="28"/>
              </w:rPr>
              <w:instrText xml:space="preserve"> ADDIN ZOTERO_ITEM CSL_CITATION {"citationID":"DaMHi1o5","properties":{"custom":"Zung (1969)","formattedCitation":"Zung (1969)","plainCitation":"Zung (1969)","noteIndex":0},"citationItems":[{"id":477,"uris":["http://zotero.org/users/local/eoP0LvSC/items/QSA4FD9G"],"itemData":{"id":477,"type":"article-journal","container-title":"American Journal of Psychiatry","issue":"1","language":"en","note":"publisher: Am Psychiatric Assoc","page":"116–121","title":"A cross-cultural survey of symptoms in depression","volume":"126","author":[{"family":"Zung","given":"William WK"}],"issued":{"date-parts":[["1969"]]}}}],"schema":"https://github.com/citation-style-language/schema/raw/master/csl-citation.json"} </w:instrText>
            </w:r>
            <w:r w:rsidR="00913626" w:rsidRPr="00891819">
              <w:rPr>
                <w:color w:val="FF0000"/>
                <w:szCs w:val="28"/>
              </w:rPr>
              <w:fldChar w:fldCharType="separate"/>
            </w:r>
            <w:r w:rsidR="003D2B69" w:rsidRPr="00891819">
              <w:rPr>
                <w:color w:val="FF0000"/>
                <w:szCs w:val="28"/>
              </w:rPr>
              <w:t>Zung (</w:t>
            </w:r>
            <w:r w:rsidR="003D2B69" w:rsidRPr="00545B57">
              <w:rPr>
                <w:rStyle w:val="innerzoteroCitation"/>
              </w:rPr>
              <w:t>1969</w:t>
            </w:r>
            <w:r w:rsidR="003D2B69" w:rsidRPr="00891819">
              <w:rPr>
                <w:color w:val="FF0000"/>
                <w:szCs w:val="28"/>
              </w:rPr>
              <w:t>)</w:t>
            </w:r>
            <w:r w:rsidR="00913626" w:rsidRPr="00891819">
              <w:rPr>
                <w:color w:val="FF0000"/>
                <w:szCs w:val="28"/>
              </w:rPr>
              <w:fldChar w:fldCharType="end"/>
            </w:r>
            <w:r w:rsidR="00913626" w:rsidRPr="00891819">
              <w:rPr>
                <w:color w:val="FF0000"/>
                <w:szCs w:val="28"/>
              </w:rPr>
              <w:t>1</w:t>
            </w:r>
            <w:r w:rsidR="00913626" w:rsidRPr="00891819">
              <w:rPr>
                <w:rFonts w:hint="eastAsia"/>
                <w:color w:val="FF0000"/>
                <w:szCs w:val="28"/>
              </w:rPr>
              <w:t>篇</w:t>
            </w:r>
            <w:r w:rsidR="00913626" w:rsidRPr="00891819">
              <w:rPr>
                <w:rFonts w:hint="eastAsia"/>
                <w:color w:val="FF0000"/>
                <w:szCs w:val="28"/>
              </w:rPr>
              <w:t>,</w:t>
            </w:r>
            <w:r w:rsidR="00913626" w:rsidRPr="00891819">
              <w:rPr>
                <w:color w:val="FF0000"/>
                <w:szCs w:val="28"/>
              </w:rPr>
              <w:t xml:space="preserve"> </w:t>
            </w:r>
            <w:r w:rsidR="00913626" w:rsidRPr="00891819">
              <w:rPr>
                <w:szCs w:val="28"/>
              </w:rPr>
              <w:fldChar w:fldCharType="begin"/>
            </w:r>
            <w:r w:rsidR="00913626" w:rsidRPr="00891819">
              <w:rPr>
                <w:rFonts w:hint="eastAsia"/>
                <w:szCs w:val="28"/>
              </w:rPr>
              <w:instrText xml:space="preserve"> ADDIN ZOTERO_ITEM CSL_CITATION {"citationID":"SZQ8q72j","properties":{"custom":"</w:instrText>
            </w:r>
            <w:r w:rsidR="00913626" w:rsidRPr="00891819">
              <w:rPr>
                <w:rFonts w:hint="eastAsia"/>
                <w:szCs w:val="28"/>
              </w:rPr>
              <w:instrText>王征宇等</w:instrText>
            </w:r>
            <w:r w:rsidR="00913626" w:rsidRPr="00891819">
              <w:rPr>
                <w:rFonts w:hint="eastAsia"/>
                <w:szCs w:val="28"/>
              </w:rPr>
              <w:instrText>(1984)","formattedCitation":"</w:instrText>
            </w:r>
            <w:r w:rsidR="00913626" w:rsidRPr="00891819">
              <w:rPr>
                <w:rFonts w:hint="eastAsia"/>
                <w:szCs w:val="28"/>
              </w:rPr>
              <w:instrText>王征宇等</w:instrText>
            </w:r>
            <w:r w:rsidR="00913626" w:rsidRPr="00891819">
              <w:rPr>
                <w:rFonts w:hint="eastAsia"/>
                <w:szCs w:val="28"/>
              </w:rPr>
              <w:instrText>(1984)","plainCitation":"</w:instrText>
            </w:r>
            <w:r w:rsidR="00913626" w:rsidRPr="00891819">
              <w:rPr>
                <w:rFonts w:hint="eastAsia"/>
                <w:szCs w:val="28"/>
              </w:rPr>
              <w:instrText>王征宇等</w:instrText>
            </w:r>
            <w:r w:rsidR="00913626" w:rsidRPr="00891819">
              <w:rPr>
                <w:rFonts w:hint="eastAsia"/>
                <w:szCs w:val="28"/>
              </w:rPr>
              <w:instrText>(1984)","noteIndex":0},"citationItems":[{"id":472,"uris":["http://zotero.org/users/local/eoP0LvSC/items/R2S3IRI5"],"itemData":{"id":472,"type":"article-journal","container-title":"</w:instrText>
            </w:r>
            <w:r w:rsidR="00913626" w:rsidRPr="00891819">
              <w:rPr>
                <w:rFonts w:hint="eastAsia"/>
                <w:szCs w:val="28"/>
              </w:rPr>
              <w:instrText>上海精神医学</w:instrText>
            </w:r>
            <w:r w:rsidR="00913626" w:rsidRPr="00891819">
              <w:rPr>
                <w:rFonts w:hint="eastAsia"/>
                <w:szCs w:val="28"/>
              </w:rPr>
              <w:instrText>","issue":"2","language":"en","page":"71-72","title":"</w:instrText>
            </w:r>
            <w:r w:rsidR="00913626" w:rsidRPr="00891819">
              <w:rPr>
                <w:rFonts w:hint="eastAsia"/>
                <w:szCs w:val="28"/>
              </w:rPr>
              <w:instrText>抑郁自评量表</w:instrText>
            </w:r>
            <w:r w:rsidR="00913626" w:rsidRPr="00891819">
              <w:rPr>
                <w:rFonts w:hint="eastAsia"/>
                <w:szCs w:val="28"/>
              </w:rPr>
              <w:instrText>(SDS)","author":[{"literal":"</w:instrText>
            </w:r>
            <w:r w:rsidR="00913626" w:rsidRPr="00891819">
              <w:rPr>
                <w:rFonts w:hint="eastAsia"/>
                <w:szCs w:val="28"/>
              </w:rPr>
              <w:instrText>王征宇</w:instrText>
            </w:r>
            <w:r w:rsidR="00913626" w:rsidRPr="00891819">
              <w:rPr>
                <w:rFonts w:hint="eastAsia"/>
                <w:szCs w:val="28"/>
              </w:rPr>
              <w:instrText>"},{"literal":"</w:instrText>
            </w:r>
            <w:r w:rsidR="00913626" w:rsidRPr="00891819">
              <w:rPr>
                <w:rFonts w:hint="eastAsia"/>
                <w:szCs w:val="28"/>
              </w:rPr>
              <w:instrText>迟玉芬</w:instrText>
            </w:r>
            <w:r w:rsidR="00913626" w:rsidRPr="00891819">
              <w:rPr>
                <w:rFonts w:hint="eastAsia"/>
                <w:szCs w:val="28"/>
              </w:rPr>
              <w:instrText>"}],"issued":{"date-parts":[["1984"]]}}}],"schema":"https://github.</w:instrText>
            </w:r>
            <w:r w:rsidR="00913626" w:rsidRPr="00891819">
              <w:rPr>
                <w:szCs w:val="28"/>
              </w:rPr>
              <w:instrText xml:space="preserve">com/citation-style-language/schema/raw/master/csl-citation.json"} </w:instrText>
            </w:r>
            <w:r w:rsidR="00913626" w:rsidRPr="00891819">
              <w:rPr>
                <w:szCs w:val="28"/>
              </w:rPr>
              <w:fldChar w:fldCharType="separate"/>
            </w:r>
            <w:r w:rsidR="003D2B69" w:rsidRPr="00891819">
              <w:rPr>
                <w:rFonts w:hint="eastAsia"/>
                <w:szCs w:val="28"/>
              </w:rPr>
              <w:t>王征宇等</w:t>
            </w:r>
            <w:r w:rsidR="003D2B69" w:rsidRPr="00891819">
              <w:rPr>
                <w:rFonts w:hint="eastAsia"/>
                <w:szCs w:val="28"/>
              </w:rPr>
              <w:t>(</w:t>
            </w:r>
            <w:r w:rsidR="003D2B69" w:rsidRPr="00545B57">
              <w:rPr>
                <w:rStyle w:val="innerzoteroCitation"/>
                <w:rFonts w:hint="eastAsia"/>
              </w:rPr>
              <w:t>1984</w:t>
            </w:r>
            <w:r w:rsidR="003D2B69" w:rsidRPr="00891819">
              <w:rPr>
                <w:rFonts w:hint="eastAsia"/>
                <w:szCs w:val="28"/>
              </w:rPr>
              <w:t>)</w:t>
            </w:r>
            <w:r w:rsidR="00913626" w:rsidRPr="00891819">
              <w:rPr>
                <w:szCs w:val="28"/>
              </w:rPr>
              <w:fldChar w:fldCharType="end"/>
            </w:r>
            <w:r w:rsidR="00913626" w:rsidRPr="00891819">
              <w:rPr>
                <w:szCs w:val="28"/>
              </w:rPr>
              <w:t>1</w:t>
            </w:r>
            <w:r w:rsidR="00913626" w:rsidRPr="00891819">
              <w:rPr>
                <w:rFonts w:hint="eastAsia"/>
                <w:szCs w:val="28"/>
              </w:rPr>
              <w:t>篇</w:t>
            </w:r>
            <w:r w:rsidR="005056E0" w:rsidRPr="00891819">
              <w:rPr>
                <w:rFonts w:hint="eastAsia"/>
                <w:szCs w:val="28"/>
              </w:rPr>
              <w:t>,</w:t>
            </w:r>
            <w:r w:rsidR="005056E0" w:rsidRPr="00891819">
              <w:rPr>
                <w:szCs w:val="28"/>
              </w:rPr>
              <w:t xml:space="preserve"> </w:t>
            </w:r>
            <w:r w:rsidR="005056E0" w:rsidRPr="00891819">
              <w:rPr>
                <w:szCs w:val="28"/>
              </w:rPr>
              <w:fldChar w:fldCharType="begin"/>
            </w:r>
            <w:r w:rsidR="005056E0" w:rsidRPr="00891819">
              <w:rPr>
                <w:szCs w:val="28"/>
              </w:rPr>
              <w:instrText xml:space="preserve"> ADDIN ZOTERO_ITEM CSL_CITATION {"citationID":"Yg2fWn3W","properties":{"custom":"Zung (1967)","formattedCitation":"Zung (1967)","plainCitation":"Zung (1967)","noteIndex":0},"citationItems":[{"id":470,"uris":["http://zotero.org/users/local/eoP0LvSC/items/KDZIAGPY"],"itemData":{"id":470,"type":"article-journal","container-title":"Archives of General Psychiatry","DOI":"10.1001/archpsyc.1967.01730230027003","ISSN":"0003-990X","issue":"5","journalAbbreviation":"Arch Gen Psychiatry","language":"en","page":"543","source":"DOI.org (Crossref)","title":"Factors Influencing the Self-Rating Depression Scale","volume":"16","author":[{"family":"Zung","given":"William W. K."}],"issued":{"date-parts":[["1967",5,1]]}}}],"schema":"https://github.com/citation-style-language/schema/raw/master/csl-citation.json"} </w:instrText>
            </w:r>
            <w:r w:rsidR="005056E0" w:rsidRPr="00891819">
              <w:rPr>
                <w:szCs w:val="28"/>
              </w:rPr>
              <w:fldChar w:fldCharType="separate"/>
            </w:r>
            <w:r w:rsidR="003D2B69" w:rsidRPr="00891819">
              <w:rPr>
                <w:szCs w:val="28"/>
              </w:rPr>
              <w:t>Zung (</w:t>
            </w:r>
            <w:r w:rsidR="003D2B69" w:rsidRPr="00545B57">
              <w:rPr>
                <w:rStyle w:val="innerzoteroCitation"/>
              </w:rPr>
              <w:t>1967</w:t>
            </w:r>
            <w:r w:rsidR="003D2B69" w:rsidRPr="00891819">
              <w:rPr>
                <w:szCs w:val="28"/>
              </w:rPr>
              <w:t>)</w:t>
            </w:r>
            <w:r w:rsidR="005056E0" w:rsidRPr="00891819">
              <w:rPr>
                <w:szCs w:val="28"/>
              </w:rPr>
              <w:fldChar w:fldCharType="end"/>
            </w:r>
            <w:r w:rsidR="005056E0" w:rsidRPr="00891819">
              <w:rPr>
                <w:szCs w:val="28"/>
              </w:rPr>
              <w:t>1</w:t>
            </w:r>
            <w:r w:rsidR="005056E0" w:rsidRPr="00891819">
              <w:rPr>
                <w:rFonts w:hint="eastAsia"/>
                <w:szCs w:val="28"/>
              </w:rPr>
              <w:t>篇</w:t>
            </w:r>
            <w:r w:rsidR="005056E0" w:rsidRPr="00891819">
              <w:rPr>
                <w:rFonts w:hint="eastAsia"/>
                <w:szCs w:val="28"/>
              </w:rPr>
              <w:t>,</w:t>
            </w:r>
            <w:r w:rsidR="005056E0" w:rsidRPr="00891819">
              <w:rPr>
                <w:szCs w:val="28"/>
              </w:rPr>
              <w:t xml:space="preserve"> </w:t>
            </w:r>
            <w:r w:rsidR="005056E0" w:rsidRPr="00891819">
              <w:rPr>
                <w:szCs w:val="28"/>
              </w:rPr>
              <w:fldChar w:fldCharType="begin"/>
            </w:r>
            <w:r w:rsidR="005056E0" w:rsidRPr="00891819">
              <w:rPr>
                <w:rFonts w:hint="eastAsia"/>
                <w:szCs w:val="28"/>
              </w:rPr>
              <w:instrText xml:space="preserve"> ADDIN ZOTERO_ITEM CSL_CITATION {"citationID":"7GZXCEf3","properties":{"custom":"</w:instrText>
            </w:r>
            <w:r w:rsidR="005056E0" w:rsidRPr="00891819">
              <w:rPr>
                <w:rFonts w:hint="eastAsia"/>
                <w:szCs w:val="28"/>
              </w:rPr>
              <w:instrText>张作记</w:instrText>
            </w:r>
            <w:r w:rsidR="005056E0" w:rsidRPr="00891819">
              <w:rPr>
                <w:rFonts w:hint="eastAsia"/>
                <w:szCs w:val="28"/>
              </w:rPr>
              <w:instrText>(2005)","formattedCitation":"</w:instrText>
            </w:r>
            <w:r w:rsidR="005056E0" w:rsidRPr="00891819">
              <w:rPr>
                <w:rFonts w:hint="eastAsia"/>
                <w:szCs w:val="28"/>
              </w:rPr>
              <w:instrText>张作记</w:instrText>
            </w:r>
            <w:r w:rsidR="005056E0" w:rsidRPr="00891819">
              <w:rPr>
                <w:rFonts w:hint="eastAsia"/>
                <w:szCs w:val="28"/>
              </w:rPr>
              <w:instrText>(2005)","plainCitation":"</w:instrText>
            </w:r>
            <w:r w:rsidR="005056E0" w:rsidRPr="00891819">
              <w:rPr>
                <w:rFonts w:hint="eastAsia"/>
                <w:szCs w:val="28"/>
              </w:rPr>
              <w:instrText>张作记</w:instrText>
            </w:r>
            <w:r w:rsidR="005056E0" w:rsidRPr="00891819">
              <w:rPr>
                <w:rFonts w:hint="eastAsia"/>
                <w:szCs w:val="28"/>
              </w:rPr>
              <w:instrText>(2005)","noteIndex":0},"citationItems":[{"id":109,"uris":["http://zotero.org/users/local/eoP0LvSC/items/FFQCHBN7"],"itemData":{"id":109,"type":"book","event-place":"</w:instrText>
            </w:r>
            <w:r w:rsidR="005056E0" w:rsidRPr="00891819">
              <w:rPr>
                <w:rFonts w:hint="eastAsia"/>
                <w:szCs w:val="28"/>
              </w:rPr>
              <w:instrText>北京</w:instrText>
            </w:r>
            <w:r w:rsidR="005056E0" w:rsidRPr="00891819">
              <w:rPr>
                <w:rFonts w:hint="eastAsia"/>
                <w:szCs w:val="28"/>
              </w:rPr>
              <w:instrText>","publisher":"</w:instrText>
            </w:r>
            <w:r w:rsidR="005056E0" w:rsidRPr="00891819">
              <w:rPr>
                <w:rFonts w:hint="eastAsia"/>
                <w:szCs w:val="28"/>
              </w:rPr>
              <w:instrText>中华电子音像出版社</w:instrText>
            </w:r>
            <w:r w:rsidR="005056E0" w:rsidRPr="00891819">
              <w:rPr>
                <w:rFonts w:hint="eastAsia"/>
                <w:szCs w:val="28"/>
              </w:rPr>
              <w:instrText>","publisher-place":"</w:instrText>
            </w:r>
            <w:r w:rsidR="005056E0" w:rsidRPr="00891819">
              <w:rPr>
                <w:rFonts w:hint="eastAsia"/>
                <w:szCs w:val="28"/>
              </w:rPr>
              <w:instrText>北京</w:instrText>
            </w:r>
            <w:r w:rsidR="005056E0" w:rsidRPr="00891819">
              <w:rPr>
                <w:rFonts w:hint="eastAsia"/>
                <w:szCs w:val="28"/>
              </w:rPr>
              <w:instrText>","title":"</w:instrText>
            </w:r>
            <w:r w:rsidR="005056E0" w:rsidRPr="00891819">
              <w:rPr>
                <w:rFonts w:hint="eastAsia"/>
                <w:szCs w:val="28"/>
              </w:rPr>
              <w:instrText>行为医学量表手册</w:instrText>
            </w:r>
            <w:r w:rsidR="005056E0" w:rsidRPr="00891819">
              <w:rPr>
                <w:rFonts w:hint="eastAsia"/>
                <w:szCs w:val="28"/>
              </w:rPr>
              <w:instrText>","author":[{"literal":"</w:instrText>
            </w:r>
            <w:r w:rsidR="005056E0" w:rsidRPr="00891819">
              <w:rPr>
                <w:rFonts w:hint="eastAsia"/>
                <w:szCs w:val="28"/>
              </w:rPr>
              <w:instrText>张作记</w:instrText>
            </w:r>
            <w:r w:rsidR="005056E0" w:rsidRPr="00891819">
              <w:rPr>
                <w:rFonts w:hint="eastAsia"/>
                <w:szCs w:val="28"/>
              </w:rPr>
              <w:instrText>"}],"issued":{"date-parts":[["2005"]]}}}],"schema":"https://github.com/citation-style-language/schema/raw/</w:instrText>
            </w:r>
            <w:r w:rsidR="005056E0" w:rsidRPr="00891819">
              <w:rPr>
                <w:szCs w:val="28"/>
              </w:rPr>
              <w:instrText xml:space="preserve">master/csl-citation.json"} </w:instrText>
            </w:r>
            <w:r w:rsidR="005056E0" w:rsidRPr="00891819">
              <w:rPr>
                <w:szCs w:val="28"/>
              </w:rPr>
              <w:fldChar w:fldCharType="separate"/>
            </w:r>
            <w:r w:rsidR="003D2B69" w:rsidRPr="00891819">
              <w:rPr>
                <w:rFonts w:hint="eastAsia"/>
                <w:szCs w:val="28"/>
              </w:rPr>
              <w:t>张作记</w:t>
            </w:r>
            <w:r w:rsidR="003D2B69" w:rsidRPr="00891819">
              <w:rPr>
                <w:rFonts w:hint="eastAsia"/>
                <w:szCs w:val="28"/>
              </w:rPr>
              <w:t>(</w:t>
            </w:r>
            <w:r w:rsidR="003D2B69" w:rsidRPr="00545B57">
              <w:rPr>
                <w:rStyle w:val="innerzoteroCitation"/>
                <w:rFonts w:hint="eastAsia"/>
              </w:rPr>
              <w:t>2005</w:t>
            </w:r>
            <w:r w:rsidR="003D2B69" w:rsidRPr="00891819">
              <w:rPr>
                <w:rFonts w:hint="eastAsia"/>
                <w:szCs w:val="28"/>
              </w:rPr>
              <w:t>)</w:t>
            </w:r>
            <w:r w:rsidR="005056E0" w:rsidRPr="00891819">
              <w:rPr>
                <w:szCs w:val="28"/>
              </w:rPr>
              <w:fldChar w:fldCharType="end"/>
            </w:r>
            <w:r w:rsidR="005056E0" w:rsidRPr="00891819">
              <w:rPr>
                <w:szCs w:val="28"/>
              </w:rPr>
              <w:t>8</w:t>
            </w:r>
            <w:r w:rsidR="005056E0" w:rsidRPr="00891819">
              <w:rPr>
                <w:rFonts w:hint="eastAsia"/>
                <w:szCs w:val="28"/>
              </w:rPr>
              <w:t>篇</w:t>
            </w:r>
            <w:r w:rsidR="005056E0" w:rsidRPr="00891819">
              <w:rPr>
                <w:rFonts w:hint="eastAsia"/>
                <w:szCs w:val="28"/>
              </w:rPr>
              <w:t>,</w:t>
            </w:r>
            <w:r w:rsidR="005056E0" w:rsidRPr="00891819">
              <w:rPr>
                <w:szCs w:val="28"/>
              </w:rPr>
              <w:t xml:space="preserve"> </w:t>
            </w:r>
            <w:r w:rsidR="005056E0" w:rsidRPr="00891819">
              <w:rPr>
                <w:color w:val="FF0000"/>
                <w:szCs w:val="28"/>
              </w:rPr>
              <w:fldChar w:fldCharType="begin"/>
            </w:r>
            <w:r w:rsidR="005056E0" w:rsidRPr="00891819">
              <w:rPr>
                <w:rFonts w:hint="eastAsia"/>
                <w:color w:val="FF0000"/>
                <w:szCs w:val="28"/>
              </w:rPr>
              <w:instrText xml:space="preserve"> ADDIN ZOTERO_ITEM CSL_CITATION {"citationID":"PR1LphDf","properties":{"custom":"</w:instrText>
            </w:r>
            <w:r w:rsidR="005056E0" w:rsidRPr="00891819">
              <w:rPr>
                <w:rFonts w:hint="eastAsia"/>
                <w:color w:val="FF0000"/>
                <w:szCs w:val="28"/>
              </w:rPr>
              <w:instrText>任艳峰等</w:instrText>
            </w:r>
            <w:r w:rsidR="005056E0" w:rsidRPr="00891819">
              <w:rPr>
                <w:rFonts w:hint="eastAsia"/>
                <w:color w:val="FF0000"/>
                <w:szCs w:val="28"/>
              </w:rPr>
              <w:instrText>(2015)","formattedCitation":"</w:instrText>
            </w:r>
            <w:r w:rsidR="005056E0" w:rsidRPr="00891819">
              <w:rPr>
                <w:rFonts w:hint="eastAsia"/>
                <w:color w:val="FF0000"/>
                <w:szCs w:val="28"/>
              </w:rPr>
              <w:instrText>任艳峰等</w:instrText>
            </w:r>
            <w:r w:rsidR="005056E0" w:rsidRPr="00891819">
              <w:rPr>
                <w:rFonts w:hint="eastAsia"/>
                <w:color w:val="FF0000"/>
                <w:szCs w:val="28"/>
              </w:rPr>
              <w:instrText>(2015)","plainCitation":"</w:instrText>
            </w:r>
            <w:r w:rsidR="005056E0" w:rsidRPr="00891819">
              <w:rPr>
                <w:rFonts w:hint="eastAsia"/>
                <w:color w:val="FF0000"/>
                <w:szCs w:val="28"/>
              </w:rPr>
              <w:instrText>任艳峰等</w:instrText>
            </w:r>
            <w:r w:rsidR="005056E0" w:rsidRPr="00891819">
              <w:rPr>
                <w:rFonts w:hint="eastAsia"/>
                <w:color w:val="FF0000"/>
                <w:szCs w:val="28"/>
              </w:rPr>
              <w:instrText>(2015)","noteIndex":0},"citationItems":[{"id":483,"uris":["http://zotero.org/users/local/eoP0LvSC/items/WG46SMM5"],"itemData":{"id":483,"type":"article-journal","abstract":"</w:instrText>
            </w:r>
            <w:r w:rsidR="005056E0" w:rsidRPr="00891819">
              <w:rPr>
                <w:rFonts w:hint="eastAsia"/>
                <w:color w:val="FF0000"/>
                <w:szCs w:val="28"/>
              </w:rPr>
              <w:instrText>目的探讨初中生睡眠质量与不同肥胖类型之间的相关性</w:instrText>
            </w:r>
            <w:r w:rsidR="005056E0" w:rsidRPr="00891819">
              <w:rPr>
                <w:rFonts w:hint="eastAsia"/>
                <w:color w:val="FF0000"/>
                <w:szCs w:val="28"/>
              </w:rPr>
              <w:instrText>,</w:instrText>
            </w:r>
            <w:r w:rsidR="005056E0" w:rsidRPr="00891819">
              <w:rPr>
                <w:rFonts w:hint="eastAsia"/>
                <w:color w:val="FF0000"/>
                <w:szCs w:val="28"/>
              </w:rPr>
              <w:instrText>为预防儿童青少年肥胖提供科学依据。方法对随机整群抽取的</w:instrText>
            </w:r>
            <w:r w:rsidR="005056E0" w:rsidRPr="00891819">
              <w:rPr>
                <w:rFonts w:hint="eastAsia"/>
                <w:color w:val="FF0000"/>
                <w:szCs w:val="28"/>
              </w:rPr>
              <w:instrText>852</w:instrText>
            </w:r>
            <w:r w:rsidR="005056E0" w:rsidRPr="00891819">
              <w:rPr>
                <w:rFonts w:hint="eastAsia"/>
                <w:color w:val="FF0000"/>
                <w:szCs w:val="28"/>
              </w:rPr>
              <w:instrText>名潍坊市初中生进行匹兹堡睡眠质量指数量表</w:instrText>
            </w:r>
            <w:r w:rsidR="005056E0" w:rsidRPr="00891819">
              <w:rPr>
                <w:rFonts w:hint="eastAsia"/>
                <w:color w:val="FF0000"/>
                <w:szCs w:val="28"/>
              </w:rPr>
              <w:instrText>(Pittsburgh Sleep Quality Index,PSQI)</w:instrText>
            </w:r>
            <w:r w:rsidR="005056E0" w:rsidRPr="00891819">
              <w:rPr>
                <w:rFonts w:hint="eastAsia"/>
                <w:color w:val="FF0000"/>
                <w:szCs w:val="28"/>
              </w:rPr>
              <w:instrText>问卷调查</w:instrText>
            </w:r>
            <w:r w:rsidR="005056E0" w:rsidRPr="00891819">
              <w:rPr>
                <w:rFonts w:hint="eastAsia"/>
                <w:color w:val="FF0000"/>
                <w:szCs w:val="28"/>
              </w:rPr>
              <w:instrText>,</w:instrText>
            </w:r>
            <w:r w:rsidR="005056E0" w:rsidRPr="00891819">
              <w:rPr>
                <w:rFonts w:hint="eastAsia"/>
                <w:color w:val="FF0000"/>
                <w:szCs w:val="28"/>
              </w:rPr>
              <w:instrText>并测量初中生的身高、胸围和体重。结果不同睡眠时间组</w:instrText>
            </w:r>
            <w:r w:rsidR="005056E0" w:rsidRPr="00891819">
              <w:rPr>
                <w:rFonts w:hint="eastAsia"/>
                <w:color w:val="FF0000"/>
                <w:szCs w:val="28"/>
              </w:rPr>
              <w:instrText>(&gt;7 h</w:instrText>
            </w:r>
            <w:r w:rsidR="005056E0" w:rsidRPr="00891819">
              <w:rPr>
                <w:rFonts w:hint="eastAsia"/>
                <w:color w:val="FF0000"/>
                <w:szCs w:val="28"/>
              </w:rPr>
              <w:instrText>和≤</w:instrText>
            </w:r>
            <w:r w:rsidR="005056E0" w:rsidRPr="00891819">
              <w:rPr>
                <w:rFonts w:hint="eastAsia"/>
                <w:color w:val="FF0000"/>
                <w:szCs w:val="28"/>
              </w:rPr>
              <w:instrText>7 h)</w:instrText>
            </w:r>
            <w:r w:rsidR="005056E0" w:rsidRPr="00891819">
              <w:rPr>
                <w:rFonts w:hint="eastAsia"/>
                <w:color w:val="FF0000"/>
                <w:szCs w:val="28"/>
              </w:rPr>
              <w:instrText>的</w:instrText>
            </w:r>
            <w:r w:rsidR="005056E0" w:rsidRPr="00891819">
              <w:rPr>
                <w:rFonts w:hint="eastAsia"/>
                <w:color w:val="FF0000"/>
                <w:szCs w:val="28"/>
              </w:rPr>
              <w:instrText>BMI</w:instrText>
            </w:r>
            <w:r w:rsidR="005056E0" w:rsidRPr="00891819">
              <w:rPr>
                <w:rFonts w:hint="eastAsia"/>
                <w:color w:val="FF0000"/>
                <w:szCs w:val="28"/>
              </w:rPr>
              <w:instrText>分别为</w:instrText>
            </w:r>
            <w:r w:rsidR="005056E0" w:rsidRPr="00891819">
              <w:rPr>
                <w:rFonts w:hint="eastAsia"/>
                <w:color w:val="FF0000"/>
                <w:szCs w:val="28"/>
              </w:rPr>
              <w:instrText>(20.29</w:instrText>
            </w:r>
            <w:r w:rsidR="005056E0" w:rsidRPr="00891819">
              <w:rPr>
                <w:rFonts w:hint="eastAsia"/>
                <w:color w:val="FF0000"/>
                <w:szCs w:val="28"/>
              </w:rPr>
              <w:instrText>±</w:instrText>
            </w:r>
            <w:r w:rsidR="005056E0" w:rsidRPr="00891819">
              <w:rPr>
                <w:rFonts w:hint="eastAsia"/>
                <w:color w:val="FF0000"/>
                <w:szCs w:val="28"/>
              </w:rPr>
              <w:instrText>3.57)kg/m2</w:instrText>
            </w:r>
            <w:r w:rsidR="005056E0" w:rsidRPr="00891819">
              <w:rPr>
                <w:rFonts w:hint="eastAsia"/>
                <w:color w:val="FF0000"/>
                <w:szCs w:val="28"/>
              </w:rPr>
              <w:instrText>和</w:instrText>
            </w:r>
            <w:r w:rsidR="005056E0" w:rsidRPr="00891819">
              <w:rPr>
                <w:rFonts w:hint="eastAsia"/>
                <w:color w:val="FF0000"/>
                <w:szCs w:val="28"/>
              </w:rPr>
              <w:instrText>(21.56</w:instrText>
            </w:r>
            <w:r w:rsidR="005056E0" w:rsidRPr="00891819">
              <w:rPr>
                <w:rFonts w:hint="eastAsia"/>
                <w:color w:val="FF0000"/>
                <w:szCs w:val="28"/>
              </w:rPr>
              <w:instrText>±</w:instrText>
            </w:r>
            <w:r w:rsidR="005056E0" w:rsidRPr="00891819">
              <w:rPr>
                <w:rFonts w:hint="eastAsia"/>
                <w:color w:val="FF0000"/>
                <w:szCs w:val="28"/>
              </w:rPr>
              <w:instrText>3.63)kg/m2,WHtR</w:instrText>
            </w:r>
            <w:r w:rsidR="005056E0" w:rsidRPr="00891819">
              <w:rPr>
                <w:rFonts w:hint="eastAsia"/>
                <w:color w:val="FF0000"/>
                <w:szCs w:val="28"/>
              </w:rPr>
              <w:instrText>分别为</w:instrText>
            </w:r>
            <w:r w:rsidR="005056E0" w:rsidRPr="00891819">
              <w:rPr>
                <w:rFonts w:hint="eastAsia"/>
                <w:color w:val="FF0000"/>
                <w:szCs w:val="28"/>
              </w:rPr>
              <w:instrText>(0.44</w:instrText>
            </w:r>
            <w:r w:rsidR="005056E0" w:rsidRPr="00891819">
              <w:rPr>
                <w:rFonts w:hint="eastAsia"/>
                <w:color w:val="FF0000"/>
                <w:szCs w:val="28"/>
              </w:rPr>
              <w:instrText>±</w:instrText>
            </w:r>
            <w:r w:rsidR="005056E0" w:rsidRPr="00891819">
              <w:rPr>
                <w:rFonts w:hint="eastAsia"/>
                <w:color w:val="FF0000"/>
                <w:szCs w:val="28"/>
              </w:rPr>
              <w:instrText>0.05)</w:instrText>
            </w:r>
            <w:r w:rsidR="005056E0" w:rsidRPr="00891819">
              <w:rPr>
                <w:rFonts w:hint="eastAsia"/>
                <w:color w:val="FF0000"/>
                <w:szCs w:val="28"/>
              </w:rPr>
              <w:instrText>和</w:instrText>
            </w:r>
            <w:r w:rsidR="005056E0" w:rsidRPr="00891819">
              <w:rPr>
                <w:rFonts w:hint="eastAsia"/>
                <w:color w:val="FF0000"/>
                <w:szCs w:val="28"/>
              </w:rPr>
              <w:instrText>(0.47</w:instrText>
            </w:r>
            <w:r w:rsidR="005056E0" w:rsidRPr="00891819">
              <w:rPr>
                <w:rFonts w:hint="eastAsia"/>
                <w:color w:val="FF0000"/>
                <w:szCs w:val="28"/>
              </w:rPr>
              <w:instrText>±</w:instrText>
            </w:r>
            <w:r w:rsidR="005056E0" w:rsidRPr="00891819">
              <w:rPr>
                <w:rFonts w:hint="eastAsia"/>
                <w:color w:val="FF0000"/>
                <w:szCs w:val="28"/>
              </w:rPr>
              <w:instrText>0.26),</w:instrText>
            </w:r>
            <w:r w:rsidR="005056E0" w:rsidRPr="00891819">
              <w:rPr>
                <w:rFonts w:hint="eastAsia"/>
                <w:color w:val="FF0000"/>
                <w:szCs w:val="28"/>
              </w:rPr>
              <w:instrText>差异均有统计学意义</w:instrText>
            </w:r>
            <w:r w:rsidR="005056E0" w:rsidRPr="00891819">
              <w:rPr>
                <w:rFonts w:hint="eastAsia"/>
                <w:color w:val="FF0000"/>
                <w:szCs w:val="28"/>
              </w:rPr>
              <w:instrText>(P</w:instrText>
            </w:r>
            <w:r w:rsidR="005056E0" w:rsidRPr="00891819">
              <w:rPr>
                <w:rFonts w:hint="eastAsia"/>
                <w:color w:val="FF0000"/>
                <w:szCs w:val="28"/>
              </w:rPr>
              <w:instrText>值均</w:instrText>
            </w:r>
            <w:r w:rsidR="005056E0" w:rsidRPr="00891819">
              <w:rPr>
                <w:rFonts w:hint="eastAsia"/>
                <w:color w:val="FF0000"/>
                <w:szCs w:val="28"/>
              </w:rPr>
              <w:instrText>&lt;0.05)</w:instrText>
            </w:r>
            <w:r w:rsidR="005056E0" w:rsidRPr="00891819">
              <w:rPr>
                <w:rFonts w:hint="eastAsia"/>
                <w:color w:val="FF0000"/>
                <w:szCs w:val="28"/>
              </w:rPr>
              <w:instrText>。是否睡眠障碍组</w:instrText>
            </w:r>
            <w:r w:rsidR="005056E0" w:rsidRPr="00891819">
              <w:rPr>
                <w:rFonts w:hint="eastAsia"/>
                <w:color w:val="FF0000"/>
                <w:szCs w:val="28"/>
              </w:rPr>
              <w:instrText>BMI</w:instrText>
            </w:r>
            <w:r w:rsidR="005056E0" w:rsidRPr="00891819">
              <w:rPr>
                <w:rFonts w:hint="eastAsia"/>
                <w:color w:val="FF0000"/>
                <w:szCs w:val="28"/>
              </w:rPr>
              <w:instrText>分别为</w:instrText>
            </w:r>
            <w:r w:rsidR="005056E0" w:rsidRPr="00891819">
              <w:rPr>
                <w:rFonts w:hint="eastAsia"/>
                <w:color w:val="FF0000"/>
                <w:szCs w:val="28"/>
              </w:rPr>
              <w:instrText>(20.11</w:instrText>
            </w:r>
            <w:r w:rsidR="005056E0" w:rsidRPr="00891819">
              <w:rPr>
                <w:rFonts w:hint="eastAsia"/>
                <w:color w:val="FF0000"/>
                <w:szCs w:val="28"/>
              </w:rPr>
              <w:instrText>±</w:instrText>
            </w:r>
            <w:r w:rsidR="005056E0" w:rsidRPr="00891819">
              <w:rPr>
                <w:rFonts w:hint="eastAsia"/>
                <w:color w:val="FF0000"/>
                <w:szCs w:val="28"/>
              </w:rPr>
              <w:instrText>3.47)kg/m2</w:instrText>
            </w:r>
            <w:r w:rsidR="005056E0" w:rsidRPr="00891819">
              <w:rPr>
                <w:rFonts w:hint="eastAsia"/>
                <w:color w:val="FF0000"/>
                <w:szCs w:val="28"/>
              </w:rPr>
              <w:instrText>和</w:instrText>
            </w:r>
            <w:r w:rsidR="005056E0" w:rsidRPr="00891819">
              <w:rPr>
                <w:rFonts w:hint="eastAsia"/>
                <w:color w:val="FF0000"/>
                <w:szCs w:val="28"/>
              </w:rPr>
              <w:instrText>(20.84</w:instrText>
            </w:r>
            <w:r w:rsidR="005056E0" w:rsidRPr="00891819">
              <w:rPr>
                <w:rFonts w:hint="eastAsia"/>
                <w:color w:val="FF0000"/>
                <w:szCs w:val="28"/>
              </w:rPr>
              <w:instrText>±</w:instrText>
            </w:r>
            <w:r w:rsidR="005056E0" w:rsidRPr="00891819">
              <w:rPr>
                <w:rFonts w:hint="eastAsia"/>
                <w:color w:val="FF0000"/>
                <w:szCs w:val="28"/>
              </w:rPr>
              <w:instrText>4.08)kg/m2,WHtR</w:instrText>
            </w:r>
            <w:r w:rsidR="005056E0" w:rsidRPr="00891819">
              <w:rPr>
                <w:rFonts w:hint="eastAsia"/>
                <w:color w:val="FF0000"/>
                <w:szCs w:val="28"/>
              </w:rPr>
              <w:instrText>分别为</w:instrText>
            </w:r>
            <w:r w:rsidR="005056E0" w:rsidRPr="00891819">
              <w:rPr>
                <w:rFonts w:hint="eastAsia"/>
                <w:color w:val="FF0000"/>
                <w:szCs w:val="28"/>
              </w:rPr>
              <w:instrText>(0.44</w:instrText>
            </w:r>
            <w:r w:rsidR="005056E0" w:rsidRPr="00891819">
              <w:rPr>
                <w:rFonts w:hint="eastAsia"/>
                <w:color w:val="FF0000"/>
                <w:szCs w:val="28"/>
              </w:rPr>
              <w:instrText>±</w:instrText>
            </w:r>
            <w:r w:rsidR="005056E0" w:rsidRPr="00891819">
              <w:rPr>
                <w:rFonts w:hint="eastAsia"/>
                <w:color w:val="FF0000"/>
                <w:szCs w:val="28"/>
              </w:rPr>
              <w:instrText>0.05)</w:instrText>
            </w:r>
            <w:r w:rsidR="005056E0" w:rsidRPr="00891819">
              <w:rPr>
                <w:rFonts w:hint="eastAsia"/>
                <w:color w:val="FF0000"/>
                <w:szCs w:val="28"/>
              </w:rPr>
              <w:instrText>和</w:instrText>
            </w:r>
            <w:r w:rsidR="005056E0" w:rsidRPr="00891819">
              <w:rPr>
                <w:rFonts w:hint="eastAsia"/>
                <w:color w:val="FF0000"/>
                <w:szCs w:val="28"/>
              </w:rPr>
              <w:instrText>(0.48</w:instrText>
            </w:r>
            <w:r w:rsidR="005056E0" w:rsidRPr="00891819">
              <w:rPr>
                <w:rFonts w:hint="eastAsia"/>
                <w:color w:val="FF0000"/>
                <w:szCs w:val="28"/>
              </w:rPr>
              <w:instrText>±</w:instrText>
            </w:r>
            <w:r w:rsidR="005056E0" w:rsidRPr="00891819">
              <w:rPr>
                <w:rFonts w:hint="eastAsia"/>
                <w:color w:val="FF0000"/>
                <w:szCs w:val="28"/>
              </w:rPr>
              <w:instrText>0.33),</w:instrText>
            </w:r>
            <w:r w:rsidR="005056E0" w:rsidRPr="00891819">
              <w:rPr>
                <w:rFonts w:hint="eastAsia"/>
                <w:color w:val="FF0000"/>
                <w:szCs w:val="28"/>
              </w:rPr>
              <w:instrText>差异均有统计学意义</w:instrText>
            </w:r>
            <w:r w:rsidR="005056E0" w:rsidRPr="00891819">
              <w:rPr>
                <w:rFonts w:hint="eastAsia"/>
                <w:color w:val="FF0000"/>
                <w:szCs w:val="28"/>
              </w:rPr>
              <w:instrText>(P</w:instrText>
            </w:r>
            <w:r w:rsidR="005056E0" w:rsidRPr="00891819">
              <w:rPr>
                <w:rFonts w:hint="eastAsia"/>
                <w:color w:val="FF0000"/>
                <w:szCs w:val="28"/>
              </w:rPr>
              <w:instrText>值均</w:instrText>
            </w:r>
            <w:r w:rsidR="005056E0" w:rsidRPr="00891819">
              <w:rPr>
                <w:rFonts w:hint="eastAsia"/>
                <w:color w:val="FF0000"/>
                <w:szCs w:val="28"/>
              </w:rPr>
              <w:instrText>&lt;0.05)</w:instrText>
            </w:r>
            <w:r w:rsidR="005056E0" w:rsidRPr="00891819">
              <w:rPr>
                <w:rFonts w:hint="eastAsia"/>
                <w:color w:val="FF0000"/>
                <w:szCs w:val="28"/>
              </w:rPr>
              <w:instrText>。调整了年龄、性别等因素的多元</w:instrText>
            </w:r>
            <w:r w:rsidR="005056E0" w:rsidRPr="00891819">
              <w:rPr>
                <w:rFonts w:hint="eastAsia"/>
                <w:color w:val="FF0000"/>
                <w:szCs w:val="28"/>
              </w:rPr>
              <w:instrText>Logistic</w:instrText>
            </w:r>
            <w:r w:rsidR="005056E0" w:rsidRPr="00891819">
              <w:rPr>
                <w:rFonts w:hint="eastAsia"/>
                <w:color w:val="FF0000"/>
                <w:szCs w:val="28"/>
              </w:rPr>
              <w:instrText>回归分析中</w:instrText>
            </w:r>
            <w:r w:rsidR="005056E0" w:rsidRPr="00891819">
              <w:rPr>
                <w:rFonts w:hint="eastAsia"/>
                <w:color w:val="FF0000"/>
                <w:szCs w:val="28"/>
              </w:rPr>
              <w:instrText>,</w:instrText>
            </w:r>
            <w:r w:rsidR="005056E0" w:rsidRPr="00891819">
              <w:rPr>
                <w:rFonts w:hint="eastAsia"/>
                <w:color w:val="FF0000"/>
                <w:szCs w:val="28"/>
              </w:rPr>
              <w:instrText>初中生睡眠质量与</w:instrText>
            </w:r>
            <w:r w:rsidR="005056E0" w:rsidRPr="00891819">
              <w:rPr>
                <w:rFonts w:hint="eastAsia"/>
                <w:color w:val="FF0000"/>
                <w:szCs w:val="28"/>
              </w:rPr>
              <w:instrText>BMI[OR(95%CI)=1.33(0.92~1.92)]</w:instrText>
            </w:r>
            <w:r w:rsidR="005056E0" w:rsidRPr="00891819">
              <w:rPr>
                <w:rFonts w:hint="eastAsia"/>
                <w:color w:val="FF0000"/>
                <w:szCs w:val="28"/>
              </w:rPr>
              <w:instrText>和</w:instrText>
            </w:r>
            <w:r w:rsidR="005056E0" w:rsidRPr="00891819">
              <w:rPr>
                <w:rFonts w:hint="eastAsia"/>
                <w:color w:val="FF0000"/>
                <w:szCs w:val="28"/>
              </w:rPr>
              <w:instrText>WHtR[OR(95%CI)=1.53(1.11~2.17)]</w:instrText>
            </w:r>
            <w:r w:rsidR="005056E0" w:rsidRPr="00891819">
              <w:rPr>
                <w:rFonts w:hint="eastAsia"/>
                <w:color w:val="FF0000"/>
                <w:szCs w:val="28"/>
              </w:rPr>
              <w:instrText>关联均存在统计学意义</w:instrText>
            </w:r>
            <w:r w:rsidR="005056E0" w:rsidRPr="00891819">
              <w:rPr>
                <w:rFonts w:hint="eastAsia"/>
                <w:color w:val="FF0000"/>
                <w:szCs w:val="28"/>
              </w:rPr>
              <w:instrText>(P</w:instrText>
            </w:r>
            <w:r w:rsidR="005056E0" w:rsidRPr="00891819">
              <w:rPr>
                <w:rFonts w:hint="eastAsia"/>
                <w:color w:val="FF0000"/>
                <w:szCs w:val="28"/>
              </w:rPr>
              <w:instrText>值均</w:instrText>
            </w:r>
            <w:r w:rsidR="005056E0" w:rsidRPr="00891819">
              <w:rPr>
                <w:rFonts w:hint="eastAsia"/>
                <w:color w:val="FF0000"/>
                <w:szCs w:val="28"/>
              </w:rPr>
              <w:instrText>&lt;0.05)</w:instrText>
            </w:r>
            <w:r w:rsidR="005056E0" w:rsidRPr="00891819">
              <w:rPr>
                <w:rFonts w:hint="eastAsia"/>
                <w:color w:val="FF0000"/>
                <w:szCs w:val="28"/>
              </w:rPr>
              <w:instrText>。在控制</w:instrText>
            </w:r>
            <w:r w:rsidR="005056E0" w:rsidRPr="00891819">
              <w:rPr>
                <w:rFonts w:hint="eastAsia"/>
                <w:color w:val="FF0000"/>
                <w:szCs w:val="28"/>
              </w:rPr>
              <w:instrText>BMI</w:instrText>
            </w:r>
            <w:r w:rsidR="005056E0" w:rsidRPr="00891819">
              <w:rPr>
                <w:rFonts w:hint="eastAsia"/>
                <w:color w:val="FF0000"/>
                <w:szCs w:val="28"/>
              </w:rPr>
              <w:instrText>后</w:instrText>
            </w:r>
            <w:r w:rsidR="005056E0" w:rsidRPr="00891819">
              <w:rPr>
                <w:rFonts w:hint="eastAsia"/>
                <w:color w:val="FF0000"/>
                <w:szCs w:val="28"/>
              </w:rPr>
              <w:instrText>,</w:instrText>
            </w:r>
            <w:r w:rsidR="005056E0" w:rsidRPr="00891819">
              <w:rPr>
                <w:rFonts w:hint="eastAsia"/>
                <w:color w:val="FF0000"/>
                <w:szCs w:val="28"/>
              </w:rPr>
              <w:instrText>睡眠质量与</w:instrText>
            </w:r>
            <w:r w:rsidR="005056E0" w:rsidRPr="00891819">
              <w:rPr>
                <w:rFonts w:hint="eastAsia"/>
                <w:color w:val="FF0000"/>
                <w:szCs w:val="28"/>
              </w:rPr>
              <w:instrText>WHtR</w:instrText>
            </w:r>
            <w:r w:rsidR="005056E0" w:rsidRPr="00891819">
              <w:rPr>
                <w:rFonts w:hint="eastAsia"/>
                <w:color w:val="FF0000"/>
                <w:szCs w:val="28"/>
              </w:rPr>
              <w:instrText>的关联有统计学意义</w:instrText>
            </w:r>
            <w:r w:rsidR="005056E0" w:rsidRPr="00891819">
              <w:rPr>
                <w:rFonts w:hint="eastAsia"/>
                <w:color w:val="FF0000"/>
                <w:szCs w:val="28"/>
              </w:rPr>
              <w:instrText>(P&lt;0.01)</w:instrText>
            </w:r>
            <w:r w:rsidR="005056E0" w:rsidRPr="00891819">
              <w:rPr>
                <w:rFonts w:hint="eastAsia"/>
                <w:color w:val="FF0000"/>
                <w:szCs w:val="28"/>
              </w:rPr>
              <w:instrText>。结论初中生睡眠质量与两种类型肥胖均相关</w:instrText>
            </w:r>
            <w:r w:rsidR="005056E0" w:rsidRPr="00891819">
              <w:rPr>
                <w:rFonts w:hint="eastAsia"/>
                <w:color w:val="FF0000"/>
                <w:szCs w:val="28"/>
              </w:rPr>
              <w:instrText>,</w:instrText>
            </w:r>
            <w:r w:rsidR="005056E0" w:rsidRPr="00891819">
              <w:rPr>
                <w:rFonts w:hint="eastAsia"/>
                <w:color w:val="FF0000"/>
                <w:szCs w:val="28"/>
              </w:rPr>
              <w:instrText>和向心性肥胖的关联性较强。改善初中生睡眠质量有助于预防儿童青少年肥胖。</w:instrText>
            </w:r>
            <w:r w:rsidR="005056E0" w:rsidRPr="00891819">
              <w:rPr>
                <w:rFonts w:hint="eastAsia"/>
                <w:color w:val="FF0000"/>
                <w:szCs w:val="28"/>
              </w:rPr>
              <w:instrText>","container-title":"</w:instrText>
            </w:r>
            <w:r w:rsidR="005056E0" w:rsidRPr="00891819">
              <w:rPr>
                <w:rFonts w:hint="eastAsia"/>
                <w:color w:val="FF0000"/>
                <w:szCs w:val="28"/>
              </w:rPr>
              <w:instrText>中国学校卫生</w:instrText>
            </w:r>
            <w:r w:rsidR="005056E0" w:rsidRPr="00891819">
              <w:rPr>
                <w:rFonts w:hint="eastAsia"/>
                <w:color w:val="FF0000"/>
                <w:szCs w:val="28"/>
              </w:rPr>
              <w:instrText>","DOI":"10.16835/j.cnki.1000-9817.2015.09.014","ISSN":"1000-9817","issue":"9","language":"zh","note":"12 citations(CNKI)[2024-1-25]","page":"1316-1318","source":"CNKI","title":"</w:instrText>
            </w:r>
            <w:r w:rsidR="005056E0" w:rsidRPr="00891819">
              <w:rPr>
                <w:rFonts w:hint="eastAsia"/>
                <w:color w:val="FF0000"/>
                <w:szCs w:val="28"/>
              </w:rPr>
              <w:instrText>初中生睡眠质量与肥胖的相关性分析</w:instrText>
            </w:r>
            <w:r w:rsidR="005056E0" w:rsidRPr="00891819">
              <w:rPr>
                <w:rFonts w:hint="eastAsia"/>
                <w:color w:val="FF0000"/>
                <w:szCs w:val="28"/>
              </w:rPr>
              <w:instrText>","volume":"36","author":[{"literal":"</w:instrText>
            </w:r>
            <w:r w:rsidR="005056E0" w:rsidRPr="00891819">
              <w:rPr>
                <w:rFonts w:hint="eastAsia"/>
                <w:color w:val="FF0000"/>
                <w:szCs w:val="28"/>
              </w:rPr>
              <w:instrText>任艳峰</w:instrText>
            </w:r>
            <w:r w:rsidR="005056E0" w:rsidRPr="00891819">
              <w:rPr>
                <w:rFonts w:hint="eastAsia"/>
                <w:color w:val="FF0000"/>
                <w:szCs w:val="28"/>
              </w:rPr>
              <w:instrText>"},{"literal":"</w:instrText>
            </w:r>
            <w:r w:rsidR="005056E0" w:rsidRPr="00891819">
              <w:rPr>
                <w:rFonts w:hint="eastAsia"/>
                <w:color w:val="FF0000"/>
                <w:szCs w:val="28"/>
              </w:rPr>
              <w:instrText>翟强</w:instrText>
            </w:r>
            <w:r w:rsidR="005056E0" w:rsidRPr="00891819">
              <w:rPr>
                <w:rFonts w:hint="eastAsia"/>
                <w:color w:val="FF0000"/>
                <w:szCs w:val="28"/>
              </w:rPr>
              <w:instrText>"},{"literal":"</w:instrText>
            </w:r>
            <w:r w:rsidR="005056E0" w:rsidRPr="00891819">
              <w:rPr>
                <w:rFonts w:hint="eastAsia"/>
                <w:color w:val="FF0000"/>
                <w:szCs w:val="28"/>
              </w:rPr>
              <w:instrText>王素珍</w:instrText>
            </w:r>
            <w:r w:rsidR="005056E0" w:rsidRPr="00891819">
              <w:rPr>
                <w:rFonts w:hint="eastAsia"/>
                <w:color w:val="FF0000"/>
                <w:szCs w:val="28"/>
              </w:rPr>
              <w:instrText>"}],"issued":{"date-parts":[["2015"]]}}}],"schema":"https://github.com/citation-style-language/schema/</w:instrText>
            </w:r>
            <w:r w:rsidR="005056E0" w:rsidRPr="00891819">
              <w:rPr>
                <w:color w:val="FF0000"/>
                <w:szCs w:val="28"/>
              </w:rPr>
              <w:instrText xml:space="preserve">raw/master/csl-citation.json"} </w:instrText>
            </w:r>
            <w:r w:rsidR="005056E0" w:rsidRPr="00891819">
              <w:rPr>
                <w:color w:val="FF0000"/>
                <w:szCs w:val="28"/>
              </w:rPr>
              <w:fldChar w:fldCharType="separate"/>
            </w:r>
            <w:r w:rsidR="003D2B69" w:rsidRPr="00891819">
              <w:rPr>
                <w:rFonts w:hint="eastAsia"/>
                <w:color w:val="FF0000"/>
                <w:szCs w:val="28"/>
              </w:rPr>
              <w:t>任艳峰等</w:t>
            </w:r>
            <w:r w:rsidR="003D2B69" w:rsidRPr="00891819">
              <w:rPr>
                <w:rFonts w:hint="eastAsia"/>
                <w:color w:val="FF0000"/>
                <w:szCs w:val="28"/>
              </w:rPr>
              <w:t>(</w:t>
            </w:r>
            <w:r w:rsidR="003D2B69" w:rsidRPr="00545B57">
              <w:rPr>
                <w:rStyle w:val="innerzoteroCitation"/>
                <w:rFonts w:hint="eastAsia"/>
              </w:rPr>
              <w:t>2015</w:t>
            </w:r>
            <w:r w:rsidR="003D2B69" w:rsidRPr="00891819">
              <w:rPr>
                <w:rFonts w:hint="eastAsia"/>
                <w:color w:val="FF0000"/>
                <w:szCs w:val="28"/>
              </w:rPr>
              <w:t>)</w:t>
            </w:r>
            <w:r w:rsidR="005056E0" w:rsidRPr="00891819">
              <w:rPr>
                <w:color w:val="FF0000"/>
                <w:szCs w:val="28"/>
              </w:rPr>
              <w:fldChar w:fldCharType="end"/>
            </w:r>
            <w:r w:rsidR="005056E0" w:rsidRPr="00891819">
              <w:rPr>
                <w:color w:val="FF0000"/>
                <w:szCs w:val="28"/>
              </w:rPr>
              <w:t>1</w:t>
            </w:r>
            <w:r w:rsidR="005056E0" w:rsidRPr="00891819">
              <w:rPr>
                <w:rFonts w:hint="eastAsia"/>
                <w:color w:val="FF0000"/>
                <w:szCs w:val="28"/>
              </w:rPr>
              <w:t>篇</w:t>
            </w:r>
          </w:p>
        </w:tc>
        <w:tc>
          <w:tcPr>
            <w:tcW w:w="2126" w:type="dxa"/>
            <w:tcBorders>
              <w:top w:val="single" w:sz="12" w:space="0" w:color="auto"/>
              <w:left w:val="nil"/>
              <w:bottom w:val="nil"/>
              <w:right w:val="nil"/>
            </w:tcBorders>
            <w:vAlign w:val="center"/>
            <w:hideMark/>
          </w:tcPr>
          <w:p w14:paraId="1225C07A" w14:textId="77777777" w:rsidR="00E124AE" w:rsidRPr="00891819" w:rsidRDefault="00E124AE" w:rsidP="00E124AE">
            <w:pPr>
              <w:spacing w:line="300" w:lineRule="exact"/>
              <w:jc w:val="center"/>
              <w:rPr>
                <w:szCs w:val="28"/>
              </w:rPr>
            </w:pPr>
            <w:r w:rsidRPr="00891819">
              <w:rPr>
                <w:szCs w:val="28"/>
              </w:rPr>
              <w:t>129</w:t>
            </w:r>
          </w:p>
        </w:tc>
        <w:tc>
          <w:tcPr>
            <w:tcW w:w="3566" w:type="dxa"/>
            <w:tcBorders>
              <w:top w:val="single" w:sz="12" w:space="0" w:color="auto"/>
              <w:left w:val="nil"/>
              <w:bottom w:val="nil"/>
              <w:right w:val="nil"/>
            </w:tcBorders>
            <w:vAlign w:val="center"/>
          </w:tcPr>
          <w:p w14:paraId="4D55BD38" w14:textId="640C248E" w:rsidR="00E124AE" w:rsidRPr="00891819" w:rsidRDefault="00913626"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S4cddgvn","properties":{"custom":"</w:instrText>
            </w:r>
            <w:r w:rsidRPr="00891819">
              <w:rPr>
                <w:rFonts w:hint="eastAsia"/>
                <w:szCs w:val="28"/>
              </w:rPr>
              <w:instrText>张明园</w:instrText>
            </w:r>
            <w:r w:rsidRPr="00891819">
              <w:rPr>
                <w:rFonts w:hint="eastAsia"/>
                <w:szCs w:val="28"/>
              </w:rPr>
              <w:instrText>(1998)","formattedCitation":"</w:instrText>
            </w:r>
            <w:r w:rsidRPr="00891819">
              <w:rPr>
                <w:rFonts w:hint="eastAsia"/>
                <w:szCs w:val="28"/>
              </w:rPr>
              <w:instrText>张明园</w:instrText>
            </w:r>
            <w:r w:rsidRPr="00891819">
              <w:rPr>
                <w:rFonts w:hint="eastAsia"/>
                <w:szCs w:val="28"/>
              </w:rPr>
              <w:instrText>(1998)","plainCitation":"</w:instrText>
            </w:r>
            <w:r w:rsidRPr="00891819">
              <w:rPr>
                <w:rFonts w:hint="eastAsia"/>
                <w:szCs w:val="28"/>
              </w:rPr>
              <w:instrText>张明园</w:instrText>
            </w:r>
            <w:r w:rsidRPr="00891819">
              <w:rPr>
                <w:rFonts w:hint="eastAsia"/>
                <w:szCs w:val="28"/>
              </w:rPr>
              <w:instrText>(1998)","noteIndex":0},"citationItems":[{"id":454,"uris":["http://zotero.org/users/local/eoP0LvSC/items/K4DCP9AU"],"itemData":{"id":454,"type":"book","language":"zh","publisher":"</w:instrText>
            </w:r>
            <w:r w:rsidRPr="00891819">
              <w:rPr>
                <w:rFonts w:hint="eastAsia"/>
                <w:szCs w:val="28"/>
              </w:rPr>
              <w:instrText>湖南科学技术出版社</w:instrText>
            </w:r>
            <w:r w:rsidRPr="00891819">
              <w:rPr>
                <w:rFonts w:hint="eastAsia"/>
                <w:szCs w:val="28"/>
              </w:rPr>
              <w:instrText>","title":"</w:instrText>
            </w:r>
            <w:r w:rsidRPr="00891819">
              <w:rPr>
                <w:rFonts w:hint="eastAsia"/>
                <w:szCs w:val="28"/>
              </w:rPr>
              <w:instrText>精神科评定量表手册</w:instrText>
            </w:r>
            <w:r w:rsidRPr="00891819">
              <w:rPr>
                <w:rFonts w:hint="eastAsia"/>
                <w:szCs w:val="28"/>
              </w:rPr>
              <w:instrText>","author":[{"literal":"</w:instrText>
            </w:r>
            <w:r w:rsidRPr="00891819">
              <w:rPr>
                <w:rFonts w:hint="eastAsia"/>
                <w:szCs w:val="28"/>
              </w:rPr>
              <w:instrText>张明园</w:instrText>
            </w:r>
            <w:r w:rsidRPr="00891819">
              <w:rPr>
                <w:rFonts w:hint="eastAsia"/>
                <w:szCs w:val="28"/>
              </w:rPr>
              <w:instrText>"}],"issued":{"date-parts":[["1998"]]}}}],"schema":"https://github.com/citation-style-language/schema/raw/master/csl-citation.json"</w:instrText>
            </w:r>
            <w:r w:rsidRPr="00891819">
              <w:rPr>
                <w:szCs w:val="28"/>
              </w:rPr>
              <w:instrText xml:space="preserve">} </w:instrText>
            </w:r>
            <w:r w:rsidRPr="00891819">
              <w:rPr>
                <w:szCs w:val="28"/>
              </w:rPr>
              <w:fldChar w:fldCharType="separate"/>
            </w:r>
            <w:r w:rsidR="003D2B69" w:rsidRPr="00891819">
              <w:rPr>
                <w:rFonts w:hint="eastAsia"/>
                <w:szCs w:val="28"/>
              </w:rPr>
              <w:t>张明园</w:t>
            </w:r>
            <w:r w:rsidR="003D2B69" w:rsidRPr="00891819">
              <w:rPr>
                <w:rFonts w:hint="eastAsia"/>
                <w:szCs w:val="28"/>
              </w:rPr>
              <w:t>(</w:t>
            </w:r>
            <w:r w:rsidR="003D2B69" w:rsidRPr="00545B57">
              <w:rPr>
                <w:rStyle w:val="innerzoteroCitation"/>
                <w:rFonts w:hint="eastAsia"/>
              </w:rPr>
              <w:t>1998</w:t>
            </w:r>
            <w:r w:rsidR="003D2B69" w:rsidRPr="00891819">
              <w:rPr>
                <w:rFonts w:hint="eastAsia"/>
                <w:szCs w:val="28"/>
              </w:rPr>
              <w:t>)</w:t>
            </w:r>
            <w:r w:rsidRPr="00891819">
              <w:rPr>
                <w:szCs w:val="28"/>
              </w:rPr>
              <w:fldChar w:fldCharType="end"/>
            </w:r>
            <w:r w:rsidR="00E124AE" w:rsidRPr="00891819">
              <w:rPr>
                <w:szCs w:val="28"/>
              </w:rPr>
              <w:t>20</w:t>
            </w:r>
            <w:r w:rsidR="00E124AE" w:rsidRPr="00891819">
              <w:rPr>
                <w:rFonts w:hint="eastAsia"/>
                <w:szCs w:val="28"/>
              </w:rPr>
              <w:t>题</w:t>
            </w:r>
          </w:p>
          <w:p w14:paraId="6D48F052" w14:textId="77777777" w:rsidR="00E124AE" w:rsidRPr="00891819" w:rsidRDefault="00E124AE" w:rsidP="00E124AE">
            <w:pPr>
              <w:spacing w:line="300" w:lineRule="exact"/>
              <w:jc w:val="center"/>
              <w:rPr>
                <w:szCs w:val="28"/>
              </w:rPr>
            </w:pPr>
          </w:p>
        </w:tc>
        <w:tc>
          <w:tcPr>
            <w:tcW w:w="3522" w:type="dxa"/>
            <w:tcBorders>
              <w:top w:val="single" w:sz="12" w:space="0" w:color="auto"/>
              <w:left w:val="nil"/>
              <w:bottom w:val="nil"/>
              <w:right w:val="nil"/>
            </w:tcBorders>
          </w:tcPr>
          <w:p w14:paraId="27A33276" w14:textId="45DF8DB1" w:rsidR="00E124AE" w:rsidRPr="00891819" w:rsidRDefault="00E124AE" w:rsidP="00E124AE">
            <w:pPr>
              <w:spacing w:after="240" w:line="300" w:lineRule="exact"/>
              <w:jc w:val="center"/>
              <w:rPr>
                <w:szCs w:val="28"/>
              </w:rPr>
            </w:pPr>
          </w:p>
          <w:p w14:paraId="4FE92621" w14:textId="70465850" w:rsidR="005056E0" w:rsidRPr="00891819" w:rsidRDefault="005056E0" w:rsidP="00E124AE">
            <w:pPr>
              <w:spacing w:after="240" w:line="300" w:lineRule="exact"/>
              <w:jc w:val="center"/>
              <w:rPr>
                <w:szCs w:val="28"/>
              </w:rPr>
            </w:pPr>
            <w:r w:rsidRPr="00891819">
              <w:rPr>
                <w:szCs w:val="28"/>
              </w:rPr>
              <w:fldChar w:fldCharType="begin"/>
            </w:r>
            <w:r w:rsidR="00EA62A5" w:rsidRPr="00891819">
              <w:rPr>
                <w:szCs w:val="28"/>
              </w:rPr>
              <w:instrText xml:space="preserve"> ADDIN ZOTERO_ITEM CSL_CITATION {"citationID":"Pazi7Ies","properties":{"custom":"Zung (1986)","formattedCitation":"Zung (1986)","plainCitation":"Zung (1986)","noteIndex":0},"citationItems":[{"id":466,"uris":["http://zotero.org/users/local/eoP0LvSC/items/I9C2N5SR"],"itemData":{"id":466,"type":"chapter","container-title":"Assessment of depression","language":"en","page":"221–231","publisher":"Springer","title":"Zung self-rating depression scale and depression status inventory","author":[{"family":"Zung","given":"William WK"}],"issued":{"date-parts":[["1986"]]}}}],"schema":"https://github.com/citation-style-language/schema/raw/master/csl-citation.json"} </w:instrText>
            </w:r>
            <w:r w:rsidRPr="00891819">
              <w:rPr>
                <w:szCs w:val="28"/>
              </w:rPr>
              <w:fldChar w:fldCharType="separate"/>
            </w:r>
            <w:r w:rsidR="003D2B69" w:rsidRPr="00891819">
              <w:rPr>
                <w:szCs w:val="28"/>
              </w:rPr>
              <w:t>Zung (</w:t>
            </w:r>
            <w:r w:rsidR="003D2B69" w:rsidRPr="00545B57">
              <w:rPr>
                <w:rStyle w:val="innerzoteroCitation"/>
              </w:rPr>
              <w:t>1986</w:t>
            </w:r>
            <w:r w:rsidR="003D2B69" w:rsidRPr="00891819">
              <w:rPr>
                <w:szCs w:val="28"/>
              </w:rPr>
              <w:t>)</w:t>
            </w:r>
            <w:r w:rsidRPr="00891819">
              <w:rPr>
                <w:szCs w:val="28"/>
              </w:rPr>
              <w:fldChar w:fldCharType="end"/>
            </w:r>
            <w:r w:rsidRPr="00891819">
              <w:rPr>
                <w:szCs w:val="28"/>
              </w:rPr>
              <w:t xml:space="preserve">, </w:t>
            </w:r>
            <w:r w:rsidRPr="00891819">
              <w:rPr>
                <w:szCs w:val="28"/>
              </w:rPr>
              <w:fldChar w:fldCharType="begin"/>
            </w:r>
            <w:r w:rsidRPr="00891819">
              <w:rPr>
                <w:rFonts w:hint="eastAsia"/>
                <w:szCs w:val="28"/>
              </w:rPr>
              <w:instrText xml:space="preserve"> ADDIN ZOTERO_ITEM CSL_CITATION {"citationID":"p0bEhL5G","properties":{"custom":"</w:instrText>
            </w:r>
            <w:r w:rsidRPr="00891819">
              <w:rPr>
                <w:rFonts w:hint="eastAsia"/>
                <w:szCs w:val="28"/>
              </w:rPr>
              <w:instrText>崔杰诚等</w:instrText>
            </w:r>
            <w:r w:rsidRPr="00891819">
              <w:rPr>
                <w:rFonts w:hint="eastAsia"/>
                <w:szCs w:val="28"/>
              </w:rPr>
              <w:instrText>(1998)","formattedCitation":"</w:instrText>
            </w:r>
            <w:r w:rsidRPr="00891819">
              <w:rPr>
                <w:rFonts w:hint="eastAsia"/>
                <w:szCs w:val="28"/>
              </w:rPr>
              <w:instrText>崔杰诚等</w:instrText>
            </w:r>
            <w:r w:rsidRPr="00891819">
              <w:rPr>
                <w:rFonts w:hint="eastAsia"/>
                <w:szCs w:val="28"/>
              </w:rPr>
              <w:instrText>(1998)","plainCitation":"</w:instrText>
            </w:r>
            <w:r w:rsidRPr="00891819">
              <w:rPr>
                <w:rFonts w:hint="eastAsia"/>
                <w:szCs w:val="28"/>
              </w:rPr>
              <w:instrText>崔杰诚等</w:instrText>
            </w:r>
            <w:r w:rsidRPr="00891819">
              <w:rPr>
                <w:rFonts w:hint="eastAsia"/>
                <w:szCs w:val="28"/>
              </w:rPr>
              <w:instrText>(1998)","noteIndex":0},"citationItems":[{"id":468,"uris":["http://zotero.org/users/local/eoP0LvSC/items/WQ8QZX5E"],"itemData":{"id":468,"type":"article-journal","container-title":"</w:instrText>
            </w:r>
            <w:r w:rsidRPr="00891819">
              <w:rPr>
                <w:rFonts w:hint="eastAsia"/>
                <w:szCs w:val="28"/>
              </w:rPr>
              <w:instrText>健康心理学杂志</w:instrText>
            </w:r>
            <w:r w:rsidRPr="00891819">
              <w:rPr>
                <w:rFonts w:hint="eastAsia"/>
                <w:szCs w:val="28"/>
              </w:rPr>
              <w:instrText>","issue":"10","page":"140-141","title":"</w:instrText>
            </w:r>
            <w:r w:rsidRPr="00891819">
              <w:rPr>
                <w:rFonts w:hint="eastAsia"/>
                <w:szCs w:val="28"/>
              </w:rPr>
              <w:instrText>《心理卫生与精神科评定量表》专辑</w:instrText>
            </w:r>
            <w:r w:rsidRPr="00891819">
              <w:rPr>
                <w:rFonts w:hint="eastAsia"/>
                <w:szCs w:val="28"/>
              </w:rPr>
              <w:instrText>","volume":"6","author":[{"literal":"</w:instrText>
            </w:r>
            <w:r w:rsidRPr="00891819">
              <w:rPr>
                <w:rFonts w:hint="eastAsia"/>
                <w:szCs w:val="28"/>
              </w:rPr>
              <w:instrText>崔杰诚</w:instrText>
            </w:r>
            <w:r w:rsidRPr="00891819">
              <w:rPr>
                <w:rFonts w:hint="eastAsia"/>
                <w:szCs w:val="28"/>
              </w:rPr>
              <w:instrText>"},{"literal":"</w:instrText>
            </w:r>
            <w:r w:rsidRPr="00891819">
              <w:rPr>
                <w:rFonts w:hint="eastAsia"/>
                <w:szCs w:val="28"/>
              </w:rPr>
              <w:instrText>陈国生</w:instrText>
            </w:r>
            <w:r w:rsidRPr="00891819">
              <w:rPr>
                <w:rFonts w:hint="eastAsia"/>
                <w:szCs w:val="28"/>
              </w:rPr>
              <w:instrText>"}],"issued":{"date-parts":[["1998"]]}}}],"schema":"https://g</w:instrText>
            </w:r>
            <w:r w:rsidRPr="00891819">
              <w:rPr>
                <w:szCs w:val="28"/>
              </w:rPr>
              <w:instrText xml:space="preserve">ithub.com/citation-style-language/schema/raw/master/csl-citation.json"} </w:instrText>
            </w:r>
            <w:r w:rsidRPr="00891819">
              <w:rPr>
                <w:szCs w:val="28"/>
              </w:rPr>
              <w:fldChar w:fldCharType="separate"/>
            </w:r>
            <w:r w:rsidR="003D2B69" w:rsidRPr="00891819">
              <w:rPr>
                <w:rFonts w:hint="eastAsia"/>
                <w:szCs w:val="28"/>
              </w:rPr>
              <w:t>崔杰诚等</w:t>
            </w:r>
            <w:r w:rsidR="003D2B69" w:rsidRPr="00891819">
              <w:rPr>
                <w:rFonts w:hint="eastAsia"/>
                <w:szCs w:val="28"/>
              </w:rPr>
              <w:t>(</w:t>
            </w:r>
            <w:r w:rsidR="003D2B69" w:rsidRPr="00545B57">
              <w:rPr>
                <w:rStyle w:val="innerzoteroCitation"/>
                <w:rFonts w:hint="eastAsia"/>
              </w:rPr>
              <w:t>1998</w:t>
            </w:r>
            <w:r w:rsidR="003D2B69" w:rsidRPr="00891819">
              <w:rPr>
                <w:rFonts w:hint="eastAsia"/>
                <w:szCs w:val="28"/>
              </w:rPr>
              <w:t>)</w:t>
            </w:r>
            <w:r w:rsidRPr="00891819">
              <w:rPr>
                <w:szCs w:val="28"/>
              </w:rPr>
              <w:fldChar w:fldCharType="end"/>
            </w:r>
            <w:r w:rsidRPr="00891819">
              <w:rPr>
                <w:rFonts w:hint="eastAsia"/>
                <w:szCs w:val="28"/>
              </w:rPr>
              <w:t>未能获得</w:t>
            </w:r>
            <w:r w:rsidR="00B410E8" w:rsidRPr="00891819">
              <w:rPr>
                <w:rFonts w:hint="eastAsia"/>
                <w:szCs w:val="28"/>
              </w:rPr>
              <w:t>。</w:t>
            </w:r>
          </w:p>
          <w:p w14:paraId="3AD3AE49" w14:textId="2C93DC2B" w:rsidR="00E124AE" w:rsidRPr="00891819" w:rsidRDefault="00E124AE" w:rsidP="00E124AE">
            <w:pPr>
              <w:spacing w:after="240" w:line="300" w:lineRule="exact"/>
              <w:jc w:val="center"/>
              <w:rPr>
                <w:szCs w:val="28"/>
              </w:rPr>
            </w:pPr>
            <w:r w:rsidRPr="00891819">
              <w:rPr>
                <w:szCs w:val="28"/>
              </w:rPr>
              <w:fldChar w:fldCharType="begin"/>
            </w:r>
            <w:r w:rsidR="009116C4" w:rsidRPr="00891819">
              <w:rPr>
                <w:szCs w:val="28"/>
              </w:rPr>
              <w:instrText xml:space="preserve"> ADDIN ZOTERO_ITEM CSL_CITATION {"citationID":"GJ35eIkN","properties":{"custom":"Jordan et al. (2000)","formattedCitation":"Jordan et al. (2000)","plainCitation":"Jordan et al. (2000)","noteIndex":0},"citationItems":[{"id":458,"uris":["http://zotero.org/users/local/eoP0LvSC/items/TXUPRL5J"],"itemData":{"id":458,"type":"article-journal","container-title":"Journal of Chronic Fatigue Syndrome","DOI":"10.1300/J092v06n01_02","ISSN":"1057-3321, 1547-0660","issue":"1","journalAbbreviation":"Journal of Chronic Fatigue Syndrome","language":"en","page":"3-21","source":"DOI.org (Crossref)","title":"Prevalence of Fatigue and Chronic Fatigue Syndrome-Like Illness in Children and Adolescents","volume":"6","author":[{"family":"Jordan","given":"Karen M."},{"family":"Ayers","given":"Penny M."},{"family":"Jahn","given":"Susan C."},{"family":"Taylor","given":"Kari K."},{"family":"Huang","given":"Cheng-Fang"},{"family":"Richman","given":"Judith"},{"family":"Jason","given":"Leonard A."}],"issued":{"date-parts":[["2000",1]]}}}],"schema":"https://github.com/citation-style-language/schema/raw/master/csl-citation.json"} </w:instrText>
            </w:r>
            <w:r w:rsidRPr="00891819">
              <w:rPr>
                <w:szCs w:val="28"/>
              </w:rPr>
              <w:fldChar w:fldCharType="separate"/>
            </w:r>
            <w:r w:rsidR="003D2B69" w:rsidRPr="00891819">
              <w:rPr>
                <w:szCs w:val="28"/>
              </w:rPr>
              <w:t>Jordan et al. (</w:t>
            </w:r>
            <w:r w:rsidR="003D2B69" w:rsidRPr="00545B57">
              <w:rPr>
                <w:rStyle w:val="innerzoteroCitation"/>
              </w:rPr>
              <w:t>2000</w:t>
            </w:r>
            <w:r w:rsidR="003D2B69" w:rsidRPr="00891819">
              <w:rPr>
                <w:szCs w:val="28"/>
              </w:rPr>
              <w:t>)</w:t>
            </w:r>
            <w:r w:rsidRPr="00891819">
              <w:rPr>
                <w:szCs w:val="28"/>
              </w:rPr>
              <w:fldChar w:fldCharType="end"/>
            </w:r>
            <w:r w:rsidR="005056E0" w:rsidRPr="00891819">
              <w:rPr>
                <w:szCs w:val="28"/>
              </w:rPr>
              <w:t xml:space="preserve">, </w:t>
            </w:r>
            <w:r w:rsidR="005056E0" w:rsidRPr="00891819">
              <w:rPr>
                <w:szCs w:val="28"/>
              </w:rPr>
              <w:fldChar w:fldCharType="begin"/>
            </w:r>
            <w:r w:rsidR="00EA62A5" w:rsidRPr="00891819">
              <w:rPr>
                <w:rFonts w:hint="eastAsia"/>
                <w:szCs w:val="28"/>
              </w:rPr>
              <w:instrText xml:space="preserve"> ADDIN ZOTERO_ITEM CSL_CITATION {"citationID":"B5iF6q2a","properties":{"custom":"</w:instrText>
            </w:r>
            <w:r w:rsidR="00EA62A5" w:rsidRPr="00891819">
              <w:rPr>
                <w:rFonts w:hint="eastAsia"/>
                <w:szCs w:val="28"/>
              </w:rPr>
              <w:instrText>任艳峰等</w:instrText>
            </w:r>
            <w:r w:rsidR="00EA62A5" w:rsidRPr="00891819">
              <w:rPr>
                <w:rFonts w:hint="eastAsia"/>
                <w:szCs w:val="28"/>
              </w:rPr>
              <w:instrText>(2015)","formattedCitation":"</w:instrText>
            </w:r>
            <w:r w:rsidR="00EA62A5" w:rsidRPr="00891819">
              <w:rPr>
                <w:rFonts w:hint="eastAsia"/>
                <w:szCs w:val="28"/>
              </w:rPr>
              <w:instrText>任艳峰等</w:instrText>
            </w:r>
            <w:r w:rsidR="00EA62A5" w:rsidRPr="00891819">
              <w:rPr>
                <w:rFonts w:hint="eastAsia"/>
                <w:szCs w:val="28"/>
              </w:rPr>
              <w:instrText>(2015)","plainCitation":"</w:instrText>
            </w:r>
            <w:r w:rsidR="00EA62A5" w:rsidRPr="00891819">
              <w:rPr>
                <w:rFonts w:hint="eastAsia"/>
                <w:szCs w:val="28"/>
              </w:rPr>
              <w:instrText>任艳峰等</w:instrText>
            </w:r>
            <w:r w:rsidR="00EA62A5" w:rsidRPr="00891819">
              <w:rPr>
                <w:rFonts w:hint="eastAsia"/>
                <w:szCs w:val="28"/>
              </w:rPr>
              <w:instrText>(2015)","noteIndex":0},"citationItems":[{"id":483,"uris":["http://zotero.org/users/local/eoP0LvSC/items/WG46SMM5"],"itemData":{"id":483,"type":"article-journal","abstract":"</w:instrText>
            </w:r>
            <w:r w:rsidR="00EA62A5" w:rsidRPr="00891819">
              <w:rPr>
                <w:rFonts w:hint="eastAsia"/>
                <w:szCs w:val="28"/>
              </w:rPr>
              <w:instrText>目的探讨初中生睡眠质量与不同肥胖类型之间的相关性</w:instrText>
            </w:r>
            <w:r w:rsidR="00EA62A5" w:rsidRPr="00891819">
              <w:rPr>
                <w:rFonts w:hint="eastAsia"/>
                <w:szCs w:val="28"/>
              </w:rPr>
              <w:instrText>,</w:instrText>
            </w:r>
            <w:r w:rsidR="00EA62A5" w:rsidRPr="00891819">
              <w:rPr>
                <w:rFonts w:hint="eastAsia"/>
                <w:szCs w:val="28"/>
              </w:rPr>
              <w:instrText>为预防儿童青少年肥胖提供科学依据。方法对随机整群抽取的</w:instrText>
            </w:r>
            <w:r w:rsidR="00EA62A5" w:rsidRPr="00891819">
              <w:rPr>
                <w:rFonts w:hint="eastAsia"/>
                <w:szCs w:val="28"/>
              </w:rPr>
              <w:instrText>852</w:instrText>
            </w:r>
            <w:r w:rsidR="00EA62A5" w:rsidRPr="00891819">
              <w:rPr>
                <w:rFonts w:hint="eastAsia"/>
                <w:szCs w:val="28"/>
              </w:rPr>
              <w:instrText>名潍坊市初中生进行匹兹堡睡眠质量指数量表</w:instrText>
            </w:r>
            <w:r w:rsidR="00EA62A5" w:rsidRPr="00891819">
              <w:rPr>
                <w:rFonts w:hint="eastAsia"/>
                <w:szCs w:val="28"/>
              </w:rPr>
              <w:instrText>(Pittsburgh Sleep Quality Index,PSQI)</w:instrText>
            </w:r>
            <w:r w:rsidR="00EA62A5" w:rsidRPr="00891819">
              <w:rPr>
                <w:rFonts w:hint="eastAsia"/>
                <w:szCs w:val="28"/>
              </w:rPr>
              <w:instrText>问卷调查</w:instrText>
            </w:r>
            <w:r w:rsidR="00EA62A5" w:rsidRPr="00891819">
              <w:rPr>
                <w:rFonts w:hint="eastAsia"/>
                <w:szCs w:val="28"/>
              </w:rPr>
              <w:instrText>,</w:instrText>
            </w:r>
            <w:r w:rsidR="00EA62A5" w:rsidRPr="00891819">
              <w:rPr>
                <w:rFonts w:hint="eastAsia"/>
                <w:szCs w:val="28"/>
              </w:rPr>
              <w:instrText>并测量初中生的身高、胸围和体重。结果不同睡眠时间组</w:instrText>
            </w:r>
            <w:r w:rsidR="00EA62A5" w:rsidRPr="00891819">
              <w:rPr>
                <w:rFonts w:hint="eastAsia"/>
                <w:szCs w:val="28"/>
              </w:rPr>
              <w:instrText>(&gt;7 h</w:instrText>
            </w:r>
            <w:r w:rsidR="00EA62A5" w:rsidRPr="00891819">
              <w:rPr>
                <w:rFonts w:hint="eastAsia"/>
                <w:szCs w:val="28"/>
              </w:rPr>
              <w:instrText>和≤</w:instrText>
            </w:r>
            <w:r w:rsidR="00EA62A5" w:rsidRPr="00891819">
              <w:rPr>
                <w:rFonts w:hint="eastAsia"/>
                <w:szCs w:val="28"/>
              </w:rPr>
              <w:instrText>7 h)</w:instrText>
            </w:r>
            <w:r w:rsidR="00EA62A5" w:rsidRPr="00891819">
              <w:rPr>
                <w:rFonts w:hint="eastAsia"/>
                <w:szCs w:val="28"/>
              </w:rPr>
              <w:instrText>的</w:instrText>
            </w:r>
            <w:r w:rsidR="00EA62A5" w:rsidRPr="00891819">
              <w:rPr>
                <w:rFonts w:hint="eastAsia"/>
                <w:szCs w:val="28"/>
              </w:rPr>
              <w:instrText>BMI</w:instrText>
            </w:r>
            <w:r w:rsidR="00EA62A5" w:rsidRPr="00891819">
              <w:rPr>
                <w:rFonts w:hint="eastAsia"/>
                <w:szCs w:val="28"/>
              </w:rPr>
              <w:instrText>分别为</w:instrText>
            </w:r>
            <w:r w:rsidR="00EA62A5" w:rsidRPr="00891819">
              <w:rPr>
                <w:rFonts w:hint="eastAsia"/>
                <w:szCs w:val="28"/>
              </w:rPr>
              <w:instrText>(20.29</w:instrText>
            </w:r>
            <w:r w:rsidR="00EA62A5" w:rsidRPr="00891819">
              <w:rPr>
                <w:rFonts w:hint="eastAsia"/>
                <w:szCs w:val="28"/>
              </w:rPr>
              <w:instrText>±</w:instrText>
            </w:r>
            <w:r w:rsidR="00EA62A5" w:rsidRPr="00891819">
              <w:rPr>
                <w:rFonts w:hint="eastAsia"/>
                <w:szCs w:val="28"/>
              </w:rPr>
              <w:instrText>3.57)kg/m2</w:instrText>
            </w:r>
            <w:r w:rsidR="00EA62A5" w:rsidRPr="00891819">
              <w:rPr>
                <w:rFonts w:hint="eastAsia"/>
                <w:szCs w:val="28"/>
              </w:rPr>
              <w:instrText>和</w:instrText>
            </w:r>
            <w:r w:rsidR="00EA62A5" w:rsidRPr="00891819">
              <w:rPr>
                <w:rFonts w:hint="eastAsia"/>
                <w:szCs w:val="28"/>
              </w:rPr>
              <w:instrText>(21.56</w:instrText>
            </w:r>
            <w:r w:rsidR="00EA62A5" w:rsidRPr="00891819">
              <w:rPr>
                <w:rFonts w:hint="eastAsia"/>
                <w:szCs w:val="28"/>
              </w:rPr>
              <w:instrText>±</w:instrText>
            </w:r>
            <w:r w:rsidR="00EA62A5" w:rsidRPr="00891819">
              <w:rPr>
                <w:rFonts w:hint="eastAsia"/>
                <w:szCs w:val="28"/>
              </w:rPr>
              <w:instrText>3.63)kg/m2,WHtR</w:instrText>
            </w:r>
            <w:r w:rsidR="00EA62A5" w:rsidRPr="00891819">
              <w:rPr>
                <w:rFonts w:hint="eastAsia"/>
                <w:szCs w:val="28"/>
              </w:rPr>
              <w:instrText>分别为</w:instrText>
            </w:r>
            <w:r w:rsidR="00EA62A5" w:rsidRPr="00891819">
              <w:rPr>
                <w:rFonts w:hint="eastAsia"/>
                <w:szCs w:val="28"/>
              </w:rPr>
              <w:instrText>(0.44</w:instrText>
            </w:r>
            <w:r w:rsidR="00EA62A5" w:rsidRPr="00891819">
              <w:rPr>
                <w:rFonts w:hint="eastAsia"/>
                <w:szCs w:val="28"/>
              </w:rPr>
              <w:instrText>±</w:instrText>
            </w:r>
            <w:r w:rsidR="00EA62A5" w:rsidRPr="00891819">
              <w:rPr>
                <w:rFonts w:hint="eastAsia"/>
                <w:szCs w:val="28"/>
              </w:rPr>
              <w:instrText>0.05)</w:instrText>
            </w:r>
            <w:r w:rsidR="00EA62A5" w:rsidRPr="00891819">
              <w:rPr>
                <w:rFonts w:hint="eastAsia"/>
                <w:szCs w:val="28"/>
              </w:rPr>
              <w:instrText>和</w:instrText>
            </w:r>
            <w:r w:rsidR="00EA62A5" w:rsidRPr="00891819">
              <w:rPr>
                <w:rFonts w:hint="eastAsia"/>
                <w:szCs w:val="28"/>
              </w:rPr>
              <w:instrText>(0.47</w:instrText>
            </w:r>
            <w:r w:rsidR="00EA62A5" w:rsidRPr="00891819">
              <w:rPr>
                <w:rFonts w:hint="eastAsia"/>
                <w:szCs w:val="28"/>
              </w:rPr>
              <w:instrText>±</w:instrText>
            </w:r>
            <w:r w:rsidR="00EA62A5" w:rsidRPr="00891819">
              <w:rPr>
                <w:rFonts w:hint="eastAsia"/>
                <w:szCs w:val="28"/>
              </w:rPr>
              <w:instrText>0.26),</w:instrText>
            </w:r>
            <w:r w:rsidR="00EA62A5" w:rsidRPr="00891819">
              <w:rPr>
                <w:rFonts w:hint="eastAsia"/>
                <w:szCs w:val="28"/>
              </w:rPr>
              <w:instrText>差异均有统计学意义</w:instrText>
            </w:r>
            <w:r w:rsidR="00EA62A5" w:rsidRPr="00891819">
              <w:rPr>
                <w:rFonts w:hint="eastAsia"/>
                <w:szCs w:val="28"/>
              </w:rPr>
              <w:instrText>(P</w:instrText>
            </w:r>
            <w:r w:rsidR="00EA62A5" w:rsidRPr="00891819">
              <w:rPr>
                <w:rFonts w:hint="eastAsia"/>
                <w:szCs w:val="28"/>
              </w:rPr>
              <w:instrText>值均</w:instrText>
            </w:r>
            <w:r w:rsidR="00EA62A5" w:rsidRPr="00891819">
              <w:rPr>
                <w:rFonts w:hint="eastAsia"/>
                <w:szCs w:val="28"/>
              </w:rPr>
              <w:instrText>&lt;0.05)</w:instrText>
            </w:r>
            <w:r w:rsidR="00EA62A5" w:rsidRPr="00891819">
              <w:rPr>
                <w:rFonts w:hint="eastAsia"/>
                <w:szCs w:val="28"/>
              </w:rPr>
              <w:instrText>。是否睡眠障碍组</w:instrText>
            </w:r>
            <w:r w:rsidR="00EA62A5" w:rsidRPr="00891819">
              <w:rPr>
                <w:rFonts w:hint="eastAsia"/>
                <w:szCs w:val="28"/>
              </w:rPr>
              <w:instrText>BMI</w:instrText>
            </w:r>
            <w:r w:rsidR="00EA62A5" w:rsidRPr="00891819">
              <w:rPr>
                <w:rFonts w:hint="eastAsia"/>
                <w:szCs w:val="28"/>
              </w:rPr>
              <w:instrText>分别为</w:instrText>
            </w:r>
            <w:r w:rsidR="00EA62A5" w:rsidRPr="00891819">
              <w:rPr>
                <w:rFonts w:hint="eastAsia"/>
                <w:szCs w:val="28"/>
              </w:rPr>
              <w:instrText>(20.11</w:instrText>
            </w:r>
            <w:r w:rsidR="00EA62A5" w:rsidRPr="00891819">
              <w:rPr>
                <w:rFonts w:hint="eastAsia"/>
                <w:szCs w:val="28"/>
              </w:rPr>
              <w:instrText>±</w:instrText>
            </w:r>
            <w:r w:rsidR="00EA62A5" w:rsidRPr="00891819">
              <w:rPr>
                <w:rFonts w:hint="eastAsia"/>
                <w:szCs w:val="28"/>
              </w:rPr>
              <w:instrText>3.47)kg/m2</w:instrText>
            </w:r>
            <w:r w:rsidR="00EA62A5" w:rsidRPr="00891819">
              <w:rPr>
                <w:rFonts w:hint="eastAsia"/>
                <w:szCs w:val="28"/>
              </w:rPr>
              <w:instrText>和</w:instrText>
            </w:r>
            <w:r w:rsidR="00EA62A5" w:rsidRPr="00891819">
              <w:rPr>
                <w:rFonts w:hint="eastAsia"/>
                <w:szCs w:val="28"/>
              </w:rPr>
              <w:instrText>(20.84</w:instrText>
            </w:r>
            <w:r w:rsidR="00EA62A5" w:rsidRPr="00891819">
              <w:rPr>
                <w:rFonts w:hint="eastAsia"/>
                <w:szCs w:val="28"/>
              </w:rPr>
              <w:instrText>±</w:instrText>
            </w:r>
            <w:r w:rsidR="00EA62A5" w:rsidRPr="00891819">
              <w:rPr>
                <w:rFonts w:hint="eastAsia"/>
                <w:szCs w:val="28"/>
              </w:rPr>
              <w:instrText>4.08)kg/m2,WHtR</w:instrText>
            </w:r>
            <w:r w:rsidR="00EA62A5" w:rsidRPr="00891819">
              <w:rPr>
                <w:rFonts w:hint="eastAsia"/>
                <w:szCs w:val="28"/>
              </w:rPr>
              <w:instrText>分别为</w:instrText>
            </w:r>
            <w:r w:rsidR="00EA62A5" w:rsidRPr="00891819">
              <w:rPr>
                <w:rFonts w:hint="eastAsia"/>
                <w:szCs w:val="28"/>
              </w:rPr>
              <w:instrText>(0.44</w:instrText>
            </w:r>
            <w:r w:rsidR="00EA62A5" w:rsidRPr="00891819">
              <w:rPr>
                <w:rFonts w:hint="eastAsia"/>
                <w:szCs w:val="28"/>
              </w:rPr>
              <w:instrText>±</w:instrText>
            </w:r>
            <w:r w:rsidR="00EA62A5" w:rsidRPr="00891819">
              <w:rPr>
                <w:rFonts w:hint="eastAsia"/>
                <w:szCs w:val="28"/>
              </w:rPr>
              <w:instrText>0.05)</w:instrText>
            </w:r>
            <w:r w:rsidR="00EA62A5" w:rsidRPr="00891819">
              <w:rPr>
                <w:rFonts w:hint="eastAsia"/>
                <w:szCs w:val="28"/>
              </w:rPr>
              <w:instrText>和</w:instrText>
            </w:r>
            <w:r w:rsidR="00EA62A5" w:rsidRPr="00891819">
              <w:rPr>
                <w:rFonts w:hint="eastAsia"/>
                <w:szCs w:val="28"/>
              </w:rPr>
              <w:instrText>(0.48</w:instrText>
            </w:r>
            <w:r w:rsidR="00EA62A5" w:rsidRPr="00891819">
              <w:rPr>
                <w:rFonts w:hint="eastAsia"/>
                <w:szCs w:val="28"/>
              </w:rPr>
              <w:instrText>±</w:instrText>
            </w:r>
            <w:r w:rsidR="00EA62A5" w:rsidRPr="00891819">
              <w:rPr>
                <w:rFonts w:hint="eastAsia"/>
                <w:szCs w:val="28"/>
              </w:rPr>
              <w:instrText>0.33),</w:instrText>
            </w:r>
            <w:r w:rsidR="00EA62A5" w:rsidRPr="00891819">
              <w:rPr>
                <w:rFonts w:hint="eastAsia"/>
                <w:szCs w:val="28"/>
              </w:rPr>
              <w:instrText>差异均有统计学意义</w:instrText>
            </w:r>
            <w:r w:rsidR="00EA62A5" w:rsidRPr="00891819">
              <w:rPr>
                <w:rFonts w:hint="eastAsia"/>
                <w:szCs w:val="28"/>
              </w:rPr>
              <w:instrText>(P</w:instrText>
            </w:r>
            <w:r w:rsidR="00EA62A5" w:rsidRPr="00891819">
              <w:rPr>
                <w:rFonts w:hint="eastAsia"/>
                <w:szCs w:val="28"/>
              </w:rPr>
              <w:instrText>值均</w:instrText>
            </w:r>
            <w:r w:rsidR="00EA62A5" w:rsidRPr="00891819">
              <w:rPr>
                <w:rFonts w:hint="eastAsia"/>
                <w:szCs w:val="28"/>
              </w:rPr>
              <w:instrText>&lt;0.05)</w:instrText>
            </w:r>
            <w:r w:rsidR="00EA62A5" w:rsidRPr="00891819">
              <w:rPr>
                <w:rFonts w:hint="eastAsia"/>
                <w:szCs w:val="28"/>
              </w:rPr>
              <w:instrText>。调整了年龄、性别等因素的多元</w:instrText>
            </w:r>
            <w:r w:rsidR="00EA62A5" w:rsidRPr="00891819">
              <w:rPr>
                <w:rFonts w:hint="eastAsia"/>
                <w:szCs w:val="28"/>
              </w:rPr>
              <w:instrText>Logistic</w:instrText>
            </w:r>
            <w:r w:rsidR="00EA62A5" w:rsidRPr="00891819">
              <w:rPr>
                <w:rFonts w:hint="eastAsia"/>
                <w:szCs w:val="28"/>
              </w:rPr>
              <w:instrText>回归分析中</w:instrText>
            </w:r>
            <w:r w:rsidR="00EA62A5" w:rsidRPr="00891819">
              <w:rPr>
                <w:rFonts w:hint="eastAsia"/>
                <w:szCs w:val="28"/>
              </w:rPr>
              <w:instrText>,</w:instrText>
            </w:r>
            <w:r w:rsidR="00EA62A5" w:rsidRPr="00891819">
              <w:rPr>
                <w:rFonts w:hint="eastAsia"/>
                <w:szCs w:val="28"/>
              </w:rPr>
              <w:instrText>初中生睡眠质量与</w:instrText>
            </w:r>
            <w:r w:rsidR="00EA62A5" w:rsidRPr="00891819">
              <w:rPr>
                <w:rFonts w:hint="eastAsia"/>
                <w:szCs w:val="28"/>
              </w:rPr>
              <w:instrText>BMI[OR(95%CI)=1.33(0.92~1.92)]</w:instrText>
            </w:r>
            <w:r w:rsidR="00EA62A5" w:rsidRPr="00891819">
              <w:rPr>
                <w:rFonts w:hint="eastAsia"/>
                <w:szCs w:val="28"/>
              </w:rPr>
              <w:instrText>和</w:instrText>
            </w:r>
            <w:r w:rsidR="00EA62A5" w:rsidRPr="00891819">
              <w:rPr>
                <w:rFonts w:hint="eastAsia"/>
                <w:szCs w:val="28"/>
              </w:rPr>
              <w:instrText>WHtR[OR(95%CI)=1.53(1.11~2.17)]</w:instrText>
            </w:r>
            <w:r w:rsidR="00EA62A5" w:rsidRPr="00891819">
              <w:rPr>
                <w:rFonts w:hint="eastAsia"/>
                <w:szCs w:val="28"/>
              </w:rPr>
              <w:instrText>关联均存在统计学意义</w:instrText>
            </w:r>
            <w:r w:rsidR="00EA62A5" w:rsidRPr="00891819">
              <w:rPr>
                <w:rFonts w:hint="eastAsia"/>
                <w:szCs w:val="28"/>
              </w:rPr>
              <w:instrText>(P</w:instrText>
            </w:r>
            <w:r w:rsidR="00EA62A5" w:rsidRPr="00891819">
              <w:rPr>
                <w:rFonts w:hint="eastAsia"/>
                <w:szCs w:val="28"/>
              </w:rPr>
              <w:instrText>值均</w:instrText>
            </w:r>
            <w:r w:rsidR="00EA62A5" w:rsidRPr="00891819">
              <w:rPr>
                <w:rFonts w:hint="eastAsia"/>
                <w:szCs w:val="28"/>
              </w:rPr>
              <w:instrText>&lt;0.05)</w:instrText>
            </w:r>
            <w:r w:rsidR="00EA62A5" w:rsidRPr="00891819">
              <w:rPr>
                <w:rFonts w:hint="eastAsia"/>
                <w:szCs w:val="28"/>
              </w:rPr>
              <w:instrText>。在控制</w:instrText>
            </w:r>
            <w:r w:rsidR="00EA62A5" w:rsidRPr="00891819">
              <w:rPr>
                <w:rFonts w:hint="eastAsia"/>
                <w:szCs w:val="28"/>
              </w:rPr>
              <w:instrText>BMI</w:instrText>
            </w:r>
            <w:r w:rsidR="00EA62A5" w:rsidRPr="00891819">
              <w:rPr>
                <w:rFonts w:hint="eastAsia"/>
                <w:szCs w:val="28"/>
              </w:rPr>
              <w:instrText>后</w:instrText>
            </w:r>
            <w:r w:rsidR="00EA62A5" w:rsidRPr="00891819">
              <w:rPr>
                <w:rFonts w:hint="eastAsia"/>
                <w:szCs w:val="28"/>
              </w:rPr>
              <w:instrText>,</w:instrText>
            </w:r>
            <w:r w:rsidR="00EA62A5" w:rsidRPr="00891819">
              <w:rPr>
                <w:rFonts w:hint="eastAsia"/>
                <w:szCs w:val="28"/>
              </w:rPr>
              <w:instrText>睡眠质量与</w:instrText>
            </w:r>
            <w:r w:rsidR="00EA62A5" w:rsidRPr="00891819">
              <w:rPr>
                <w:rFonts w:hint="eastAsia"/>
                <w:szCs w:val="28"/>
              </w:rPr>
              <w:instrText>WHtR</w:instrText>
            </w:r>
            <w:r w:rsidR="00EA62A5" w:rsidRPr="00891819">
              <w:rPr>
                <w:rFonts w:hint="eastAsia"/>
                <w:szCs w:val="28"/>
              </w:rPr>
              <w:instrText>的关联有统计学意义</w:instrText>
            </w:r>
            <w:r w:rsidR="00EA62A5" w:rsidRPr="00891819">
              <w:rPr>
                <w:rFonts w:hint="eastAsia"/>
                <w:szCs w:val="28"/>
              </w:rPr>
              <w:instrText>(P&lt;0.01)</w:instrText>
            </w:r>
            <w:r w:rsidR="00EA62A5" w:rsidRPr="00891819">
              <w:rPr>
                <w:rFonts w:hint="eastAsia"/>
                <w:szCs w:val="28"/>
              </w:rPr>
              <w:instrText>。结论初中生睡眠质量与两种类型肥胖均相关</w:instrText>
            </w:r>
            <w:r w:rsidR="00EA62A5" w:rsidRPr="00891819">
              <w:rPr>
                <w:rFonts w:hint="eastAsia"/>
                <w:szCs w:val="28"/>
              </w:rPr>
              <w:instrText>,</w:instrText>
            </w:r>
            <w:r w:rsidR="00EA62A5" w:rsidRPr="00891819">
              <w:rPr>
                <w:rFonts w:hint="eastAsia"/>
                <w:szCs w:val="28"/>
              </w:rPr>
              <w:instrText>和向心性肥胖的关联性较强。改善初中生睡眠质量有助于预防儿童青少年肥胖。</w:instrText>
            </w:r>
            <w:r w:rsidR="00EA62A5" w:rsidRPr="00891819">
              <w:rPr>
                <w:rFonts w:hint="eastAsia"/>
                <w:szCs w:val="28"/>
              </w:rPr>
              <w:instrText>","container-title":"</w:instrText>
            </w:r>
            <w:r w:rsidR="00EA62A5" w:rsidRPr="00891819">
              <w:rPr>
                <w:rFonts w:hint="eastAsia"/>
                <w:szCs w:val="28"/>
              </w:rPr>
              <w:instrText>中国学校卫生</w:instrText>
            </w:r>
            <w:r w:rsidR="00EA62A5" w:rsidRPr="00891819">
              <w:rPr>
                <w:rFonts w:hint="eastAsia"/>
                <w:szCs w:val="28"/>
              </w:rPr>
              <w:instrText>","DOI":"10.16835/j.cnki.1000-9817.2015.09.014","ISSN":"1000-9817","issue":"9","language":"zh","note":"12 citations(CNKI)[2024-1-25]","page":"1316-1318","source":"CNKI","title":"</w:instrText>
            </w:r>
            <w:r w:rsidR="00EA62A5" w:rsidRPr="00891819">
              <w:rPr>
                <w:rFonts w:hint="eastAsia"/>
                <w:szCs w:val="28"/>
              </w:rPr>
              <w:instrText>初中生睡眠质量与肥胖的相关性分析</w:instrText>
            </w:r>
            <w:r w:rsidR="00EA62A5" w:rsidRPr="00891819">
              <w:rPr>
                <w:rFonts w:hint="eastAsia"/>
                <w:szCs w:val="28"/>
              </w:rPr>
              <w:instrText>","volume":"36","author":[{"literal":"</w:instrText>
            </w:r>
            <w:r w:rsidR="00EA62A5" w:rsidRPr="00891819">
              <w:rPr>
                <w:rFonts w:hint="eastAsia"/>
                <w:szCs w:val="28"/>
              </w:rPr>
              <w:instrText>任艳峰</w:instrText>
            </w:r>
            <w:r w:rsidR="00EA62A5" w:rsidRPr="00891819">
              <w:rPr>
                <w:rFonts w:hint="eastAsia"/>
                <w:szCs w:val="28"/>
              </w:rPr>
              <w:instrText>"},{"literal":"</w:instrText>
            </w:r>
            <w:r w:rsidR="00EA62A5" w:rsidRPr="00891819">
              <w:rPr>
                <w:rFonts w:hint="eastAsia"/>
                <w:szCs w:val="28"/>
              </w:rPr>
              <w:instrText>翟强</w:instrText>
            </w:r>
            <w:r w:rsidR="00EA62A5" w:rsidRPr="00891819">
              <w:rPr>
                <w:rFonts w:hint="eastAsia"/>
                <w:szCs w:val="28"/>
              </w:rPr>
              <w:instrText>"},{"literal":"</w:instrText>
            </w:r>
            <w:r w:rsidR="00EA62A5" w:rsidRPr="00891819">
              <w:rPr>
                <w:rFonts w:hint="eastAsia"/>
                <w:szCs w:val="28"/>
              </w:rPr>
              <w:instrText>王素珍</w:instrText>
            </w:r>
            <w:r w:rsidR="00EA62A5" w:rsidRPr="00891819">
              <w:rPr>
                <w:rFonts w:hint="eastAsia"/>
                <w:szCs w:val="28"/>
              </w:rPr>
              <w:instrText>"}],"issued":{"date-parts":[["2015"]]}}}],"schema":"https://github.com/citation-style-language/schema/</w:instrText>
            </w:r>
            <w:r w:rsidR="00EA62A5" w:rsidRPr="00891819">
              <w:rPr>
                <w:szCs w:val="28"/>
              </w:rPr>
              <w:instrText xml:space="preserve">raw/master/csl-citation.json"} </w:instrText>
            </w:r>
            <w:r w:rsidR="005056E0" w:rsidRPr="00891819">
              <w:rPr>
                <w:szCs w:val="28"/>
              </w:rPr>
              <w:fldChar w:fldCharType="separate"/>
            </w:r>
            <w:r w:rsidR="003D2B69" w:rsidRPr="00891819">
              <w:rPr>
                <w:rFonts w:hint="eastAsia"/>
                <w:szCs w:val="28"/>
              </w:rPr>
              <w:t>任艳峰等</w:t>
            </w:r>
            <w:r w:rsidR="003D2B69" w:rsidRPr="00891819">
              <w:rPr>
                <w:rFonts w:hint="eastAsia"/>
                <w:szCs w:val="28"/>
              </w:rPr>
              <w:t>(</w:t>
            </w:r>
            <w:r w:rsidR="003D2B69" w:rsidRPr="00545B57">
              <w:rPr>
                <w:rStyle w:val="innerzoteroCitation"/>
                <w:rFonts w:hint="eastAsia"/>
              </w:rPr>
              <w:t>2015</w:t>
            </w:r>
            <w:r w:rsidR="003D2B69" w:rsidRPr="00891819">
              <w:rPr>
                <w:rFonts w:hint="eastAsia"/>
                <w:szCs w:val="28"/>
              </w:rPr>
              <w:t>)</w:t>
            </w:r>
            <w:r w:rsidR="005056E0" w:rsidRPr="00891819">
              <w:rPr>
                <w:szCs w:val="28"/>
              </w:rPr>
              <w:fldChar w:fldCharType="end"/>
            </w:r>
            <w:r w:rsidRPr="00891819">
              <w:rPr>
                <w:rFonts w:hint="eastAsia"/>
                <w:szCs w:val="28"/>
              </w:rPr>
              <w:t>与抑郁无关</w:t>
            </w:r>
            <w:r w:rsidR="00B410E8" w:rsidRPr="00891819">
              <w:rPr>
                <w:rFonts w:hint="eastAsia"/>
                <w:szCs w:val="28"/>
              </w:rPr>
              <w:t>。</w:t>
            </w:r>
          </w:p>
          <w:p w14:paraId="485A464C" w14:textId="021AC83F" w:rsidR="00913626" w:rsidRPr="00891819" w:rsidRDefault="005056E0" w:rsidP="00E124AE">
            <w:pPr>
              <w:spacing w:after="240" w:line="300" w:lineRule="exact"/>
              <w:jc w:val="center"/>
              <w:rPr>
                <w:szCs w:val="28"/>
              </w:rPr>
            </w:pPr>
            <w:r w:rsidRPr="00891819">
              <w:rPr>
                <w:szCs w:val="28"/>
              </w:rPr>
              <w:fldChar w:fldCharType="begin"/>
            </w:r>
            <w:r w:rsidRPr="00891819">
              <w:rPr>
                <w:rFonts w:hint="eastAsia"/>
                <w:szCs w:val="28"/>
              </w:rPr>
              <w:instrText xml:space="preserve"> ADDIN ZOTERO_ITEM CSL_CITATION {"citationID":"g6lc1hf6","properties":{"custom":"</w:instrText>
            </w:r>
            <w:r w:rsidRPr="00891819">
              <w:rPr>
                <w:rFonts w:hint="eastAsia"/>
                <w:szCs w:val="28"/>
              </w:rPr>
              <w:instrText>段泉泉等</w:instrText>
            </w:r>
            <w:r w:rsidRPr="00891819">
              <w:rPr>
                <w:rFonts w:hint="eastAsia"/>
                <w:szCs w:val="28"/>
              </w:rPr>
              <w:instrText>(2012)","formattedCitation":"</w:instrText>
            </w:r>
            <w:r w:rsidRPr="00891819">
              <w:rPr>
                <w:rFonts w:hint="eastAsia"/>
                <w:szCs w:val="28"/>
              </w:rPr>
              <w:instrText>段泉泉等</w:instrText>
            </w:r>
            <w:r w:rsidRPr="00891819">
              <w:rPr>
                <w:rFonts w:hint="eastAsia"/>
                <w:szCs w:val="28"/>
              </w:rPr>
              <w:instrText>(2012)","plainCitation":"</w:instrText>
            </w:r>
            <w:r w:rsidRPr="00891819">
              <w:rPr>
                <w:rFonts w:hint="eastAsia"/>
                <w:szCs w:val="28"/>
              </w:rPr>
              <w:instrText>段泉泉等</w:instrText>
            </w:r>
            <w:r w:rsidRPr="00891819">
              <w:rPr>
                <w:rFonts w:hint="eastAsia"/>
                <w:szCs w:val="28"/>
              </w:rPr>
              <w:instrText>(2012)","noteIndex":0},"citationItems":[{"id":462,"uris":["http://zotero.org/users/local/eoP0LvSC/items/LB6MSRU9"],"itemData":{"id":462,"type":"article-journal","abstract":"</w:instrText>
            </w:r>
            <w:r w:rsidRPr="00891819">
              <w:rPr>
                <w:rFonts w:hint="eastAsia"/>
                <w:szCs w:val="28"/>
              </w:rPr>
              <w:instrText>目的</w:instrText>
            </w:r>
            <w:r w:rsidRPr="00891819">
              <w:rPr>
                <w:rFonts w:hint="eastAsia"/>
                <w:szCs w:val="28"/>
              </w:rPr>
              <w:instrText>:</w:instrText>
            </w:r>
            <w:r w:rsidRPr="00891819">
              <w:rPr>
                <w:rFonts w:hint="eastAsia"/>
                <w:szCs w:val="28"/>
              </w:rPr>
              <w:instrText>了解焦虑自评量表</w:instrText>
            </w:r>
            <w:r w:rsidRPr="00891819">
              <w:rPr>
                <w:rFonts w:hint="eastAsia"/>
                <w:szCs w:val="28"/>
              </w:rPr>
              <w:instrText>(SAS)</w:instrText>
            </w:r>
            <w:r w:rsidRPr="00891819">
              <w:rPr>
                <w:rFonts w:hint="eastAsia"/>
                <w:szCs w:val="28"/>
              </w:rPr>
              <w:instrText>和自评抑郁量表</w:instrText>
            </w:r>
            <w:r w:rsidRPr="00891819">
              <w:rPr>
                <w:rFonts w:hint="eastAsia"/>
                <w:szCs w:val="28"/>
              </w:rPr>
              <w:instrText>(SDS)</w:instrText>
            </w:r>
            <w:r w:rsidRPr="00891819">
              <w:rPr>
                <w:rFonts w:hint="eastAsia"/>
                <w:szCs w:val="28"/>
              </w:rPr>
              <w:instrText>对非精神病性障碍的门诊患者与无精神障碍的陪伴者的区分效度</w:instrText>
            </w:r>
            <w:r w:rsidRPr="00891819">
              <w:rPr>
                <w:rFonts w:hint="eastAsia"/>
                <w:szCs w:val="28"/>
              </w:rPr>
              <w:instrText>,</w:instrText>
            </w:r>
            <w:r w:rsidRPr="00891819">
              <w:rPr>
                <w:rFonts w:hint="eastAsia"/>
                <w:szCs w:val="28"/>
              </w:rPr>
              <w:instrText>以及自评量表等级与医生采用常用工具得出症状严重程度的一致性。方法</w:instrText>
            </w:r>
            <w:r w:rsidRPr="00891819">
              <w:rPr>
                <w:rFonts w:hint="eastAsia"/>
                <w:szCs w:val="28"/>
              </w:rPr>
              <w:instrText>:</w:instrText>
            </w:r>
            <w:r w:rsidRPr="00891819">
              <w:rPr>
                <w:rFonts w:hint="eastAsia"/>
                <w:szCs w:val="28"/>
              </w:rPr>
              <w:instrText>在精神科门诊收集非精神病性障碍的初诊患者</w:instrText>
            </w:r>
            <w:r w:rsidRPr="00891819">
              <w:rPr>
                <w:rFonts w:hint="eastAsia"/>
                <w:szCs w:val="28"/>
              </w:rPr>
              <w:instrText>67</w:instrText>
            </w:r>
            <w:r w:rsidRPr="00891819">
              <w:rPr>
                <w:rFonts w:hint="eastAsia"/>
                <w:szCs w:val="28"/>
              </w:rPr>
              <w:instrText>例</w:instrText>
            </w:r>
            <w:r w:rsidRPr="00891819">
              <w:rPr>
                <w:rFonts w:hint="eastAsia"/>
                <w:szCs w:val="28"/>
              </w:rPr>
              <w:instrText>(</w:instrText>
            </w:r>
            <w:r w:rsidRPr="00891819">
              <w:rPr>
                <w:rFonts w:hint="eastAsia"/>
                <w:szCs w:val="28"/>
              </w:rPr>
              <w:instrText>病例组</w:instrText>
            </w:r>
            <w:r w:rsidRPr="00891819">
              <w:rPr>
                <w:rFonts w:hint="eastAsia"/>
                <w:szCs w:val="28"/>
              </w:rPr>
              <w:instrText>,</w:instrText>
            </w:r>
            <w:r w:rsidRPr="00891819">
              <w:rPr>
                <w:rFonts w:hint="eastAsia"/>
                <w:szCs w:val="28"/>
              </w:rPr>
              <w:instrText>其中神经症组</w:instrText>
            </w:r>
            <w:r w:rsidRPr="00891819">
              <w:rPr>
                <w:rFonts w:hint="eastAsia"/>
                <w:szCs w:val="28"/>
              </w:rPr>
              <w:instrText>42</w:instrText>
            </w:r>
            <w:r w:rsidRPr="00891819">
              <w:rPr>
                <w:rFonts w:hint="eastAsia"/>
                <w:szCs w:val="28"/>
              </w:rPr>
              <w:instrText>例</w:instrText>
            </w:r>
            <w:r w:rsidRPr="00891819">
              <w:rPr>
                <w:rFonts w:hint="eastAsia"/>
                <w:szCs w:val="28"/>
              </w:rPr>
              <w:instrText>,</w:instrText>
            </w:r>
            <w:r w:rsidRPr="00891819">
              <w:rPr>
                <w:rFonts w:hint="eastAsia"/>
                <w:szCs w:val="28"/>
              </w:rPr>
              <w:instrText>抑郁组</w:instrText>
            </w:r>
            <w:r w:rsidRPr="00891819">
              <w:rPr>
                <w:rFonts w:hint="eastAsia"/>
                <w:szCs w:val="28"/>
              </w:rPr>
              <w:instrText>25</w:instrText>
            </w:r>
            <w:r w:rsidRPr="00891819">
              <w:rPr>
                <w:rFonts w:hint="eastAsia"/>
                <w:szCs w:val="28"/>
              </w:rPr>
              <w:instrText>例</w:instrText>
            </w:r>
            <w:r w:rsidRPr="00891819">
              <w:rPr>
                <w:rFonts w:hint="eastAsia"/>
                <w:szCs w:val="28"/>
              </w:rPr>
              <w:instrText>),</w:instrText>
            </w:r>
            <w:r w:rsidRPr="00891819">
              <w:rPr>
                <w:rFonts w:hint="eastAsia"/>
                <w:szCs w:val="28"/>
              </w:rPr>
              <w:instrText>陪伴患者就诊的无精神障碍亲属</w:instrText>
            </w:r>
            <w:r w:rsidRPr="00891819">
              <w:rPr>
                <w:rFonts w:hint="eastAsia"/>
                <w:szCs w:val="28"/>
              </w:rPr>
              <w:instrText>29</w:instrText>
            </w:r>
            <w:r w:rsidRPr="00891819">
              <w:rPr>
                <w:rFonts w:hint="eastAsia"/>
                <w:szCs w:val="28"/>
              </w:rPr>
              <w:instrText>例</w:instrText>
            </w:r>
            <w:r w:rsidRPr="00891819">
              <w:rPr>
                <w:rFonts w:hint="eastAsia"/>
                <w:szCs w:val="28"/>
              </w:rPr>
              <w:instrText>(</w:instrText>
            </w:r>
            <w:r w:rsidRPr="00891819">
              <w:rPr>
                <w:rFonts w:hint="eastAsia"/>
                <w:szCs w:val="28"/>
              </w:rPr>
              <w:instrText>对照组</w:instrText>
            </w:r>
            <w:r w:rsidRPr="00891819">
              <w:rPr>
                <w:rFonts w:hint="eastAsia"/>
                <w:szCs w:val="28"/>
              </w:rPr>
              <w:instrText>),</w:instrText>
            </w:r>
            <w:r w:rsidRPr="00891819">
              <w:rPr>
                <w:rFonts w:hint="eastAsia"/>
                <w:szCs w:val="28"/>
              </w:rPr>
              <w:instrText>诊断由精神科医生按国际疾病和相关健康问题分类第</w:instrText>
            </w:r>
            <w:r w:rsidRPr="00891819">
              <w:rPr>
                <w:rFonts w:hint="eastAsia"/>
                <w:szCs w:val="28"/>
              </w:rPr>
              <w:instrText>10</w:instrText>
            </w:r>
            <w:r w:rsidRPr="00891819">
              <w:rPr>
                <w:rFonts w:hint="eastAsia"/>
                <w:szCs w:val="28"/>
              </w:rPr>
              <w:instrText>版</w:instrText>
            </w:r>
            <w:r w:rsidRPr="00891819">
              <w:rPr>
                <w:rFonts w:hint="eastAsia"/>
                <w:szCs w:val="28"/>
              </w:rPr>
              <w:instrText>(ICD-10)</w:instrText>
            </w:r>
            <w:r w:rsidRPr="00891819">
              <w:rPr>
                <w:rFonts w:hint="eastAsia"/>
                <w:szCs w:val="28"/>
              </w:rPr>
              <w:instrText>标准做出。对照组按照简明国际神经精神访谈</w:instrText>
            </w:r>
            <w:r w:rsidRPr="00891819">
              <w:rPr>
                <w:rFonts w:hint="eastAsia"/>
                <w:szCs w:val="28"/>
              </w:rPr>
              <w:instrText>(M.I.N.I.)</w:instrText>
            </w:r>
            <w:r w:rsidRPr="00891819">
              <w:rPr>
                <w:rFonts w:hint="eastAsia"/>
                <w:szCs w:val="28"/>
              </w:rPr>
              <w:instrText>结果除外存在精神障碍。然后请患者及对照组家属独立填写</w:instrText>
            </w:r>
            <w:r w:rsidRPr="00891819">
              <w:rPr>
                <w:rFonts w:hint="eastAsia"/>
                <w:szCs w:val="28"/>
              </w:rPr>
              <w:instrText>SAS</w:instrText>
            </w:r>
            <w:r w:rsidRPr="00891819">
              <w:rPr>
                <w:rFonts w:hint="eastAsia"/>
                <w:szCs w:val="28"/>
              </w:rPr>
              <w:instrText>和</w:instrText>
            </w:r>
            <w:r w:rsidRPr="00891819">
              <w:rPr>
                <w:rFonts w:hint="eastAsia"/>
                <w:szCs w:val="28"/>
              </w:rPr>
              <w:instrText>SDS,</w:instrText>
            </w:r>
            <w:r w:rsidRPr="00891819">
              <w:rPr>
                <w:rFonts w:hint="eastAsia"/>
                <w:szCs w:val="28"/>
              </w:rPr>
              <w:instrText>并由另一位精神科医生采用汉密顿焦虑量表</w:instrText>
            </w:r>
            <w:r w:rsidRPr="00891819">
              <w:rPr>
                <w:rFonts w:hint="eastAsia"/>
                <w:szCs w:val="28"/>
              </w:rPr>
              <w:instrText>(HAMA)</w:instrText>
            </w:r>
            <w:r w:rsidRPr="00891819">
              <w:rPr>
                <w:rFonts w:hint="eastAsia"/>
                <w:szCs w:val="28"/>
              </w:rPr>
              <w:instrText>和抑郁量表</w:instrText>
            </w:r>
            <w:r w:rsidRPr="00891819">
              <w:rPr>
                <w:rFonts w:hint="eastAsia"/>
                <w:szCs w:val="28"/>
              </w:rPr>
              <w:instrText>(HAMD)</w:instrText>
            </w:r>
            <w:r w:rsidRPr="00891819">
              <w:rPr>
                <w:rFonts w:hint="eastAsia"/>
                <w:szCs w:val="28"/>
              </w:rPr>
              <w:instrText>评定患者的症状程度。结果</w:instrText>
            </w:r>
            <w:r w:rsidRPr="00891819">
              <w:rPr>
                <w:rFonts w:hint="eastAsia"/>
                <w:szCs w:val="28"/>
              </w:rPr>
              <w:instrText>:</w:instrText>
            </w:r>
            <w:r w:rsidRPr="00891819">
              <w:rPr>
                <w:rFonts w:hint="eastAsia"/>
                <w:szCs w:val="28"/>
              </w:rPr>
              <w:instrText>病例组</w:instrText>
            </w:r>
            <w:r w:rsidRPr="00891819">
              <w:rPr>
                <w:rFonts w:hint="eastAsia"/>
                <w:szCs w:val="28"/>
              </w:rPr>
              <w:instrText>SAS</w:instrText>
            </w:r>
            <w:r w:rsidRPr="00891819">
              <w:rPr>
                <w:rFonts w:hint="eastAsia"/>
                <w:szCs w:val="28"/>
              </w:rPr>
              <w:instrText>及</w:instrText>
            </w:r>
            <w:r w:rsidRPr="00891819">
              <w:rPr>
                <w:rFonts w:hint="eastAsia"/>
                <w:szCs w:val="28"/>
              </w:rPr>
              <w:instrText>SDS</w:instrText>
            </w:r>
            <w:r w:rsidRPr="00891819">
              <w:rPr>
                <w:rFonts w:hint="eastAsia"/>
                <w:szCs w:val="28"/>
              </w:rPr>
              <w:instrText>得分均高于对照组</w:instrText>
            </w:r>
            <w:r w:rsidRPr="00891819">
              <w:rPr>
                <w:rFonts w:hint="eastAsia"/>
                <w:szCs w:val="28"/>
              </w:rPr>
              <w:instrText>[(41.5</w:instrText>
            </w:r>
            <w:r w:rsidRPr="00891819">
              <w:rPr>
                <w:rFonts w:hint="eastAsia"/>
                <w:szCs w:val="28"/>
              </w:rPr>
              <w:instrText>±</w:instrText>
            </w:r>
            <w:r w:rsidRPr="00891819">
              <w:rPr>
                <w:rFonts w:hint="eastAsia"/>
                <w:szCs w:val="28"/>
              </w:rPr>
              <w:instrText>9.0)vs.(33.6</w:instrText>
            </w:r>
            <w:r w:rsidRPr="00891819">
              <w:rPr>
                <w:rFonts w:hint="eastAsia"/>
                <w:szCs w:val="28"/>
              </w:rPr>
              <w:instrText>±</w:instrText>
            </w:r>
            <w:r w:rsidRPr="00891819">
              <w:rPr>
                <w:rFonts w:hint="eastAsia"/>
                <w:szCs w:val="28"/>
              </w:rPr>
              <w:instrText>6.7);(46.5</w:instrText>
            </w:r>
            <w:r w:rsidRPr="00891819">
              <w:rPr>
                <w:rFonts w:hint="eastAsia"/>
                <w:szCs w:val="28"/>
              </w:rPr>
              <w:instrText>±</w:instrText>
            </w:r>
            <w:r w:rsidRPr="00891819">
              <w:rPr>
                <w:rFonts w:hint="eastAsia"/>
                <w:szCs w:val="28"/>
              </w:rPr>
              <w:instrText>10.3)vs.(35.9</w:instrText>
            </w:r>
            <w:r w:rsidRPr="00891819">
              <w:rPr>
                <w:rFonts w:hint="eastAsia"/>
                <w:szCs w:val="28"/>
              </w:rPr>
              <w:instrText>±</w:instrText>
            </w:r>
            <w:r w:rsidRPr="00891819">
              <w:rPr>
                <w:rFonts w:hint="eastAsia"/>
                <w:szCs w:val="28"/>
              </w:rPr>
              <w:instrText>9.7);</w:instrText>
            </w:r>
            <w:r w:rsidRPr="00891819">
              <w:rPr>
                <w:rFonts w:hint="eastAsia"/>
                <w:szCs w:val="28"/>
              </w:rPr>
              <w:instrText>均</w:instrText>
            </w:r>
            <w:r w:rsidRPr="00891819">
              <w:rPr>
                <w:rFonts w:hint="eastAsia"/>
                <w:szCs w:val="28"/>
              </w:rPr>
              <w:instrText>P&lt;0.001]</w:instrText>
            </w:r>
            <w:r w:rsidRPr="00891819">
              <w:rPr>
                <w:rFonts w:hint="eastAsia"/>
                <w:szCs w:val="28"/>
              </w:rPr>
              <w:instrText>。</w:instrText>
            </w:r>
            <w:r w:rsidRPr="00891819">
              <w:rPr>
                <w:rFonts w:hint="eastAsia"/>
                <w:szCs w:val="28"/>
              </w:rPr>
              <w:instrText>SAS</w:instrText>
            </w:r>
            <w:r w:rsidRPr="00891819">
              <w:rPr>
                <w:rFonts w:hint="eastAsia"/>
                <w:szCs w:val="28"/>
              </w:rPr>
              <w:instrText>与</w:instrText>
            </w:r>
            <w:r w:rsidRPr="00891819">
              <w:rPr>
                <w:rFonts w:hint="eastAsia"/>
                <w:szCs w:val="28"/>
              </w:rPr>
              <w:instrText>SDS</w:instrText>
            </w:r>
            <w:r w:rsidRPr="00891819">
              <w:rPr>
                <w:rFonts w:hint="eastAsia"/>
                <w:szCs w:val="28"/>
              </w:rPr>
              <w:instrText>的</w:instrText>
            </w:r>
            <w:r w:rsidRPr="00891819">
              <w:rPr>
                <w:rFonts w:hint="eastAsia"/>
                <w:szCs w:val="28"/>
              </w:rPr>
              <w:instrText>ROC</w:instrText>
            </w:r>
            <w:r w:rsidRPr="00891819">
              <w:rPr>
                <w:rFonts w:hint="eastAsia"/>
                <w:szCs w:val="28"/>
              </w:rPr>
              <w:instrText>工作曲线下面积均</w:instrText>
            </w:r>
            <w:r w:rsidRPr="00891819">
              <w:rPr>
                <w:rFonts w:hint="eastAsia"/>
                <w:szCs w:val="28"/>
              </w:rPr>
              <w:instrText>&lt;0.7;</w:instrText>
            </w:r>
            <w:r w:rsidRPr="00891819">
              <w:rPr>
                <w:rFonts w:hint="eastAsia"/>
                <w:szCs w:val="28"/>
              </w:rPr>
              <w:instrText>采用</w:instrText>
            </w:r>
            <w:r w:rsidRPr="00891819">
              <w:rPr>
                <w:rFonts w:hint="eastAsia"/>
                <w:szCs w:val="28"/>
              </w:rPr>
              <w:instrText>40</w:instrText>
            </w:r>
            <w:r w:rsidRPr="00891819">
              <w:rPr>
                <w:rFonts w:hint="eastAsia"/>
                <w:szCs w:val="28"/>
              </w:rPr>
              <w:instrText>分为划界值</w:instrText>
            </w:r>
            <w:r w:rsidRPr="00891819">
              <w:rPr>
                <w:rFonts w:hint="eastAsia"/>
                <w:szCs w:val="28"/>
              </w:rPr>
              <w:instrText>,</w:instrText>
            </w:r>
            <w:r w:rsidRPr="00891819">
              <w:rPr>
                <w:rFonts w:hint="eastAsia"/>
                <w:szCs w:val="28"/>
              </w:rPr>
              <w:instrText>敏感度和特异度均不理想</w:instrText>
            </w:r>
            <w:r w:rsidRPr="00891819">
              <w:rPr>
                <w:rFonts w:hint="eastAsia"/>
                <w:szCs w:val="28"/>
              </w:rPr>
              <w:instrText>(</w:instrText>
            </w:r>
            <w:r w:rsidRPr="00891819">
              <w:rPr>
                <w:rFonts w:hint="eastAsia"/>
                <w:szCs w:val="28"/>
              </w:rPr>
              <w:instrText>如</w:instrText>
            </w:r>
            <w:r w:rsidRPr="00891819">
              <w:rPr>
                <w:rFonts w:hint="eastAsia"/>
                <w:szCs w:val="28"/>
              </w:rPr>
              <w:instrText>SAS</w:instrText>
            </w:r>
            <w:r w:rsidRPr="00891819">
              <w:rPr>
                <w:rFonts w:hint="eastAsia"/>
                <w:szCs w:val="28"/>
              </w:rPr>
              <w:instrText>敏感度仅为</w:instrText>
            </w:r>
            <w:r w:rsidRPr="00891819">
              <w:rPr>
                <w:rFonts w:hint="eastAsia"/>
                <w:szCs w:val="28"/>
              </w:rPr>
              <w:instrText>57%;SDS</w:instrText>
            </w:r>
            <w:r w:rsidRPr="00891819">
              <w:rPr>
                <w:rFonts w:hint="eastAsia"/>
                <w:szCs w:val="28"/>
              </w:rPr>
              <w:instrText>特异度只有</w:instrText>
            </w:r>
            <w:r w:rsidRPr="00891819">
              <w:rPr>
                <w:rFonts w:hint="eastAsia"/>
                <w:szCs w:val="28"/>
              </w:rPr>
              <w:instrText>36%)</w:instrText>
            </w:r>
            <w:r w:rsidRPr="00891819">
              <w:rPr>
                <w:rFonts w:hint="eastAsia"/>
                <w:szCs w:val="28"/>
              </w:rPr>
              <w:instrText>。若抽取其中更敏感的</w:instrText>
            </w:r>
            <w:r w:rsidRPr="00891819">
              <w:rPr>
                <w:rFonts w:hint="eastAsia"/>
                <w:szCs w:val="28"/>
              </w:rPr>
              <w:instrText>8</w:instrText>
            </w:r>
            <w:r w:rsidRPr="00891819">
              <w:rPr>
                <w:rFonts w:hint="eastAsia"/>
                <w:szCs w:val="28"/>
              </w:rPr>
              <w:instrText>个条目</w:instrText>
            </w:r>
            <w:r w:rsidRPr="00891819">
              <w:rPr>
                <w:rFonts w:hint="eastAsia"/>
                <w:szCs w:val="28"/>
              </w:rPr>
              <w:instrText>,</w:instrText>
            </w:r>
            <w:r w:rsidRPr="00891819">
              <w:rPr>
                <w:rFonts w:hint="eastAsia"/>
                <w:szCs w:val="28"/>
              </w:rPr>
              <w:instrText>可以使</w:instrText>
            </w:r>
            <w:r w:rsidRPr="00891819">
              <w:rPr>
                <w:rFonts w:hint="eastAsia"/>
                <w:szCs w:val="28"/>
              </w:rPr>
              <w:instrText>ROC</w:instrText>
            </w:r>
            <w:r w:rsidRPr="00891819">
              <w:rPr>
                <w:rFonts w:hint="eastAsia"/>
                <w:szCs w:val="28"/>
              </w:rPr>
              <w:instrText>工作曲线下面积达到</w:instrText>
            </w:r>
            <w:r w:rsidRPr="00891819">
              <w:rPr>
                <w:rFonts w:hint="eastAsia"/>
                <w:szCs w:val="28"/>
              </w:rPr>
              <w:instrText>0.8</w:instrText>
            </w:r>
            <w:r w:rsidRPr="00891819">
              <w:rPr>
                <w:rFonts w:hint="eastAsia"/>
                <w:szCs w:val="28"/>
              </w:rPr>
              <w:instrText>以上。无论是神经症组还是抑郁组</w:instrText>
            </w:r>
            <w:r w:rsidRPr="00891819">
              <w:rPr>
                <w:rFonts w:hint="eastAsia"/>
                <w:szCs w:val="28"/>
              </w:rPr>
              <w:instrText>,SAS</w:instrText>
            </w:r>
            <w:r w:rsidRPr="00891819">
              <w:rPr>
                <w:rFonts w:hint="eastAsia"/>
                <w:szCs w:val="28"/>
              </w:rPr>
              <w:instrText>等级与医生用</w:instrText>
            </w:r>
            <w:r w:rsidRPr="00891819">
              <w:rPr>
                <w:rFonts w:hint="eastAsia"/>
                <w:szCs w:val="28"/>
              </w:rPr>
              <w:instrText>HAM A</w:instrText>
            </w:r>
            <w:r w:rsidRPr="00891819">
              <w:rPr>
                <w:rFonts w:hint="eastAsia"/>
                <w:szCs w:val="28"/>
              </w:rPr>
              <w:instrText>得出的严重程度、</w:instrText>
            </w:r>
            <w:r w:rsidRPr="00891819">
              <w:rPr>
                <w:rFonts w:hint="eastAsia"/>
                <w:szCs w:val="28"/>
              </w:rPr>
              <w:instrText>SDS</w:instrText>
            </w:r>
            <w:r w:rsidRPr="00891819">
              <w:rPr>
                <w:rFonts w:hint="eastAsia"/>
                <w:szCs w:val="28"/>
              </w:rPr>
              <w:instrText>等级与用</w:instrText>
            </w:r>
            <w:r w:rsidRPr="00891819">
              <w:rPr>
                <w:rFonts w:hint="eastAsia"/>
                <w:szCs w:val="28"/>
              </w:rPr>
              <w:instrText>HAM D</w:instrText>
            </w:r>
            <w:r w:rsidRPr="00891819">
              <w:rPr>
                <w:rFonts w:hint="eastAsia"/>
                <w:szCs w:val="28"/>
              </w:rPr>
              <w:instrText>得出的症状程度</w:instrText>
            </w:r>
            <w:r w:rsidRPr="00891819">
              <w:rPr>
                <w:rFonts w:hint="eastAsia"/>
                <w:szCs w:val="28"/>
              </w:rPr>
              <w:instrText>,</w:instrText>
            </w:r>
            <w:r w:rsidRPr="00891819">
              <w:rPr>
                <w:rFonts w:hint="eastAsia"/>
                <w:szCs w:val="28"/>
              </w:rPr>
              <w:instrText>一致性不高</w:instrText>
            </w:r>
            <w:r w:rsidRPr="00891819">
              <w:rPr>
                <w:rFonts w:hint="eastAsia"/>
                <w:szCs w:val="28"/>
              </w:rPr>
              <w:instrText>,Kappa</w:instrText>
            </w:r>
            <w:r w:rsidRPr="00891819">
              <w:rPr>
                <w:rFonts w:hint="eastAsia"/>
                <w:szCs w:val="28"/>
              </w:rPr>
              <w:instrText>均为</w:instrText>
            </w:r>
            <w:r w:rsidRPr="00891819">
              <w:rPr>
                <w:rFonts w:hint="eastAsia"/>
                <w:szCs w:val="28"/>
              </w:rPr>
              <w:instrText>0.3</w:instrText>
            </w:r>
            <w:r w:rsidRPr="00891819">
              <w:rPr>
                <w:rFonts w:hint="eastAsia"/>
                <w:szCs w:val="28"/>
              </w:rPr>
              <w:instrText>左右。结论</w:instrText>
            </w:r>
            <w:r w:rsidRPr="00891819">
              <w:rPr>
                <w:rFonts w:hint="eastAsia"/>
                <w:szCs w:val="28"/>
              </w:rPr>
              <w:instrText>:</w:instrText>
            </w:r>
            <w:r w:rsidRPr="00891819">
              <w:rPr>
                <w:rFonts w:hint="eastAsia"/>
                <w:szCs w:val="28"/>
              </w:rPr>
              <w:instrText>采用</w:instrText>
            </w:r>
            <w:r w:rsidRPr="00891819">
              <w:rPr>
                <w:rFonts w:hint="eastAsia"/>
                <w:szCs w:val="28"/>
              </w:rPr>
              <w:instrText>SAS</w:instrText>
            </w:r>
            <w:r w:rsidRPr="00891819">
              <w:rPr>
                <w:rFonts w:hint="eastAsia"/>
                <w:szCs w:val="28"/>
              </w:rPr>
              <w:instrText>和</w:instrText>
            </w:r>
            <w:r w:rsidRPr="00891819">
              <w:rPr>
                <w:rFonts w:hint="eastAsia"/>
                <w:szCs w:val="28"/>
              </w:rPr>
              <w:instrText>SDS</w:instrText>
            </w:r>
            <w:r w:rsidRPr="00891819">
              <w:rPr>
                <w:rFonts w:hint="eastAsia"/>
                <w:szCs w:val="28"/>
              </w:rPr>
              <w:instrText>区分非精神病性障碍就诊者和一般陪诊家属效度不好</w:instrText>
            </w:r>
            <w:r w:rsidRPr="00891819">
              <w:rPr>
                <w:rFonts w:hint="eastAsia"/>
                <w:szCs w:val="28"/>
              </w:rPr>
              <w:instrText>,</w:instrText>
            </w:r>
            <w:r w:rsidRPr="00891819">
              <w:rPr>
                <w:rFonts w:hint="eastAsia"/>
                <w:szCs w:val="28"/>
              </w:rPr>
              <w:instrText>若用于筛查目的</w:instrText>
            </w:r>
            <w:r w:rsidRPr="00891819">
              <w:rPr>
                <w:rFonts w:hint="eastAsia"/>
                <w:szCs w:val="28"/>
              </w:rPr>
              <w:instrText>,</w:instrText>
            </w:r>
            <w:r w:rsidRPr="00891819">
              <w:rPr>
                <w:rFonts w:hint="eastAsia"/>
                <w:szCs w:val="28"/>
              </w:rPr>
              <w:instrText>可以从中抽取敏感性更强的条目组合为更简便的工具。自评量表得出的程度不能直接等同于医生评定的临床症状严重程度</w:instrText>
            </w:r>
            <w:r w:rsidRPr="00891819">
              <w:rPr>
                <w:rFonts w:hint="eastAsia"/>
                <w:szCs w:val="28"/>
              </w:rPr>
              <w:instrText>,</w:instrText>
            </w:r>
            <w:r w:rsidRPr="00891819">
              <w:rPr>
                <w:rFonts w:hint="eastAsia"/>
                <w:szCs w:val="28"/>
              </w:rPr>
              <w:instrText>若用于标定临床症状程度</w:instrText>
            </w:r>
            <w:r w:rsidRPr="00891819">
              <w:rPr>
                <w:rFonts w:hint="eastAsia"/>
                <w:szCs w:val="28"/>
              </w:rPr>
              <w:instrText>,</w:instrText>
            </w:r>
            <w:r w:rsidRPr="00891819">
              <w:rPr>
                <w:rFonts w:hint="eastAsia"/>
                <w:szCs w:val="28"/>
              </w:rPr>
              <w:instrText>需要调整界值。</w:instrText>
            </w:r>
            <w:r w:rsidRPr="00891819">
              <w:rPr>
                <w:rFonts w:hint="eastAsia"/>
                <w:szCs w:val="28"/>
              </w:rPr>
              <w:instrText>","container-title":"</w:instrText>
            </w:r>
            <w:r w:rsidRPr="00891819">
              <w:rPr>
                <w:rFonts w:hint="eastAsia"/>
                <w:szCs w:val="28"/>
              </w:rPr>
              <w:instrText>中国心理卫生杂志</w:instrText>
            </w:r>
            <w:r w:rsidRPr="00891819">
              <w:rPr>
                <w:rFonts w:hint="eastAsia"/>
                <w:szCs w:val="28"/>
              </w:rPr>
              <w:instrText>","ISSN":"1000-6729","issue":"9","language":"zh","note":"3281 citations(CNKI)[2024-1-25]","page":"676-679","source":"CNKI","title":"</w:instrText>
            </w:r>
            <w:r w:rsidRPr="00891819">
              <w:rPr>
                <w:rFonts w:hint="eastAsia"/>
                <w:szCs w:val="28"/>
              </w:rPr>
              <w:instrText>焦虑及抑郁自评量表的临床效度</w:instrText>
            </w:r>
            <w:r w:rsidRPr="00891819">
              <w:rPr>
                <w:rFonts w:hint="eastAsia"/>
                <w:szCs w:val="28"/>
              </w:rPr>
              <w:instrText>","volume":"26","author":[{"literal":"</w:instrText>
            </w:r>
            <w:r w:rsidRPr="00891819">
              <w:rPr>
                <w:rFonts w:hint="eastAsia"/>
                <w:szCs w:val="28"/>
              </w:rPr>
              <w:instrText>段泉泉</w:instrText>
            </w:r>
            <w:r w:rsidRPr="00891819">
              <w:rPr>
                <w:rFonts w:hint="eastAsia"/>
                <w:szCs w:val="28"/>
              </w:rPr>
              <w:instrText>"},{"literal":"</w:instrText>
            </w:r>
            <w:r w:rsidRPr="00891819">
              <w:rPr>
                <w:rFonts w:hint="eastAsia"/>
                <w:szCs w:val="28"/>
              </w:rPr>
              <w:instrText>胜利</w:instrText>
            </w:r>
            <w:r w:rsidRPr="00891819">
              <w:rPr>
                <w:rFonts w:hint="eastAsia"/>
                <w:szCs w:val="28"/>
              </w:rPr>
              <w:instrText>"}],"issued":{"date-parts":[["2012"]]}}}</w:instrText>
            </w:r>
            <w:r w:rsidRPr="00891819">
              <w:rPr>
                <w:szCs w:val="28"/>
              </w:rPr>
              <w:instrText xml:space="preserve">],"schema":"https://github.com/citation-style-language/schema/raw/master/csl-citation.json"} </w:instrText>
            </w:r>
            <w:r w:rsidRPr="00891819">
              <w:rPr>
                <w:szCs w:val="28"/>
              </w:rPr>
              <w:fldChar w:fldCharType="separate"/>
            </w:r>
            <w:r w:rsidR="003D2B69" w:rsidRPr="00891819">
              <w:rPr>
                <w:rFonts w:hint="eastAsia"/>
                <w:szCs w:val="28"/>
              </w:rPr>
              <w:t>段泉泉等</w:t>
            </w:r>
            <w:r w:rsidR="003D2B69" w:rsidRPr="00891819">
              <w:rPr>
                <w:rFonts w:hint="eastAsia"/>
                <w:szCs w:val="28"/>
              </w:rPr>
              <w:t>(</w:t>
            </w:r>
            <w:r w:rsidR="003D2B69" w:rsidRPr="00545B57">
              <w:rPr>
                <w:rStyle w:val="innerzoteroCitation"/>
                <w:rFonts w:hint="eastAsia"/>
              </w:rPr>
              <w:t>2012</w:t>
            </w:r>
            <w:r w:rsidR="003D2B69" w:rsidRPr="00891819">
              <w:rPr>
                <w:rFonts w:hint="eastAsia"/>
                <w:szCs w:val="28"/>
              </w:rPr>
              <w:t>)</w:t>
            </w:r>
            <w:r w:rsidRPr="00891819">
              <w:rPr>
                <w:szCs w:val="28"/>
              </w:rPr>
              <w:fldChar w:fldCharType="end"/>
            </w:r>
            <w:r w:rsidRPr="00891819">
              <w:rPr>
                <w:rFonts w:hint="eastAsia"/>
                <w:szCs w:val="28"/>
              </w:rPr>
              <w:t>,</w:t>
            </w:r>
            <w:r w:rsidRPr="00891819">
              <w:rPr>
                <w:szCs w:val="28"/>
              </w:rPr>
              <w:t xml:space="preserve"> </w:t>
            </w:r>
            <w:r w:rsidRPr="00891819">
              <w:rPr>
                <w:szCs w:val="28"/>
              </w:rPr>
              <w:fldChar w:fldCharType="begin"/>
            </w:r>
            <w:r w:rsidRPr="00891819">
              <w:rPr>
                <w:rFonts w:hint="eastAsia"/>
                <w:szCs w:val="28"/>
              </w:rPr>
              <w:instrText xml:space="preserve"> ADDIN ZOTERO_ITEM CSL_CITATION {"citationID":"THcyCMym","properties":{"custom":"</w:instrText>
            </w:r>
            <w:r w:rsidRPr="00891819">
              <w:rPr>
                <w:rFonts w:hint="eastAsia"/>
                <w:szCs w:val="28"/>
              </w:rPr>
              <w:instrText>郑世华等</w:instrText>
            </w:r>
            <w:r w:rsidRPr="00891819">
              <w:rPr>
                <w:rFonts w:hint="eastAsia"/>
                <w:szCs w:val="28"/>
              </w:rPr>
              <w:instrText>(2016)","formattedCitation":"</w:instrText>
            </w:r>
            <w:r w:rsidRPr="00891819">
              <w:rPr>
                <w:rFonts w:hint="eastAsia"/>
                <w:szCs w:val="28"/>
              </w:rPr>
              <w:instrText>郑世华等</w:instrText>
            </w:r>
            <w:r w:rsidRPr="00891819">
              <w:rPr>
                <w:rFonts w:hint="eastAsia"/>
                <w:szCs w:val="28"/>
              </w:rPr>
              <w:instrText>(2016)","plainCitation":"</w:instrText>
            </w:r>
            <w:r w:rsidRPr="00891819">
              <w:rPr>
                <w:rFonts w:hint="eastAsia"/>
                <w:szCs w:val="28"/>
              </w:rPr>
              <w:instrText>郑世华等</w:instrText>
            </w:r>
            <w:r w:rsidRPr="00891819">
              <w:rPr>
                <w:rFonts w:hint="eastAsia"/>
                <w:szCs w:val="28"/>
              </w:rPr>
              <w:instrText>(2016)","noteIndex":0},"citationItems":[{"id":467,"uris":["http://zotero.org/users/local/eoP0LvSC/items/XX85LZXA"],"itemData":{"id":467,"type":"article-journal","abstract":"</w:instrText>
            </w:r>
            <w:r w:rsidRPr="00891819">
              <w:rPr>
                <w:rFonts w:hint="eastAsia"/>
                <w:szCs w:val="28"/>
              </w:rPr>
              <w:instrText>目的了解宜昌某高校在校大学生抑郁和焦虑现状及影响因素。方法分层随机抽取宜昌某高校医科、理工科、文科本科生各</w:instrText>
            </w:r>
            <w:r w:rsidRPr="00891819">
              <w:rPr>
                <w:rFonts w:hint="eastAsia"/>
                <w:szCs w:val="28"/>
              </w:rPr>
              <w:instrText>115</w:instrText>
            </w:r>
            <w:r w:rsidRPr="00891819">
              <w:rPr>
                <w:rFonts w:hint="eastAsia"/>
                <w:szCs w:val="28"/>
              </w:rPr>
              <w:instrText>人</w:instrText>
            </w:r>
            <w:r w:rsidRPr="00891819">
              <w:rPr>
                <w:rFonts w:hint="eastAsia"/>
                <w:szCs w:val="28"/>
              </w:rPr>
              <w:instrText>,</w:instrText>
            </w:r>
            <w:r w:rsidRPr="00891819">
              <w:rPr>
                <w:rFonts w:hint="eastAsia"/>
                <w:szCs w:val="28"/>
              </w:rPr>
              <w:instrText>使用自评抑郁量表和焦虑自评量表进行问卷调查。结果宜昌某高校在校大学生抑郁发生率</w:instrText>
            </w:r>
            <w:r w:rsidRPr="00891819">
              <w:rPr>
                <w:rFonts w:hint="eastAsia"/>
                <w:szCs w:val="28"/>
              </w:rPr>
              <w:instrText>31.2%,</w:instrText>
            </w:r>
            <w:r w:rsidRPr="00891819">
              <w:rPr>
                <w:rFonts w:hint="eastAsia"/>
                <w:szCs w:val="28"/>
              </w:rPr>
              <w:instrText>焦虑发生率</w:instrText>
            </w:r>
            <w:r w:rsidRPr="00891819">
              <w:rPr>
                <w:rFonts w:hint="eastAsia"/>
                <w:szCs w:val="28"/>
              </w:rPr>
              <w:instrText>24.7%;</w:instrText>
            </w:r>
            <w:r w:rsidRPr="00891819">
              <w:rPr>
                <w:rFonts w:hint="eastAsia"/>
                <w:szCs w:val="28"/>
              </w:rPr>
              <w:instrText>大学生的抑郁、焦虑发生率与所在年级、家庭经济状况、是否来自单亲家庭、是否有网瘾和是否爱好体育运动等因素有关</w:instrText>
            </w:r>
            <w:r w:rsidRPr="00891819">
              <w:rPr>
                <w:rFonts w:hint="eastAsia"/>
                <w:szCs w:val="28"/>
              </w:rPr>
              <w:instrText>(P&lt;0.05)</w:instrText>
            </w:r>
            <w:r w:rsidRPr="00891819">
              <w:rPr>
                <w:rFonts w:hint="eastAsia"/>
                <w:szCs w:val="28"/>
              </w:rPr>
              <w:instrText>。其中</w:instrText>
            </w:r>
            <w:r w:rsidRPr="00891819">
              <w:rPr>
                <w:rFonts w:hint="eastAsia"/>
                <w:szCs w:val="28"/>
              </w:rPr>
              <w:instrText>,</w:instrText>
            </w:r>
            <w:r w:rsidRPr="00891819">
              <w:rPr>
                <w:rFonts w:hint="eastAsia"/>
                <w:szCs w:val="28"/>
              </w:rPr>
              <w:instrText>爱好体育运动是抑郁、焦虑的保护性因素</w:instrText>
            </w:r>
            <w:r w:rsidRPr="00891819">
              <w:rPr>
                <w:rFonts w:hint="eastAsia"/>
                <w:szCs w:val="28"/>
              </w:rPr>
              <w:instrText>;</w:instrText>
            </w:r>
            <w:r w:rsidRPr="00891819">
              <w:rPr>
                <w:rFonts w:hint="eastAsia"/>
                <w:szCs w:val="28"/>
              </w:rPr>
              <w:instrText>高年级、家庭经济状况差、来自单亲家庭、有网瘾则是危险因素。结论宜昌某高校在校大学生抑郁、焦虑状况较严重。诸多因素均会影响大学生抑郁、焦虑的发生。</w:instrText>
            </w:r>
            <w:r w:rsidRPr="00891819">
              <w:rPr>
                <w:rFonts w:hint="eastAsia"/>
                <w:szCs w:val="28"/>
              </w:rPr>
              <w:instrText>","container-title":"</w:instrText>
            </w:r>
            <w:r w:rsidRPr="00891819">
              <w:rPr>
                <w:rFonts w:hint="eastAsia"/>
                <w:szCs w:val="28"/>
              </w:rPr>
              <w:instrText>重庆医学</w:instrText>
            </w:r>
            <w:r w:rsidRPr="00891819">
              <w:rPr>
                <w:rFonts w:hint="eastAsia"/>
                <w:szCs w:val="28"/>
              </w:rPr>
              <w:instrText>","ISSN":"1671-8348","issue":"20","language":"zh","page":"2835-2837","source":"CNKI","title":"</w:instrText>
            </w:r>
            <w:r w:rsidRPr="00891819">
              <w:rPr>
                <w:rFonts w:hint="eastAsia"/>
                <w:szCs w:val="28"/>
              </w:rPr>
              <w:instrText>大学生抑郁和焦虑状况调查及相关因素分析</w:instrText>
            </w:r>
            <w:r w:rsidRPr="00891819">
              <w:rPr>
                <w:rFonts w:hint="eastAsia"/>
                <w:szCs w:val="28"/>
              </w:rPr>
              <w:instrText>","volume":"45","author":[{"literal":"</w:instrText>
            </w:r>
            <w:r w:rsidRPr="00891819">
              <w:rPr>
                <w:rFonts w:hint="eastAsia"/>
                <w:szCs w:val="28"/>
              </w:rPr>
              <w:instrText>郑世华</w:instrText>
            </w:r>
            <w:r w:rsidRPr="00891819">
              <w:rPr>
                <w:rFonts w:hint="eastAsia"/>
                <w:szCs w:val="28"/>
              </w:rPr>
              <w:instrText>"},{"literal":"</w:instrText>
            </w:r>
            <w:r w:rsidRPr="00891819">
              <w:rPr>
                <w:rFonts w:hint="eastAsia"/>
                <w:szCs w:val="28"/>
              </w:rPr>
              <w:instrText>仝巧云</w:instrText>
            </w:r>
            <w:r w:rsidRPr="00891819">
              <w:rPr>
                <w:rFonts w:hint="eastAsia"/>
                <w:szCs w:val="28"/>
              </w:rPr>
              <w:instrText>"},{"literal":"</w:instrText>
            </w:r>
            <w:r w:rsidRPr="00891819">
              <w:rPr>
                <w:rFonts w:hint="eastAsia"/>
                <w:szCs w:val="28"/>
              </w:rPr>
              <w:instrText>郑爱军</w:instrText>
            </w:r>
            <w:r w:rsidRPr="00891819">
              <w:rPr>
                <w:rFonts w:hint="eastAsia"/>
                <w:szCs w:val="28"/>
              </w:rPr>
              <w:instrText xml:space="preserve">"}],"issued":{"date-parts":[["2016"]]}}}],"schema":"https://github.com/citation-style-language/schema/raw/master/csl-citation.json"} </w:instrText>
            </w:r>
            <w:r w:rsidRPr="00891819">
              <w:rPr>
                <w:szCs w:val="28"/>
              </w:rPr>
              <w:fldChar w:fldCharType="separate"/>
            </w:r>
            <w:r w:rsidR="003D2B69" w:rsidRPr="00891819">
              <w:rPr>
                <w:rFonts w:hint="eastAsia"/>
                <w:szCs w:val="28"/>
              </w:rPr>
              <w:t>郑世华等</w:t>
            </w:r>
            <w:r w:rsidR="003D2B69" w:rsidRPr="00891819">
              <w:rPr>
                <w:rFonts w:hint="eastAsia"/>
                <w:szCs w:val="28"/>
              </w:rPr>
              <w:t>(</w:t>
            </w:r>
            <w:r w:rsidR="003D2B69" w:rsidRPr="00545B57">
              <w:rPr>
                <w:rStyle w:val="innerzoteroCitation"/>
                <w:rFonts w:hint="eastAsia"/>
              </w:rPr>
              <w:t>2016</w:t>
            </w:r>
            <w:r w:rsidR="003D2B69" w:rsidRPr="00891819">
              <w:rPr>
                <w:rFonts w:hint="eastAsia"/>
                <w:szCs w:val="28"/>
              </w:rPr>
              <w:t>)</w:t>
            </w:r>
            <w:r w:rsidRPr="00891819">
              <w:rPr>
                <w:szCs w:val="28"/>
              </w:rPr>
              <w:fldChar w:fldCharType="end"/>
            </w:r>
            <w:r w:rsidRPr="00891819">
              <w:rPr>
                <w:rFonts w:hint="eastAsia"/>
                <w:szCs w:val="28"/>
              </w:rPr>
              <w:t>,</w:t>
            </w:r>
            <w:r w:rsidRPr="00891819">
              <w:rPr>
                <w:szCs w:val="28"/>
              </w:rPr>
              <w:t xml:space="preserve"> </w:t>
            </w:r>
            <w:r w:rsidR="00913626" w:rsidRPr="00891819">
              <w:rPr>
                <w:szCs w:val="28"/>
              </w:rPr>
              <w:fldChar w:fldCharType="begin"/>
            </w:r>
            <w:r w:rsidR="00913626" w:rsidRPr="00891819">
              <w:rPr>
                <w:szCs w:val="28"/>
              </w:rPr>
              <w:instrText xml:space="preserve"> ADDIN ZOTERO_ITEM CSL_CITATION {"citationID":"CPB9x9Xl","properties":{"custom":"Zung (1969)","formattedCitation":"Zung (1969)","plainCitation":"Zung (1969)","noteIndex":0},"citationItems":[{"id":477,"uris":["http://zotero.org/users/local/eoP0LvSC/items/QSA4FD9G"],"itemData":{"id":477,"type":"article-journal","container-title":"American Journal of Psychiatry","issue":"1","language":"en","note":"publisher: Am Psychiatric Assoc","page":"116–121","title":"A cross-cultural survey of symptoms in depression","volume":"126","author":[{"family":"Zung","given":"William WK"}],"issued":{"date-parts":[["1969"]]}}}],"schema":"https://github.com/citation-style-language/schema/raw/master/csl-citation.json"} </w:instrText>
            </w:r>
            <w:r w:rsidR="00913626" w:rsidRPr="00891819">
              <w:rPr>
                <w:szCs w:val="28"/>
              </w:rPr>
              <w:fldChar w:fldCharType="separate"/>
            </w:r>
            <w:r w:rsidR="003D2B69" w:rsidRPr="00891819">
              <w:rPr>
                <w:szCs w:val="28"/>
              </w:rPr>
              <w:t>Zung (</w:t>
            </w:r>
            <w:r w:rsidR="003D2B69" w:rsidRPr="00545B57">
              <w:rPr>
                <w:rStyle w:val="innerzoteroCitation"/>
              </w:rPr>
              <w:t>1969</w:t>
            </w:r>
            <w:r w:rsidR="003D2B69" w:rsidRPr="00891819">
              <w:rPr>
                <w:szCs w:val="28"/>
              </w:rPr>
              <w:t>)</w:t>
            </w:r>
            <w:r w:rsidR="00913626" w:rsidRPr="00891819">
              <w:rPr>
                <w:szCs w:val="28"/>
              </w:rPr>
              <w:fldChar w:fldCharType="end"/>
            </w:r>
            <w:r w:rsidRPr="00891819">
              <w:rPr>
                <w:szCs w:val="28"/>
              </w:rPr>
              <w:t xml:space="preserve">, </w:t>
            </w:r>
            <w:r w:rsidRPr="00891819">
              <w:rPr>
                <w:szCs w:val="28"/>
              </w:rPr>
              <w:fldChar w:fldCharType="begin"/>
            </w:r>
            <w:r w:rsidR="00EA62A5" w:rsidRPr="00891819">
              <w:rPr>
                <w:rFonts w:hint="eastAsia"/>
                <w:szCs w:val="28"/>
              </w:rPr>
              <w:instrText xml:space="preserve"> ADDIN ZOTERO_ITEM CSL_CITATION {"citationID":"a1CFdzHO","properties":{"custom":"</w:instrText>
            </w:r>
            <w:r w:rsidR="00EA62A5" w:rsidRPr="00891819">
              <w:rPr>
                <w:rFonts w:hint="eastAsia"/>
                <w:szCs w:val="28"/>
              </w:rPr>
              <w:instrText>王俊等</w:instrText>
            </w:r>
            <w:r w:rsidR="00EA62A5" w:rsidRPr="00891819">
              <w:rPr>
                <w:rFonts w:hint="eastAsia"/>
                <w:szCs w:val="28"/>
              </w:rPr>
              <w:instrText>(2013)","formattedCitation":"</w:instrText>
            </w:r>
            <w:r w:rsidR="00EA62A5" w:rsidRPr="00891819">
              <w:rPr>
                <w:rFonts w:hint="eastAsia"/>
                <w:szCs w:val="28"/>
              </w:rPr>
              <w:instrText>王俊等</w:instrText>
            </w:r>
            <w:r w:rsidR="00EA62A5" w:rsidRPr="00891819">
              <w:rPr>
                <w:rFonts w:hint="eastAsia"/>
                <w:szCs w:val="28"/>
              </w:rPr>
              <w:instrText>(2013)","plainCitation":"</w:instrText>
            </w:r>
            <w:r w:rsidR="00EA62A5" w:rsidRPr="00891819">
              <w:rPr>
                <w:rFonts w:hint="eastAsia"/>
                <w:szCs w:val="28"/>
              </w:rPr>
              <w:instrText>王俊等</w:instrText>
            </w:r>
            <w:r w:rsidR="00EA62A5" w:rsidRPr="00891819">
              <w:rPr>
                <w:rFonts w:hint="eastAsia"/>
                <w:szCs w:val="28"/>
              </w:rPr>
              <w:instrText>(2013)","noteIndex":0},"citationItems":[{"id":460,"uris":["http://zotero.org/users/local/eoP0LvSC/items/CW2CQ4HL"],"itemData":{"id":460,"type":"article-journal","container-title":"</w:instrText>
            </w:r>
            <w:r w:rsidR="00EA62A5" w:rsidRPr="00891819">
              <w:rPr>
                <w:rFonts w:hint="eastAsia"/>
                <w:szCs w:val="28"/>
              </w:rPr>
              <w:instrText>皖南医学院学报</w:instrText>
            </w:r>
            <w:r w:rsidR="00EA62A5" w:rsidRPr="00891819">
              <w:rPr>
                <w:rFonts w:hint="eastAsia"/>
                <w:szCs w:val="28"/>
              </w:rPr>
              <w:instrText>","issue":"2","language":"zh","page":"151-153","title":"</w:instrText>
            </w:r>
            <w:r w:rsidR="00EA62A5" w:rsidRPr="00891819">
              <w:rPr>
                <w:rFonts w:hint="eastAsia"/>
                <w:szCs w:val="28"/>
              </w:rPr>
              <w:instrText>医学院校大学生抑郁情绪与生活事件的相关分析</w:instrText>
            </w:r>
            <w:r w:rsidR="00EA62A5" w:rsidRPr="00891819">
              <w:rPr>
                <w:rFonts w:hint="eastAsia"/>
                <w:szCs w:val="28"/>
              </w:rPr>
              <w:instrText>","volume":"32","author":[{"literal":"</w:instrText>
            </w:r>
            <w:r w:rsidR="00EA62A5" w:rsidRPr="00891819">
              <w:rPr>
                <w:rFonts w:hint="eastAsia"/>
                <w:szCs w:val="28"/>
              </w:rPr>
              <w:instrText>王俊</w:instrText>
            </w:r>
            <w:r w:rsidR="00EA62A5" w:rsidRPr="00891819">
              <w:rPr>
                <w:rFonts w:hint="eastAsia"/>
                <w:szCs w:val="28"/>
              </w:rPr>
              <w:instrText>"},{"literal":"</w:instrText>
            </w:r>
            <w:r w:rsidR="00EA62A5" w:rsidRPr="00891819">
              <w:rPr>
                <w:rFonts w:hint="eastAsia"/>
                <w:szCs w:val="28"/>
              </w:rPr>
              <w:instrText>金岳龙</w:instrText>
            </w:r>
            <w:r w:rsidR="00EA62A5" w:rsidRPr="00891819">
              <w:rPr>
                <w:rFonts w:hint="eastAsia"/>
                <w:szCs w:val="28"/>
              </w:rPr>
              <w:instrText>"},{"literal":"</w:instrText>
            </w:r>
            <w:r w:rsidR="00EA62A5" w:rsidRPr="00891819">
              <w:rPr>
                <w:rFonts w:hint="eastAsia"/>
                <w:szCs w:val="28"/>
              </w:rPr>
              <w:instrText>陈燕</w:instrText>
            </w:r>
            <w:r w:rsidR="00EA62A5" w:rsidRPr="00891819">
              <w:rPr>
                <w:rFonts w:hint="eastAsia"/>
                <w:szCs w:val="28"/>
              </w:rPr>
              <w:instrText>"},{"literal":"</w:instrText>
            </w:r>
            <w:r w:rsidR="00EA62A5" w:rsidRPr="00891819">
              <w:rPr>
                <w:rFonts w:hint="eastAsia"/>
                <w:szCs w:val="28"/>
              </w:rPr>
              <w:instrText>余结根</w:instrText>
            </w:r>
            <w:r w:rsidR="00EA62A5" w:rsidRPr="00891819">
              <w:rPr>
                <w:rFonts w:hint="eastAsia"/>
                <w:szCs w:val="28"/>
              </w:rPr>
              <w:instrText>"},{"literal":"</w:instrText>
            </w:r>
            <w:r w:rsidR="00EA62A5" w:rsidRPr="00891819">
              <w:rPr>
                <w:rFonts w:hint="eastAsia"/>
                <w:szCs w:val="28"/>
              </w:rPr>
              <w:instrText>贺连平</w:instrText>
            </w:r>
            <w:r w:rsidR="00EA62A5" w:rsidRPr="00891819">
              <w:rPr>
                <w:rFonts w:hint="eastAsia"/>
                <w:szCs w:val="28"/>
              </w:rPr>
              <w:instrText>"},{"literal":"</w:instrText>
            </w:r>
            <w:r w:rsidR="00EA62A5" w:rsidRPr="00891819">
              <w:rPr>
                <w:rFonts w:hint="eastAsia"/>
                <w:szCs w:val="28"/>
              </w:rPr>
              <w:instrText>姚应水</w:instrText>
            </w:r>
            <w:r w:rsidR="00EA62A5" w:rsidRPr="00891819">
              <w:rPr>
                <w:rFonts w:hint="eastAsia"/>
                <w:szCs w:val="28"/>
              </w:rPr>
              <w:instrText xml:space="preserve">"}],"issued":{"date-parts":[["2013"]]}}}],"schema":"https://github.com/citation-style-language/schema/raw/master/csl-citation.json"} </w:instrText>
            </w:r>
            <w:r w:rsidRPr="00891819">
              <w:rPr>
                <w:szCs w:val="28"/>
              </w:rPr>
              <w:fldChar w:fldCharType="separate"/>
            </w:r>
            <w:r w:rsidR="003D2B69" w:rsidRPr="00891819">
              <w:rPr>
                <w:rFonts w:hint="eastAsia"/>
                <w:szCs w:val="28"/>
              </w:rPr>
              <w:t>王俊等</w:t>
            </w:r>
            <w:r w:rsidR="003D2B69" w:rsidRPr="00891819">
              <w:rPr>
                <w:rFonts w:hint="eastAsia"/>
                <w:szCs w:val="28"/>
              </w:rPr>
              <w:t>(</w:t>
            </w:r>
            <w:r w:rsidR="003D2B69" w:rsidRPr="00545B57">
              <w:rPr>
                <w:rStyle w:val="innerzoteroCitation"/>
                <w:rFonts w:hint="eastAsia"/>
              </w:rPr>
              <w:t>2013</w:t>
            </w:r>
            <w:r w:rsidR="003D2B69" w:rsidRPr="00891819">
              <w:rPr>
                <w:rFonts w:hint="eastAsia"/>
                <w:szCs w:val="28"/>
              </w:rPr>
              <w:t>)</w:t>
            </w:r>
            <w:r w:rsidRPr="00891819">
              <w:rPr>
                <w:szCs w:val="28"/>
              </w:rPr>
              <w:fldChar w:fldCharType="end"/>
            </w:r>
            <w:r w:rsidR="00913626" w:rsidRPr="00891819">
              <w:rPr>
                <w:rFonts w:hint="eastAsia"/>
                <w:szCs w:val="28"/>
              </w:rPr>
              <w:t>不提供题目</w:t>
            </w:r>
            <w:r w:rsidR="00B410E8" w:rsidRPr="00891819">
              <w:rPr>
                <w:rFonts w:hint="eastAsia"/>
                <w:szCs w:val="28"/>
              </w:rPr>
              <w:t>。</w:t>
            </w:r>
          </w:p>
          <w:p w14:paraId="65D2030E" w14:textId="2C8F9110" w:rsidR="00E124AE" w:rsidRPr="00891819" w:rsidRDefault="00B410E8" w:rsidP="00E124AE">
            <w:pPr>
              <w:spacing w:after="240" w:line="300" w:lineRule="exact"/>
              <w:rPr>
                <w:szCs w:val="28"/>
              </w:rPr>
            </w:pPr>
            <w:r w:rsidRPr="00891819">
              <w:rPr>
                <w:szCs w:val="28"/>
              </w:rPr>
              <w:fldChar w:fldCharType="begin"/>
            </w:r>
            <w:r w:rsidR="00EA62A5" w:rsidRPr="00891819">
              <w:rPr>
                <w:rFonts w:hint="eastAsia"/>
                <w:szCs w:val="28"/>
              </w:rPr>
              <w:instrText xml:space="preserve"> ADDIN ZOTERO_ITEM CSL_CITATION {"citationID":"Jo2kPrLl","properties":{"custom":"</w:instrText>
            </w:r>
            <w:r w:rsidR="00EA62A5" w:rsidRPr="00891819">
              <w:rPr>
                <w:rFonts w:hint="eastAsia"/>
                <w:szCs w:val="28"/>
              </w:rPr>
              <w:instrText>张明园</w:instrText>
            </w:r>
            <w:r w:rsidR="00EA62A5" w:rsidRPr="00891819">
              <w:rPr>
                <w:rFonts w:hint="eastAsia"/>
                <w:szCs w:val="28"/>
              </w:rPr>
              <w:instrText>(1998)","formattedCitation":"</w:instrText>
            </w:r>
            <w:r w:rsidR="00EA62A5" w:rsidRPr="00891819">
              <w:rPr>
                <w:rFonts w:hint="eastAsia"/>
                <w:szCs w:val="28"/>
              </w:rPr>
              <w:instrText>张明园</w:instrText>
            </w:r>
            <w:r w:rsidR="00EA62A5" w:rsidRPr="00891819">
              <w:rPr>
                <w:rFonts w:hint="eastAsia"/>
                <w:szCs w:val="28"/>
              </w:rPr>
              <w:instrText>(1998)","plainCitation":"</w:instrText>
            </w:r>
            <w:r w:rsidR="00EA62A5" w:rsidRPr="00891819">
              <w:rPr>
                <w:rFonts w:hint="eastAsia"/>
                <w:szCs w:val="28"/>
              </w:rPr>
              <w:instrText>张明园</w:instrText>
            </w:r>
            <w:r w:rsidR="00EA62A5" w:rsidRPr="00891819">
              <w:rPr>
                <w:rFonts w:hint="eastAsia"/>
                <w:szCs w:val="28"/>
              </w:rPr>
              <w:instrText>(1998)","noteIndex":0},"citationItems":[{"id":454,"uris":["http://zotero.org/users/local/eoP0LvSC/items/K4DCP9AU"],"itemData":{"id":454,"type":"book","language":"zh","publisher":"</w:instrText>
            </w:r>
            <w:r w:rsidR="00EA62A5" w:rsidRPr="00891819">
              <w:rPr>
                <w:rFonts w:hint="eastAsia"/>
                <w:szCs w:val="28"/>
              </w:rPr>
              <w:instrText>湖南科学技术出版社</w:instrText>
            </w:r>
            <w:r w:rsidR="00EA62A5" w:rsidRPr="00891819">
              <w:rPr>
                <w:rFonts w:hint="eastAsia"/>
                <w:szCs w:val="28"/>
              </w:rPr>
              <w:instrText>","title":"</w:instrText>
            </w:r>
            <w:r w:rsidR="00EA62A5" w:rsidRPr="00891819">
              <w:rPr>
                <w:rFonts w:hint="eastAsia"/>
                <w:szCs w:val="28"/>
              </w:rPr>
              <w:instrText>精神科评定量表手册</w:instrText>
            </w:r>
            <w:r w:rsidR="00EA62A5" w:rsidRPr="00891819">
              <w:rPr>
                <w:rFonts w:hint="eastAsia"/>
                <w:szCs w:val="28"/>
              </w:rPr>
              <w:instrText>","author":[{"literal":"</w:instrText>
            </w:r>
            <w:r w:rsidR="00EA62A5" w:rsidRPr="00891819">
              <w:rPr>
                <w:rFonts w:hint="eastAsia"/>
                <w:szCs w:val="28"/>
              </w:rPr>
              <w:instrText>张明园</w:instrText>
            </w:r>
            <w:r w:rsidR="00EA62A5" w:rsidRPr="00891819">
              <w:rPr>
                <w:rFonts w:hint="eastAsia"/>
                <w:szCs w:val="28"/>
              </w:rPr>
              <w:instrText>"}],"issued":{"date-parts":[["1998"]]}}}],"schema":"https://github.com/citation-style-language/schema/raw/master/csl-citation.json"</w:instrText>
            </w:r>
            <w:r w:rsidR="00EA62A5" w:rsidRPr="00891819">
              <w:rPr>
                <w:szCs w:val="28"/>
              </w:rPr>
              <w:instrText xml:space="preserve">} </w:instrText>
            </w:r>
            <w:r w:rsidRPr="00891819">
              <w:rPr>
                <w:szCs w:val="28"/>
              </w:rPr>
              <w:fldChar w:fldCharType="separate"/>
            </w:r>
            <w:r w:rsidR="003D2B69" w:rsidRPr="00891819">
              <w:rPr>
                <w:rFonts w:hint="eastAsia"/>
                <w:szCs w:val="28"/>
              </w:rPr>
              <w:t>张明园</w:t>
            </w:r>
            <w:r w:rsidR="003D2B69" w:rsidRPr="00891819">
              <w:rPr>
                <w:rFonts w:hint="eastAsia"/>
                <w:szCs w:val="28"/>
              </w:rPr>
              <w:t>(</w:t>
            </w:r>
            <w:r w:rsidR="003D2B69" w:rsidRPr="00545B57">
              <w:rPr>
                <w:rStyle w:val="innerzoteroCitation"/>
                <w:rFonts w:hint="eastAsia"/>
              </w:rPr>
              <w:t>1998</w:t>
            </w:r>
            <w:r w:rsidR="003D2B69" w:rsidRPr="00891819">
              <w:rPr>
                <w:rFonts w:hint="eastAsia"/>
                <w:szCs w:val="28"/>
              </w:rPr>
              <w:t>)</w:t>
            </w:r>
            <w:r w:rsidRPr="00891819">
              <w:rPr>
                <w:szCs w:val="28"/>
              </w:rPr>
              <w:fldChar w:fldCharType="end"/>
            </w:r>
            <w:r w:rsidRPr="00891819">
              <w:rPr>
                <w:rFonts w:hint="eastAsia"/>
                <w:szCs w:val="28"/>
              </w:rPr>
              <w:t>同时提供题目和症状。</w:t>
            </w:r>
          </w:p>
          <w:p w14:paraId="44CC1670" w14:textId="77777777" w:rsidR="00E124AE" w:rsidRPr="00891819" w:rsidRDefault="00E124AE" w:rsidP="00E124AE">
            <w:pPr>
              <w:spacing w:after="240" w:line="300" w:lineRule="exact"/>
              <w:jc w:val="center"/>
              <w:rPr>
                <w:szCs w:val="28"/>
              </w:rPr>
            </w:pPr>
          </w:p>
          <w:p w14:paraId="6485A52C" w14:textId="77777777" w:rsidR="00E124AE" w:rsidRPr="00891819" w:rsidRDefault="00E124AE" w:rsidP="00E124AE">
            <w:pPr>
              <w:spacing w:line="300" w:lineRule="exact"/>
              <w:jc w:val="center"/>
              <w:rPr>
                <w:szCs w:val="28"/>
              </w:rPr>
            </w:pPr>
          </w:p>
        </w:tc>
      </w:tr>
      <w:tr w:rsidR="007E4337" w:rsidRPr="00891819" w14:paraId="32617FB8" w14:textId="77777777" w:rsidTr="00E124AE">
        <w:trPr>
          <w:jc w:val="center"/>
        </w:trPr>
        <w:tc>
          <w:tcPr>
            <w:tcW w:w="4253" w:type="dxa"/>
            <w:tcBorders>
              <w:top w:val="nil"/>
              <w:left w:val="nil"/>
              <w:bottom w:val="nil"/>
              <w:right w:val="nil"/>
            </w:tcBorders>
            <w:vAlign w:val="center"/>
          </w:tcPr>
          <w:p w14:paraId="4EA612C7" w14:textId="6C436C8D" w:rsidR="007E4337" w:rsidRPr="00891819" w:rsidRDefault="007E4337" w:rsidP="00E124AE">
            <w:pPr>
              <w:spacing w:line="300" w:lineRule="exact"/>
              <w:jc w:val="center"/>
              <w:rPr>
                <w:szCs w:val="28"/>
              </w:rPr>
            </w:pPr>
            <w:r w:rsidRPr="00891819">
              <w:rPr>
                <w:szCs w:val="28"/>
              </w:rPr>
              <w:t>Symptom Checklist 90</w:t>
            </w:r>
            <w:r w:rsidRPr="00891819">
              <w:rPr>
                <w:rFonts w:hint="eastAsia"/>
                <w:szCs w:val="28"/>
              </w:rPr>
              <w:t>（</w:t>
            </w:r>
            <w:r w:rsidRPr="00891819">
              <w:rPr>
                <w:szCs w:val="28"/>
              </w:rPr>
              <w:t>SCL-90</w:t>
            </w:r>
            <w:r w:rsidRPr="00891819">
              <w:rPr>
                <w:rFonts w:hint="eastAsia"/>
                <w:szCs w:val="28"/>
              </w:rPr>
              <w:t>）</w:t>
            </w:r>
            <w:r w:rsidR="007560EC">
              <w:rPr>
                <w:rFonts w:hint="eastAsia"/>
                <w:szCs w:val="28"/>
              </w:rPr>
              <w:t>1975</w:t>
            </w:r>
            <w:r w:rsidR="005A6140">
              <w:rPr>
                <w:rFonts w:hint="eastAsia"/>
                <w:color w:val="0D0D0D" w:themeColor="text1" w:themeTint="F2"/>
                <w:szCs w:val="28"/>
              </w:rPr>
              <w:t>年</w:t>
            </w:r>
            <w:r w:rsidR="007560EC">
              <w:rPr>
                <w:rFonts w:hint="eastAsia"/>
                <w:szCs w:val="28"/>
              </w:rPr>
              <w:t>编制</w:t>
            </w:r>
            <w:r w:rsidR="007560EC">
              <w:rPr>
                <w:rFonts w:hint="eastAsia"/>
                <w:szCs w:val="28"/>
              </w:rPr>
              <w:t xml:space="preserve"> 1984</w:t>
            </w:r>
            <w:r w:rsidR="005A6140">
              <w:rPr>
                <w:rFonts w:hint="eastAsia"/>
                <w:color w:val="0D0D0D" w:themeColor="text1" w:themeTint="F2"/>
                <w:szCs w:val="28"/>
              </w:rPr>
              <w:t>年</w:t>
            </w:r>
            <w:r w:rsidR="007560EC">
              <w:rPr>
                <w:rFonts w:hint="eastAsia"/>
                <w:szCs w:val="28"/>
              </w:rPr>
              <w:t>修订</w:t>
            </w:r>
          </w:p>
        </w:tc>
        <w:tc>
          <w:tcPr>
            <w:tcW w:w="2694" w:type="dxa"/>
            <w:tcBorders>
              <w:top w:val="nil"/>
              <w:left w:val="nil"/>
              <w:bottom w:val="nil"/>
              <w:right w:val="nil"/>
            </w:tcBorders>
            <w:vAlign w:val="center"/>
          </w:tcPr>
          <w:p w14:paraId="1F971745" w14:textId="6B4D8331" w:rsidR="0034290E" w:rsidRPr="00891819" w:rsidRDefault="007E4337" w:rsidP="00B31FE5">
            <w:pPr>
              <w:spacing w:line="300" w:lineRule="exact"/>
              <w:jc w:val="center"/>
              <w:rPr>
                <w:color w:val="FF0000"/>
                <w:szCs w:val="28"/>
              </w:rPr>
            </w:pPr>
            <w:r w:rsidRPr="00891819">
              <w:rPr>
                <w:szCs w:val="28"/>
              </w:rPr>
              <w:fldChar w:fldCharType="begin"/>
            </w:r>
            <w:r w:rsidR="00EA62A5" w:rsidRPr="00891819">
              <w:rPr>
                <w:rFonts w:hint="eastAsia"/>
                <w:szCs w:val="28"/>
              </w:rPr>
              <w:instrText xml:space="preserve"> ADDIN ZOTERO_ITEM CSL_CITATION {"citationID":"1pvLOtnY","properties":{"custom":"</w:instrText>
            </w:r>
            <w:r w:rsidR="00EA62A5" w:rsidRPr="00891819">
              <w:rPr>
                <w:rFonts w:hint="eastAsia"/>
                <w:szCs w:val="28"/>
              </w:rPr>
              <w:instrText>汪向东等</w:instrText>
            </w:r>
            <w:r w:rsidR="00EA62A5" w:rsidRPr="00891819">
              <w:rPr>
                <w:rFonts w:hint="eastAsia"/>
                <w:szCs w:val="28"/>
              </w:rPr>
              <w:instrText>(1999)","formattedCitation":"</w:instrText>
            </w:r>
            <w:r w:rsidR="00EA62A5" w:rsidRPr="00891819">
              <w:rPr>
                <w:rFonts w:hint="eastAsia"/>
                <w:szCs w:val="28"/>
              </w:rPr>
              <w:instrText>汪向东等</w:instrText>
            </w:r>
            <w:r w:rsidR="00EA62A5" w:rsidRPr="00891819">
              <w:rPr>
                <w:rFonts w:hint="eastAsia"/>
                <w:szCs w:val="28"/>
              </w:rPr>
              <w:instrText>(1999)","plainCitation":"</w:instrText>
            </w:r>
            <w:r w:rsidR="00EA62A5" w:rsidRPr="00891819">
              <w:rPr>
                <w:rFonts w:hint="eastAsia"/>
                <w:szCs w:val="28"/>
              </w:rPr>
              <w:instrText>汪向东等</w:instrText>
            </w:r>
            <w:r w:rsidR="00EA62A5" w:rsidRPr="00891819">
              <w:rPr>
                <w:rFonts w:hint="eastAsia"/>
                <w:szCs w:val="28"/>
              </w:rPr>
              <w:instrText>(1999)","noteIndex":0},"citationItems":[{"id":108,"uris":["http://zotero.org/users/local/eoP0LvSC/items/AME6BL5E"],"itemData":{"id":108,"type":"book","publisher":"</w:instrText>
            </w:r>
            <w:r w:rsidR="00EA62A5" w:rsidRPr="00891819">
              <w:rPr>
                <w:rFonts w:hint="eastAsia"/>
                <w:szCs w:val="28"/>
              </w:rPr>
              <w:instrText>中国心理卫生杂志社</w:instrText>
            </w:r>
            <w:r w:rsidR="00EA62A5" w:rsidRPr="00891819">
              <w:rPr>
                <w:rFonts w:hint="eastAsia"/>
                <w:szCs w:val="28"/>
              </w:rPr>
              <w:instrText>","title":"</w:instrText>
            </w:r>
            <w:r w:rsidR="00EA62A5" w:rsidRPr="00891819">
              <w:rPr>
                <w:rFonts w:hint="eastAsia"/>
                <w:szCs w:val="28"/>
              </w:rPr>
              <w:instrText>心理卫生评定量表手册</w:instrText>
            </w:r>
            <w:r w:rsidR="00EA62A5" w:rsidRPr="00891819">
              <w:rPr>
                <w:rFonts w:hint="eastAsia"/>
                <w:szCs w:val="28"/>
              </w:rPr>
              <w:instrText>","author":[{"literal":"</w:instrText>
            </w:r>
            <w:r w:rsidR="00EA62A5" w:rsidRPr="00891819">
              <w:rPr>
                <w:rFonts w:hint="eastAsia"/>
                <w:szCs w:val="28"/>
              </w:rPr>
              <w:instrText>汪向东</w:instrText>
            </w:r>
            <w:r w:rsidR="00EA62A5" w:rsidRPr="00891819">
              <w:rPr>
                <w:rFonts w:hint="eastAsia"/>
                <w:szCs w:val="28"/>
              </w:rPr>
              <w:instrText>"},{"literal":"</w:instrText>
            </w:r>
            <w:r w:rsidR="00EA62A5" w:rsidRPr="00891819">
              <w:rPr>
                <w:rFonts w:hint="eastAsia"/>
                <w:szCs w:val="28"/>
              </w:rPr>
              <w:instrText>王希林</w:instrText>
            </w:r>
            <w:r w:rsidR="00EA62A5" w:rsidRPr="00891819">
              <w:rPr>
                <w:rFonts w:hint="eastAsia"/>
                <w:szCs w:val="28"/>
              </w:rPr>
              <w:instrText>"},{"literal":"</w:instrText>
            </w:r>
            <w:r w:rsidR="00EA62A5" w:rsidRPr="00891819">
              <w:rPr>
                <w:rFonts w:hint="eastAsia"/>
                <w:szCs w:val="28"/>
              </w:rPr>
              <w:instrText>马弘</w:instrText>
            </w:r>
            <w:r w:rsidR="00EA62A5" w:rsidRPr="00891819">
              <w:rPr>
                <w:rFonts w:hint="eastAsia"/>
                <w:szCs w:val="28"/>
              </w:rPr>
              <w:instrText>"}],"issued":{"date-parts":[["1999"]]}}}],"schema":"https://github.com/citation-style-language/schema/raw/ma</w:instrText>
            </w:r>
            <w:r w:rsidR="00EA62A5" w:rsidRPr="00891819">
              <w:rPr>
                <w:szCs w:val="28"/>
              </w:rPr>
              <w:instrText xml:space="preserve">ster/csl-citation.json"} </w:instrText>
            </w:r>
            <w:r w:rsidRPr="00891819">
              <w:rPr>
                <w:szCs w:val="28"/>
              </w:rPr>
              <w:fldChar w:fldCharType="separate"/>
            </w:r>
            <w:r w:rsidR="003D2B69" w:rsidRPr="00891819">
              <w:rPr>
                <w:rFonts w:hint="eastAsia"/>
                <w:szCs w:val="28"/>
              </w:rPr>
              <w:t>汪向东等</w:t>
            </w:r>
            <w:r w:rsidR="003D2B69" w:rsidRPr="00891819">
              <w:rPr>
                <w:rFonts w:hint="eastAsia"/>
                <w:szCs w:val="28"/>
              </w:rPr>
              <w:t>(</w:t>
            </w:r>
            <w:r w:rsidR="003D2B69" w:rsidRPr="00545B57">
              <w:rPr>
                <w:rStyle w:val="innerzoteroCitation"/>
                <w:rFonts w:hint="eastAsia"/>
              </w:rPr>
              <w:t>1999</w:t>
            </w:r>
            <w:r w:rsidR="003D2B69" w:rsidRPr="00891819">
              <w:rPr>
                <w:rFonts w:hint="eastAsia"/>
                <w:szCs w:val="28"/>
              </w:rPr>
              <w:t>)</w:t>
            </w:r>
            <w:r w:rsidRPr="00891819">
              <w:rPr>
                <w:szCs w:val="28"/>
              </w:rPr>
              <w:fldChar w:fldCharType="end"/>
            </w:r>
            <w:r w:rsidRPr="00891819">
              <w:rPr>
                <w:szCs w:val="28"/>
              </w:rPr>
              <w:t>16</w:t>
            </w:r>
            <w:r w:rsidRPr="00891819">
              <w:rPr>
                <w:rFonts w:hint="eastAsia"/>
                <w:szCs w:val="28"/>
              </w:rPr>
              <w:t>篇</w:t>
            </w:r>
            <w:r w:rsidRPr="00891819">
              <w:rPr>
                <w:rFonts w:hint="eastAsia"/>
                <w:szCs w:val="28"/>
              </w:rPr>
              <w:t>,</w:t>
            </w:r>
            <w:r w:rsidRPr="00891819">
              <w:rPr>
                <w:szCs w:val="28"/>
              </w:rPr>
              <w:t xml:space="preserve"> </w:t>
            </w:r>
            <w:r w:rsidRPr="00891819">
              <w:rPr>
                <w:szCs w:val="28"/>
              </w:rPr>
              <w:fldChar w:fldCharType="begin"/>
            </w:r>
            <w:r w:rsidR="00EA62A5" w:rsidRPr="00891819">
              <w:rPr>
                <w:rFonts w:hint="eastAsia"/>
                <w:szCs w:val="28"/>
              </w:rPr>
              <w:instrText xml:space="preserve"> ADDIN ZOTERO_ITEM CSL_CITATION {"citationID":"upQD4oJV","properties":{"custom":"</w:instrText>
            </w:r>
            <w:r w:rsidR="00EA62A5" w:rsidRPr="00891819">
              <w:rPr>
                <w:rFonts w:hint="eastAsia"/>
                <w:szCs w:val="28"/>
              </w:rPr>
              <w:instrText>戴晓阳</w:instrText>
            </w:r>
            <w:r w:rsidR="00EA62A5" w:rsidRPr="00891819">
              <w:rPr>
                <w:rFonts w:hint="eastAsia"/>
                <w:szCs w:val="28"/>
              </w:rPr>
              <w:instrText>(2010)","formattedCitation":"</w:instrText>
            </w:r>
            <w:r w:rsidR="00EA62A5" w:rsidRPr="00891819">
              <w:rPr>
                <w:rFonts w:hint="eastAsia"/>
                <w:szCs w:val="28"/>
              </w:rPr>
              <w:instrText>戴晓阳</w:instrText>
            </w:r>
            <w:r w:rsidR="00EA62A5" w:rsidRPr="00891819">
              <w:rPr>
                <w:rFonts w:hint="eastAsia"/>
                <w:szCs w:val="28"/>
              </w:rPr>
              <w:instrText>(2010)","plainCitation":"</w:instrText>
            </w:r>
            <w:r w:rsidR="00EA62A5" w:rsidRPr="00891819">
              <w:rPr>
                <w:rFonts w:hint="eastAsia"/>
                <w:szCs w:val="28"/>
              </w:rPr>
              <w:instrText>戴晓阳</w:instrText>
            </w:r>
            <w:r w:rsidR="00EA62A5" w:rsidRPr="00891819">
              <w:rPr>
                <w:rFonts w:hint="eastAsia"/>
                <w:szCs w:val="28"/>
              </w:rPr>
              <w:instrText>(2010)","noteIndex":0},"citationItems":[{"id":167,"uris":["http://zotero.org/users/local/eoP0LvSC/items/BZQNEMVU"],"itemData":{"id":167,"type":"book","event-place":"</w:instrText>
            </w:r>
            <w:r w:rsidR="00EA62A5" w:rsidRPr="00891819">
              <w:rPr>
                <w:rFonts w:hint="eastAsia"/>
                <w:szCs w:val="28"/>
              </w:rPr>
              <w:instrText>北京</w:instrText>
            </w:r>
            <w:r w:rsidR="00EA62A5" w:rsidRPr="00891819">
              <w:rPr>
                <w:rFonts w:hint="eastAsia"/>
                <w:szCs w:val="28"/>
              </w:rPr>
              <w:instrText>","publisher":"</w:instrText>
            </w:r>
            <w:r w:rsidR="00EA62A5" w:rsidRPr="00891819">
              <w:rPr>
                <w:rFonts w:hint="eastAsia"/>
                <w:szCs w:val="28"/>
              </w:rPr>
              <w:instrText>人民军医出版社</w:instrText>
            </w:r>
            <w:r w:rsidR="00EA62A5" w:rsidRPr="00891819">
              <w:rPr>
                <w:rFonts w:hint="eastAsia"/>
                <w:szCs w:val="28"/>
              </w:rPr>
              <w:instrText>","publisher-place":"</w:instrText>
            </w:r>
            <w:r w:rsidR="00EA62A5" w:rsidRPr="00891819">
              <w:rPr>
                <w:rFonts w:hint="eastAsia"/>
                <w:szCs w:val="28"/>
              </w:rPr>
              <w:instrText>北京</w:instrText>
            </w:r>
            <w:r w:rsidR="00EA62A5" w:rsidRPr="00891819">
              <w:rPr>
                <w:rFonts w:hint="eastAsia"/>
                <w:szCs w:val="28"/>
              </w:rPr>
              <w:instrText>","title":"</w:instrText>
            </w:r>
            <w:r w:rsidR="00EA62A5" w:rsidRPr="00891819">
              <w:rPr>
                <w:rFonts w:hint="eastAsia"/>
                <w:szCs w:val="28"/>
              </w:rPr>
              <w:instrText>常用心理评估量表手册</w:instrText>
            </w:r>
            <w:r w:rsidR="00EA62A5" w:rsidRPr="00891819">
              <w:rPr>
                <w:rFonts w:hint="eastAsia"/>
                <w:szCs w:val="28"/>
              </w:rPr>
              <w:instrText>","author":[{"literal":"</w:instrText>
            </w:r>
            <w:r w:rsidR="00EA62A5" w:rsidRPr="00891819">
              <w:rPr>
                <w:rFonts w:hint="eastAsia"/>
                <w:szCs w:val="28"/>
              </w:rPr>
              <w:instrText>戴晓阳</w:instrText>
            </w:r>
            <w:r w:rsidR="00EA62A5" w:rsidRPr="00891819">
              <w:rPr>
                <w:rFonts w:hint="eastAsia"/>
                <w:szCs w:val="28"/>
              </w:rPr>
              <w:instrText>"}],"issued":{"date-parts":[["2010"]]}}}],"schema":"https://github.com/citation-style-language/schema/raw/</w:instrText>
            </w:r>
            <w:r w:rsidR="00EA62A5" w:rsidRPr="00891819">
              <w:rPr>
                <w:szCs w:val="28"/>
              </w:rPr>
              <w:instrText xml:space="preserve">master/csl-citation.json"} </w:instrText>
            </w:r>
            <w:r w:rsidRPr="00891819">
              <w:rPr>
                <w:szCs w:val="28"/>
              </w:rPr>
              <w:fldChar w:fldCharType="separate"/>
            </w:r>
            <w:r w:rsidR="003D2B69" w:rsidRPr="00891819">
              <w:rPr>
                <w:rFonts w:hint="eastAsia"/>
                <w:szCs w:val="28"/>
              </w:rPr>
              <w:t>戴晓阳</w:t>
            </w:r>
            <w:r w:rsidR="003D2B69" w:rsidRPr="00891819">
              <w:rPr>
                <w:rFonts w:hint="eastAsia"/>
                <w:szCs w:val="28"/>
              </w:rPr>
              <w:t>(</w:t>
            </w:r>
            <w:r w:rsidR="003D2B69" w:rsidRPr="00545B57">
              <w:rPr>
                <w:rStyle w:val="innerzoteroCitation"/>
                <w:rFonts w:hint="eastAsia"/>
              </w:rPr>
              <w:t>2010</w:t>
            </w:r>
            <w:r w:rsidR="003D2B69" w:rsidRPr="00891819">
              <w:rPr>
                <w:rFonts w:hint="eastAsia"/>
                <w:szCs w:val="28"/>
              </w:rPr>
              <w:t>)</w:t>
            </w:r>
            <w:r w:rsidRPr="00891819">
              <w:rPr>
                <w:szCs w:val="28"/>
              </w:rPr>
              <w:fldChar w:fldCharType="end"/>
            </w:r>
            <w:r w:rsidRPr="00891819">
              <w:rPr>
                <w:szCs w:val="28"/>
              </w:rPr>
              <w:t>2</w:t>
            </w:r>
            <w:r w:rsidRPr="00891819">
              <w:rPr>
                <w:rFonts w:hint="eastAsia"/>
                <w:szCs w:val="28"/>
              </w:rPr>
              <w:t>篇</w:t>
            </w:r>
            <w:r w:rsidRPr="00891819">
              <w:rPr>
                <w:rFonts w:hint="eastAsia"/>
                <w:szCs w:val="28"/>
              </w:rPr>
              <w:t>,</w:t>
            </w:r>
            <w:r w:rsidRPr="00891819">
              <w:rPr>
                <w:color w:val="FF0000"/>
                <w:szCs w:val="28"/>
              </w:rPr>
              <w:t xml:space="preserve"> </w:t>
            </w:r>
            <w:r w:rsidR="00EA62A5" w:rsidRPr="00891819">
              <w:rPr>
                <w:color w:val="FF0000"/>
                <w:szCs w:val="28"/>
              </w:rPr>
              <w:fldChar w:fldCharType="begin"/>
            </w:r>
            <w:r w:rsidR="00EA62A5" w:rsidRPr="00891819">
              <w:rPr>
                <w:rFonts w:hint="eastAsia"/>
                <w:color w:val="FF0000"/>
                <w:szCs w:val="28"/>
              </w:rPr>
              <w:instrText xml:space="preserve"> ADDIN ZOTERO_ITEM CSL_CITATION {"citationID":"09XoHF0y","properties":{"custom":"</w:instrText>
            </w:r>
            <w:r w:rsidR="00EA62A5" w:rsidRPr="00891819">
              <w:rPr>
                <w:rFonts w:hint="eastAsia"/>
                <w:color w:val="FF0000"/>
                <w:szCs w:val="28"/>
              </w:rPr>
              <w:instrText>戴海崎等</w:instrText>
            </w:r>
            <w:r w:rsidR="00EA62A5" w:rsidRPr="00891819">
              <w:rPr>
                <w:rFonts w:hint="eastAsia"/>
                <w:color w:val="FF0000"/>
                <w:szCs w:val="28"/>
              </w:rPr>
              <w:instrText>(2007)","formattedCitation":"</w:instrText>
            </w:r>
            <w:r w:rsidR="00EA62A5" w:rsidRPr="00891819">
              <w:rPr>
                <w:rFonts w:hint="eastAsia"/>
                <w:color w:val="FF0000"/>
                <w:szCs w:val="28"/>
              </w:rPr>
              <w:instrText>戴海崎等</w:instrText>
            </w:r>
            <w:r w:rsidR="00EA62A5" w:rsidRPr="00891819">
              <w:rPr>
                <w:rFonts w:hint="eastAsia"/>
                <w:color w:val="FF0000"/>
                <w:szCs w:val="28"/>
              </w:rPr>
              <w:instrText>(2007)","plainCitation":"</w:instrText>
            </w:r>
            <w:r w:rsidR="00EA62A5" w:rsidRPr="00891819">
              <w:rPr>
                <w:rFonts w:hint="eastAsia"/>
                <w:color w:val="FF0000"/>
                <w:szCs w:val="28"/>
              </w:rPr>
              <w:instrText>戴海崎等</w:instrText>
            </w:r>
            <w:r w:rsidR="00EA62A5" w:rsidRPr="00891819">
              <w:rPr>
                <w:rFonts w:hint="eastAsia"/>
                <w:color w:val="FF0000"/>
                <w:szCs w:val="28"/>
              </w:rPr>
              <w:instrText>(2007)","noteIndex":0},"citationItems":[{"id":507,"uris":["http://zotero.org/users/local/eoP0LvSC/items/MN8RJ459"],"itemData":{"id":507,"type":"book","event-place":"</w:instrText>
            </w:r>
            <w:r w:rsidR="00EA62A5" w:rsidRPr="00891819">
              <w:rPr>
                <w:rFonts w:hint="eastAsia"/>
                <w:color w:val="FF0000"/>
                <w:szCs w:val="28"/>
              </w:rPr>
              <w:instrText>广州</w:instrText>
            </w:r>
            <w:r w:rsidR="00EA62A5" w:rsidRPr="00891819">
              <w:rPr>
                <w:rFonts w:hint="eastAsia"/>
                <w:color w:val="FF0000"/>
                <w:szCs w:val="28"/>
              </w:rPr>
              <w:instrText>","publisher":"</w:instrText>
            </w:r>
            <w:r w:rsidR="00EA62A5" w:rsidRPr="00891819">
              <w:rPr>
                <w:rFonts w:hint="eastAsia"/>
                <w:color w:val="FF0000"/>
                <w:szCs w:val="28"/>
              </w:rPr>
              <w:instrText>暨南大学出版社</w:instrText>
            </w:r>
            <w:r w:rsidR="00EA62A5" w:rsidRPr="00891819">
              <w:rPr>
                <w:rFonts w:hint="eastAsia"/>
                <w:color w:val="FF0000"/>
                <w:szCs w:val="28"/>
              </w:rPr>
              <w:instrText>","publisher-place":"</w:instrText>
            </w:r>
            <w:r w:rsidR="00EA62A5" w:rsidRPr="00891819">
              <w:rPr>
                <w:rFonts w:hint="eastAsia"/>
                <w:color w:val="FF0000"/>
                <w:szCs w:val="28"/>
              </w:rPr>
              <w:instrText>广州</w:instrText>
            </w:r>
            <w:r w:rsidR="00EA62A5" w:rsidRPr="00891819">
              <w:rPr>
                <w:rFonts w:hint="eastAsia"/>
                <w:color w:val="FF0000"/>
                <w:szCs w:val="28"/>
              </w:rPr>
              <w:instrText>","title":"</w:instrText>
            </w:r>
            <w:r w:rsidR="00EA62A5" w:rsidRPr="00891819">
              <w:rPr>
                <w:rFonts w:hint="eastAsia"/>
                <w:color w:val="FF0000"/>
                <w:szCs w:val="28"/>
              </w:rPr>
              <w:instrText>心理与教育测量</w:instrText>
            </w:r>
            <w:r w:rsidR="00EA62A5" w:rsidRPr="00891819">
              <w:rPr>
                <w:rFonts w:hint="eastAsia"/>
                <w:color w:val="FF0000"/>
                <w:szCs w:val="28"/>
              </w:rPr>
              <w:instrText>","author":[{"literal":"</w:instrText>
            </w:r>
            <w:r w:rsidR="00EA62A5" w:rsidRPr="00891819">
              <w:rPr>
                <w:rFonts w:hint="eastAsia"/>
                <w:color w:val="FF0000"/>
                <w:szCs w:val="28"/>
              </w:rPr>
              <w:instrText>戴海崎</w:instrText>
            </w:r>
            <w:r w:rsidR="00EA62A5" w:rsidRPr="00891819">
              <w:rPr>
                <w:rFonts w:hint="eastAsia"/>
                <w:color w:val="FF0000"/>
                <w:szCs w:val="28"/>
              </w:rPr>
              <w:instrText>"},{"literal":"</w:instrText>
            </w:r>
            <w:r w:rsidR="00EA62A5" w:rsidRPr="00891819">
              <w:rPr>
                <w:rFonts w:hint="eastAsia"/>
                <w:color w:val="FF0000"/>
                <w:szCs w:val="28"/>
              </w:rPr>
              <w:instrText>张锋</w:instrText>
            </w:r>
            <w:r w:rsidR="00EA62A5" w:rsidRPr="00891819">
              <w:rPr>
                <w:rFonts w:hint="eastAsia"/>
                <w:color w:val="FF0000"/>
                <w:szCs w:val="28"/>
              </w:rPr>
              <w:instrText>"},{"literal":"</w:instrText>
            </w:r>
            <w:r w:rsidR="00EA62A5" w:rsidRPr="00891819">
              <w:rPr>
                <w:rFonts w:hint="eastAsia"/>
                <w:color w:val="FF0000"/>
                <w:szCs w:val="28"/>
              </w:rPr>
              <w:instrText>陈雪枫</w:instrText>
            </w:r>
            <w:r w:rsidR="00EA62A5" w:rsidRPr="00891819">
              <w:rPr>
                <w:rFonts w:hint="eastAsia"/>
                <w:color w:val="FF0000"/>
                <w:szCs w:val="28"/>
              </w:rPr>
              <w:instrText>"}],"issued":{"date-parts":[["2007"]]}}}],"schema":"https://github.com/</w:instrText>
            </w:r>
            <w:r w:rsidR="00EA62A5" w:rsidRPr="00891819">
              <w:rPr>
                <w:color w:val="FF0000"/>
                <w:szCs w:val="28"/>
              </w:rPr>
              <w:instrText xml:space="preserve">citation-style-language/schema/raw/master/csl-citation.json"} </w:instrText>
            </w:r>
            <w:r w:rsidR="00EA62A5" w:rsidRPr="00891819">
              <w:rPr>
                <w:color w:val="FF0000"/>
                <w:szCs w:val="28"/>
              </w:rPr>
              <w:fldChar w:fldCharType="separate"/>
            </w:r>
            <w:r w:rsidR="003D2B69" w:rsidRPr="00891819">
              <w:rPr>
                <w:rFonts w:hint="eastAsia"/>
                <w:color w:val="FF0000"/>
                <w:szCs w:val="28"/>
              </w:rPr>
              <w:t>戴海崎等</w:t>
            </w:r>
            <w:r w:rsidR="003D2B69" w:rsidRPr="00891819">
              <w:rPr>
                <w:rFonts w:hint="eastAsia"/>
                <w:color w:val="FF0000"/>
                <w:szCs w:val="28"/>
              </w:rPr>
              <w:t>(</w:t>
            </w:r>
            <w:r w:rsidR="003D2B69" w:rsidRPr="00545B57">
              <w:rPr>
                <w:rStyle w:val="innerzoteroCitation"/>
                <w:rFonts w:hint="eastAsia"/>
              </w:rPr>
              <w:t>2007</w:t>
            </w:r>
            <w:r w:rsidR="003D2B69" w:rsidRPr="00891819">
              <w:rPr>
                <w:rFonts w:hint="eastAsia"/>
                <w:color w:val="FF0000"/>
                <w:szCs w:val="28"/>
              </w:rPr>
              <w:t>)</w:t>
            </w:r>
            <w:r w:rsidR="00EA62A5" w:rsidRPr="00891819">
              <w:rPr>
                <w:color w:val="FF0000"/>
                <w:szCs w:val="28"/>
              </w:rPr>
              <w:fldChar w:fldCharType="end"/>
            </w:r>
            <w:r w:rsidR="00EA62A5" w:rsidRPr="00891819">
              <w:rPr>
                <w:color w:val="FF0000"/>
                <w:szCs w:val="28"/>
              </w:rPr>
              <w:t>1</w:t>
            </w:r>
            <w:r w:rsidR="00EA62A5" w:rsidRPr="00891819">
              <w:rPr>
                <w:rFonts w:hint="eastAsia"/>
                <w:color w:val="FF0000"/>
                <w:szCs w:val="28"/>
              </w:rPr>
              <w:t>篇</w:t>
            </w:r>
            <w:r w:rsidR="00EA62A5" w:rsidRPr="00891819">
              <w:rPr>
                <w:color w:val="FF0000"/>
                <w:szCs w:val="28"/>
              </w:rPr>
              <w:t xml:space="preserve">, </w:t>
            </w:r>
            <w:r w:rsidR="00EA62A5" w:rsidRPr="00891819">
              <w:rPr>
                <w:color w:val="FF0000"/>
                <w:szCs w:val="28"/>
              </w:rPr>
              <w:fldChar w:fldCharType="begin"/>
            </w:r>
            <w:r w:rsidR="00EA62A5" w:rsidRPr="00891819">
              <w:rPr>
                <w:rFonts w:hint="eastAsia"/>
                <w:color w:val="FF0000"/>
                <w:szCs w:val="28"/>
              </w:rPr>
              <w:instrText xml:space="preserve"> ADDIN ZOTERO_ITEM CSL_CITATION {"citationID":"iViyjhjS","properties":{"custom":"</w:instrText>
            </w:r>
            <w:r w:rsidR="00EA62A5" w:rsidRPr="00891819">
              <w:rPr>
                <w:rFonts w:hint="eastAsia"/>
                <w:color w:val="FF0000"/>
                <w:szCs w:val="28"/>
              </w:rPr>
              <w:instrText>仲稳山</w:instrText>
            </w:r>
            <w:r w:rsidR="00EA62A5" w:rsidRPr="00891819">
              <w:rPr>
                <w:rFonts w:hint="eastAsia"/>
                <w:color w:val="FF0000"/>
                <w:szCs w:val="28"/>
              </w:rPr>
              <w:instrText>(2009)","formattedCitation":"</w:instrText>
            </w:r>
            <w:r w:rsidR="00EA62A5" w:rsidRPr="00891819">
              <w:rPr>
                <w:rFonts w:hint="eastAsia"/>
                <w:color w:val="FF0000"/>
                <w:szCs w:val="28"/>
              </w:rPr>
              <w:instrText>仲稳山</w:instrText>
            </w:r>
            <w:r w:rsidR="00EA62A5" w:rsidRPr="00891819">
              <w:rPr>
                <w:rFonts w:hint="eastAsia"/>
                <w:color w:val="FF0000"/>
                <w:szCs w:val="28"/>
              </w:rPr>
              <w:instrText>(2009)","plainCitation":"</w:instrText>
            </w:r>
            <w:r w:rsidR="00EA62A5" w:rsidRPr="00891819">
              <w:rPr>
                <w:rFonts w:hint="eastAsia"/>
                <w:color w:val="FF0000"/>
                <w:szCs w:val="28"/>
              </w:rPr>
              <w:instrText>仲稳山</w:instrText>
            </w:r>
            <w:r w:rsidR="00EA62A5" w:rsidRPr="00891819">
              <w:rPr>
                <w:rFonts w:hint="eastAsia"/>
                <w:color w:val="FF0000"/>
                <w:szCs w:val="28"/>
              </w:rPr>
              <w:instrText>(2009)","noteIndex":0},"citationItems":[{"id":508,"uris":["http://zotero.org/users/local/eoP0LvSC/items/DEJXXCEZ"],"itemData":{"id":508,"type":"book","event-place":"</w:instrText>
            </w:r>
            <w:r w:rsidR="00EA62A5" w:rsidRPr="00891819">
              <w:rPr>
                <w:rFonts w:hint="eastAsia"/>
                <w:color w:val="FF0000"/>
                <w:szCs w:val="28"/>
              </w:rPr>
              <w:instrText>苏州</w:instrText>
            </w:r>
            <w:r w:rsidR="00EA62A5" w:rsidRPr="00891819">
              <w:rPr>
                <w:rFonts w:hint="eastAsia"/>
                <w:color w:val="FF0000"/>
                <w:szCs w:val="28"/>
              </w:rPr>
              <w:instrText>","publisher":"</w:instrText>
            </w:r>
            <w:r w:rsidR="00EA62A5" w:rsidRPr="00891819">
              <w:rPr>
                <w:rFonts w:hint="eastAsia"/>
                <w:color w:val="FF0000"/>
                <w:szCs w:val="28"/>
              </w:rPr>
              <w:instrText>苏州大学出版社</w:instrText>
            </w:r>
            <w:r w:rsidR="00EA62A5" w:rsidRPr="00891819">
              <w:rPr>
                <w:rFonts w:hint="eastAsia"/>
                <w:color w:val="FF0000"/>
                <w:szCs w:val="28"/>
              </w:rPr>
              <w:instrText>","publisher-place":"</w:instrText>
            </w:r>
            <w:r w:rsidR="00EA62A5" w:rsidRPr="00891819">
              <w:rPr>
                <w:rFonts w:hint="eastAsia"/>
                <w:color w:val="FF0000"/>
                <w:szCs w:val="28"/>
              </w:rPr>
              <w:instrText>苏州</w:instrText>
            </w:r>
            <w:r w:rsidR="00EA62A5" w:rsidRPr="00891819">
              <w:rPr>
                <w:rFonts w:hint="eastAsia"/>
                <w:color w:val="FF0000"/>
                <w:szCs w:val="28"/>
              </w:rPr>
              <w:instrText>","title":"</w:instrText>
            </w:r>
            <w:r w:rsidR="00EA62A5" w:rsidRPr="00891819">
              <w:rPr>
                <w:rFonts w:hint="eastAsia"/>
                <w:color w:val="FF0000"/>
                <w:szCs w:val="28"/>
              </w:rPr>
              <w:instrText>心理诊断学</w:instrText>
            </w:r>
            <w:r w:rsidR="00EA62A5" w:rsidRPr="00891819">
              <w:rPr>
                <w:rFonts w:hint="eastAsia"/>
                <w:color w:val="FF0000"/>
                <w:szCs w:val="28"/>
              </w:rPr>
              <w:instrText>","author":[{"literal":"</w:instrText>
            </w:r>
            <w:r w:rsidR="00EA62A5" w:rsidRPr="00891819">
              <w:rPr>
                <w:rFonts w:hint="eastAsia"/>
                <w:color w:val="FF0000"/>
                <w:szCs w:val="28"/>
              </w:rPr>
              <w:instrText>仲稳山</w:instrText>
            </w:r>
            <w:r w:rsidR="00EA62A5" w:rsidRPr="00891819">
              <w:rPr>
                <w:rFonts w:hint="eastAsia"/>
                <w:color w:val="FF0000"/>
                <w:szCs w:val="28"/>
              </w:rPr>
              <w:instrText>"}],"issued":{"date-parts":[["2009"]]}}}],"schema":"https://github.com/citation-style-language/schema/raw/maste</w:instrText>
            </w:r>
            <w:r w:rsidR="00EA62A5" w:rsidRPr="00891819">
              <w:rPr>
                <w:color w:val="FF0000"/>
                <w:szCs w:val="28"/>
              </w:rPr>
              <w:instrText xml:space="preserve">r/csl-citation.json"} </w:instrText>
            </w:r>
            <w:r w:rsidR="00EA62A5" w:rsidRPr="00891819">
              <w:rPr>
                <w:color w:val="FF0000"/>
                <w:szCs w:val="28"/>
              </w:rPr>
              <w:fldChar w:fldCharType="separate"/>
            </w:r>
            <w:r w:rsidR="003D2B69" w:rsidRPr="00891819">
              <w:rPr>
                <w:rFonts w:hint="eastAsia"/>
                <w:color w:val="FF0000"/>
                <w:szCs w:val="28"/>
              </w:rPr>
              <w:t>仲稳山</w:t>
            </w:r>
            <w:r w:rsidR="003D2B69" w:rsidRPr="00891819">
              <w:rPr>
                <w:rFonts w:hint="eastAsia"/>
                <w:color w:val="FF0000"/>
                <w:szCs w:val="28"/>
              </w:rPr>
              <w:t>(</w:t>
            </w:r>
            <w:r w:rsidR="003D2B69" w:rsidRPr="00545B57">
              <w:rPr>
                <w:rStyle w:val="innerzoteroCitation"/>
                <w:rFonts w:hint="eastAsia"/>
              </w:rPr>
              <w:t>2009</w:t>
            </w:r>
            <w:r w:rsidR="003D2B69" w:rsidRPr="00891819">
              <w:rPr>
                <w:rFonts w:hint="eastAsia"/>
                <w:color w:val="FF0000"/>
                <w:szCs w:val="28"/>
              </w:rPr>
              <w:t>)</w:t>
            </w:r>
            <w:r w:rsidR="00EA62A5" w:rsidRPr="00891819">
              <w:rPr>
                <w:color w:val="FF0000"/>
                <w:szCs w:val="28"/>
              </w:rPr>
              <w:fldChar w:fldCharType="end"/>
            </w:r>
            <w:r w:rsidR="00EA62A5" w:rsidRPr="00891819">
              <w:rPr>
                <w:color w:val="FF0000"/>
                <w:szCs w:val="28"/>
              </w:rPr>
              <w:t>1</w:t>
            </w:r>
            <w:r w:rsidR="00EA62A5" w:rsidRPr="00891819">
              <w:rPr>
                <w:rFonts w:hint="eastAsia"/>
                <w:color w:val="FF0000"/>
                <w:szCs w:val="28"/>
              </w:rPr>
              <w:t>篇</w:t>
            </w:r>
            <w:r w:rsidR="0034290E" w:rsidRPr="00891819">
              <w:rPr>
                <w:rFonts w:hint="eastAsia"/>
                <w:color w:val="FF0000"/>
                <w:szCs w:val="28"/>
              </w:rPr>
              <w:t>,</w:t>
            </w:r>
            <w:r w:rsidR="0034290E" w:rsidRPr="00891819">
              <w:rPr>
                <w:color w:val="FF0000"/>
                <w:szCs w:val="28"/>
              </w:rPr>
              <w:t xml:space="preserve"> </w:t>
            </w:r>
            <w:r w:rsidR="0034290E" w:rsidRPr="00891819">
              <w:rPr>
                <w:color w:val="FF0000"/>
                <w:szCs w:val="28"/>
              </w:rPr>
              <w:fldChar w:fldCharType="begin"/>
            </w:r>
            <w:r w:rsidR="0034290E" w:rsidRPr="00891819">
              <w:rPr>
                <w:rFonts w:hint="eastAsia"/>
                <w:color w:val="FF0000"/>
                <w:szCs w:val="28"/>
              </w:rPr>
              <w:instrText xml:space="preserve"> ADDIN ZOTERO_ITEM CSL_CITATION {"citationID":"9Uye7KQI","properties":{"custom":"</w:instrText>
            </w:r>
            <w:r w:rsidR="0034290E" w:rsidRPr="00891819">
              <w:rPr>
                <w:rFonts w:hint="eastAsia"/>
                <w:color w:val="FF0000"/>
                <w:szCs w:val="28"/>
              </w:rPr>
              <w:instrText>王征宇</w:instrText>
            </w:r>
            <w:r w:rsidR="0034290E" w:rsidRPr="00891819">
              <w:rPr>
                <w:rFonts w:hint="eastAsia"/>
                <w:color w:val="FF0000"/>
                <w:szCs w:val="28"/>
              </w:rPr>
              <w:instrText>(1984)","formattedCitation":"</w:instrText>
            </w:r>
            <w:r w:rsidR="0034290E" w:rsidRPr="00891819">
              <w:rPr>
                <w:rFonts w:hint="eastAsia"/>
                <w:color w:val="FF0000"/>
                <w:szCs w:val="28"/>
              </w:rPr>
              <w:instrText>王征宇</w:instrText>
            </w:r>
            <w:r w:rsidR="0034290E" w:rsidRPr="00891819">
              <w:rPr>
                <w:rFonts w:hint="eastAsia"/>
                <w:color w:val="FF0000"/>
                <w:szCs w:val="28"/>
              </w:rPr>
              <w:instrText>(1984)","plainCitation":"</w:instrText>
            </w:r>
            <w:r w:rsidR="0034290E" w:rsidRPr="00891819">
              <w:rPr>
                <w:rFonts w:hint="eastAsia"/>
                <w:color w:val="FF0000"/>
                <w:szCs w:val="28"/>
              </w:rPr>
              <w:instrText>王征宇</w:instrText>
            </w:r>
            <w:r w:rsidR="0034290E" w:rsidRPr="00891819">
              <w:rPr>
                <w:rFonts w:hint="eastAsia"/>
                <w:color w:val="FF0000"/>
                <w:szCs w:val="28"/>
              </w:rPr>
              <w:instrText>(1984)","noteIndex":0},"citationItems":[{"id":510,"uris":["http://zotero.org/users/local/eoP0LvSC/items/4GZWMWGN"],"itemData":{"id":510,"type":"article-journal","container-title":"</w:instrText>
            </w:r>
            <w:r w:rsidR="0034290E" w:rsidRPr="00891819">
              <w:rPr>
                <w:rFonts w:hint="eastAsia"/>
                <w:color w:val="FF0000"/>
                <w:szCs w:val="28"/>
              </w:rPr>
              <w:instrText>上海精神医学</w:instrText>
            </w:r>
            <w:r w:rsidR="0034290E" w:rsidRPr="00891819">
              <w:rPr>
                <w:rFonts w:hint="eastAsia"/>
                <w:color w:val="FF0000"/>
                <w:szCs w:val="28"/>
              </w:rPr>
              <w:instrText>","issue":"69","language":"en","title":"</w:instrText>
            </w:r>
            <w:r w:rsidR="0034290E" w:rsidRPr="00891819">
              <w:rPr>
                <w:rFonts w:hint="eastAsia"/>
                <w:color w:val="FF0000"/>
                <w:szCs w:val="28"/>
              </w:rPr>
              <w:instrText>症状自评量表（</w:instrText>
            </w:r>
            <w:r w:rsidR="0034290E" w:rsidRPr="00891819">
              <w:rPr>
                <w:rFonts w:hint="eastAsia"/>
                <w:color w:val="FF0000"/>
                <w:szCs w:val="28"/>
              </w:rPr>
              <w:instrText>SCL-90</w:instrText>
            </w:r>
            <w:r w:rsidR="0034290E" w:rsidRPr="00891819">
              <w:rPr>
                <w:rFonts w:hint="eastAsia"/>
                <w:color w:val="FF0000"/>
                <w:szCs w:val="28"/>
              </w:rPr>
              <w:instrText>）</w:instrText>
            </w:r>
            <w:r w:rsidR="0034290E" w:rsidRPr="00891819">
              <w:rPr>
                <w:rFonts w:hint="eastAsia"/>
                <w:color w:val="FF0000"/>
                <w:szCs w:val="28"/>
              </w:rPr>
              <w:instrText>","volume":"2","author":[{"literal":"</w:instrText>
            </w:r>
            <w:r w:rsidR="0034290E" w:rsidRPr="00891819">
              <w:rPr>
                <w:rFonts w:hint="eastAsia"/>
                <w:color w:val="FF0000"/>
                <w:szCs w:val="28"/>
              </w:rPr>
              <w:instrText>王征宇</w:instrText>
            </w:r>
            <w:r w:rsidR="0034290E" w:rsidRPr="00891819">
              <w:rPr>
                <w:rFonts w:hint="eastAsia"/>
                <w:color w:val="FF0000"/>
                <w:szCs w:val="28"/>
              </w:rPr>
              <w:instrText>"}],"issued":{"date-parts":[["1984"]]}}}],"schema":"https://github.com/citation-style-</w:instrText>
            </w:r>
            <w:r w:rsidR="0034290E" w:rsidRPr="00891819">
              <w:rPr>
                <w:color w:val="FF0000"/>
                <w:szCs w:val="28"/>
              </w:rPr>
              <w:instrText xml:space="preserve">language/schema/raw/master/csl-citation.json"} </w:instrText>
            </w:r>
            <w:r w:rsidR="0034290E" w:rsidRPr="00891819">
              <w:rPr>
                <w:color w:val="FF0000"/>
                <w:szCs w:val="28"/>
              </w:rPr>
              <w:fldChar w:fldCharType="separate"/>
            </w:r>
            <w:r w:rsidR="003D2B69" w:rsidRPr="00891819">
              <w:rPr>
                <w:rFonts w:hint="eastAsia"/>
                <w:color w:val="FF0000"/>
                <w:szCs w:val="28"/>
              </w:rPr>
              <w:t>王征宇</w:t>
            </w:r>
            <w:r w:rsidR="003D2B69" w:rsidRPr="00891819">
              <w:rPr>
                <w:rFonts w:hint="eastAsia"/>
                <w:color w:val="FF0000"/>
                <w:szCs w:val="28"/>
              </w:rPr>
              <w:t>(</w:t>
            </w:r>
            <w:r w:rsidR="003D2B69" w:rsidRPr="00545B57">
              <w:rPr>
                <w:rStyle w:val="innerzoteroCitation"/>
                <w:rFonts w:hint="eastAsia"/>
              </w:rPr>
              <w:t>1984</w:t>
            </w:r>
            <w:r w:rsidR="003D2B69" w:rsidRPr="00891819">
              <w:rPr>
                <w:rFonts w:hint="eastAsia"/>
                <w:color w:val="FF0000"/>
                <w:szCs w:val="28"/>
              </w:rPr>
              <w:t>)</w:t>
            </w:r>
            <w:r w:rsidR="0034290E" w:rsidRPr="00891819">
              <w:rPr>
                <w:color w:val="FF0000"/>
                <w:szCs w:val="28"/>
              </w:rPr>
              <w:fldChar w:fldCharType="end"/>
            </w:r>
            <w:r w:rsidR="0034290E" w:rsidRPr="00891819">
              <w:rPr>
                <w:color w:val="FF0000"/>
                <w:szCs w:val="28"/>
              </w:rPr>
              <w:t>1</w:t>
            </w:r>
            <w:r w:rsidR="0034290E" w:rsidRPr="00891819">
              <w:rPr>
                <w:rFonts w:hint="eastAsia"/>
                <w:color w:val="FF0000"/>
                <w:szCs w:val="28"/>
              </w:rPr>
              <w:t>篇</w:t>
            </w:r>
            <w:r w:rsidR="0034290E" w:rsidRPr="00891819">
              <w:rPr>
                <w:rFonts w:hint="eastAsia"/>
                <w:color w:val="FF0000"/>
                <w:szCs w:val="28"/>
              </w:rPr>
              <w:t>,</w:t>
            </w:r>
            <w:r w:rsidR="0034290E" w:rsidRPr="00891819">
              <w:rPr>
                <w:color w:val="FF0000"/>
                <w:szCs w:val="28"/>
              </w:rPr>
              <w:t xml:space="preserve"> </w:t>
            </w:r>
            <w:r w:rsidR="0034290E" w:rsidRPr="00891819">
              <w:rPr>
                <w:color w:val="FF0000"/>
                <w:szCs w:val="28"/>
              </w:rPr>
              <w:fldChar w:fldCharType="begin"/>
            </w:r>
            <w:r w:rsidR="0034290E" w:rsidRPr="00891819">
              <w:rPr>
                <w:rFonts w:hint="eastAsia"/>
                <w:color w:val="FF0000"/>
                <w:szCs w:val="28"/>
              </w:rPr>
              <w:instrText xml:space="preserve"> ADDIN ZOTERO_ITEM CSL_CITATION {"citationID":"xucVu9lg","properties":{"custom":"</w:instrText>
            </w:r>
            <w:r w:rsidR="0034290E" w:rsidRPr="00891819">
              <w:rPr>
                <w:rFonts w:hint="eastAsia"/>
                <w:color w:val="FF0000"/>
                <w:szCs w:val="28"/>
              </w:rPr>
              <w:instrText>高成阁等</w:instrText>
            </w:r>
            <w:r w:rsidR="0034290E" w:rsidRPr="00891819">
              <w:rPr>
                <w:rFonts w:hint="eastAsia"/>
                <w:color w:val="FF0000"/>
                <w:szCs w:val="28"/>
              </w:rPr>
              <w:instrText>(1997)","formattedCitation":"</w:instrText>
            </w:r>
            <w:r w:rsidR="0034290E" w:rsidRPr="00891819">
              <w:rPr>
                <w:rFonts w:hint="eastAsia"/>
                <w:color w:val="FF0000"/>
                <w:szCs w:val="28"/>
              </w:rPr>
              <w:instrText>高成阁等</w:instrText>
            </w:r>
            <w:r w:rsidR="0034290E" w:rsidRPr="00891819">
              <w:rPr>
                <w:rFonts w:hint="eastAsia"/>
                <w:color w:val="FF0000"/>
                <w:szCs w:val="28"/>
              </w:rPr>
              <w:instrText>(1997)","plainCitation":"</w:instrText>
            </w:r>
            <w:r w:rsidR="0034290E" w:rsidRPr="00891819">
              <w:rPr>
                <w:rFonts w:hint="eastAsia"/>
                <w:color w:val="FF0000"/>
                <w:szCs w:val="28"/>
              </w:rPr>
              <w:instrText>高成阁等</w:instrText>
            </w:r>
            <w:r w:rsidR="0034290E" w:rsidRPr="00891819">
              <w:rPr>
                <w:rFonts w:hint="eastAsia"/>
                <w:color w:val="FF0000"/>
                <w:szCs w:val="28"/>
              </w:rPr>
              <w:instrText>(1997)","noteIndex":0},"citationItems":[{"id":512,"uris":["http://zotero.org/users/local/eoP0LvSC/items/VQGFFRPK"],"itemData":{"id":512,"type":"article-journal","abstract":"</w:instrText>
            </w:r>
            <w:r w:rsidR="0034290E" w:rsidRPr="00891819">
              <w:rPr>
                <w:rFonts w:hint="eastAsia"/>
                <w:color w:val="FF0000"/>
                <w:szCs w:val="28"/>
              </w:rPr>
              <w:instrText>陕西省大中学生心理健康水平调查高成阁王友平亢万虎张西生＊李强方明＊＊陈佩璋纪术茂＊＊＊田萍何瑞嫦西安医科大学第一临床医学院精神科近年来国内有不少关于大中学生心理卫生状况的调查和研究，有关结果表明，大中学生心理障碍发生率在１０－３０％之间［１－４］。陕</w:instrText>
            </w:r>
            <w:r w:rsidR="0034290E" w:rsidRPr="00891819">
              <w:rPr>
                <w:rFonts w:hint="eastAsia"/>
                <w:color w:val="FF0000"/>
                <w:szCs w:val="28"/>
              </w:rPr>
              <w:instrText>...","container-title":"</w:instrText>
            </w:r>
            <w:r w:rsidR="0034290E" w:rsidRPr="00891819">
              <w:rPr>
                <w:rFonts w:hint="eastAsia"/>
                <w:color w:val="FF0000"/>
                <w:szCs w:val="28"/>
              </w:rPr>
              <w:instrText>中国临床心理学杂志</w:instrText>
            </w:r>
            <w:r w:rsidR="0034290E" w:rsidRPr="00891819">
              <w:rPr>
                <w:rFonts w:hint="eastAsia"/>
                <w:color w:val="FF0000"/>
                <w:szCs w:val="28"/>
              </w:rPr>
              <w:instrText>","ISSN":"1005-3611","issue":"1","language":"zh","note":"90 citations(CNKI)[2024-1-25]","page":"42-43","source":"CNKI","title":"</w:instrText>
            </w:r>
            <w:r w:rsidR="0034290E" w:rsidRPr="00891819">
              <w:rPr>
                <w:rFonts w:hint="eastAsia"/>
                <w:color w:val="FF0000"/>
                <w:szCs w:val="28"/>
              </w:rPr>
              <w:instrText>陕西省大中学生心理健康水平调查</w:instrText>
            </w:r>
            <w:r w:rsidR="0034290E" w:rsidRPr="00891819">
              <w:rPr>
                <w:rFonts w:hint="eastAsia"/>
                <w:color w:val="FF0000"/>
                <w:szCs w:val="28"/>
              </w:rPr>
              <w:instrText>","author":[{"literal":"</w:instrText>
            </w:r>
            <w:r w:rsidR="0034290E" w:rsidRPr="00891819">
              <w:rPr>
                <w:rFonts w:hint="eastAsia"/>
                <w:color w:val="FF0000"/>
                <w:szCs w:val="28"/>
              </w:rPr>
              <w:instrText>高成阁</w:instrText>
            </w:r>
            <w:r w:rsidR="0034290E" w:rsidRPr="00891819">
              <w:rPr>
                <w:rFonts w:hint="eastAsia"/>
                <w:color w:val="FF0000"/>
                <w:szCs w:val="28"/>
              </w:rPr>
              <w:instrText>"},{"literal":"</w:instrText>
            </w:r>
            <w:r w:rsidR="0034290E" w:rsidRPr="00891819">
              <w:rPr>
                <w:rFonts w:hint="eastAsia"/>
                <w:color w:val="FF0000"/>
                <w:szCs w:val="28"/>
              </w:rPr>
              <w:instrText>王友平</w:instrText>
            </w:r>
            <w:r w:rsidR="0034290E" w:rsidRPr="00891819">
              <w:rPr>
                <w:rFonts w:hint="eastAsia"/>
                <w:color w:val="FF0000"/>
                <w:szCs w:val="28"/>
              </w:rPr>
              <w:instrText>"},{"literal":"</w:instrText>
            </w:r>
            <w:r w:rsidR="0034290E" w:rsidRPr="00891819">
              <w:rPr>
                <w:rFonts w:hint="eastAsia"/>
                <w:color w:val="FF0000"/>
                <w:szCs w:val="28"/>
              </w:rPr>
              <w:instrText>亢万虎</w:instrText>
            </w:r>
            <w:r w:rsidR="0034290E" w:rsidRPr="00891819">
              <w:rPr>
                <w:rFonts w:hint="eastAsia"/>
                <w:color w:val="FF0000"/>
                <w:szCs w:val="28"/>
              </w:rPr>
              <w:instrText>"},{"literal":"</w:instrText>
            </w:r>
            <w:r w:rsidR="0034290E" w:rsidRPr="00891819">
              <w:rPr>
                <w:rFonts w:hint="eastAsia"/>
                <w:color w:val="FF0000"/>
                <w:szCs w:val="28"/>
              </w:rPr>
              <w:instrText>张西生</w:instrText>
            </w:r>
            <w:r w:rsidR="0034290E" w:rsidRPr="00891819">
              <w:rPr>
                <w:rFonts w:hint="eastAsia"/>
                <w:color w:val="FF0000"/>
                <w:szCs w:val="28"/>
              </w:rPr>
              <w:instrText>"},{"literal":"</w:instrText>
            </w:r>
            <w:r w:rsidR="0034290E" w:rsidRPr="00891819">
              <w:rPr>
                <w:rFonts w:hint="eastAsia"/>
                <w:color w:val="FF0000"/>
                <w:szCs w:val="28"/>
              </w:rPr>
              <w:instrText>李强</w:instrText>
            </w:r>
            <w:r w:rsidR="0034290E" w:rsidRPr="00891819">
              <w:rPr>
                <w:rFonts w:hint="eastAsia"/>
                <w:color w:val="FF0000"/>
                <w:szCs w:val="28"/>
              </w:rPr>
              <w:instrText>"},{"literal":"</w:instrText>
            </w:r>
            <w:r w:rsidR="0034290E" w:rsidRPr="00891819">
              <w:rPr>
                <w:rFonts w:hint="eastAsia"/>
                <w:color w:val="FF0000"/>
                <w:szCs w:val="28"/>
              </w:rPr>
              <w:instrText>方明</w:instrText>
            </w:r>
            <w:r w:rsidR="0034290E" w:rsidRPr="00891819">
              <w:rPr>
                <w:rFonts w:hint="eastAsia"/>
                <w:color w:val="FF0000"/>
                <w:szCs w:val="28"/>
              </w:rPr>
              <w:instrText>"},{"literal":"</w:instrText>
            </w:r>
            <w:r w:rsidR="0034290E" w:rsidRPr="00891819">
              <w:rPr>
                <w:rFonts w:hint="eastAsia"/>
                <w:color w:val="FF0000"/>
                <w:szCs w:val="28"/>
              </w:rPr>
              <w:instrText>陈佩璋</w:instrText>
            </w:r>
            <w:r w:rsidR="0034290E" w:rsidRPr="00891819">
              <w:rPr>
                <w:rFonts w:hint="eastAsia"/>
                <w:color w:val="FF0000"/>
                <w:szCs w:val="28"/>
              </w:rPr>
              <w:instrText>"},{"literal":"</w:instrText>
            </w:r>
            <w:r w:rsidR="0034290E" w:rsidRPr="00891819">
              <w:rPr>
                <w:rFonts w:hint="eastAsia"/>
                <w:color w:val="FF0000"/>
                <w:szCs w:val="28"/>
              </w:rPr>
              <w:instrText>纪术茂</w:instrText>
            </w:r>
            <w:r w:rsidR="0034290E" w:rsidRPr="00891819">
              <w:rPr>
                <w:rFonts w:hint="eastAsia"/>
                <w:color w:val="FF0000"/>
                <w:szCs w:val="28"/>
              </w:rPr>
              <w:instrText>"},{"literal":"</w:instrText>
            </w:r>
            <w:r w:rsidR="0034290E" w:rsidRPr="00891819">
              <w:rPr>
                <w:rFonts w:hint="eastAsia"/>
                <w:color w:val="FF0000"/>
                <w:szCs w:val="28"/>
              </w:rPr>
              <w:instrText>田萍</w:instrText>
            </w:r>
            <w:r w:rsidR="0034290E" w:rsidRPr="00891819">
              <w:rPr>
                <w:rFonts w:hint="eastAsia"/>
                <w:color w:val="FF0000"/>
                <w:szCs w:val="28"/>
              </w:rPr>
              <w:instrText>"},{"literal":"</w:instrText>
            </w:r>
            <w:r w:rsidR="0034290E" w:rsidRPr="00891819">
              <w:rPr>
                <w:rFonts w:hint="eastAsia"/>
                <w:color w:val="FF0000"/>
                <w:szCs w:val="28"/>
              </w:rPr>
              <w:instrText>何瑞嫦</w:instrText>
            </w:r>
            <w:r w:rsidR="0034290E" w:rsidRPr="00891819">
              <w:rPr>
                <w:rFonts w:hint="eastAsia"/>
                <w:color w:val="FF0000"/>
                <w:szCs w:val="28"/>
              </w:rPr>
              <w:instrText xml:space="preserve">"}],"issued":{"date-parts":[["1997"]]}}}],"schema":"https://github.com/citation-style-language/schema/raw/master/csl-citation.json"} </w:instrText>
            </w:r>
            <w:r w:rsidR="0034290E" w:rsidRPr="00891819">
              <w:rPr>
                <w:color w:val="FF0000"/>
                <w:szCs w:val="28"/>
              </w:rPr>
              <w:fldChar w:fldCharType="separate"/>
            </w:r>
            <w:r w:rsidR="003D2B69" w:rsidRPr="00891819">
              <w:rPr>
                <w:rFonts w:hint="eastAsia"/>
                <w:color w:val="FF0000"/>
                <w:szCs w:val="28"/>
              </w:rPr>
              <w:t>高成阁</w:t>
            </w:r>
            <w:r w:rsidR="003D2B69" w:rsidRPr="00891819">
              <w:rPr>
                <w:rFonts w:hint="eastAsia"/>
                <w:color w:val="FF0000"/>
                <w:szCs w:val="28"/>
              </w:rPr>
              <w:lastRenderedPageBreak/>
              <w:t>等</w:t>
            </w:r>
            <w:r w:rsidR="003D2B69" w:rsidRPr="00891819">
              <w:rPr>
                <w:rFonts w:hint="eastAsia"/>
                <w:color w:val="FF0000"/>
                <w:szCs w:val="28"/>
              </w:rPr>
              <w:t>(</w:t>
            </w:r>
            <w:r w:rsidR="003D2B69" w:rsidRPr="00545B57">
              <w:rPr>
                <w:rStyle w:val="innerzoteroCitation"/>
                <w:rFonts w:hint="eastAsia"/>
              </w:rPr>
              <w:t>1997</w:t>
            </w:r>
            <w:r w:rsidR="003D2B69" w:rsidRPr="00891819">
              <w:rPr>
                <w:rFonts w:hint="eastAsia"/>
                <w:color w:val="FF0000"/>
                <w:szCs w:val="28"/>
              </w:rPr>
              <w:t>)</w:t>
            </w:r>
            <w:r w:rsidR="0034290E" w:rsidRPr="00891819">
              <w:rPr>
                <w:color w:val="FF0000"/>
                <w:szCs w:val="28"/>
              </w:rPr>
              <w:fldChar w:fldCharType="end"/>
            </w:r>
            <w:r w:rsidR="0034290E" w:rsidRPr="00891819">
              <w:rPr>
                <w:color w:val="FF0000"/>
                <w:szCs w:val="28"/>
              </w:rPr>
              <w:t>1</w:t>
            </w:r>
            <w:r w:rsidR="0034290E" w:rsidRPr="00891819">
              <w:rPr>
                <w:rFonts w:hint="eastAsia"/>
                <w:color w:val="FF0000"/>
                <w:szCs w:val="28"/>
              </w:rPr>
              <w:t>篇</w:t>
            </w:r>
            <w:r w:rsidR="0034290E" w:rsidRPr="00891819">
              <w:rPr>
                <w:rFonts w:hint="eastAsia"/>
                <w:color w:val="FF0000"/>
                <w:szCs w:val="28"/>
              </w:rPr>
              <w:t>,</w:t>
            </w:r>
            <w:r w:rsidR="0034290E" w:rsidRPr="00891819">
              <w:rPr>
                <w:color w:val="FF0000"/>
                <w:szCs w:val="28"/>
              </w:rPr>
              <w:t xml:space="preserve"> </w:t>
            </w:r>
            <w:r w:rsidR="0034290E" w:rsidRPr="00891819">
              <w:rPr>
                <w:color w:val="FF0000"/>
                <w:szCs w:val="28"/>
              </w:rPr>
              <w:fldChar w:fldCharType="begin"/>
            </w:r>
            <w:r w:rsidR="0034290E" w:rsidRPr="00891819">
              <w:rPr>
                <w:color w:val="FF0000"/>
                <w:szCs w:val="28"/>
              </w:rPr>
              <w:instrText xml:space="preserve"> ADDIN ZOTERO_ITEM CSL_CITATION {"citationID":"lQgVy4ID","properties":{"custom":"Derogatis et al. (1976)","formattedCitation":"Derogatis et al. (1976)","plainCitation":"Derogatis et al. (1976)","noteIndex":0},"citationItems":[{"id":516,"uris":["http://zotero.org/users/local/eoP0LvSC/items/MH5TNV8Z"],"itemData":{"id":516,"type":"article-journal","abstract":"The present investigation was intended principally as a concurrent validation study for a new self-report symptom inventory : the SCL-9o. A sample of 209 â€˜¿symptomativcolunteers' served as subjects and were administered both the SCL-9o and the MMPI prior to participation in clinical therapeutic drug trials. The MMPI was scored for the Wiggins content scales and the Tryon cluster scales in addition to the standard clinical scales. Comparisons of the nine primary symptom dimensions of the SCL-9o with the set of MMPI scales reflected very high convergent validity for the SCL-9o. Peak correlations were observed with like constructs on eight of the nine scales, with secondary patterns of correlations showing high interpretative consistency.","container-title":"British Journal of Psychiatry","DOI":"10.1192/bjp.128.3.280","ISSN":"0007-1250, 1472-1465","issue":"3","journalAbbreviation":"Br J Psychiatry","language":"en","page":"280-289","source":"DOI.org (Crossref)","title":"The SCL-90 and the MMPI: A Step in the Validation of a New Self-Report Scale","title-short":"The SCL-90 and the MMPI","volume":"128","author":[{"family":"Derogatis","given":"Leonard R."},{"family":"Rickels","given":"Karl"},{"family":"Rock","given":"Anthony F."}],"issued":{"date-parts":[["1976",3]]}}}],"schema":"https://github.com/citation-style-language/schema/raw/master/csl-citation.json"} </w:instrText>
            </w:r>
            <w:r w:rsidR="0034290E" w:rsidRPr="00891819">
              <w:rPr>
                <w:color w:val="FF0000"/>
                <w:szCs w:val="28"/>
              </w:rPr>
              <w:fldChar w:fldCharType="separate"/>
            </w:r>
            <w:r w:rsidR="003D2B69" w:rsidRPr="00891819">
              <w:rPr>
                <w:color w:val="FF0000"/>
                <w:szCs w:val="28"/>
              </w:rPr>
              <w:t>Derogatis et al. (</w:t>
            </w:r>
            <w:r w:rsidR="003D2B69" w:rsidRPr="00545B57">
              <w:rPr>
                <w:rStyle w:val="innerzoteroCitation"/>
              </w:rPr>
              <w:t>1976</w:t>
            </w:r>
            <w:r w:rsidR="003D2B69" w:rsidRPr="00891819">
              <w:rPr>
                <w:color w:val="FF0000"/>
                <w:szCs w:val="28"/>
              </w:rPr>
              <w:t>)</w:t>
            </w:r>
            <w:r w:rsidR="0034290E" w:rsidRPr="00891819">
              <w:rPr>
                <w:color w:val="FF0000"/>
                <w:szCs w:val="28"/>
              </w:rPr>
              <w:fldChar w:fldCharType="end"/>
            </w:r>
            <w:r w:rsidR="0034290E" w:rsidRPr="00891819">
              <w:rPr>
                <w:color w:val="FF0000"/>
                <w:szCs w:val="28"/>
              </w:rPr>
              <w:t>1</w:t>
            </w:r>
            <w:r w:rsidR="0034290E" w:rsidRPr="00891819">
              <w:rPr>
                <w:rFonts w:hint="eastAsia"/>
                <w:color w:val="FF0000"/>
                <w:szCs w:val="28"/>
              </w:rPr>
              <w:t>篇</w:t>
            </w:r>
            <w:r w:rsidR="0034290E" w:rsidRPr="00891819">
              <w:rPr>
                <w:rFonts w:hint="eastAsia"/>
                <w:color w:val="FF0000"/>
                <w:szCs w:val="28"/>
              </w:rPr>
              <w:t>,</w:t>
            </w:r>
            <w:r w:rsidR="0034290E" w:rsidRPr="00891819">
              <w:rPr>
                <w:color w:val="FF0000"/>
                <w:szCs w:val="28"/>
              </w:rPr>
              <w:t xml:space="preserve"> </w:t>
            </w:r>
            <w:r w:rsidR="0034290E" w:rsidRPr="00891819">
              <w:rPr>
                <w:color w:val="FF0000"/>
                <w:szCs w:val="28"/>
              </w:rPr>
              <w:fldChar w:fldCharType="begin"/>
            </w:r>
            <w:r w:rsidR="0034290E" w:rsidRPr="00891819">
              <w:rPr>
                <w:rFonts w:hint="eastAsia"/>
                <w:color w:val="FF0000"/>
                <w:szCs w:val="28"/>
              </w:rPr>
              <w:instrText xml:space="preserve"> ADDIN ZOTERO_ITEM CSL_CITATION {"citationID":"uLcJgvTz","properties":{"custom":"</w:instrText>
            </w:r>
            <w:r w:rsidR="0034290E" w:rsidRPr="00891819">
              <w:rPr>
                <w:rFonts w:hint="eastAsia"/>
                <w:color w:val="FF0000"/>
                <w:szCs w:val="28"/>
              </w:rPr>
              <w:instrText>陈树林等</w:instrText>
            </w:r>
            <w:r w:rsidR="0034290E" w:rsidRPr="00891819">
              <w:rPr>
                <w:rFonts w:hint="eastAsia"/>
                <w:color w:val="FF0000"/>
                <w:szCs w:val="28"/>
              </w:rPr>
              <w:instrText>(2003)","unsorted":true,"formattedCitation":"</w:instrText>
            </w:r>
            <w:r w:rsidR="0034290E" w:rsidRPr="00891819">
              <w:rPr>
                <w:rFonts w:hint="eastAsia"/>
                <w:color w:val="FF0000"/>
                <w:szCs w:val="28"/>
              </w:rPr>
              <w:instrText>陈树林等</w:instrText>
            </w:r>
            <w:r w:rsidR="0034290E" w:rsidRPr="00891819">
              <w:rPr>
                <w:rFonts w:hint="eastAsia"/>
                <w:color w:val="FF0000"/>
                <w:szCs w:val="28"/>
              </w:rPr>
              <w:instrText>(2003)","plainCitation":"</w:instrText>
            </w:r>
            <w:r w:rsidR="0034290E" w:rsidRPr="00891819">
              <w:rPr>
                <w:rFonts w:hint="eastAsia"/>
                <w:color w:val="FF0000"/>
                <w:szCs w:val="28"/>
              </w:rPr>
              <w:instrText>陈树林等</w:instrText>
            </w:r>
            <w:r w:rsidR="0034290E" w:rsidRPr="00891819">
              <w:rPr>
                <w:rFonts w:hint="eastAsia"/>
                <w:color w:val="FF0000"/>
                <w:szCs w:val="28"/>
              </w:rPr>
              <w:instrText>(2003)","noteIndex":0},"citationItems":[{"id":518,"uris":["http://zotero.org/users/local/eoP0LvSC/items/3GI6DEQJ"],"itemData":{"id":518,"type":"article-journal","abstract":"</w:instrText>
            </w:r>
            <w:r w:rsidR="0034290E" w:rsidRPr="00891819">
              <w:rPr>
                <w:rFonts w:hint="eastAsia"/>
                <w:color w:val="FF0000"/>
                <w:szCs w:val="28"/>
              </w:rPr>
              <w:instrText>目的　重新检验</w:instrText>
            </w:r>
            <w:r w:rsidR="0034290E" w:rsidRPr="00891819">
              <w:rPr>
                <w:rFonts w:hint="eastAsia"/>
                <w:color w:val="FF0000"/>
                <w:szCs w:val="28"/>
              </w:rPr>
              <w:instrText>SCL 90</w:instrText>
            </w:r>
            <w:r w:rsidR="0034290E" w:rsidRPr="00891819">
              <w:rPr>
                <w:rFonts w:hint="eastAsia"/>
                <w:color w:val="FF0000"/>
                <w:szCs w:val="28"/>
              </w:rPr>
              <w:instrText>的信度、效度和常模资料。方法　对杭州市</w:instrText>
            </w:r>
            <w:r w:rsidR="0034290E" w:rsidRPr="00891819">
              <w:rPr>
                <w:rFonts w:hint="eastAsia"/>
                <w:color w:val="FF0000"/>
                <w:szCs w:val="28"/>
              </w:rPr>
              <w:instrText xml:space="preserve"> 4 5 2 6</w:instrText>
            </w:r>
            <w:r w:rsidR="0034290E" w:rsidRPr="00891819">
              <w:rPr>
                <w:rFonts w:hint="eastAsia"/>
                <w:color w:val="FF0000"/>
                <w:szCs w:val="28"/>
              </w:rPr>
              <w:instrText>名中学生、社区成年人及</w:instrText>
            </w:r>
            <w:r w:rsidR="0034290E" w:rsidRPr="00891819">
              <w:rPr>
                <w:rFonts w:hint="eastAsia"/>
                <w:color w:val="FF0000"/>
                <w:szCs w:val="28"/>
              </w:rPr>
              <w:instrText xml:space="preserve"> 6 0</w:instrText>
            </w:r>
            <w:r w:rsidR="0034290E" w:rsidRPr="00891819">
              <w:rPr>
                <w:rFonts w:hint="eastAsia"/>
                <w:color w:val="FF0000"/>
                <w:szCs w:val="28"/>
              </w:rPr>
              <w:instrText>岁以上老年人进行</w:instrText>
            </w:r>
            <w:r w:rsidR="0034290E" w:rsidRPr="00891819">
              <w:rPr>
                <w:rFonts w:hint="eastAsia"/>
                <w:color w:val="FF0000"/>
                <w:szCs w:val="28"/>
              </w:rPr>
              <w:instrText>SCL 90</w:instrText>
            </w:r>
            <w:r w:rsidR="0034290E" w:rsidRPr="00891819">
              <w:rPr>
                <w:rFonts w:hint="eastAsia"/>
                <w:color w:val="FF0000"/>
                <w:szCs w:val="28"/>
              </w:rPr>
              <w:instrText>的心理测量。结果　①</w:instrText>
            </w:r>
            <w:r w:rsidR="0034290E" w:rsidRPr="00891819">
              <w:rPr>
                <w:rFonts w:hint="eastAsia"/>
                <w:color w:val="FF0000"/>
                <w:szCs w:val="28"/>
              </w:rPr>
              <w:instrText>SCL 90</w:instrText>
            </w:r>
            <w:r w:rsidR="0034290E" w:rsidRPr="00891819">
              <w:rPr>
                <w:rFonts w:hint="eastAsia"/>
                <w:color w:val="FF0000"/>
                <w:szCs w:val="28"/>
              </w:rPr>
              <w:instrText>总量表的同质性信度为</w:instrText>
            </w:r>
            <w:r w:rsidR="0034290E" w:rsidRPr="00891819">
              <w:rPr>
                <w:rFonts w:hint="eastAsia"/>
                <w:color w:val="FF0000"/>
                <w:szCs w:val="28"/>
              </w:rPr>
              <w:instrText xml:space="preserve"> 0  97,</w:instrText>
            </w:r>
            <w:r w:rsidR="0034290E" w:rsidRPr="00891819">
              <w:rPr>
                <w:rFonts w:hint="eastAsia"/>
                <w:color w:val="FF0000"/>
                <w:szCs w:val="28"/>
              </w:rPr>
              <w:instrText>各分量表的同质性信度在</w:instrText>
            </w:r>
            <w:r w:rsidR="0034290E" w:rsidRPr="00891819">
              <w:rPr>
                <w:rFonts w:hint="eastAsia"/>
                <w:color w:val="FF0000"/>
                <w:szCs w:val="28"/>
              </w:rPr>
              <w:instrText>0  6 9</w:instrText>
            </w:r>
            <w:r w:rsidR="0034290E" w:rsidRPr="00891819">
              <w:rPr>
                <w:rFonts w:hint="eastAsia"/>
                <w:color w:val="FF0000"/>
                <w:szCs w:val="28"/>
              </w:rPr>
              <w:instrText>以上</w:instrText>
            </w:r>
            <w:r w:rsidR="0034290E" w:rsidRPr="00891819">
              <w:rPr>
                <w:rFonts w:hint="eastAsia"/>
                <w:color w:val="FF0000"/>
                <w:szCs w:val="28"/>
              </w:rPr>
              <w:instrText xml:space="preserve"> ,</w:instrText>
            </w:r>
            <w:r w:rsidR="0034290E" w:rsidRPr="00891819">
              <w:rPr>
                <w:rFonts w:hint="eastAsia"/>
                <w:color w:val="FF0000"/>
                <w:szCs w:val="28"/>
              </w:rPr>
              <w:instrText>重测信度大于</w:instrText>
            </w:r>
            <w:r w:rsidR="0034290E" w:rsidRPr="00891819">
              <w:rPr>
                <w:rFonts w:hint="eastAsia"/>
                <w:color w:val="FF0000"/>
                <w:szCs w:val="28"/>
              </w:rPr>
              <w:instrText xml:space="preserve"> 0  7,</w:instrText>
            </w:r>
            <w:r w:rsidR="0034290E" w:rsidRPr="00891819">
              <w:rPr>
                <w:rFonts w:hint="eastAsia"/>
                <w:color w:val="FF0000"/>
                <w:szCs w:val="28"/>
              </w:rPr>
              <w:instrText>内容效应和结构效应也较好</w:instrText>
            </w:r>
            <w:r w:rsidR="0034290E" w:rsidRPr="00891819">
              <w:rPr>
                <w:rFonts w:hint="eastAsia"/>
                <w:color w:val="FF0000"/>
                <w:szCs w:val="28"/>
              </w:rPr>
              <w:instrText xml:space="preserve"> ;</w:instrText>
            </w:r>
            <w:r w:rsidR="0034290E" w:rsidRPr="00891819">
              <w:rPr>
                <w:rFonts w:hint="eastAsia"/>
                <w:color w:val="FF0000"/>
                <w:szCs w:val="28"/>
              </w:rPr>
              <w:instrText>②</w:instrText>
            </w:r>
            <w:r w:rsidR="0034290E" w:rsidRPr="00891819">
              <w:rPr>
                <w:rFonts w:hint="eastAsia"/>
                <w:color w:val="FF0000"/>
                <w:szCs w:val="28"/>
              </w:rPr>
              <w:instrText>SCL 90</w:instrText>
            </w:r>
            <w:r w:rsidR="0034290E" w:rsidRPr="00891819">
              <w:rPr>
                <w:rFonts w:hint="eastAsia"/>
                <w:color w:val="FF0000"/>
                <w:szCs w:val="28"/>
              </w:rPr>
              <w:instrText>各因子分与</w:instrText>
            </w:r>
            <w:r w:rsidR="0034290E" w:rsidRPr="00891819">
              <w:rPr>
                <w:rFonts w:hint="eastAsia"/>
                <w:color w:val="FF0000"/>
                <w:szCs w:val="28"/>
              </w:rPr>
              <w:instrText xml:space="preserve"> 1986</w:instrText>
            </w:r>
            <w:r w:rsidR="0034290E" w:rsidRPr="00891819">
              <w:rPr>
                <w:rFonts w:hint="eastAsia"/>
                <w:color w:val="FF0000"/>
                <w:szCs w:val="28"/>
              </w:rPr>
              <w:instrText>年全国常模相比有变化</w:instrText>
            </w:r>
            <w:r w:rsidR="0034290E" w:rsidRPr="00891819">
              <w:rPr>
                <w:rFonts w:hint="eastAsia"/>
                <w:color w:val="FF0000"/>
                <w:szCs w:val="28"/>
              </w:rPr>
              <w:instrText xml:space="preserve"> ,</w:instrText>
            </w:r>
            <w:r w:rsidR="0034290E" w:rsidRPr="00891819">
              <w:rPr>
                <w:rFonts w:hint="eastAsia"/>
                <w:color w:val="FF0000"/>
                <w:szCs w:val="28"/>
              </w:rPr>
              <w:instrText>中学生、老年人的因子分明显高于</w:instrText>
            </w:r>
            <w:r w:rsidR="0034290E" w:rsidRPr="00891819">
              <w:rPr>
                <w:rFonts w:hint="eastAsia"/>
                <w:color w:val="FF0000"/>
                <w:szCs w:val="28"/>
              </w:rPr>
              <w:instrText xml:space="preserve"> 1986</w:instrText>
            </w:r>
            <w:r w:rsidR="0034290E" w:rsidRPr="00891819">
              <w:rPr>
                <w:rFonts w:hint="eastAsia"/>
                <w:color w:val="FF0000"/>
                <w:szCs w:val="28"/>
              </w:rPr>
              <w:instrText xml:space="preserve">年全国常模。结论　</w:instrText>
            </w:r>
            <w:r w:rsidR="0034290E" w:rsidRPr="00891819">
              <w:rPr>
                <w:rFonts w:hint="eastAsia"/>
                <w:color w:val="FF0000"/>
                <w:szCs w:val="28"/>
              </w:rPr>
              <w:instrText>SCL 90</w:instrText>
            </w:r>
            <w:r w:rsidR="0034290E" w:rsidRPr="00891819">
              <w:rPr>
                <w:rFonts w:hint="eastAsia"/>
                <w:color w:val="FF0000"/>
                <w:szCs w:val="28"/>
              </w:rPr>
              <w:instrText>在正常人群中有较好的信度和效度</w:instrText>
            </w:r>
            <w:r w:rsidR="0034290E" w:rsidRPr="00891819">
              <w:rPr>
                <w:rFonts w:hint="eastAsia"/>
                <w:color w:val="FF0000"/>
                <w:szCs w:val="28"/>
              </w:rPr>
              <w:instrText xml:space="preserve"> ,</w:instrText>
            </w:r>
            <w:r w:rsidR="0034290E" w:rsidRPr="00891819">
              <w:rPr>
                <w:rFonts w:hint="eastAsia"/>
                <w:color w:val="FF0000"/>
                <w:szCs w:val="28"/>
              </w:rPr>
              <w:instrText>但要重新制订不同职业和不同年龄人群的常模</w:instrText>
            </w:r>
            <w:r w:rsidR="0034290E" w:rsidRPr="00891819">
              <w:rPr>
                <w:rFonts w:hint="eastAsia"/>
                <w:color w:val="FF0000"/>
                <w:szCs w:val="28"/>
              </w:rPr>
              <w:instrText xml:space="preserve"> ,</w:instrText>
            </w:r>
            <w:r w:rsidR="0034290E" w:rsidRPr="00891819">
              <w:rPr>
                <w:rFonts w:hint="eastAsia"/>
                <w:color w:val="FF0000"/>
                <w:szCs w:val="28"/>
              </w:rPr>
              <w:instrText>并在使用过程中参考有针对性的常模。</w:instrText>
            </w:r>
            <w:r w:rsidR="0034290E" w:rsidRPr="00891819">
              <w:rPr>
                <w:rFonts w:hint="eastAsia"/>
                <w:color w:val="FF0000"/>
                <w:szCs w:val="28"/>
              </w:rPr>
              <w:instrText>","container-title":"</w:instrText>
            </w:r>
            <w:r w:rsidR="0034290E" w:rsidRPr="00891819">
              <w:rPr>
                <w:rFonts w:hint="eastAsia"/>
                <w:color w:val="FF0000"/>
                <w:szCs w:val="28"/>
              </w:rPr>
              <w:instrText>中国神经精神疾病杂志</w:instrText>
            </w:r>
            <w:r w:rsidR="0034290E" w:rsidRPr="00891819">
              <w:rPr>
                <w:rFonts w:hint="eastAsia"/>
                <w:color w:val="FF0000"/>
                <w:szCs w:val="28"/>
              </w:rPr>
              <w:instrText>","ISSN":"1002-0152","issue":"5","language":"zh","note":"581 citations(CNKI)[2024-1-25]","page":"323-327","source":"CNKI","title":"SCL-90</w:instrText>
            </w:r>
            <w:r w:rsidR="0034290E" w:rsidRPr="00891819">
              <w:rPr>
                <w:rFonts w:hint="eastAsia"/>
                <w:color w:val="FF0000"/>
                <w:szCs w:val="28"/>
              </w:rPr>
              <w:instrText>信度效度检验和常模的再比较</w:instrText>
            </w:r>
            <w:r w:rsidR="0034290E" w:rsidRPr="00891819">
              <w:rPr>
                <w:rFonts w:hint="eastAsia"/>
                <w:color w:val="FF0000"/>
                <w:szCs w:val="28"/>
              </w:rPr>
              <w:instrText>","author":[{"literal":"</w:instrText>
            </w:r>
            <w:r w:rsidR="0034290E" w:rsidRPr="00891819">
              <w:rPr>
                <w:rFonts w:hint="eastAsia"/>
                <w:color w:val="FF0000"/>
                <w:szCs w:val="28"/>
              </w:rPr>
              <w:instrText>陈树林</w:instrText>
            </w:r>
            <w:r w:rsidR="0034290E" w:rsidRPr="00891819">
              <w:rPr>
                <w:rFonts w:hint="eastAsia"/>
                <w:color w:val="FF0000"/>
                <w:szCs w:val="28"/>
              </w:rPr>
              <w:instrText>"},{"literal":"</w:instrText>
            </w:r>
            <w:r w:rsidR="0034290E" w:rsidRPr="00891819">
              <w:rPr>
                <w:rFonts w:hint="eastAsia"/>
                <w:color w:val="FF0000"/>
                <w:szCs w:val="28"/>
              </w:rPr>
              <w:instrText>李凌江</w:instrText>
            </w:r>
            <w:r w:rsidR="0034290E" w:rsidRPr="00891819">
              <w:rPr>
                <w:rFonts w:hint="eastAsia"/>
                <w:color w:val="FF0000"/>
                <w:szCs w:val="28"/>
              </w:rPr>
              <w:instrText xml:space="preserve">"}],"issued":{"date-parts":[["2003"]]}}}],"schema":"https://github.com/citation-style-language/schema/raw/master/csl-citation.json"} </w:instrText>
            </w:r>
            <w:r w:rsidR="0034290E" w:rsidRPr="00891819">
              <w:rPr>
                <w:color w:val="FF0000"/>
                <w:szCs w:val="28"/>
              </w:rPr>
              <w:fldChar w:fldCharType="separate"/>
            </w:r>
            <w:r w:rsidR="003D2B69" w:rsidRPr="00891819">
              <w:rPr>
                <w:rFonts w:hint="eastAsia"/>
                <w:color w:val="FF0000"/>
                <w:szCs w:val="28"/>
              </w:rPr>
              <w:t>陈树林等</w:t>
            </w:r>
            <w:r w:rsidR="003D2B69" w:rsidRPr="00891819">
              <w:rPr>
                <w:rFonts w:hint="eastAsia"/>
                <w:color w:val="FF0000"/>
                <w:szCs w:val="28"/>
              </w:rPr>
              <w:t>(</w:t>
            </w:r>
            <w:r w:rsidR="003D2B69" w:rsidRPr="00545B57">
              <w:rPr>
                <w:rStyle w:val="innerzoteroCitation"/>
                <w:rFonts w:hint="eastAsia"/>
              </w:rPr>
              <w:t>2003</w:t>
            </w:r>
            <w:r w:rsidR="003D2B69" w:rsidRPr="00891819">
              <w:rPr>
                <w:rFonts w:hint="eastAsia"/>
                <w:color w:val="FF0000"/>
                <w:szCs w:val="28"/>
              </w:rPr>
              <w:t>)</w:t>
            </w:r>
            <w:r w:rsidR="0034290E" w:rsidRPr="00891819">
              <w:rPr>
                <w:color w:val="FF0000"/>
                <w:szCs w:val="28"/>
              </w:rPr>
              <w:fldChar w:fldCharType="end"/>
            </w:r>
            <w:r w:rsidR="0034290E" w:rsidRPr="00891819">
              <w:rPr>
                <w:color w:val="FF0000"/>
                <w:szCs w:val="28"/>
              </w:rPr>
              <w:t>2</w:t>
            </w:r>
            <w:r w:rsidR="0034290E" w:rsidRPr="00891819">
              <w:rPr>
                <w:rFonts w:hint="eastAsia"/>
                <w:color w:val="FF0000"/>
                <w:szCs w:val="28"/>
              </w:rPr>
              <w:t>篇</w:t>
            </w:r>
            <w:r w:rsidR="0034290E" w:rsidRPr="00891819">
              <w:rPr>
                <w:rFonts w:hint="eastAsia"/>
                <w:color w:val="FF0000"/>
                <w:szCs w:val="28"/>
              </w:rPr>
              <w:t>,</w:t>
            </w:r>
            <w:r w:rsidR="0034290E" w:rsidRPr="00891819">
              <w:rPr>
                <w:color w:val="FF0000"/>
                <w:szCs w:val="28"/>
              </w:rPr>
              <w:t xml:space="preserve"> </w:t>
            </w:r>
            <w:r w:rsidR="0034290E" w:rsidRPr="00891819">
              <w:rPr>
                <w:szCs w:val="28"/>
              </w:rPr>
              <w:fldChar w:fldCharType="begin"/>
            </w:r>
            <w:r w:rsidR="00B31FE5" w:rsidRPr="00891819">
              <w:rPr>
                <w:rFonts w:hint="eastAsia"/>
                <w:szCs w:val="28"/>
              </w:rPr>
              <w:instrText xml:space="preserve"> ADDIN ZOTERO_ITEM CSL_CITATION {"citationID":"b6aS6odT","properties":{"custom":"</w:instrText>
            </w:r>
            <w:r w:rsidR="00B31FE5" w:rsidRPr="00891819">
              <w:rPr>
                <w:rFonts w:hint="eastAsia"/>
                <w:szCs w:val="28"/>
              </w:rPr>
              <w:instrText>张明园</w:instrText>
            </w:r>
            <w:r w:rsidR="00B31FE5" w:rsidRPr="00891819">
              <w:rPr>
                <w:rFonts w:hint="eastAsia"/>
                <w:szCs w:val="28"/>
              </w:rPr>
              <w:instrText>(1998)","formattedCitation":"</w:instrText>
            </w:r>
            <w:r w:rsidR="00B31FE5" w:rsidRPr="00891819">
              <w:rPr>
                <w:rFonts w:hint="eastAsia"/>
                <w:szCs w:val="28"/>
              </w:rPr>
              <w:instrText>张明园</w:instrText>
            </w:r>
            <w:r w:rsidR="00B31FE5" w:rsidRPr="00891819">
              <w:rPr>
                <w:rFonts w:hint="eastAsia"/>
                <w:szCs w:val="28"/>
              </w:rPr>
              <w:instrText>(1998)","plainCitation":"</w:instrText>
            </w:r>
            <w:r w:rsidR="00B31FE5" w:rsidRPr="00891819">
              <w:rPr>
                <w:rFonts w:hint="eastAsia"/>
                <w:szCs w:val="28"/>
              </w:rPr>
              <w:instrText>张明园</w:instrText>
            </w:r>
            <w:r w:rsidR="00B31FE5" w:rsidRPr="00891819">
              <w:rPr>
                <w:rFonts w:hint="eastAsia"/>
                <w:szCs w:val="28"/>
              </w:rPr>
              <w:instrText>(1998)","noteIndex":0},"citationItems":[{"id":454,"uris":["http://zotero.org/users/local/eoP0LvSC/items/K4DCP9AU"],"itemData":{"id":454,"type":"book","language":"zh","publisher":"</w:instrText>
            </w:r>
            <w:r w:rsidR="00B31FE5" w:rsidRPr="00891819">
              <w:rPr>
                <w:rFonts w:hint="eastAsia"/>
                <w:szCs w:val="28"/>
              </w:rPr>
              <w:instrText>湖南科学技术出版社</w:instrText>
            </w:r>
            <w:r w:rsidR="00B31FE5" w:rsidRPr="00891819">
              <w:rPr>
                <w:rFonts w:hint="eastAsia"/>
                <w:szCs w:val="28"/>
              </w:rPr>
              <w:instrText>","title":"</w:instrText>
            </w:r>
            <w:r w:rsidR="00B31FE5" w:rsidRPr="00891819">
              <w:rPr>
                <w:rFonts w:hint="eastAsia"/>
                <w:szCs w:val="28"/>
              </w:rPr>
              <w:instrText>精神科评定量表手册</w:instrText>
            </w:r>
            <w:r w:rsidR="00B31FE5" w:rsidRPr="00891819">
              <w:rPr>
                <w:rFonts w:hint="eastAsia"/>
                <w:szCs w:val="28"/>
              </w:rPr>
              <w:instrText>","author":[{"literal":"</w:instrText>
            </w:r>
            <w:r w:rsidR="00B31FE5" w:rsidRPr="00891819">
              <w:rPr>
                <w:rFonts w:hint="eastAsia"/>
                <w:szCs w:val="28"/>
              </w:rPr>
              <w:instrText>张明园</w:instrText>
            </w:r>
            <w:r w:rsidR="00B31FE5" w:rsidRPr="00891819">
              <w:rPr>
                <w:rFonts w:hint="eastAsia"/>
                <w:szCs w:val="28"/>
              </w:rPr>
              <w:instrText>"}],"issued":{"date-parts":[["1998"]]}}}],"schema":"https://github.com/citation-style-language/schema/raw/master/csl-citation.json"</w:instrText>
            </w:r>
            <w:r w:rsidR="00B31FE5" w:rsidRPr="00891819">
              <w:rPr>
                <w:szCs w:val="28"/>
              </w:rPr>
              <w:instrText xml:space="preserve">} </w:instrText>
            </w:r>
            <w:r w:rsidR="0034290E" w:rsidRPr="00891819">
              <w:rPr>
                <w:szCs w:val="28"/>
              </w:rPr>
              <w:fldChar w:fldCharType="separate"/>
            </w:r>
            <w:r w:rsidR="003D2B69" w:rsidRPr="00891819">
              <w:rPr>
                <w:rFonts w:hint="eastAsia"/>
                <w:szCs w:val="28"/>
              </w:rPr>
              <w:t>张明园</w:t>
            </w:r>
            <w:r w:rsidR="003D2B69" w:rsidRPr="00891819">
              <w:rPr>
                <w:rFonts w:hint="eastAsia"/>
                <w:szCs w:val="28"/>
              </w:rPr>
              <w:t>(</w:t>
            </w:r>
            <w:r w:rsidR="003D2B69" w:rsidRPr="00545B57">
              <w:rPr>
                <w:rStyle w:val="innerzoteroCitation"/>
                <w:rFonts w:hint="eastAsia"/>
              </w:rPr>
              <w:t>1998</w:t>
            </w:r>
            <w:r w:rsidR="003D2B69" w:rsidRPr="00891819">
              <w:rPr>
                <w:rFonts w:hint="eastAsia"/>
                <w:szCs w:val="28"/>
              </w:rPr>
              <w:t>)</w:t>
            </w:r>
            <w:r w:rsidR="0034290E" w:rsidRPr="00891819">
              <w:rPr>
                <w:szCs w:val="28"/>
              </w:rPr>
              <w:fldChar w:fldCharType="end"/>
            </w:r>
            <w:r w:rsidR="0034290E" w:rsidRPr="00891819">
              <w:rPr>
                <w:szCs w:val="28"/>
              </w:rPr>
              <w:t>2</w:t>
            </w:r>
            <w:r w:rsidR="0034290E" w:rsidRPr="00891819">
              <w:rPr>
                <w:rFonts w:hint="eastAsia"/>
                <w:szCs w:val="28"/>
              </w:rPr>
              <w:t>篇</w:t>
            </w:r>
            <w:r w:rsidR="0034290E" w:rsidRPr="00891819">
              <w:rPr>
                <w:rFonts w:hint="eastAsia"/>
                <w:szCs w:val="28"/>
              </w:rPr>
              <w:t>,</w:t>
            </w:r>
            <w:r w:rsidR="0034290E" w:rsidRPr="00891819">
              <w:rPr>
                <w:szCs w:val="28"/>
              </w:rPr>
              <w:t xml:space="preserve"> </w:t>
            </w:r>
            <w:r w:rsidR="00B31FE5" w:rsidRPr="00891819">
              <w:rPr>
                <w:color w:val="FF0000"/>
                <w:szCs w:val="28"/>
              </w:rPr>
              <w:fldChar w:fldCharType="begin"/>
            </w:r>
            <w:r w:rsidR="00B31FE5" w:rsidRPr="00891819">
              <w:rPr>
                <w:rFonts w:hint="eastAsia"/>
                <w:color w:val="FF0000"/>
                <w:szCs w:val="28"/>
              </w:rPr>
              <w:instrText xml:space="preserve"> ADDIN ZOTERO_ITEM CSL_CITATION {"citationID":"rkAvWbDZ","properties":{"custom":"</w:instrText>
            </w:r>
            <w:r w:rsidR="00B31FE5" w:rsidRPr="00891819">
              <w:rPr>
                <w:rFonts w:hint="eastAsia"/>
                <w:color w:val="FF0000"/>
                <w:szCs w:val="28"/>
              </w:rPr>
              <w:instrText>黄赐英等</w:instrText>
            </w:r>
            <w:r w:rsidR="00B31FE5" w:rsidRPr="00891819">
              <w:rPr>
                <w:rFonts w:hint="eastAsia"/>
                <w:color w:val="FF0000"/>
                <w:szCs w:val="28"/>
              </w:rPr>
              <w:instrText>(2005)","formattedCitation":"</w:instrText>
            </w:r>
            <w:r w:rsidR="00B31FE5" w:rsidRPr="00891819">
              <w:rPr>
                <w:rFonts w:hint="eastAsia"/>
                <w:color w:val="FF0000"/>
                <w:szCs w:val="28"/>
              </w:rPr>
              <w:instrText>黄赐英等</w:instrText>
            </w:r>
            <w:r w:rsidR="00B31FE5" w:rsidRPr="00891819">
              <w:rPr>
                <w:rFonts w:hint="eastAsia"/>
                <w:color w:val="FF0000"/>
                <w:szCs w:val="28"/>
              </w:rPr>
              <w:instrText>(2005)","plainCitation":"</w:instrText>
            </w:r>
            <w:r w:rsidR="00B31FE5" w:rsidRPr="00891819">
              <w:rPr>
                <w:rFonts w:hint="eastAsia"/>
                <w:color w:val="FF0000"/>
                <w:szCs w:val="28"/>
              </w:rPr>
              <w:instrText>黄赐英等</w:instrText>
            </w:r>
            <w:r w:rsidR="00B31FE5" w:rsidRPr="00891819">
              <w:rPr>
                <w:rFonts w:hint="eastAsia"/>
                <w:color w:val="FF0000"/>
                <w:szCs w:val="28"/>
              </w:rPr>
              <w:instrText>(2005)","noteIndex":0},"citationItems":[{"id":522,"uris":["http://zotero.org/users/local/eoP0LvSC/items/7VQQVTE6"],"itemData":{"id":522,"type":"article-journal","container-title":"</w:instrText>
            </w:r>
            <w:r w:rsidR="00B31FE5" w:rsidRPr="00891819">
              <w:rPr>
                <w:rFonts w:hint="eastAsia"/>
                <w:color w:val="FF0000"/>
                <w:szCs w:val="28"/>
              </w:rPr>
              <w:instrText>株洲师范高等专科学校学报</w:instrText>
            </w:r>
            <w:r w:rsidR="00B31FE5" w:rsidRPr="00891819">
              <w:rPr>
                <w:rFonts w:hint="eastAsia"/>
                <w:color w:val="FF0000"/>
                <w:szCs w:val="28"/>
              </w:rPr>
              <w:instrText>","issue":"3","language":"zh","page":"29-32","title":"</w:instrText>
            </w:r>
            <w:r w:rsidR="00B31FE5" w:rsidRPr="00891819">
              <w:rPr>
                <w:rFonts w:hint="eastAsia"/>
                <w:color w:val="FF0000"/>
                <w:szCs w:val="28"/>
              </w:rPr>
              <w:instrText>大学新生</w:instrText>
            </w:r>
            <w:r w:rsidR="00B31FE5" w:rsidRPr="00891819">
              <w:rPr>
                <w:rFonts w:hint="eastAsia"/>
                <w:color w:val="FF0000"/>
                <w:szCs w:val="28"/>
              </w:rPr>
              <w:instrText>SCL</w:instrText>
            </w:r>
            <w:r w:rsidR="00B31FE5" w:rsidRPr="00891819">
              <w:rPr>
                <w:rFonts w:hint="eastAsia"/>
                <w:color w:val="FF0000"/>
                <w:szCs w:val="28"/>
              </w:rPr>
              <w:instrText>—</w:instrText>
            </w:r>
            <w:r w:rsidR="00B31FE5" w:rsidRPr="00891819">
              <w:rPr>
                <w:rFonts w:hint="eastAsia"/>
                <w:color w:val="FF0000"/>
                <w:szCs w:val="28"/>
              </w:rPr>
              <w:instrText>90</w:instrText>
            </w:r>
            <w:r w:rsidR="00B31FE5" w:rsidRPr="00891819">
              <w:rPr>
                <w:rFonts w:hint="eastAsia"/>
                <w:color w:val="FF0000"/>
                <w:szCs w:val="28"/>
              </w:rPr>
              <w:instrText>调查结果与分析</w:instrText>
            </w:r>
            <w:r w:rsidR="00B31FE5" w:rsidRPr="00891819">
              <w:rPr>
                <w:rFonts w:hint="eastAsia"/>
                <w:color w:val="FF0000"/>
                <w:szCs w:val="28"/>
              </w:rPr>
              <w:instrText>","volume":"10","author":[{"literal":"</w:instrText>
            </w:r>
            <w:r w:rsidR="00B31FE5" w:rsidRPr="00891819">
              <w:rPr>
                <w:rFonts w:hint="eastAsia"/>
                <w:color w:val="FF0000"/>
                <w:szCs w:val="28"/>
              </w:rPr>
              <w:instrText>黄赐英</w:instrText>
            </w:r>
            <w:r w:rsidR="00B31FE5" w:rsidRPr="00891819">
              <w:rPr>
                <w:rFonts w:hint="eastAsia"/>
                <w:color w:val="FF0000"/>
                <w:szCs w:val="28"/>
              </w:rPr>
              <w:instrText>"},{"literal":"</w:instrText>
            </w:r>
            <w:r w:rsidR="00B31FE5" w:rsidRPr="00891819">
              <w:rPr>
                <w:rFonts w:hint="eastAsia"/>
                <w:color w:val="FF0000"/>
                <w:szCs w:val="28"/>
              </w:rPr>
              <w:instrText>裴利华</w:instrText>
            </w:r>
            <w:r w:rsidR="00B31FE5" w:rsidRPr="00891819">
              <w:rPr>
                <w:rFonts w:hint="eastAsia"/>
                <w:color w:val="FF0000"/>
                <w:szCs w:val="28"/>
              </w:rPr>
              <w:instrText>"}],"issued":{"date-parts":[["2005"]]}}}]</w:instrText>
            </w:r>
            <w:r w:rsidR="00B31FE5" w:rsidRPr="00891819">
              <w:rPr>
                <w:color w:val="FF0000"/>
                <w:szCs w:val="28"/>
              </w:rPr>
              <w:instrText xml:space="preserve">,"schema":"https://github.com/citation-style-language/schema/raw/master/csl-citation.json"} </w:instrText>
            </w:r>
            <w:r w:rsidR="00B31FE5" w:rsidRPr="00891819">
              <w:rPr>
                <w:color w:val="FF0000"/>
                <w:szCs w:val="28"/>
              </w:rPr>
              <w:fldChar w:fldCharType="separate"/>
            </w:r>
            <w:r w:rsidR="003D2B69" w:rsidRPr="00891819">
              <w:rPr>
                <w:rFonts w:hint="eastAsia"/>
                <w:color w:val="FF0000"/>
                <w:szCs w:val="28"/>
              </w:rPr>
              <w:t>黄赐英等</w:t>
            </w:r>
            <w:r w:rsidR="003D2B69" w:rsidRPr="00891819">
              <w:rPr>
                <w:rFonts w:hint="eastAsia"/>
                <w:color w:val="FF0000"/>
                <w:szCs w:val="28"/>
              </w:rPr>
              <w:t>(</w:t>
            </w:r>
            <w:r w:rsidR="003D2B69" w:rsidRPr="00545B57">
              <w:rPr>
                <w:rStyle w:val="innerzoteroCitation"/>
                <w:rFonts w:hint="eastAsia"/>
              </w:rPr>
              <w:t>2005</w:t>
            </w:r>
            <w:r w:rsidR="003D2B69" w:rsidRPr="00891819">
              <w:rPr>
                <w:rFonts w:hint="eastAsia"/>
                <w:color w:val="FF0000"/>
                <w:szCs w:val="28"/>
              </w:rPr>
              <w:t>)</w:t>
            </w:r>
            <w:r w:rsidR="00B31FE5" w:rsidRPr="00891819">
              <w:rPr>
                <w:color w:val="FF0000"/>
                <w:szCs w:val="28"/>
              </w:rPr>
              <w:fldChar w:fldCharType="end"/>
            </w:r>
            <w:r w:rsidR="00B31FE5" w:rsidRPr="00891819">
              <w:rPr>
                <w:color w:val="FF0000"/>
                <w:szCs w:val="28"/>
              </w:rPr>
              <w:t>1</w:t>
            </w:r>
            <w:r w:rsidR="00B31FE5" w:rsidRPr="00891819">
              <w:rPr>
                <w:rFonts w:hint="eastAsia"/>
                <w:color w:val="FF0000"/>
                <w:szCs w:val="28"/>
              </w:rPr>
              <w:t>篇</w:t>
            </w:r>
            <w:r w:rsidR="00B31FE5" w:rsidRPr="00891819">
              <w:rPr>
                <w:rFonts w:hint="eastAsia"/>
                <w:color w:val="FF0000"/>
                <w:szCs w:val="28"/>
              </w:rPr>
              <w:t>,</w:t>
            </w:r>
            <w:r w:rsidR="00B31FE5" w:rsidRPr="00891819">
              <w:rPr>
                <w:color w:val="FF0000"/>
                <w:szCs w:val="28"/>
              </w:rPr>
              <w:t xml:space="preserve"> </w:t>
            </w:r>
            <w:r w:rsidR="00B31FE5" w:rsidRPr="00891819">
              <w:rPr>
                <w:color w:val="FF0000"/>
                <w:szCs w:val="28"/>
              </w:rPr>
              <w:fldChar w:fldCharType="begin"/>
            </w:r>
            <w:r w:rsidR="00B31FE5" w:rsidRPr="00891819">
              <w:rPr>
                <w:rFonts w:hint="eastAsia"/>
                <w:color w:val="FF0000"/>
                <w:szCs w:val="28"/>
              </w:rPr>
              <w:instrText xml:space="preserve"> ADDIN ZOTERO_ITEM CSL_CITATION {"citationID":"ZwH0lcwI","properties":{"custom":"</w:instrText>
            </w:r>
            <w:r w:rsidR="00B31FE5" w:rsidRPr="00891819">
              <w:rPr>
                <w:rFonts w:hint="eastAsia"/>
                <w:color w:val="FF0000"/>
                <w:szCs w:val="28"/>
              </w:rPr>
              <w:instrText>陈国鹏</w:instrText>
            </w:r>
            <w:r w:rsidR="00B31FE5" w:rsidRPr="00891819">
              <w:rPr>
                <w:rFonts w:hint="eastAsia"/>
                <w:color w:val="FF0000"/>
                <w:szCs w:val="28"/>
              </w:rPr>
              <w:instrText>(2005)","formattedCitation":"</w:instrText>
            </w:r>
            <w:r w:rsidR="00B31FE5" w:rsidRPr="00891819">
              <w:rPr>
                <w:rFonts w:hint="eastAsia"/>
                <w:color w:val="FF0000"/>
                <w:szCs w:val="28"/>
              </w:rPr>
              <w:instrText>陈国鹏</w:instrText>
            </w:r>
            <w:r w:rsidR="00B31FE5" w:rsidRPr="00891819">
              <w:rPr>
                <w:rFonts w:hint="eastAsia"/>
                <w:color w:val="FF0000"/>
                <w:szCs w:val="28"/>
              </w:rPr>
              <w:instrText>(2005)","plainCitation":"</w:instrText>
            </w:r>
            <w:r w:rsidR="00B31FE5" w:rsidRPr="00891819">
              <w:rPr>
                <w:rFonts w:hint="eastAsia"/>
                <w:color w:val="FF0000"/>
                <w:szCs w:val="28"/>
              </w:rPr>
              <w:instrText>陈国鹏</w:instrText>
            </w:r>
            <w:r w:rsidR="00B31FE5" w:rsidRPr="00891819">
              <w:rPr>
                <w:rFonts w:hint="eastAsia"/>
                <w:color w:val="FF0000"/>
                <w:szCs w:val="28"/>
              </w:rPr>
              <w:instrText>(2005)","noteIndex":0},"citationItems":[{"id":524,"uris":["http://zotero.org/users/local/eoP0LvSC/items/8NDP49W6"],"itemData":{"id":524,"type":"book","event-place":"</w:instrText>
            </w:r>
            <w:r w:rsidR="00B31FE5" w:rsidRPr="00891819">
              <w:rPr>
                <w:rFonts w:hint="eastAsia"/>
                <w:color w:val="FF0000"/>
                <w:szCs w:val="28"/>
              </w:rPr>
              <w:instrText>上海</w:instrText>
            </w:r>
            <w:r w:rsidR="00B31FE5" w:rsidRPr="00891819">
              <w:rPr>
                <w:rFonts w:hint="eastAsia"/>
                <w:color w:val="FF0000"/>
                <w:szCs w:val="28"/>
              </w:rPr>
              <w:instrText>","publisher":"</w:instrText>
            </w:r>
            <w:r w:rsidR="00B31FE5" w:rsidRPr="00891819">
              <w:rPr>
                <w:rFonts w:hint="eastAsia"/>
                <w:color w:val="FF0000"/>
                <w:szCs w:val="28"/>
              </w:rPr>
              <w:instrText>上海科学普及出版社</w:instrText>
            </w:r>
            <w:r w:rsidR="00B31FE5" w:rsidRPr="00891819">
              <w:rPr>
                <w:rFonts w:hint="eastAsia"/>
                <w:color w:val="FF0000"/>
                <w:szCs w:val="28"/>
              </w:rPr>
              <w:instrText>","publisher-place":"</w:instrText>
            </w:r>
            <w:r w:rsidR="00B31FE5" w:rsidRPr="00891819">
              <w:rPr>
                <w:rFonts w:hint="eastAsia"/>
                <w:color w:val="FF0000"/>
                <w:szCs w:val="28"/>
              </w:rPr>
              <w:instrText>上海</w:instrText>
            </w:r>
            <w:r w:rsidR="00B31FE5" w:rsidRPr="00891819">
              <w:rPr>
                <w:rFonts w:hint="eastAsia"/>
                <w:color w:val="FF0000"/>
                <w:szCs w:val="28"/>
              </w:rPr>
              <w:instrText>","title":"</w:instrText>
            </w:r>
            <w:r w:rsidR="00B31FE5" w:rsidRPr="00891819">
              <w:rPr>
                <w:rFonts w:hint="eastAsia"/>
                <w:color w:val="FF0000"/>
                <w:szCs w:val="28"/>
              </w:rPr>
              <w:instrText>心理测验与常用量表</w:instrText>
            </w:r>
            <w:r w:rsidR="00B31FE5" w:rsidRPr="00891819">
              <w:rPr>
                <w:rFonts w:hint="eastAsia"/>
                <w:color w:val="FF0000"/>
                <w:szCs w:val="28"/>
              </w:rPr>
              <w:instrText>","author":[{"literal":"</w:instrText>
            </w:r>
            <w:r w:rsidR="00B31FE5" w:rsidRPr="00891819">
              <w:rPr>
                <w:rFonts w:hint="eastAsia"/>
                <w:color w:val="FF0000"/>
                <w:szCs w:val="28"/>
              </w:rPr>
              <w:instrText>陈国鹏</w:instrText>
            </w:r>
            <w:r w:rsidR="00B31FE5" w:rsidRPr="00891819">
              <w:rPr>
                <w:rFonts w:hint="eastAsia"/>
                <w:color w:val="FF0000"/>
                <w:szCs w:val="28"/>
              </w:rPr>
              <w:instrText>"}],"issued":{"date-parts":[["2005"]]}}}],"schema":"https://github.com/citation-style-language/schema/raw</w:instrText>
            </w:r>
            <w:r w:rsidR="00B31FE5" w:rsidRPr="00891819">
              <w:rPr>
                <w:color w:val="FF0000"/>
                <w:szCs w:val="28"/>
              </w:rPr>
              <w:instrText xml:space="preserve">/master/csl-citation.json"} </w:instrText>
            </w:r>
            <w:r w:rsidR="00B31FE5" w:rsidRPr="00891819">
              <w:rPr>
                <w:color w:val="FF0000"/>
                <w:szCs w:val="28"/>
              </w:rPr>
              <w:fldChar w:fldCharType="separate"/>
            </w:r>
            <w:r w:rsidR="003D2B69" w:rsidRPr="00891819">
              <w:rPr>
                <w:rFonts w:hint="eastAsia"/>
                <w:color w:val="FF0000"/>
                <w:szCs w:val="28"/>
              </w:rPr>
              <w:t>陈国鹏</w:t>
            </w:r>
            <w:r w:rsidR="003D2B69" w:rsidRPr="00891819">
              <w:rPr>
                <w:rFonts w:hint="eastAsia"/>
                <w:color w:val="FF0000"/>
                <w:szCs w:val="28"/>
              </w:rPr>
              <w:t>(</w:t>
            </w:r>
            <w:r w:rsidR="003D2B69" w:rsidRPr="00545B57">
              <w:rPr>
                <w:rStyle w:val="innerzoteroCitation"/>
                <w:rFonts w:hint="eastAsia"/>
              </w:rPr>
              <w:t>2005</w:t>
            </w:r>
            <w:r w:rsidR="003D2B69" w:rsidRPr="00891819">
              <w:rPr>
                <w:rFonts w:hint="eastAsia"/>
                <w:color w:val="FF0000"/>
                <w:szCs w:val="28"/>
              </w:rPr>
              <w:t>)</w:t>
            </w:r>
            <w:r w:rsidR="00B31FE5" w:rsidRPr="00891819">
              <w:rPr>
                <w:color w:val="FF0000"/>
                <w:szCs w:val="28"/>
              </w:rPr>
              <w:fldChar w:fldCharType="end"/>
            </w:r>
            <w:r w:rsidR="00B31FE5" w:rsidRPr="00891819">
              <w:rPr>
                <w:color w:val="FF0000"/>
                <w:szCs w:val="28"/>
              </w:rPr>
              <w:t>1</w:t>
            </w:r>
            <w:r w:rsidR="00B31FE5" w:rsidRPr="00891819">
              <w:rPr>
                <w:rFonts w:hint="eastAsia"/>
                <w:color w:val="FF0000"/>
                <w:szCs w:val="28"/>
              </w:rPr>
              <w:t>篇</w:t>
            </w:r>
            <w:r w:rsidR="00B31FE5" w:rsidRPr="00891819">
              <w:rPr>
                <w:rFonts w:hint="eastAsia"/>
                <w:color w:val="FF0000"/>
                <w:szCs w:val="28"/>
              </w:rPr>
              <w:t>,</w:t>
            </w:r>
            <w:r w:rsidR="00B31FE5" w:rsidRPr="00891819">
              <w:rPr>
                <w:color w:val="FF0000"/>
                <w:szCs w:val="28"/>
              </w:rPr>
              <w:t xml:space="preserve"> </w:t>
            </w:r>
            <w:r w:rsidR="00B31FE5" w:rsidRPr="00891819">
              <w:rPr>
                <w:color w:val="FF0000"/>
                <w:szCs w:val="28"/>
              </w:rPr>
              <w:fldChar w:fldCharType="begin"/>
            </w:r>
            <w:r w:rsidR="00B31FE5" w:rsidRPr="00891819">
              <w:rPr>
                <w:color w:val="FF0000"/>
                <w:szCs w:val="28"/>
              </w:rPr>
              <w:instrText xml:space="preserve"> ADDIN ZOTERO_ITEM CSL_CITATION {"citationID":"1XeFDnxu","properties":{"custom":"Mensah et al. (2010)","formattedCitation":"Mensah et al. (2010)","plainCitation":"Mensah et al. (2010)","noteIndex":0},"citationItems":[{"id":526,"uris":["http://zotero.org/users/local/eoP0LvSC/items/NHDHW3AH"],"itemData":{"id":526,"type":"article-journal","abstract":"Background The development of children of parents who are experiencing mental health difﬁculties is a continuing cause of concern for professionals working in health, social care and education as well as policy makers. In light of this interest our study investigates the interplay between the mental health of mothers and fathers and family socioeconomic resources, and the impact for children’s cognitive and social development.","container-title":"Social Psychiatry and Psychiatric Epidemiology","DOI":"10.1007/s00127-009-0137-y","ISSN":"0933-7954, 1433-9285","issue":"11","journalAbbreviation":"Soc Psychiat Epidemiol","language":"en","page":"1023-1035","source":"DOI.org (Crossref)","title":"Parents’ mental health and children’s cognitive and social development: Families in England in the Millennium Cohort Study","title-short":"Parents’ mental health and children’s cognitive and social development","volume":"45","author":[{"family":"Mensah","given":"Fiona K."},{"family":"Kiernan","given":"Kathleen E."}],"issued":{"date-parts":[["2010",11]]}}}],"schema":"https://github.com/citation-style-language/schema/raw/master/csl-citation.json"} </w:instrText>
            </w:r>
            <w:r w:rsidR="00B31FE5" w:rsidRPr="00891819">
              <w:rPr>
                <w:color w:val="FF0000"/>
                <w:szCs w:val="28"/>
              </w:rPr>
              <w:fldChar w:fldCharType="separate"/>
            </w:r>
            <w:r w:rsidR="003D2B69" w:rsidRPr="00891819">
              <w:rPr>
                <w:color w:val="FF0000"/>
                <w:szCs w:val="28"/>
              </w:rPr>
              <w:t>Mensah et al. (</w:t>
            </w:r>
            <w:r w:rsidR="003D2B69" w:rsidRPr="00545B57">
              <w:rPr>
                <w:rStyle w:val="innerzoteroCitation"/>
              </w:rPr>
              <w:t>2010</w:t>
            </w:r>
            <w:r w:rsidR="003D2B69" w:rsidRPr="00891819">
              <w:rPr>
                <w:color w:val="FF0000"/>
                <w:szCs w:val="28"/>
              </w:rPr>
              <w:t>)</w:t>
            </w:r>
            <w:r w:rsidR="00B31FE5" w:rsidRPr="00891819">
              <w:rPr>
                <w:color w:val="FF0000"/>
                <w:szCs w:val="28"/>
              </w:rPr>
              <w:fldChar w:fldCharType="end"/>
            </w:r>
            <w:r w:rsidR="00B31FE5" w:rsidRPr="00891819">
              <w:rPr>
                <w:color w:val="FF0000"/>
                <w:szCs w:val="28"/>
              </w:rPr>
              <w:t>1</w:t>
            </w:r>
            <w:r w:rsidR="00B31FE5" w:rsidRPr="00891819">
              <w:rPr>
                <w:rFonts w:hint="eastAsia"/>
                <w:color w:val="FF0000"/>
                <w:szCs w:val="28"/>
              </w:rPr>
              <w:t>篇</w:t>
            </w:r>
            <w:r w:rsidR="00B31FE5" w:rsidRPr="00891819">
              <w:rPr>
                <w:rFonts w:hint="eastAsia"/>
                <w:color w:val="FF0000"/>
                <w:szCs w:val="28"/>
              </w:rPr>
              <w:t>,</w:t>
            </w:r>
            <w:r w:rsidR="00B31FE5" w:rsidRPr="00891819">
              <w:rPr>
                <w:color w:val="FF0000"/>
                <w:szCs w:val="28"/>
              </w:rPr>
              <w:fldChar w:fldCharType="begin"/>
            </w:r>
            <w:r w:rsidR="00B31FE5" w:rsidRPr="00891819">
              <w:rPr>
                <w:rFonts w:hint="eastAsia"/>
                <w:color w:val="FF0000"/>
                <w:szCs w:val="28"/>
              </w:rPr>
              <w:instrText xml:space="preserve"> ADDIN ZOTERO_ITEM CSL_CITATION {"citationID":"t5eY4K9d","properties":{"custom":"</w:instrText>
            </w:r>
            <w:r w:rsidR="00B31FE5" w:rsidRPr="00891819">
              <w:rPr>
                <w:rFonts w:hint="eastAsia"/>
                <w:color w:val="FF0000"/>
                <w:szCs w:val="28"/>
              </w:rPr>
              <w:instrText>金华等</w:instrText>
            </w:r>
            <w:r w:rsidR="00B31FE5" w:rsidRPr="00891819">
              <w:rPr>
                <w:rFonts w:hint="eastAsia"/>
                <w:color w:val="FF0000"/>
                <w:szCs w:val="28"/>
              </w:rPr>
              <w:instrText>(1986)","formattedCitation":"</w:instrText>
            </w:r>
            <w:r w:rsidR="00B31FE5" w:rsidRPr="00891819">
              <w:rPr>
                <w:rFonts w:hint="eastAsia"/>
                <w:color w:val="FF0000"/>
                <w:szCs w:val="28"/>
              </w:rPr>
              <w:instrText>金华等</w:instrText>
            </w:r>
            <w:r w:rsidR="00B31FE5" w:rsidRPr="00891819">
              <w:rPr>
                <w:rFonts w:hint="eastAsia"/>
                <w:color w:val="FF0000"/>
                <w:szCs w:val="28"/>
              </w:rPr>
              <w:instrText>(1986)","plainCitation":"</w:instrText>
            </w:r>
            <w:r w:rsidR="00B31FE5" w:rsidRPr="00891819">
              <w:rPr>
                <w:rFonts w:hint="eastAsia"/>
                <w:color w:val="FF0000"/>
                <w:szCs w:val="28"/>
              </w:rPr>
              <w:instrText>金华等</w:instrText>
            </w:r>
            <w:r w:rsidR="00B31FE5" w:rsidRPr="00891819">
              <w:rPr>
                <w:rFonts w:hint="eastAsia"/>
                <w:color w:val="FF0000"/>
                <w:szCs w:val="28"/>
              </w:rPr>
              <w:instrText>(1986)","noteIndex":0},"citationItems":[{"id":528,"uris":["http://zotero.org/users/local/eoP0LvSC/items/WP67T5GY"],"itemData":{"id":528,"type":"article-journal","abstract":"</w:instrText>
            </w:r>
            <w:r w:rsidR="00B31FE5" w:rsidRPr="00891819">
              <w:rPr>
                <w:rFonts w:hint="eastAsia"/>
                <w:color w:val="FF0000"/>
                <w:szCs w:val="28"/>
              </w:rPr>
              <w:instrText>本文报告了量表协作组用精神症状自评量表</w:instrText>
            </w:r>
            <w:r w:rsidR="00B31FE5" w:rsidRPr="00891819">
              <w:rPr>
                <w:rFonts w:hint="eastAsia"/>
                <w:color w:val="FF0000"/>
                <w:szCs w:val="28"/>
              </w:rPr>
              <w:instrText>SCL</w:instrText>
            </w:r>
            <w:r w:rsidR="00B31FE5" w:rsidRPr="00891819">
              <w:rPr>
                <w:rFonts w:hint="eastAsia"/>
                <w:color w:val="FF0000"/>
                <w:szCs w:val="28"/>
              </w:rPr>
              <w:instrText>—</w:instrText>
            </w:r>
            <w:r w:rsidR="00B31FE5" w:rsidRPr="00891819">
              <w:rPr>
                <w:rFonts w:hint="eastAsia"/>
                <w:color w:val="FF0000"/>
                <w:szCs w:val="28"/>
              </w:rPr>
              <w:instrText>90</w:instrText>
            </w:r>
            <w:r w:rsidR="00B31FE5" w:rsidRPr="00891819">
              <w:rPr>
                <w:rFonts w:hint="eastAsia"/>
                <w:color w:val="FF0000"/>
                <w:szCs w:val="28"/>
              </w:rPr>
              <w:instrText>对</w:instrText>
            </w:r>
            <w:r w:rsidR="00B31FE5" w:rsidRPr="00891819">
              <w:rPr>
                <w:rFonts w:hint="eastAsia"/>
                <w:color w:val="FF0000"/>
                <w:szCs w:val="28"/>
              </w:rPr>
              <w:instrText>1388</w:instrText>
            </w:r>
            <w:r w:rsidR="00B31FE5" w:rsidRPr="00891819">
              <w:rPr>
                <w:rFonts w:hint="eastAsia"/>
                <w:color w:val="FF0000"/>
                <w:szCs w:val="28"/>
              </w:rPr>
              <w:instrText>例正常成人进行的测试。其中男性</w:instrText>
            </w:r>
            <w:r w:rsidR="00B31FE5" w:rsidRPr="00891819">
              <w:rPr>
                <w:rFonts w:hint="eastAsia"/>
                <w:color w:val="FF0000"/>
                <w:szCs w:val="28"/>
              </w:rPr>
              <w:instrText>724</w:instrText>
            </w:r>
            <w:r w:rsidR="00B31FE5" w:rsidRPr="00891819">
              <w:rPr>
                <w:rFonts w:hint="eastAsia"/>
                <w:color w:val="FF0000"/>
                <w:szCs w:val="28"/>
              </w:rPr>
              <w:instrText>例</w:instrText>
            </w:r>
            <w:r w:rsidR="00B31FE5" w:rsidRPr="00891819">
              <w:rPr>
                <w:rFonts w:hint="eastAsia"/>
                <w:color w:val="FF0000"/>
                <w:szCs w:val="28"/>
              </w:rPr>
              <w:instrText>,</w:instrText>
            </w:r>
            <w:r w:rsidR="00B31FE5" w:rsidRPr="00891819">
              <w:rPr>
                <w:rFonts w:hint="eastAsia"/>
                <w:color w:val="FF0000"/>
                <w:szCs w:val="28"/>
              </w:rPr>
              <w:instrText>女性</w:instrText>
            </w:r>
            <w:r w:rsidR="00B31FE5" w:rsidRPr="00891819">
              <w:rPr>
                <w:rFonts w:hint="eastAsia"/>
                <w:color w:val="FF0000"/>
                <w:szCs w:val="28"/>
              </w:rPr>
              <w:instrText>664</w:instrText>
            </w:r>
            <w:r w:rsidR="00B31FE5" w:rsidRPr="00891819">
              <w:rPr>
                <w:rFonts w:hint="eastAsia"/>
                <w:color w:val="FF0000"/>
                <w:szCs w:val="28"/>
              </w:rPr>
              <w:instrText>例。结果表明</w:instrText>
            </w:r>
            <w:r w:rsidR="00B31FE5" w:rsidRPr="00891819">
              <w:rPr>
                <w:rFonts w:hint="eastAsia"/>
                <w:color w:val="FF0000"/>
                <w:szCs w:val="28"/>
              </w:rPr>
              <w:instrText>,</w:instrText>
            </w:r>
            <w:r w:rsidR="00B31FE5" w:rsidRPr="00891819">
              <w:rPr>
                <w:rFonts w:hint="eastAsia"/>
                <w:color w:val="FF0000"/>
                <w:szCs w:val="28"/>
              </w:rPr>
              <w:instrText>本组正常人群各因子分的均值在</w:instrText>
            </w:r>
            <w:r w:rsidR="00B31FE5" w:rsidRPr="00891819">
              <w:rPr>
                <w:rFonts w:hint="eastAsia"/>
                <w:color w:val="FF0000"/>
                <w:szCs w:val="28"/>
              </w:rPr>
              <w:instrText>1.23</w:instrText>
            </w:r>
            <w:r w:rsidR="00B31FE5" w:rsidRPr="00891819">
              <w:rPr>
                <w:rFonts w:hint="eastAsia"/>
                <w:color w:val="FF0000"/>
                <w:szCs w:val="28"/>
              </w:rPr>
              <w:instrText>～</w:instrText>
            </w:r>
            <w:r w:rsidR="00B31FE5" w:rsidRPr="00891819">
              <w:rPr>
                <w:rFonts w:hint="eastAsia"/>
                <w:color w:val="FF0000"/>
                <w:szCs w:val="28"/>
              </w:rPr>
              <w:instrText>1.65</w:instrText>
            </w:r>
            <w:r w:rsidR="00B31FE5" w:rsidRPr="00891819">
              <w:rPr>
                <w:rFonts w:hint="eastAsia"/>
                <w:color w:val="FF0000"/>
                <w:szCs w:val="28"/>
              </w:rPr>
              <w:instrText>之间。男女之间除强迫</w:instrText>
            </w:r>
            <w:r w:rsidR="00B31FE5" w:rsidRPr="00891819">
              <w:rPr>
                <w:rFonts w:hint="eastAsia"/>
                <w:color w:val="FF0000"/>
                <w:szCs w:val="28"/>
              </w:rPr>
              <w:instrText>,</w:instrText>
            </w:r>
            <w:r w:rsidR="00B31FE5" w:rsidRPr="00891819">
              <w:rPr>
                <w:rFonts w:hint="eastAsia"/>
                <w:color w:val="FF0000"/>
                <w:szCs w:val="28"/>
              </w:rPr>
              <w:instrText>恐怖和精神病性因子有一定差异外</w:instrText>
            </w:r>
            <w:r w:rsidR="00B31FE5" w:rsidRPr="00891819">
              <w:rPr>
                <w:rFonts w:hint="eastAsia"/>
                <w:color w:val="FF0000"/>
                <w:szCs w:val="28"/>
              </w:rPr>
              <w:instrText>,</w:instrText>
            </w:r>
            <w:r w:rsidR="00B31FE5" w:rsidRPr="00891819">
              <w:rPr>
                <w:rFonts w:hint="eastAsia"/>
                <w:color w:val="FF0000"/>
                <w:szCs w:val="28"/>
              </w:rPr>
              <w:instrText>其它因子无差异。各年龄组之间</w:instrText>
            </w:r>
            <w:r w:rsidR="00B31FE5" w:rsidRPr="00891819">
              <w:rPr>
                <w:rFonts w:hint="eastAsia"/>
                <w:color w:val="FF0000"/>
                <w:szCs w:val="28"/>
              </w:rPr>
              <w:instrText>,</w:instrText>
            </w:r>
            <w:r w:rsidR="00B31FE5" w:rsidRPr="00891819">
              <w:rPr>
                <w:rFonts w:hint="eastAsia"/>
                <w:color w:val="FF0000"/>
                <w:szCs w:val="28"/>
              </w:rPr>
              <w:instrText>青年组及更年期组因子均值较高</w:instrText>
            </w:r>
            <w:r w:rsidR="00B31FE5" w:rsidRPr="00891819">
              <w:rPr>
                <w:rFonts w:hint="eastAsia"/>
                <w:color w:val="FF0000"/>
                <w:szCs w:val="28"/>
              </w:rPr>
              <w:instrText>,</w:instrText>
            </w:r>
            <w:r w:rsidR="00B31FE5" w:rsidRPr="00891819">
              <w:rPr>
                <w:rFonts w:hint="eastAsia"/>
                <w:color w:val="FF0000"/>
                <w:szCs w:val="28"/>
              </w:rPr>
              <w:instrText>特别是青年组的人际关系</w:instrText>
            </w:r>
            <w:r w:rsidR="00B31FE5" w:rsidRPr="00891819">
              <w:rPr>
                <w:rFonts w:hint="eastAsia"/>
                <w:color w:val="FF0000"/>
                <w:szCs w:val="28"/>
              </w:rPr>
              <w:instrText>,</w:instrText>
            </w:r>
            <w:r w:rsidR="00B31FE5" w:rsidRPr="00891819">
              <w:rPr>
                <w:rFonts w:hint="eastAsia"/>
                <w:color w:val="FF0000"/>
                <w:szCs w:val="28"/>
              </w:rPr>
              <w:instrText>偏执及精神病性因子与其它年龄组有明显差异。各地区的正常人</w:instrText>
            </w:r>
            <w:r w:rsidR="00B31FE5" w:rsidRPr="00891819">
              <w:rPr>
                <w:rFonts w:hint="eastAsia"/>
                <w:color w:val="FF0000"/>
                <w:szCs w:val="28"/>
              </w:rPr>
              <w:instrText>,</w:instrText>
            </w:r>
            <w:r w:rsidR="00B31FE5" w:rsidRPr="00891819">
              <w:rPr>
                <w:rFonts w:hint="eastAsia"/>
                <w:color w:val="FF0000"/>
                <w:szCs w:val="28"/>
              </w:rPr>
              <w:instrText>其</w:instrText>
            </w:r>
            <w:r w:rsidR="00B31FE5" w:rsidRPr="00891819">
              <w:rPr>
                <w:rFonts w:hint="eastAsia"/>
                <w:color w:val="FF0000"/>
                <w:szCs w:val="28"/>
              </w:rPr>
              <w:instrText>SCL-90</w:instrText>
            </w:r>
            <w:r w:rsidR="00B31FE5" w:rsidRPr="00891819">
              <w:rPr>
                <w:rFonts w:hint="eastAsia"/>
                <w:color w:val="FF0000"/>
                <w:szCs w:val="28"/>
              </w:rPr>
              <w:instrText>评定结果基本一致。</w:instrText>
            </w:r>
            <w:r w:rsidR="00B31FE5" w:rsidRPr="00891819">
              <w:rPr>
                <w:rFonts w:hint="eastAsia"/>
                <w:color w:val="FF0000"/>
                <w:szCs w:val="28"/>
              </w:rPr>
              <w:instrText>","container-title":"</w:instrText>
            </w:r>
            <w:r w:rsidR="00B31FE5" w:rsidRPr="00891819">
              <w:rPr>
                <w:rFonts w:hint="eastAsia"/>
                <w:color w:val="FF0000"/>
                <w:szCs w:val="28"/>
              </w:rPr>
              <w:instrText>中国神经精神疾病杂志</w:instrText>
            </w:r>
            <w:r w:rsidR="00B31FE5" w:rsidRPr="00891819">
              <w:rPr>
                <w:rFonts w:hint="eastAsia"/>
                <w:color w:val="FF0000"/>
                <w:szCs w:val="28"/>
              </w:rPr>
              <w:instrText>","ISSN":"1002-0152","issue":"5","language":"zh","note":"4381 citations(CNKI)[2024-1-25]","page":"260-263","source":"CNKI","title":"</w:instrText>
            </w:r>
            <w:r w:rsidR="00B31FE5" w:rsidRPr="00891819">
              <w:rPr>
                <w:rFonts w:hint="eastAsia"/>
                <w:color w:val="FF0000"/>
                <w:szCs w:val="28"/>
              </w:rPr>
              <w:instrText>中国正常人</w:instrText>
            </w:r>
            <w:r w:rsidR="00B31FE5" w:rsidRPr="00891819">
              <w:rPr>
                <w:rFonts w:hint="eastAsia"/>
                <w:color w:val="FF0000"/>
                <w:szCs w:val="28"/>
              </w:rPr>
              <w:instrText>SCL-90</w:instrText>
            </w:r>
            <w:r w:rsidR="00B31FE5" w:rsidRPr="00891819">
              <w:rPr>
                <w:rFonts w:hint="eastAsia"/>
                <w:color w:val="FF0000"/>
                <w:szCs w:val="28"/>
              </w:rPr>
              <w:instrText>评定结果的初步分析</w:instrText>
            </w:r>
            <w:r w:rsidR="00B31FE5" w:rsidRPr="00891819">
              <w:rPr>
                <w:rFonts w:hint="eastAsia"/>
                <w:color w:val="FF0000"/>
                <w:szCs w:val="28"/>
              </w:rPr>
              <w:instrText>","author":[{"literal":"</w:instrText>
            </w:r>
            <w:r w:rsidR="00B31FE5" w:rsidRPr="00891819">
              <w:rPr>
                <w:rFonts w:hint="eastAsia"/>
                <w:color w:val="FF0000"/>
                <w:szCs w:val="28"/>
              </w:rPr>
              <w:instrText>金华</w:instrText>
            </w:r>
            <w:r w:rsidR="00B31FE5" w:rsidRPr="00891819">
              <w:rPr>
                <w:rFonts w:hint="eastAsia"/>
                <w:color w:val="FF0000"/>
                <w:szCs w:val="28"/>
              </w:rPr>
              <w:instrText>"},{"literal":"</w:instrText>
            </w:r>
            <w:r w:rsidR="00B31FE5" w:rsidRPr="00891819">
              <w:rPr>
                <w:rFonts w:hint="eastAsia"/>
                <w:color w:val="FF0000"/>
                <w:szCs w:val="28"/>
              </w:rPr>
              <w:instrText>吴文源</w:instrText>
            </w:r>
            <w:r w:rsidR="00B31FE5" w:rsidRPr="00891819">
              <w:rPr>
                <w:rFonts w:hint="eastAsia"/>
                <w:color w:val="FF0000"/>
                <w:szCs w:val="28"/>
              </w:rPr>
              <w:instrText>"},{"literal":"</w:instrText>
            </w:r>
            <w:r w:rsidR="00B31FE5" w:rsidRPr="00891819">
              <w:rPr>
                <w:rFonts w:hint="eastAsia"/>
                <w:color w:val="FF0000"/>
                <w:szCs w:val="28"/>
              </w:rPr>
              <w:instrText>张明园</w:instrText>
            </w:r>
            <w:r w:rsidR="00B31FE5" w:rsidRPr="00891819">
              <w:rPr>
                <w:rFonts w:hint="eastAsia"/>
                <w:color w:val="FF0000"/>
                <w:szCs w:val="28"/>
              </w:rPr>
              <w:instrText>"}],</w:instrText>
            </w:r>
            <w:r w:rsidR="00B31FE5" w:rsidRPr="00891819">
              <w:rPr>
                <w:color w:val="FF0000"/>
                <w:szCs w:val="28"/>
              </w:rPr>
              <w:instrText xml:space="preserve">"issued":{"date-parts":[["1986"]]}}}],"schema":"https://github.com/citation-style-language/schema/raw/master/csl-citation.json"} </w:instrText>
            </w:r>
            <w:r w:rsidR="00B31FE5" w:rsidRPr="00891819">
              <w:rPr>
                <w:color w:val="FF0000"/>
                <w:szCs w:val="28"/>
              </w:rPr>
              <w:fldChar w:fldCharType="separate"/>
            </w:r>
            <w:r w:rsidR="003D2B69" w:rsidRPr="00891819">
              <w:rPr>
                <w:rFonts w:hint="eastAsia"/>
                <w:color w:val="FF0000"/>
                <w:szCs w:val="28"/>
              </w:rPr>
              <w:t>金华等</w:t>
            </w:r>
            <w:r w:rsidR="003D2B69" w:rsidRPr="00891819">
              <w:rPr>
                <w:rFonts w:hint="eastAsia"/>
                <w:color w:val="FF0000"/>
                <w:szCs w:val="28"/>
              </w:rPr>
              <w:t>(</w:t>
            </w:r>
            <w:r w:rsidR="003D2B69" w:rsidRPr="00545B57">
              <w:rPr>
                <w:rStyle w:val="innerzoteroCitation"/>
                <w:rFonts w:hint="eastAsia"/>
              </w:rPr>
              <w:t>1986</w:t>
            </w:r>
            <w:r w:rsidR="003D2B69" w:rsidRPr="00891819">
              <w:rPr>
                <w:rFonts w:hint="eastAsia"/>
                <w:color w:val="FF0000"/>
                <w:szCs w:val="28"/>
              </w:rPr>
              <w:t>)</w:t>
            </w:r>
            <w:r w:rsidR="00B31FE5" w:rsidRPr="00891819">
              <w:rPr>
                <w:color w:val="FF0000"/>
                <w:szCs w:val="28"/>
              </w:rPr>
              <w:fldChar w:fldCharType="end"/>
            </w:r>
            <w:r w:rsidR="00B31FE5" w:rsidRPr="00891819">
              <w:rPr>
                <w:color w:val="FF0000"/>
                <w:szCs w:val="28"/>
              </w:rPr>
              <w:t xml:space="preserve"> 2</w:t>
            </w:r>
            <w:r w:rsidR="00B31FE5" w:rsidRPr="00891819">
              <w:rPr>
                <w:rFonts w:hint="eastAsia"/>
                <w:color w:val="FF0000"/>
                <w:szCs w:val="28"/>
              </w:rPr>
              <w:t>篇</w:t>
            </w:r>
            <w:r w:rsidR="00B31FE5" w:rsidRPr="00891819">
              <w:rPr>
                <w:rFonts w:hint="eastAsia"/>
                <w:color w:val="FF0000"/>
                <w:szCs w:val="28"/>
              </w:rPr>
              <w:t>,</w:t>
            </w:r>
            <w:r w:rsidR="00B31FE5" w:rsidRPr="00891819">
              <w:rPr>
                <w:color w:val="FF0000"/>
                <w:szCs w:val="28"/>
              </w:rPr>
              <w:t xml:space="preserve"> </w:t>
            </w:r>
            <w:r w:rsidR="00B31FE5" w:rsidRPr="00891819">
              <w:rPr>
                <w:szCs w:val="28"/>
              </w:rPr>
              <w:fldChar w:fldCharType="begin"/>
            </w:r>
            <w:r w:rsidR="00132162" w:rsidRPr="00891819">
              <w:rPr>
                <w:rFonts w:hint="eastAsia"/>
                <w:szCs w:val="28"/>
              </w:rPr>
              <w:instrText xml:space="preserve"> ADDIN ZOTERO_ITEM CSL_CITATION {"citationID":"GTPLSdAR","properties":{"custom":"</w:instrText>
            </w:r>
            <w:r w:rsidR="00132162" w:rsidRPr="00891819">
              <w:rPr>
                <w:rFonts w:hint="eastAsia"/>
                <w:szCs w:val="28"/>
              </w:rPr>
              <w:instrText>张作记</w:instrText>
            </w:r>
            <w:r w:rsidR="00132162" w:rsidRPr="00891819">
              <w:rPr>
                <w:rFonts w:hint="eastAsia"/>
                <w:szCs w:val="28"/>
              </w:rPr>
              <w:instrText>(2005)","formattedCitation":"</w:instrText>
            </w:r>
            <w:r w:rsidR="00132162" w:rsidRPr="00891819">
              <w:rPr>
                <w:rFonts w:hint="eastAsia"/>
                <w:szCs w:val="28"/>
              </w:rPr>
              <w:instrText>张作记</w:instrText>
            </w:r>
            <w:r w:rsidR="00132162" w:rsidRPr="00891819">
              <w:rPr>
                <w:rFonts w:hint="eastAsia"/>
                <w:szCs w:val="28"/>
              </w:rPr>
              <w:instrText>(2005)","plainCitation":"</w:instrText>
            </w:r>
            <w:r w:rsidR="00132162" w:rsidRPr="00891819">
              <w:rPr>
                <w:rFonts w:hint="eastAsia"/>
                <w:szCs w:val="28"/>
              </w:rPr>
              <w:instrText>张作记</w:instrText>
            </w:r>
            <w:r w:rsidR="00132162" w:rsidRPr="00891819">
              <w:rPr>
                <w:rFonts w:hint="eastAsia"/>
                <w:szCs w:val="28"/>
              </w:rPr>
              <w:instrText>(2005)","noteIndex":0},"citationItems":[{"id":109,"uris":["http://zotero.org/users/local/eoP0LvSC/items/FFQCHBN7"],"itemData":{"id":109,"type":"book","event-place":"</w:instrText>
            </w:r>
            <w:r w:rsidR="00132162" w:rsidRPr="00891819">
              <w:rPr>
                <w:rFonts w:hint="eastAsia"/>
                <w:szCs w:val="28"/>
              </w:rPr>
              <w:instrText>北京</w:instrText>
            </w:r>
            <w:r w:rsidR="00132162" w:rsidRPr="00891819">
              <w:rPr>
                <w:rFonts w:hint="eastAsia"/>
                <w:szCs w:val="28"/>
              </w:rPr>
              <w:instrText>","publisher":"</w:instrText>
            </w:r>
            <w:r w:rsidR="00132162" w:rsidRPr="00891819">
              <w:rPr>
                <w:rFonts w:hint="eastAsia"/>
                <w:szCs w:val="28"/>
              </w:rPr>
              <w:instrText>中华电子音像出版社</w:instrText>
            </w:r>
            <w:r w:rsidR="00132162" w:rsidRPr="00891819">
              <w:rPr>
                <w:rFonts w:hint="eastAsia"/>
                <w:szCs w:val="28"/>
              </w:rPr>
              <w:instrText>","publisher-place":"</w:instrText>
            </w:r>
            <w:r w:rsidR="00132162" w:rsidRPr="00891819">
              <w:rPr>
                <w:rFonts w:hint="eastAsia"/>
                <w:szCs w:val="28"/>
              </w:rPr>
              <w:instrText>北京</w:instrText>
            </w:r>
            <w:r w:rsidR="00132162" w:rsidRPr="00891819">
              <w:rPr>
                <w:rFonts w:hint="eastAsia"/>
                <w:szCs w:val="28"/>
              </w:rPr>
              <w:instrText>","title":"</w:instrText>
            </w:r>
            <w:r w:rsidR="00132162" w:rsidRPr="00891819">
              <w:rPr>
                <w:rFonts w:hint="eastAsia"/>
                <w:szCs w:val="28"/>
              </w:rPr>
              <w:instrText>行为医学量表手册</w:instrText>
            </w:r>
            <w:r w:rsidR="00132162" w:rsidRPr="00891819">
              <w:rPr>
                <w:rFonts w:hint="eastAsia"/>
                <w:szCs w:val="28"/>
              </w:rPr>
              <w:instrText>","author":[{"literal":"</w:instrText>
            </w:r>
            <w:r w:rsidR="00132162" w:rsidRPr="00891819">
              <w:rPr>
                <w:rFonts w:hint="eastAsia"/>
                <w:szCs w:val="28"/>
              </w:rPr>
              <w:instrText>张作记</w:instrText>
            </w:r>
            <w:r w:rsidR="00132162" w:rsidRPr="00891819">
              <w:rPr>
                <w:rFonts w:hint="eastAsia"/>
                <w:szCs w:val="28"/>
              </w:rPr>
              <w:instrText>"}],"issued":{"date-parts":[["2005"]]}}}],"schema":"https://github.com/citation-style-language/schema/raw/</w:instrText>
            </w:r>
            <w:r w:rsidR="00132162" w:rsidRPr="00891819">
              <w:rPr>
                <w:szCs w:val="28"/>
              </w:rPr>
              <w:instrText xml:space="preserve">master/csl-citation.json"} </w:instrText>
            </w:r>
            <w:r w:rsidR="00B31FE5" w:rsidRPr="00891819">
              <w:rPr>
                <w:szCs w:val="28"/>
              </w:rPr>
              <w:fldChar w:fldCharType="separate"/>
            </w:r>
            <w:r w:rsidR="003D2B69" w:rsidRPr="00891819">
              <w:rPr>
                <w:rFonts w:hint="eastAsia"/>
                <w:szCs w:val="28"/>
              </w:rPr>
              <w:t>张作记</w:t>
            </w:r>
            <w:r w:rsidR="003D2B69" w:rsidRPr="00891819">
              <w:rPr>
                <w:rFonts w:hint="eastAsia"/>
                <w:szCs w:val="28"/>
              </w:rPr>
              <w:t>(</w:t>
            </w:r>
            <w:r w:rsidR="003D2B69" w:rsidRPr="00545B57">
              <w:rPr>
                <w:rStyle w:val="innerzoteroCitation"/>
                <w:rFonts w:hint="eastAsia"/>
              </w:rPr>
              <w:t>2005</w:t>
            </w:r>
            <w:r w:rsidR="003D2B69" w:rsidRPr="00891819">
              <w:rPr>
                <w:rFonts w:hint="eastAsia"/>
                <w:szCs w:val="28"/>
              </w:rPr>
              <w:t>)</w:t>
            </w:r>
            <w:r w:rsidR="00B31FE5" w:rsidRPr="00891819">
              <w:rPr>
                <w:szCs w:val="28"/>
              </w:rPr>
              <w:fldChar w:fldCharType="end"/>
            </w:r>
            <w:r w:rsidR="00B31FE5" w:rsidRPr="00891819">
              <w:rPr>
                <w:szCs w:val="28"/>
              </w:rPr>
              <w:t>1</w:t>
            </w:r>
            <w:r w:rsidR="00B31FE5" w:rsidRPr="00891819">
              <w:rPr>
                <w:rFonts w:hint="eastAsia"/>
                <w:szCs w:val="28"/>
              </w:rPr>
              <w:t>篇</w:t>
            </w:r>
            <w:r w:rsidR="00B31FE5" w:rsidRPr="00891819">
              <w:rPr>
                <w:rFonts w:hint="eastAsia"/>
                <w:szCs w:val="28"/>
              </w:rPr>
              <w:t>,</w:t>
            </w:r>
            <w:r w:rsidR="00B31FE5" w:rsidRPr="00891819">
              <w:rPr>
                <w:szCs w:val="28"/>
              </w:rPr>
              <w:t xml:space="preserve"> </w:t>
            </w:r>
            <w:r w:rsidR="00132162" w:rsidRPr="00891819">
              <w:rPr>
                <w:color w:val="FF0000"/>
                <w:szCs w:val="28"/>
              </w:rPr>
              <w:fldChar w:fldCharType="begin"/>
            </w:r>
            <w:r w:rsidR="00132162" w:rsidRPr="00891819">
              <w:rPr>
                <w:color w:val="FF0000"/>
                <w:szCs w:val="28"/>
              </w:rPr>
              <w:instrText xml:space="preserve"> ADDIN ZOTERO_ITEM CSL_CITATION {"citationID":"6SBxXbwA","properties":{"custom":"Derogatis et al. (1973)","formattedCitation":"Derogatis et al. (1973)","plainCitation":"Derogatis et al. (1973)","noteIndex":0},"citationItems":[{"id":529,"uris":["http://zotero.org/users/local/eoP0LvSC/items/3GGZW6G8"],"itemData":{"id":529,"type":"article-journal","container-title":"Psychopharmacology bulletin","issue":"1","language":"en","page":"13-28","title":"SCL-90: An outpatient psychiatric rating scale—preliminary report","volume":"9","author":[{"family":"Derogatis","given":"L. R."},{"family":"Lipman","given":"R. S."},{"family":"Covi","given":"L."}],"issued":{"date-parts":[["1973"]]}}}],"schema":"https://github.com/citation-style-language/schema/raw/master/csl-citation.json"} </w:instrText>
            </w:r>
            <w:r w:rsidR="00132162" w:rsidRPr="00891819">
              <w:rPr>
                <w:color w:val="FF0000"/>
                <w:szCs w:val="28"/>
              </w:rPr>
              <w:fldChar w:fldCharType="separate"/>
            </w:r>
            <w:r w:rsidR="003D2B69" w:rsidRPr="00891819">
              <w:rPr>
                <w:color w:val="FF0000"/>
                <w:szCs w:val="28"/>
              </w:rPr>
              <w:t>Derogatis et al. (</w:t>
            </w:r>
            <w:r w:rsidR="003D2B69" w:rsidRPr="00545B57">
              <w:rPr>
                <w:rStyle w:val="innerzoteroCitation"/>
              </w:rPr>
              <w:t>1973</w:t>
            </w:r>
            <w:r w:rsidR="003D2B69" w:rsidRPr="00891819">
              <w:rPr>
                <w:color w:val="FF0000"/>
                <w:szCs w:val="28"/>
              </w:rPr>
              <w:t>)</w:t>
            </w:r>
            <w:r w:rsidR="00132162" w:rsidRPr="00891819">
              <w:rPr>
                <w:color w:val="FF0000"/>
                <w:szCs w:val="28"/>
              </w:rPr>
              <w:fldChar w:fldCharType="end"/>
            </w:r>
            <w:r w:rsidR="00132162" w:rsidRPr="00891819">
              <w:rPr>
                <w:color w:val="FF0000"/>
                <w:szCs w:val="28"/>
              </w:rPr>
              <w:t>1</w:t>
            </w:r>
            <w:r w:rsidR="00132162" w:rsidRPr="00891819">
              <w:rPr>
                <w:rFonts w:hint="eastAsia"/>
                <w:color w:val="FF0000"/>
                <w:szCs w:val="28"/>
              </w:rPr>
              <w:t>篇</w:t>
            </w:r>
            <w:r w:rsidR="00132162" w:rsidRPr="00891819">
              <w:rPr>
                <w:color w:val="FF0000"/>
                <w:szCs w:val="28"/>
              </w:rPr>
              <w:t>,</w:t>
            </w:r>
            <w:r w:rsidR="00132162" w:rsidRPr="00891819">
              <w:rPr>
                <w:color w:val="FF0000"/>
                <w:szCs w:val="28"/>
              </w:rPr>
              <w:fldChar w:fldCharType="begin"/>
            </w:r>
            <w:r w:rsidR="00132162" w:rsidRPr="00891819">
              <w:rPr>
                <w:color w:val="FF0000"/>
                <w:szCs w:val="28"/>
              </w:rPr>
              <w:instrText xml:space="preserve"> ADDIN ZOTERO_ITEM CSL_CITATION {"citationID":"XfNCm7QM","properties":{"custom":"DELOGATIS (1977)","formattedCitation":"DELOGATIS (1977)","plainCitation":"DELOGATIS (1977)","dontUpdate":true,"noteIndex":0},"citationItems":[{"id":533,"uris":["http://zotero.org/users/local/eoP0LvSC/items/DZLJXH7Q"],"itemData":{"id":533,"type":"article-journal","container-title":"Clinical psychometric research","language":"en","note":"publisher: Loppincott","title":"SCL-90-R administration, scoring and procedures manual","author":[{"family":"Derogatis","given":"LR"}],"issued":{"date-parts":[["1977"]]}}}],"schema":"https://github.com/citation-style-language/schema/raw/master/csl-citation.json"} </w:instrText>
            </w:r>
            <w:r w:rsidR="00132162" w:rsidRPr="00891819">
              <w:rPr>
                <w:color w:val="FF0000"/>
                <w:szCs w:val="28"/>
              </w:rPr>
              <w:fldChar w:fldCharType="separate"/>
            </w:r>
            <w:r w:rsidR="00132162" w:rsidRPr="00891819">
              <w:rPr>
                <w:color w:val="FF0000"/>
                <w:szCs w:val="28"/>
              </w:rPr>
              <w:t xml:space="preserve"> Derogatis (</w:t>
            </w:r>
            <w:r w:rsidR="00132162" w:rsidRPr="00545B57">
              <w:rPr>
                <w:rStyle w:val="innerzoteroCitation"/>
              </w:rPr>
              <w:t>1977</w:t>
            </w:r>
            <w:r w:rsidR="00132162" w:rsidRPr="00891819">
              <w:rPr>
                <w:color w:val="FF0000"/>
                <w:szCs w:val="28"/>
              </w:rPr>
              <w:t>)</w:t>
            </w:r>
            <w:r w:rsidR="00132162" w:rsidRPr="00891819">
              <w:rPr>
                <w:color w:val="FF0000"/>
                <w:szCs w:val="28"/>
              </w:rPr>
              <w:fldChar w:fldCharType="end"/>
            </w:r>
            <w:r w:rsidR="00132162" w:rsidRPr="00891819">
              <w:rPr>
                <w:color w:val="FF0000"/>
                <w:szCs w:val="28"/>
              </w:rPr>
              <w:t>1</w:t>
            </w:r>
            <w:r w:rsidR="00132162" w:rsidRPr="00891819">
              <w:rPr>
                <w:rFonts w:hint="eastAsia"/>
                <w:color w:val="FF0000"/>
                <w:szCs w:val="28"/>
              </w:rPr>
              <w:t>篇</w:t>
            </w:r>
            <w:r w:rsidR="00132162" w:rsidRPr="00891819">
              <w:rPr>
                <w:rFonts w:hint="eastAsia"/>
                <w:color w:val="FF0000"/>
                <w:szCs w:val="28"/>
              </w:rPr>
              <w:t>,</w:t>
            </w:r>
            <w:r w:rsidR="00132162" w:rsidRPr="00891819">
              <w:rPr>
                <w:color w:val="FF0000"/>
                <w:szCs w:val="28"/>
              </w:rPr>
              <w:t xml:space="preserve"> </w:t>
            </w:r>
            <w:r w:rsidR="00132162" w:rsidRPr="00891819">
              <w:rPr>
                <w:color w:val="FF0000"/>
                <w:szCs w:val="28"/>
              </w:rPr>
              <w:fldChar w:fldCharType="begin"/>
            </w:r>
            <w:r w:rsidR="003B11E2" w:rsidRPr="00891819">
              <w:rPr>
                <w:color w:val="FF0000"/>
                <w:szCs w:val="28"/>
              </w:rPr>
              <w:instrText xml:space="preserve"> ADDIN ZOTERO_ITEM CSL_CITATION {"citationID":"9zrLY6RL","properties":{"custom":"Hoffmann et al. (1977)","formattedCitation":"Hoffmann et al. (1977)","plainCitation":"Hoffmann et al. (1977)","dontUpdate":true,"noteIndex":0},"citationItems":[{"id":535,"uris":["http://zotero.org/users/local/eoP0LvSC/items/NJQC2TZQ"],"itemData":{"id":535,"type":"article-journal","language":"en","source":"Zotero","title":"Factor Structure of the SCL-90 in a Psychiatric Population","author":[{"family":"Hoffmann","given":"Norman G"},{"family":"Overall","given":"Peggy B"}],"issued":{"date-parts":[["1978"]]}}}],"schema":"https://github.com/citation-style-language/schema/raw/master/csl-citation.json"} </w:instrText>
            </w:r>
            <w:r w:rsidR="00132162" w:rsidRPr="00891819">
              <w:rPr>
                <w:color w:val="FF0000"/>
                <w:szCs w:val="28"/>
              </w:rPr>
              <w:fldChar w:fldCharType="separate"/>
            </w:r>
            <w:r w:rsidR="00132162" w:rsidRPr="00891819">
              <w:rPr>
                <w:color w:val="FF0000"/>
                <w:szCs w:val="28"/>
              </w:rPr>
              <w:t>Hoffmann et al. (</w:t>
            </w:r>
            <w:r w:rsidR="00132162" w:rsidRPr="00545B57">
              <w:rPr>
                <w:rStyle w:val="innerzoteroCitation"/>
              </w:rPr>
              <w:t>197</w:t>
            </w:r>
            <w:r w:rsidR="0039322B" w:rsidRPr="00545B57">
              <w:rPr>
                <w:rStyle w:val="innerzoteroCitation"/>
              </w:rPr>
              <w:t>8</w:t>
            </w:r>
            <w:r w:rsidR="00132162" w:rsidRPr="00891819">
              <w:rPr>
                <w:color w:val="FF0000"/>
                <w:szCs w:val="28"/>
              </w:rPr>
              <w:t>)</w:t>
            </w:r>
            <w:r w:rsidR="00132162" w:rsidRPr="00891819">
              <w:rPr>
                <w:color w:val="FF0000"/>
                <w:szCs w:val="28"/>
              </w:rPr>
              <w:fldChar w:fldCharType="end"/>
            </w:r>
            <w:r w:rsidR="00132162" w:rsidRPr="00891819">
              <w:rPr>
                <w:color w:val="FF0000"/>
                <w:szCs w:val="28"/>
              </w:rPr>
              <w:t>1</w:t>
            </w:r>
            <w:r w:rsidR="00132162" w:rsidRPr="00891819">
              <w:rPr>
                <w:rFonts w:hint="eastAsia"/>
                <w:color w:val="FF0000"/>
                <w:szCs w:val="28"/>
              </w:rPr>
              <w:t>篇</w:t>
            </w:r>
          </w:p>
          <w:p w14:paraId="65584076" w14:textId="77777777" w:rsidR="0034290E" w:rsidRPr="00891819" w:rsidRDefault="0034290E" w:rsidP="00E124AE">
            <w:pPr>
              <w:spacing w:line="300" w:lineRule="exact"/>
              <w:jc w:val="center"/>
              <w:rPr>
                <w:szCs w:val="28"/>
              </w:rPr>
            </w:pPr>
          </w:p>
          <w:p w14:paraId="542B35FB" w14:textId="64B54501" w:rsidR="0034290E" w:rsidRPr="00891819" w:rsidRDefault="0034290E" w:rsidP="00E124AE">
            <w:pPr>
              <w:spacing w:line="300" w:lineRule="exact"/>
              <w:jc w:val="center"/>
              <w:rPr>
                <w:szCs w:val="28"/>
              </w:rPr>
            </w:pPr>
          </w:p>
        </w:tc>
        <w:tc>
          <w:tcPr>
            <w:tcW w:w="2126" w:type="dxa"/>
            <w:tcBorders>
              <w:top w:val="nil"/>
              <w:left w:val="nil"/>
              <w:bottom w:val="nil"/>
              <w:right w:val="nil"/>
            </w:tcBorders>
            <w:vAlign w:val="center"/>
          </w:tcPr>
          <w:p w14:paraId="18C2C849" w14:textId="78E67D90" w:rsidR="007E4337" w:rsidRPr="00891819" w:rsidRDefault="007E4337" w:rsidP="00E124AE">
            <w:pPr>
              <w:spacing w:line="300" w:lineRule="exact"/>
              <w:jc w:val="center"/>
              <w:rPr>
                <w:szCs w:val="28"/>
              </w:rPr>
            </w:pPr>
            <w:r w:rsidRPr="00891819">
              <w:rPr>
                <w:rFonts w:hint="eastAsia"/>
                <w:szCs w:val="28"/>
              </w:rPr>
              <w:lastRenderedPageBreak/>
              <w:t>1</w:t>
            </w:r>
            <w:r w:rsidRPr="00891819">
              <w:rPr>
                <w:szCs w:val="28"/>
              </w:rPr>
              <w:t>13</w:t>
            </w:r>
          </w:p>
        </w:tc>
        <w:tc>
          <w:tcPr>
            <w:tcW w:w="3566" w:type="dxa"/>
            <w:tcBorders>
              <w:top w:val="nil"/>
              <w:left w:val="nil"/>
              <w:bottom w:val="nil"/>
              <w:right w:val="nil"/>
            </w:tcBorders>
            <w:vAlign w:val="center"/>
          </w:tcPr>
          <w:p w14:paraId="038A53CB" w14:textId="371F0CE2" w:rsidR="007E4337" w:rsidRPr="00891819" w:rsidRDefault="007E4337" w:rsidP="00E124AE">
            <w:pPr>
              <w:spacing w:line="300" w:lineRule="exact"/>
              <w:jc w:val="center"/>
              <w:rPr>
                <w:szCs w:val="28"/>
              </w:rPr>
            </w:pPr>
            <w:r w:rsidRPr="00891819">
              <w:rPr>
                <w:szCs w:val="28"/>
              </w:rPr>
              <w:fldChar w:fldCharType="begin"/>
            </w:r>
            <w:r w:rsidR="00EA62A5" w:rsidRPr="00891819">
              <w:rPr>
                <w:rFonts w:hint="eastAsia"/>
                <w:szCs w:val="28"/>
              </w:rPr>
              <w:instrText xml:space="preserve"> ADDIN ZOTERO_ITEM CSL_CITATION {"citationID":"UBYoVF7r","properties":{"custom":"</w:instrText>
            </w:r>
            <w:r w:rsidR="00EA62A5" w:rsidRPr="00891819">
              <w:rPr>
                <w:rFonts w:hint="eastAsia"/>
                <w:szCs w:val="28"/>
              </w:rPr>
              <w:instrText>汪向东等</w:instrText>
            </w:r>
            <w:r w:rsidR="00EA62A5" w:rsidRPr="00891819">
              <w:rPr>
                <w:rFonts w:hint="eastAsia"/>
                <w:szCs w:val="28"/>
              </w:rPr>
              <w:instrText>(1999)","formattedCitation":"</w:instrText>
            </w:r>
            <w:r w:rsidR="00EA62A5" w:rsidRPr="00891819">
              <w:rPr>
                <w:rFonts w:hint="eastAsia"/>
                <w:szCs w:val="28"/>
              </w:rPr>
              <w:instrText>汪向东等</w:instrText>
            </w:r>
            <w:r w:rsidR="00EA62A5" w:rsidRPr="00891819">
              <w:rPr>
                <w:rFonts w:hint="eastAsia"/>
                <w:szCs w:val="28"/>
              </w:rPr>
              <w:instrText>(1999)","plainCitation":"</w:instrText>
            </w:r>
            <w:r w:rsidR="00EA62A5" w:rsidRPr="00891819">
              <w:rPr>
                <w:rFonts w:hint="eastAsia"/>
                <w:szCs w:val="28"/>
              </w:rPr>
              <w:instrText>汪向东等</w:instrText>
            </w:r>
            <w:r w:rsidR="00EA62A5" w:rsidRPr="00891819">
              <w:rPr>
                <w:rFonts w:hint="eastAsia"/>
                <w:szCs w:val="28"/>
              </w:rPr>
              <w:instrText>(1999)","noteIndex":0},"citationItems":[{"id":108,"uris":["http://zotero.org/users/local/eoP0LvSC/items/AME6BL5E"],"itemData":{"id":108,"type":"book","publisher":"</w:instrText>
            </w:r>
            <w:r w:rsidR="00EA62A5" w:rsidRPr="00891819">
              <w:rPr>
                <w:rFonts w:hint="eastAsia"/>
                <w:szCs w:val="28"/>
              </w:rPr>
              <w:instrText>中国心理卫生杂志社</w:instrText>
            </w:r>
            <w:r w:rsidR="00EA62A5" w:rsidRPr="00891819">
              <w:rPr>
                <w:rFonts w:hint="eastAsia"/>
                <w:szCs w:val="28"/>
              </w:rPr>
              <w:instrText>","title":"</w:instrText>
            </w:r>
            <w:r w:rsidR="00EA62A5" w:rsidRPr="00891819">
              <w:rPr>
                <w:rFonts w:hint="eastAsia"/>
                <w:szCs w:val="28"/>
              </w:rPr>
              <w:instrText>心理卫生评定量表手册</w:instrText>
            </w:r>
            <w:r w:rsidR="00EA62A5" w:rsidRPr="00891819">
              <w:rPr>
                <w:rFonts w:hint="eastAsia"/>
                <w:szCs w:val="28"/>
              </w:rPr>
              <w:instrText>","author":[{"literal":"</w:instrText>
            </w:r>
            <w:r w:rsidR="00EA62A5" w:rsidRPr="00891819">
              <w:rPr>
                <w:rFonts w:hint="eastAsia"/>
                <w:szCs w:val="28"/>
              </w:rPr>
              <w:instrText>汪向东</w:instrText>
            </w:r>
            <w:r w:rsidR="00EA62A5" w:rsidRPr="00891819">
              <w:rPr>
                <w:rFonts w:hint="eastAsia"/>
                <w:szCs w:val="28"/>
              </w:rPr>
              <w:instrText>"},{"literal":"</w:instrText>
            </w:r>
            <w:r w:rsidR="00EA62A5" w:rsidRPr="00891819">
              <w:rPr>
                <w:rFonts w:hint="eastAsia"/>
                <w:szCs w:val="28"/>
              </w:rPr>
              <w:instrText>王希林</w:instrText>
            </w:r>
            <w:r w:rsidR="00EA62A5" w:rsidRPr="00891819">
              <w:rPr>
                <w:rFonts w:hint="eastAsia"/>
                <w:szCs w:val="28"/>
              </w:rPr>
              <w:instrText>"},{"literal":"</w:instrText>
            </w:r>
            <w:r w:rsidR="00EA62A5" w:rsidRPr="00891819">
              <w:rPr>
                <w:rFonts w:hint="eastAsia"/>
                <w:szCs w:val="28"/>
              </w:rPr>
              <w:instrText>马弘</w:instrText>
            </w:r>
            <w:r w:rsidR="00EA62A5" w:rsidRPr="00891819">
              <w:rPr>
                <w:rFonts w:hint="eastAsia"/>
                <w:szCs w:val="28"/>
              </w:rPr>
              <w:instrText>"}],"issued":{"date-parts":[["1999"]]}}}],"schema":"https://github.com/citation-style-language/schema/raw/ma</w:instrText>
            </w:r>
            <w:r w:rsidR="00EA62A5" w:rsidRPr="00891819">
              <w:rPr>
                <w:szCs w:val="28"/>
              </w:rPr>
              <w:instrText xml:space="preserve">ster/csl-citation.json"} </w:instrText>
            </w:r>
            <w:r w:rsidRPr="00891819">
              <w:rPr>
                <w:szCs w:val="28"/>
              </w:rPr>
              <w:fldChar w:fldCharType="separate"/>
            </w:r>
            <w:r w:rsidR="003D2B69" w:rsidRPr="00891819">
              <w:rPr>
                <w:rFonts w:hint="eastAsia"/>
                <w:szCs w:val="28"/>
              </w:rPr>
              <w:t>汪向东等</w:t>
            </w:r>
            <w:r w:rsidR="003D2B69" w:rsidRPr="00891819">
              <w:rPr>
                <w:rFonts w:hint="eastAsia"/>
                <w:szCs w:val="28"/>
              </w:rPr>
              <w:t>(</w:t>
            </w:r>
            <w:r w:rsidR="003D2B69" w:rsidRPr="00545B57">
              <w:rPr>
                <w:rStyle w:val="innerzoteroCitation"/>
                <w:rFonts w:hint="eastAsia"/>
              </w:rPr>
              <w:t>1999</w:t>
            </w:r>
            <w:r w:rsidR="003D2B69" w:rsidRPr="00891819">
              <w:rPr>
                <w:rFonts w:hint="eastAsia"/>
                <w:szCs w:val="28"/>
              </w:rPr>
              <w:t>)</w:t>
            </w:r>
            <w:r w:rsidRPr="00891819">
              <w:rPr>
                <w:szCs w:val="28"/>
              </w:rPr>
              <w:fldChar w:fldCharType="end"/>
            </w:r>
            <w:r w:rsidRPr="00891819">
              <w:rPr>
                <w:szCs w:val="28"/>
              </w:rPr>
              <w:t>13</w:t>
            </w:r>
            <w:r w:rsidRPr="00891819">
              <w:rPr>
                <w:rFonts w:hint="eastAsia"/>
                <w:szCs w:val="28"/>
              </w:rPr>
              <w:t>题</w:t>
            </w:r>
          </w:p>
        </w:tc>
        <w:tc>
          <w:tcPr>
            <w:tcW w:w="3522" w:type="dxa"/>
            <w:tcBorders>
              <w:top w:val="nil"/>
              <w:left w:val="nil"/>
              <w:bottom w:val="nil"/>
              <w:right w:val="nil"/>
            </w:tcBorders>
          </w:tcPr>
          <w:p w14:paraId="2FB34625" w14:textId="254202AE" w:rsidR="00EA62A5" w:rsidRPr="00891819" w:rsidRDefault="00EA62A5"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G1cWgTGI","properties":{"custom":"</w:instrText>
            </w:r>
            <w:r w:rsidRPr="00891819">
              <w:rPr>
                <w:rFonts w:hint="eastAsia"/>
                <w:szCs w:val="28"/>
              </w:rPr>
              <w:instrText>戴海崎等</w:instrText>
            </w:r>
            <w:r w:rsidRPr="00891819">
              <w:rPr>
                <w:rFonts w:hint="eastAsia"/>
                <w:szCs w:val="28"/>
              </w:rPr>
              <w:instrText>(2007)","formattedCitation":"</w:instrText>
            </w:r>
            <w:r w:rsidRPr="00891819">
              <w:rPr>
                <w:rFonts w:hint="eastAsia"/>
                <w:szCs w:val="28"/>
              </w:rPr>
              <w:instrText>戴海崎等</w:instrText>
            </w:r>
            <w:r w:rsidRPr="00891819">
              <w:rPr>
                <w:rFonts w:hint="eastAsia"/>
                <w:szCs w:val="28"/>
              </w:rPr>
              <w:instrText>(2007)","plainCitation":"</w:instrText>
            </w:r>
            <w:r w:rsidRPr="00891819">
              <w:rPr>
                <w:rFonts w:hint="eastAsia"/>
                <w:szCs w:val="28"/>
              </w:rPr>
              <w:instrText>戴海崎等</w:instrText>
            </w:r>
            <w:r w:rsidRPr="00891819">
              <w:rPr>
                <w:rFonts w:hint="eastAsia"/>
                <w:szCs w:val="28"/>
              </w:rPr>
              <w:instrText>(2007)","noteIndex":0},"citationItems":[{"id":507,"uris":["http://zotero.org/users/local/eoP0LvSC/items/MN8RJ459"],"itemData":{"id":507,"type":"book","event-place":"</w:instrText>
            </w:r>
            <w:r w:rsidRPr="00891819">
              <w:rPr>
                <w:rFonts w:hint="eastAsia"/>
                <w:szCs w:val="28"/>
              </w:rPr>
              <w:instrText>广州</w:instrText>
            </w:r>
            <w:r w:rsidRPr="00891819">
              <w:rPr>
                <w:rFonts w:hint="eastAsia"/>
                <w:szCs w:val="28"/>
              </w:rPr>
              <w:instrText>","publisher":"</w:instrText>
            </w:r>
            <w:r w:rsidRPr="00891819">
              <w:rPr>
                <w:rFonts w:hint="eastAsia"/>
                <w:szCs w:val="28"/>
              </w:rPr>
              <w:instrText>暨南大学出版社</w:instrText>
            </w:r>
            <w:r w:rsidRPr="00891819">
              <w:rPr>
                <w:rFonts w:hint="eastAsia"/>
                <w:szCs w:val="28"/>
              </w:rPr>
              <w:instrText>","publisher-place":"</w:instrText>
            </w:r>
            <w:r w:rsidRPr="00891819">
              <w:rPr>
                <w:rFonts w:hint="eastAsia"/>
                <w:szCs w:val="28"/>
              </w:rPr>
              <w:instrText>广州</w:instrText>
            </w:r>
            <w:r w:rsidRPr="00891819">
              <w:rPr>
                <w:rFonts w:hint="eastAsia"/>
                <w:szCs w:val="28"/>
              </w:rPr>
              <w:instrText>","title":"</w:instrText>
            </w:r>
            <w:r w:rsidRPr="00891819">
              <w:rPr>
                <w:rFonts w:hint="eastAsia"/>
                <w:szCs w:val="28"/>
              </w:rPr>
              <w:instrText>心理与教育测量</w:instrText>
            </w:r>
            <w:r w:rsidRPr="00891819">
              <w:rPr>
                <w:rFonts w:hint="eastAsia"/>
                <w:szCs w:val="28"/>
              </w:rPr>
              <w:instrText>","author":[{"literal":"</w:instrText>
            </w:r>
            <w:r w:rsidRPr="00891819">
              <w:rPr>
                <w:rFonts w:hint="eastAsia"/>
                <w:szCs w:val="28"/>
              </w:rPr>
              <w:instrText>戴海崎</w:instrText>
            </w:r>
            <w:r w:rsidRPr="00891819">
              <w:rPr>
                <w:rFonts w:hint="eastAsia"/>
                <w:szCs w:val="28"/>
              </w:rPr>
              <w:instrText>"},{"literal":"</w:instrText>
            </w:r>
            <w:r w:rsidRPr="00891819">
              <w:rPr>
                <w:rFonts w:hint="eastAsia"/>
                <w:szCs w:val="28"/>
              </w:rPr>
              <w:instrText>张锋</w:instrText>
            </w:r>
            <w:r w:rsidRPr="00891819">
              <w:rPr>
                <w:rFonts w:hint="eastAsia"/>
                <w:szCs w:val="28"/>
              </w:rPr>
              <w:instrText>"},{"literal":"</w:instrText>
            </w:r>
            <w:r w:rsidRPr="00891819">
              <w:rPr>
                <w:rFonts w:hint="eastAsia"/>
                <w:szCs w:val="28"/>
              </w:rPr>
              <w:instrText>陈雪枫</w:instrText>
            </w:r>
            <w:r w:rsidRPr="00891819">
              <w:rPr>
                <w:rFonts w:hint="eastAsia"/>
                <w:szCs w:val="28"/>
              </w:rPr>
              <w:instrText>"}],"issued":{"date-parts":[["2007"]]}}}],"schema":"https://github.com/</w:instrText>
            </w:r>
            <w:r w:rsidRPr="00891819">
              <w:rPr>
                <w:szCs w:val="28"/>
              </w:rPr>
              <w:instrText xml:space="preserve">citation-style-language/schema/raw/master/csl-citation.json"} </w:instrText>
            </w:r>
            <w:r w:rsidRPr="00891819">
              <w:rPr>
                <w:szCs w:val="28"/>
              </w:rPr>
              <w:fldChar w:fldCharType="separate"/>
            </w:r>
            <w:r w:rsidR="003D2B69" w:rsidRPr="00891819">
              <w:rPr>
                <w:rFonts w:hint="eastAsia"/>
                <w:szCs w:val="28"/>
              </w:rPr>
              <w:t>戴海崎等</w:t>
            </w:r>
            <w:r w:rsidR="003D2B69" w:rsidRPr="00891819">
              <w:rPr>
                <w:rFonts w:hint="eastAsia"/>
                <w:szCs w:val="28"/>
              </w:rPr>
              <w:t>(</w:t>
            </w:r>
            <w:r w:rsidR="003D2B69" w:rsidRPr="00545B57">
              <w:rPr>
                <w:rStyle w:val="innerzoteroCitation"/>
                <w:rFonts w:hint="eastAsia"/>
              </w:rPr>
              <w:t>2007</w:t>
            </w:r>
            <w:r w:rsidR="003D2B69" w:rsidRPr="00891819">
              <w:rPr>
                <w:rFonts w:hint="eastAsia"/>
                <w:szCs w:val="28"/>
              </w:rPr>
              <w:t>)</w:t>
            </w:r>
            <w:r w:rsidRPr="00891819">
              <w:rPr>
                <w:szCs w:val="28"/>
              </w:rPr>
              <w:fldChar w:fldCharType="end"/>
            </w:r>
            <w:r w:rsidRPr="00891819">
              <w:rPr>
                <w:rFonts w:hint="eastAsia"/>
                <w:szCs w:val="28"/>
              </w:rPr>
              <w:t>,</w:t>
            </w:r>
            <w:r w:rsidR="00132162" w:rsidRPr="00891819">
              <w:rPr>
                <w:szCs w:val="28"/>
              </w:rPr>
              <w:t xml:space="preserve"> </w:t>
            </w:r>
            <w:r w:rsidR="00132162" w:rsidRPr="00891819">
              <w:rPr>
                <w:szCs w:val="28"/>
              </w:rPr>
              <w:fldChar w:fldCharType="begin"/>
            </w:r>
            <w:r w:rsidR="0039322B" w:rsidRPr="00891819">
              <w:rPr>
                <w:rFonts w:hint="eastAsia"/>
                <w:szCs w:val="28"/>
              </w:rPr>
              <w:instrText xml:space="preserve"> ADDIN ZOTERO_ITEM CSL_CITATION {"citationID":"AQgei1cA","properties":{"custom":"</w:instrText>
            </w:r>
            <w:r w:rsidR="0039322B" w:rsidRPr="00891819">
              <w:rPr>
                <w:rFonts w:hint="eastAsia"/>
                <w:szCs w:val="28"/>
              </w:rPr>
              <w:instrText>高成阁等</w:instrText>
            </w:r>
            <w:r w:rsidR="0039322B" w:rsidRPr="00891819">
              <w:rPr>
                <w:rFonts w:hint="eastAsia"/>
                <w:szCs w:val="28"/>
              </w:rPr>
              <w:instrText>(1997)","formattedCitation":"</w:instrText>
            </w:r>
            <w:r w:rsidR="0039322B" w:rsidRPr="00891819">
              <w:rPr>
                <w:rFonts w:hint="eastAsia"/>
                <w:szCs w:val="28"/>
              </w:rPr>
              <w:instrText>高成阁等</w:instrText>
            </w:r>
            <w:r w:rsidR="0039322B" w:rsidRPr="00891819">
              <w:rPr>
                <w:rFonts w:hint="eastAsia"/>
                <w:szCs w:val="28"/>
              </w:rPr>
              <w:instrText>(1997)","plainCitation":"</w:instrText>
            </w:r>
            <w:r w:rsidR="0039322B" w:rsidRPr="00891819">
              <w:rPr>
                <w:rFonts w:hint="eastAsia"/>
                <w:szCs w:val="28"/>
              </w:rPr>
              <w:instrText>高成阁等</w:instrText>
            </w:r>
            <w:r w:rsidR="0039322B" w:rsidRPr="00891819">
              <w:rPr>
                <w:rFonts w:hint="eastAsia"/>
                <w:szCs w:val="28"/>
              </w:rPr>
              <w:instrText>(1997)","noteIndex":0},"citationItems":[{"id":512,"uris":["http://zotero.org/users/local/eoP0LvSC/items/VQGFFRPK"],"itemData":{"id":512,"type":"article-journal","abstract":"</w:instrText>
            </w:r>
            <w:r w:rsidR="0039322B" w:rsidRPr="00891819">
              <w:rPr>
                <w:rFonts w:hint="eastAsia"/>
                <w:szCs w:val="28"/>
              </w:rPr>
              <w:instrText>陕西省大中学生心理健康水平调查高成阁王友平亢万虎张西生＊李强方明＊＊陈佩璋纪术茂＊＊＊田萍何瑞嫦西安医科大学第一临床医学院精神科近年来国内有不少关于大中学生心理卫生状况的调查和研究，有关结果表明，大中学生心理障碍发生率在１０－３０％之间［１－４］。陕</w:instrText>
            </w:r>
            <w:r w:rsidR="0039322B" w:rsidRPr="00891819">
              <w:rPr>
                <w:rFonts w:hint="eastAsia"/>
                <w:szCs w:val="28"/>
              </w:rPr>
              <w:instrText>...","container-title":"</w:instrText>
            </w:r>
            <w:r w:rsidR="0039322B" w:rsidRPr="00891819">
              <w:rPr>
                <w:rFonts w:hint="eastAsia"/>
                <w:szCs w:val="28"/>
              </w:rPr>
              <w:instrText>中国临床心理学杂志</w:instrText>
            </w:r>
            <w:r w:rsidR="0039322B" w:rsidRPr="00891819">
              <w:rPr>
                <w:rFonts w:hint="eastAsia"/>
                <w:szCs w:val="28"/>
              </w:rPr>
              <w:instrText>","ISSN":"1005-3611","issue":"1","language":"zh","note":"90 citations(CNKI)[2024-1-25]","page":"42-43","source":"CNKI","title":"</w:instrText>
            </w:r>
            <w:r w:rsidR="0039322B" w:rsidRPr="00891819">
              <w:rPr>
                <w:rFonts w:hint="eastAsia"/>
                <w:szCs w:val="28"/>
              </w:rPr>
              <w:instrText>陕西省大中学生心理健康水平调查</w:instrText>
            </w:r>
            <w:r w:rsidR="0039322B" w:rsidRPr="00891819">
              <w:rPr>
                <w:rFonts w:hint="eastAsia"/>
                <w:szCs w:val="28"/>
              </w:rPr>
              <w:instrText>","author":[{"literal":"</w:instrText>
            </w:r>
            <w:r w:rsidR="0039322B" w:rsidRPr="00891819">
              <w:rPr>
                <w:rFonts w:hint="eastAsia"/>
                <w:szCs w:val="28"/>
              </w:rPr>
              <w:instrText>高成阁</w:instrText>
            </w:r>
            <w:r w:rsidR="0039322B" w:rsidRPr="00891819">
              <w:rPr>
                <w:rFonts w:hint="eastAsia"/>
                <w:szCs w:val="28"/>
              </w:rPr>
              <w:instrText>"},{"literal":"</w:instrText>
            </w:r>
            <w:r w:rsidR="0039322B" w:rsidRPr="00891819">
              <w:rPr>
                <w:rFonts w:hint="eastAsia"/>
                <w:szCs w:val="28"/>
              </w:rPr>
              <w:instrText>王友平</w:instrText>
            </w:r>
            <w:r w:rsidR="0039322B" w:rsidRPr="00891819">
              <w:rPr>
                <w:rFonts w:hint="eastAsia"/>
                <w:szCs w:val="28"/>
              </w:rPr>
              <w:instrText>"},{"literal":"</w:instrText>
            </w:r>
            <w:r w:rsidR="0039322B" w:rsidRPr="00891819">
              <w:rPr>
                <w:rFonts w:hint="eastAsia"/>
                <w:szCs w:val="28"/>
              </w:rPr>
              <w:instrText>亢万虎</w:instrText>
            </w:r>
            <w:r w:rsidR="0039322B" w:rsidRPr="00891819">
              <w:rPr>
                <w:rFonts w:hint="eastAsia"/>
                <w:szCs w:val="28"/>
              </w:rPr>
              <w:instrText>"},{"literal":"</w:instrText>
            </w:r>
            <w:r w:rsidR="0039322B" w:rsidRPr="00891819">
              <w:rPr>
                <w:rFonts w:hint="eastAsia"/>
                <w:szCs w:val="28"/>
              </w:rPr>
              <w:instrText>张西生</w:instrText>
            </w:r>
            <w:r w:rsidR="0039322B" w:rsidRPr="00891819">
              <w:rPr>
                <w:rFonts w:hint="eastAsia"/>
                <w:szCs w:val="28"/>
              </w:rPr>
              <w:instrText>"},{"literal":"</w:instrText>
            </w:r>
            <w:r w:rsidR="0039322B" w:rsidRPr="00891819">
              <w:rPr>
                <w:rFonts w:hint="eastAsia"/>
                <w:szCs w:val="28"/>
              </w:rPr>
              <w:instrText>李强</w:instrText>
            </w:r>
            <w:r w:rsidR="0039322B" w:rsidRPr="00891819">
              <w:rPr>
                <w:rFonts w:hint="eastAsia"/>
                <w:szCs w:val="28"/>
              </w:rPr>
              <w:instrText>"},{"literal":"</w:instrText>
            </w:r>
            <w:r w:rsidR="0039322B" w:rsidRPr="00891819">
              <w:rPr>
                <w:rFonts w:hint="eastAsia"/>
                <w:szCs w:val="28"/>
              </w:rPr>
              <w:instrText>方明</w:instrText>
            </w:r>
            <w:r w:rsidR="0039322B" w:rsidRPr="00891819">
              <w:rPr>
                <w:rFonts w:hint="eastAsia"/>
                <w:szCs w:val="28"/>
              </w:rPr>
              <w:instrText>"},{"literal":"</w:instrText>
            </w:r>
            <w:r w:rsidR="0039322B" w:rsidRPr="00891819">
              <w:rPr>
                <w:rFonts w:hint="eastAsia"/>
                <w:szCs w:val="28"/>
              </w:rPr>
              <w:instrText>陈佩璋</w:instrText>
            </w:r>
            <w:r w:rsidR="0039322B" w:rsidRPr="00891819">
              <w:rPr>
                <w:rFonts w:hint="eastAsia"/>
                <w:szCs w:val="28"/>
              </w:rPr>
              <w:instrText>"},{"literal":"</w:instrText>
            </w:r>
            <w:r w:rsidR="0039322B" w:rsidRPr="00891819">
              <w:rPr>
                <w:rFonts w:hint="eastAsia"/>
                <w:szCs w:val="28"/>
              </w:rPr>
              <w:instrText>纪术茂</w:instrText>
            </w:r>
            <w:r w:rsidR="0039322B" w:rsidRPr="00891819">
              <w:rPr>
                <w:rFonts w:hint="eastAsia"/>
                <w:szCs w:val="28"/>
              </w:rPr>
              <w:instrText>"},{"literal":"</w:instrText>
            </w:r>
            <w:r w:rsidR="0039322B" w:rsidRPr="00891819">
              <w:rPr>
                <w:rFonts w:hint="eastAsia"/>
                <w:szCs w:val="28"/>
              </w:rPr>
              <w:instrText>田萍</w:instrText>
            </w:r>
            <w:r w:rsidR="0039322B" w:rsidRPr="00891819">
              <w:rPr>
                <w:rFonts w:hint="eastAsia"/>
                <w:szCs w:val="28"/>
              </w:rPr>
              <w:instrText>"},{"literal":"</w:instrText>
            </w:r>
            <w:r w:rsidR="0039322B" w:rsidRPr="00891819">
              <w:rPr>
                <w:rFonts w:hint="eastAsia"/>
                <w:szCs w:val="28"/>
              </w:rPr>
              <w:instrText>何瑞嫦</w:instrText>
            </w:r>
            <w:r w:rsidR="0039322B" w:rsidRPr="00891819">
              <w:rPr>
                <w:rFonts w:hint="eastAsia"/>
                <w:szCs w:val="28"/>
              </w:rPr>
              <w:instrText xml:space="preserve">"}],"issued":{"date-parts":[["1997"]]}}}],"schema":"https://github.com/citation-style-language/schema/raw/master/csl-citation.json"} </w:instrText>
            </w:r>
            <w:r w:rsidR="00132162" w:rsidRPr="00891819">
              <w:rPr>
                <w:szCs w:val="28"/>
              </w:rPr>
              <w:fldChar w:fldCharType="separate"/>
            </w:r>
            <w:r w:rsidR="003D2B69" w:rsidRPr="00891819">
              <w:rPr>
                <w:rFonts w:hint="eastAsia"/>
                <w:szCs w:val="28"/>
              </w:rPr>
              <w:t>高成阁等</w:t>
            </w:r>
            <w:r w:rsidR="003D2B69" w:rsidRPr="00891819">
              <w:rPr>
                <w:rFonts w:hint="eastAsia"/>
                <w:szCs w:val="28"/>
              </w:rPr>
              <w:t>(</w:t>
            </w:r>
            <w:r w:rsidR="003D2B69" w:rsidRPr="00545B57">
              <w:rPr>
                <w:rStyle w:val="innerzoteroCitation"/>
                <w:rFonts w:hint="eastAsia"/>
              </w:rPr>
              <w:t>1997</w:t>
            </w:r>
            <w:r w:rsidR="003D2B69" w:rsidRPr="00891819">
              <w:rPr>
                <w:rFonts w:hint="eastAsia"/>
                <w:szCs w:val="28"/>
              </w:rPr>
              <w:t>)</w:t>
            </w:r>
            <w:r w:rsidR="00132162" w:rsidRPr="00891819">
              <w:rPr>
                <w:szCs w:val="28"/>
              </w:rPr>
              <w:fldChar w:fldCharType="end"/>
            </w:r>
            <w:r w:rsidR="00132162" w:rsidRPr="00891819">
              <w:rPr>
                <w:szCs w:val="28"/>
              </w:rPr>
              <w:t xml:space="preserve">, </w:t>
            </w:r>
            <w:r w:rsidR="00132162" w:rsidRPr="00891819">
              <w:rPr>
                <w:szCs w:val="28"/>
              </w:rPr>
              <w:fldChar w:fldCharType="begin"/>
            </w:r>
            <w:r w:rsidR="0039322B" w:rsidRPr="00891819">
              <w:rPr>
                <w:rFonts w:hint="eastAsia"/>
                <w:szCs w:val="28"/>
              </w:rPr>
              <w:instrText xml:space="preserve"> ADDIN ZOTERO_ITEM CSL_CITATION {"citationID":"M5TkVnw0","properties":{"custom":"</w:instrText>
            </w:r>
            <w:r w:rsidR="0039322B" w:rsidRPr="00891819">
              <w:rPr>
                <w:rFonts w:hint="eastAsia"/>
                <w:szCs w:val="28"/>
              </w:rPr>
              <w:instrText>王征宇</w:instrText>
            </w:r>
            <w:r w:rsidR="0039322B" w:rsidRPr="00891819">
              <w:rPr>
                <w:rFonts w:hint="eastAsia"/>
                <w:szCs w:val="28"/>
              </w:rPr>
              <w:instrText>(1984)","formattedCitation":"</w:instrText>
            </w:r>
            <w:r w:rsidR="0039322B" w:rsidRPr="00891819">
              <w:rPr>
                <w:rFonts w:hint="eastAsia"/>
                <w:szCs w:val="28"/>
              </w:rPr>
              <w:instrText>王征宇</w:instrText>
            </w:r>
            <w:r w:rsidR="0039322B" w:rsidRPr="00891819">
              <w:rPr>
                <w:rFonts w:hint="eastAsia"/>
                <w:szCs w:val="28"/>
              </w:rPr>
              <w:instrText>(1984)","plainCitation":"</w:instrText>
            </w:r>
            <w:r w:rsidR="0039322B" w:rsidRPr="00891819">
              <w:rPr>
                <w:rFonts w:hint="eastAsia"/>
                <w:szCs w:val="28"/>
              </w:rPr>
              <w:instrText>王征宇</w:instrText>
            </w:r>
            <w:r w:rsidR="0039322B" w:rsidRPr="00891819">
              <w:rPr>
                <w:rFonts w:hint="eastAsia"/>
                <w:szCs w:val="28"/>
              </w:rPr>
              <w:instrText>(1984)","noteIndex":0},"citationItems":[{"id":510,"uris":["http://zotero.org/users/local/eoP0LvSC/items/4GZWMWGN"],"itemData":{"id":510,"type":"article-journal","container-title":"</w:instrText>
            </w:r>
            <w:r w:rsidR="0039322B" w:rsidRPr="00891819">
              <w:rPr>
                <w:rFonts w:hint="eastAsia"/>
                <w:szCs w:val="28"/>
              </w:rPr>
              <w:instrText>上海精神医学</w:instrText>
            </w:r>
            <w:r w:rsidR="0039322B" w:rsidRPr="00891819">
              <w:rPr>
                <w:rFonts w:hint="eastAsia"/>
                <w:szCs w:val="28"/>
              </w:rPr>
              <w:instrText>","issue":"69","language":"en","title":"</w:instrText>
            </w:r>
            <w:r w:rsidR="0039322B" w:rsidRPr="00891819">
              <w:rPr>
                <w:rFonts w:hint="eastAsia"/>
                <w:szCs w:val="28"/>
              </w:rPr>
              <w:instrText>症状自评量表（</w:instrText>
            </w:r>
            <w:r w:rsidR="0039322B" w:rsidRPr="00891819">
              <w:rPr>
                <w:rFonts w:hint="eastAsia"/>
                <w:szCs w:val="28"/>
              </w:rPr>
              <w:instrText>SCL-90</w:instrText>
            </w:r>
            <w:r w:rsidR="0039322B" w:rsidRPr="00891819">
              <w:rPr>
                <w:rFonts w:hint="eastAsia"/>
                <w:szCs w:val="28"/>
              </w:rPr>
              <w:instrText>）</w:instrText>
            </w:r>
            <w:r w:rsidR="0039322B" w:rsidRPr="00891819">
              <w:rPr>
                <w:rFonts w:hint="eastAsia"/>
                <w:szCs w:val="28"/>
              </w:rPr>
              <w:instrText>","volume":"2","author":[{"literal":"</w:instrText>
            </w:r>
            <w:r w:rsidR="0039322B" w:rsidRPr="00891819">
              <w:rPr>
                <w:rFonts w:hint="eastAsia"/>
                <w:szCs w:val="28"/>
              </w:rPr>
              <w:instrText>王征宇</w:instrText>
            </w:r>
            <w:r w:rsidR="0039322B" w:rsidRPr="00891819">
              <w:rPr>
                <w:rFonts w:hint="eastAsia"/>
                <w:szCs w:val="28"/>
              </w:rPr>
              <w:instrText>"}],"issued":{"date-parts":[["1984"]]}}}],"schema":"https://github.com/citation-style-</w:instrText>
            </w:r>
            <w:r w:rsidR="0039322B" w:rsidRPr="00891819">
              <w:rPr>
                <w:szCs w:val="28"/>
              </w:rPr>
              <w:instrText xml:space="preserve">language/schema/raw/master/csl-citation.json"} </w:instrText>
            </w:r>
            <w:r w:rsidR="00132162" w:rsidRPr="00891819">
              <w:rPr>
                <w:szCs w:val="28"/>
              </w:rPr>
              <w:fldChar w:fldCharType="separate"/>
            </w:r>
            <w:r w:rsidR="003D2B69" w:rsidRPr="00891819">
              <w:rPr>
                <w:rFonts w:hint="eastAsia"/>
                <w:szCs w:val="28"/>
              </w:rPr>
              <w:t>王征宇</w:t>
            </w:r>
            <w:r w:rsidR="003D2B69" w:rsidRPr="00891819">
              <w:rPr>
                <w:rFonts w:hint="eastAsia"/>
                <w:szCs w:val="28"/>
              </w:rPr>
              <w:t>(</w:t>
            </w:r>
            <w:r w:rsidR="003D2B69" w:rsidRPr="00545B57">
              <w:rPr>
                <w:rStyle w:val="innerzoteroCitation"/>
                <w:rFonts w:hint="eastAsia"/>
              </w:rPr>
              <w:t>1984</w:t>
            </w:r>
            <w:r w:rsidR="003D2B69" w:rsidRPr="00891819">
              <w:rPr>
                <w:rFonts w:hint="eastAsia"/>
                <w:szCs w:val="28"/>
              </w:rPr>
              <w:t>)</w:t>
            </w:r>
            <w:r w:rsidR="00132162" w:rsidRPr="00891819">
              <w:rPr>
                <w:szCs w:val="28"/>
              </w:rPr>
              <w:fldChar w:fldCharType="end"/>
            </w:r>
            <w:r w:rsidR="00132162" w:rsidRPr="00891819">
              <w:rPr>
                <w:szCs w:val="28"/>
              </w:rPr>
              <w:t xml:space="preserve">, </w:t>
            </w:r>
            <w:r w:rsidR="00132162" w:rsidRPr="00891819">
              <w:rPr>
                <w:szCs w:val="28"/>
              </w:rPr>
              <w:fldChar w:fldCharType="begin"/>
            </w:r>
            <w:r w:rsidR="0039322B" w:rsidRPr="00891819">
              <w:rPr>
                <w:szCs w:val="28"/>
              </w:rPr>
              <w:instrText xml:space="preserve"> ADDIN ZOTERO_ITEM CSL_CITATION {"citationID":"3tni0uZN","properties":{"custom":"Derogatis et al. (1976)","formattedCitation":"Derogatis et al. (1976)","plainCitation":"Derogatis et al. (1976)","noteIndex":0},"citationItems":[{"id":516,"uris":["http://zotero.org/users/local/eoP0LvSC/items/MH5TNV8Z"],"itemData":{"id":516,"type":"article-journal","abstract":"The present investigation was intended principally as a concurrent validation study for a new self-report symptom inventory : the SCL-9o. A sample of 209 â€˜¿symptomativcolunteers' served as subjects and were administered both the SCL-9o and the MMPI prior to participation in clinical therapeutic drug trials. The MMPI was scored for the Wiggins content scales and the Tryon cluster scales in addition to the standard clinical scales. Comparisons of the nine primary symptom dimensions of the SCL-9o with the set of MMPI scales reflected very high convergent validity for the SCL-9o. Peak correlations were observed with like constructs on eight of the nine scales, with secondary patterns of correlations showing high interpretative consistency.","container-title":"British Journal of Psychiatry","DOI":"10.1192/bjp.128.3.280","ISSN":"0007-1250, 1472-1465","issue":"3","journalAbbreviation":"Br J Psychiatry","language":"en","page":"280-289","source":"DOI.org (Crossref)","title":"The SCL-90 and the MMPI: A Step in the Validation of a New Self-Report Scale","title-short":"The SCL-90 and the MMPI","volume":"128","author":[{"family":"Derogatis","given":"Leonard R."},{"family":"Rickels","given":"Karl"},{"family":"Rock","given":"Anthony F."}],"issued":{"date-parts":[["1976",3]]}}}],"schema":"https://github.com/citation-style-language/schema/raw/master/csl-citation.json"} </w:instrText>
            </w:r>
            <w:r w:rsidR="00132162" w:rsidRPr="00891819">
              <w:rPr>
                <w:szCs w:val="28"/>
              </w:rPr>
              <w:fldChar w:fldCharType="separate"/>
            </w:r>
            <w:r w:rsidR="003D2B69" w:rsidRPr="00891819">
              <w:rPr>
                <w:szCs w:val="28"/>
              </w:rPr>
              <w:t>Derogatis et al. (</w:t>
            </w:r>
            <w:r w:rsidR="003D2B69" w:rsidRPr="00545B57">
              <w:rPr>
                <w:rStyle w:val="innerzoteroCitation"/>
              </w:rPr>
              <w:t>1976</w:t>
            </w:r>
            <w:r w:rsidR="003D2B69" w:rsidRPr="00891819">
              <w:rPr>
                <w:szCs w:val="28"/>
              </w:rPr>
              <w:t>)</w:t>
            </w:r>
            <w:r w:rsidR="00132162" w:rsidRPr="00891819">
              <w:rPr>
                <w:szCs w:val="28"/>
              </w:rPr>
              <w:fldChar w:fldCharType="end"/>
            </w:r>
            <w:r w:rsidR="00132162" w:rsidRPr="00891819">
              <w:rPr>
                <w:szCs w:val="28"/>
              </w:rPr>
              <w:t xml:space="preserve">, </w:t>
            </w:r>
            <w:r w:rsidR="00132162" w:rsidRPr="00891819">
              <w:rPr>
                <w:szCs w:val="28"/>
              </w:rPr>
              <w:fldChar w:fldCharType="begin"/>
            </w:r>
            <w:r w:rsidR="0039322B" w:rsidRPr="00891819">
              <w:rPr>
                <w:rFonts w:hint="eastAsia"/>
                <w:szCs w:val="28"/>
              </w:rPr>
              <w:instrText xml:space="preserve"> ADDIN ZOTERO_ITEM CSL_CITATION {"citationID":"ILy0oh1b","properties":{"custom":"</w:instrText>
            </w:r>
            <w:r w:rsidR="0039322B" w:rsidRPr="00891819">
              <w:rPr>
                <w:rFonts w:hint="eastAsia"/>
                <w:szCs w:val="28"/>
              </w:rPr>
              <w:instrText>陈树林等</w:instrText>
            </w:r>
            <w:r w:rsidR="0039322B" w:rsidRPr="00891819">
              <w:rPr>
                <w:rFonts w:hint="eastAsia"/>
                <w:szCs w:val="28"/>
              </w:rPr>
              <w:instrText>(2003)","unsorted":true,"formattedCitation":"</w:instrText>
            </w:r>
            <w:r w:rsidR="0039322B" w:rsidRPr="00891819">
              <w:rPr>
                <w:rFonts w:hint="eastAsia"/>
                <w:szCs w:val="28"/>
              </w:rPr>
              <w:instrText>陈树林等</w:instrText>
            </w:r>
            <w:r w:rsidR="0039322B" w:rsidRPr="00891819">
              <w:rPr>
                <w:rFonts w:hint="eastAsia"/>
                <w:szCs w:val="28"/>
              </w:rPr>
              <w:instrText>(2003)","plainCitation":"</w:instrText>
            </w:r>
            <w:r w:rsidR="0039322B" w:rsidRPr="00891819">
              <w:rPr>
                <w:rFonts w:hint="eastAsia"/>
                <w:szCs w:val="28"/>
              </w:rPr>
              <w:instrText>陈树林等</w:instrText>
            </w:r>
            <w:r w:rsidR="0039322B" w:rsidRPr="00891819">
              <w:rPr>
                <w:rFonts w:hint="eastAsia"/>
                <w:szCs w:val="28"/>
              </w:rPr>
              <w:instrText>(2003)","noteIndex":0},"citationItems":[{"id":518,"uris":["http://zotero.org/users/local/eoP0LvSC/items/3GI6DEQJ"],"itemData":{"id":518,"type":"article-journal","abstract":"</w:instrText>
            </w:r>
            <w:r w:rsidR="0039322B" w:rsidRPr="00891819">
              <w:rPr>
                <w:rFonts w:hint="eastAsia"/>
                <w:szCs w:val="28"/>
              </w:rPr>
              <w:instrText>目的　重新检验</w:instrText>
            </w:r>
            <w:r w:rsidR="0039322B" w:rsidRPr="00891819">
              <w:rPr>
                <w:rFonts w:hint="eastAsia"/>
                <w:szCs w:val="28"/>
              </w:rPr>
              <w:instrText>SCL 90</w:instrText>
            </w:r>
            <w:r w:rsidR="0039322B" w:rsidRPr="00891819">
              <w:rPr>
                <w:rFonts w:hint="eastAsia"/>
                <w:szCs w:val="28"/>
              </w:rPr>
              <w:instrText>的信度、效度和常模资料。方法　对杭州市</w:instrText>
            </w:r>
            <w:r w:rsidR="0039322B" w:rsidRPr="00891819">
              <w:rPr>
                <w:rFonts w:hint="eastAsia"/>
                <w:szCs w:val="28"/>
              </w:rPr>
              <w:instrText xml:space="preserve"> 4 5 2 6</w:instrText>
            </w:r>
            <w:r w:rsidR="0039322B" w:rsidRPr="00891819">
              <w:rPr>
                <w:rFonts w:hint="eastAsia"/>
                <w:szCs w:val="28"/>
              </w:rPr>
              <w:instrText>名中学生、社区成年人及</w:instrText>
            </w:r>
            <w:r w:rsidR="0039322B" w:rsidRPr="00891819">
              <w:rPr>
                <w:rFonts w:hint="eastAsia"/>
                <w:szCs w:val="28"/>
              </w:rPr>
              <w:instrText xml:space="preserve"> 6 0</w:instrText>
            </w:r>
            <w:r w:rsidR="0039322B" w:rsidRPr="00891819">
              <w:rPr>
                <w:rFonts w:hint="eastAsia"/>
                <w:szCs w:val="28"/>
              </w:rPr>
              <w:instrText>岁以上老年人进行</w:instrText>
            </w:r>
            <w:r w:rsidR="0039322B" w:rsidRPr="00891819">
              <w:rPr>
                <w:rFonts w:hint="eastAsia"/>
                <w:szCs w:val="28"/>
              </w:rPr>
              <w:instrText>SCL 90</w:instrText>
            </w:r>
            <w:r w:rsidR="0039322B" w:rsidRPr="00891819">
              <w:rPr>
                <w:rFonts w:hint="eastAsia"/>
                <w:szCs w:val="28"/>
              </w:rPr>
              <w:instrText>的心理测量。结果　①</w:instrText>
            </w:r>
            <w:r w:rsidR="0039322B" w:rsidRPr="00891819">
              <w:rPr>
                <w:rFonts w:hint="eastAsia"/>
                <w:szCs w:val="28"/>
              </w:rPr>
              <w:instrText>SCL 90</w:instrText>
            </w:r>
            <w:r w:rsidR="0039322B" w:rsidRPr="00891819">
              <w:rPr>
                <w:rFonts w:hint="eastAsia"/>
                <w:szCs w:val="28"/>
              </w:rPr>
              <w:instrText>总量表的同质性信度为</w:instrText>
            </w:r>
            <w:r w:rsidR="0039322B" w:rsidRPr="00891819">
              <w:rPr>
                <w:rFonts w:hint="eastAsia"/>
                <w:szCs w:val="28"/>
              </w:rPr>
              <w:instrText xml:space="preserve"> 0  97,</w:instrText>
            </w:r>
            <w:r w:rsidR="0039322B" w:rsidRPr="00891819">
              <w:rPr>
                <w:rFonts w:hint="eastAsia"/>
                <w:szCs w:val="28"/>
              </w:rPr>
              <w:instrText>各分量表的同质性信度在</w:instrText>
            </w:r>
            <w:r w:rsidR="0039322B" w:rsidRPr="00891819">
              <w:rPr>
                <w:rFonts w:hint="eastAsia"/>
                <w:szCs w:val="28"/>
              </w:rPr>
              <w:instrText>0  6 9</w:instrText>
            </w:r>
            <w:r w:rsidR="0039322B" w:rsidRPr="00891819">
              <w:rPr>
                <w:rFonts w:hint="eastAsia"/>
                <w:szCs w:val="28"/>
              </w:rPr>
              <w:instrText>以上</w:instrText>
            </w:r>
            <w:r w:rsidR="0039322B" w:rsidRPr="00891819">
              <w:rPr>
                <w:rFonts w:hint="eastAsia"/>
                <w:szCs w:val="28"/>
              </w:rPr>
              <w:instrText xml:space="preserve"> ,</w:instrText>
            </w:r>
            <w:r w:rsidR="0039322B" w:rsidRPr="00891819">
              <w:rPr>
                <w:rFonts w:hint="eastAsia"/>
                <w:szCs w:val="28"/>
              </w:rPr>
              <w:instrText>重测信度大于</w:instrText>
            </w:r>
            <w:r w:rsidR="0039322B" w:rsidRPr="00891819">
              <w:rPr>
                <w:rFonts w:hint="eastAsia"/>
                <w:szCs w:val="28"/>
              </w:rPr>
              <w:instrText xml:space="preserve"> 0  7,</w:instrText>
            </w:r>
            <w:r w:rsidR="0039322B" w:rsidRPr="00891819">
              <w:rPr>
                <w:rFonts w:hint="eastAsia"/>
                <w:szCs w:val="28"/>
              </w:rPr>
              <w:instrText>内容效应和结构效应也较好</w:instrText>
            </w:r>
            <w:r w:rsidR="0039322B" w:rsidRPr="00891819">
              <w:rPr>
                <w:rFonts w:hint="eastAsia"/>
                <w:szCs w:val="28"/>
              </w:rPr>
              <w:instrText xml:space="preserve"> ;</w:instrText>
            </w:r>
            <w:r w:rsidR="0039322B" w:rsidRPr="00891819">
              <w:rPr>
                <w:rFonts w:hint="eastAsia"/>
                <w:szCs w:val="28"/>
              </w:rPr>
              <w:instrText>②</w:instrText>
            </w:r>
            <w:r w:rsidR="0039322B" w:rsidRPr="00891819">
              <w:rPr>
                <w:rFonts w:hint="eastAsia"/>
                <w:szCs w:val="28"/>
              </w:rPr>
              <w:instrText>SCL 90</w:instrText>
            </w:r>
            <w:r w:rsidR="0039322B" w:rsidRPr="00891819">
              <w:rPr>
                <w:rFonts w:hint="eastAsia"/>
                <w:szCs w:val="28"/>
              </w:rPr>
              <w:instrText>各因子分与</w:instrText>
            </w:r>
            <w:r w:rsidR="0039322B" w:rsidRPr="00891819">
              <w:rPr>
                <w:rFonts w:hint="eastAsia"/>
                <w:szCs w:val="28"/>
              </w:rPr>
              <w:instrText xml:space="preserve"> 1986</w:instrText>
            </w:r>
            <w:r w:rsidR="0039322B" w:rsidRPr="00891819">
              <w:rPr>
                <w:rFonts w:hint="eastAsia"/>
                <w:szCs w:val="28"/>
              </w:rPr>
              <w:instrText>年全国常模相比有变化</w:instrText>
            </w:r>
            <w:r w:rsidR="0039322B" w:rsidRPr="00891819">
              <w:rPr>
                <w:rFonts w:hint="eastAsia"/>
                <w:szCs w:val="28"/>
              </w:rPr>
              <w:instrText xml:space="preserve"> ,</w:instrText>
            </w:r>
            <w:r w:rsidR="0039322B" w:rsidRPr="00891819">
              <w:rPr>
                <w:rFonts w:hint="eastAsia"/>
                <w:szCs w:val="28"/>
              </w:rPr>
              <w:instrText>中学生、老年人的因子分明显高于</w:instrText>
            </w:r>
            <w:r w:rsidR="0039322B" w:rsidRPr="00891819">
              <w:rPr>
                <w:rFonts w:hint="eastAsia"/>
                <w:szCs w:val="28"/>
              </w:rPr>
              <w:instrText xml:space="preserve"> 1986</w:instrText>
            </w:r>
            <w:r w:rsidR="0039322B" w:rsidRPr="00891819">
              <w:rPr>
                <w:rFonts w:hint="eastAsia"/>
                <w:szCs w:val="28"/>
              </w:rPr>
              <w:instrText xml:space="preserve">年全国常模。结论　</w:instrText>
            </w:r>
            <w:r w:rsidR="0039322B" w:rsidRPr="00891819">
              <w:rPr>
                <w:rFonts w:hint="eastAsia"/>
                <w:szCs w:val="28"/>
              </w:rPr>
              <w:instrText>SCL 90</w:instrText>
            </w:r>
            <w:r w:rsidR="0039322B" w:rsidRPr="00891819">
              <w:rPr>
                <w:rFonts w:hint="eastAsia"/>
                <w:szCs w:val="28"/>
              </w:rPr>
              <w:instrText>在正常人群中有较好的信度和效度</w:instrText>
            </w:r>
            <w:r w:rsidR="0039322B" w:rsidRPr="00891819">
              <w:rPr>
                <w:rFonts w:hint="eastAsia"/>
                <w:szCs w:val="28"/>
              </w:rPr>
              <w:instrText xml:space="preserve"> ,</w:instrText>
            </w:r>
            <w:r w:rsidR="0039322B" w:rsidRPr="00891819">
              <w:rPr>
                <w:rFonts w:hint="eastAsia"/>
                <w:szCs w:val="28"/>
              </w:rPr>
              <w:instrText>但要重新制订不同职业和不同年龄人群的常模</w:instrText>
            </w:r>
            <w:r w:rsidR="0039322B" w:rsidRPr="00891819">
              <w:rPr>
                <w:rFonts w:hint="eastAsia"/>
                <w:szCs w:val="28"/>
              </w:rPr>
              <w:instrText xml:space="preserve"> ,</w:instrText>
            </w:r>
            <w:r w:rsidR="0039322B" w:rsidRPr="00891819">
              <w:rPr>
                <w:rFonts w:hint="eastAsia"/>
                <w:szCs w:val="28"/>
              </w:rPr>
              <w:instrText>并在使用过程中参考有针对性的常模。</w:instrText>
            </w:r>
            <w:r w:rsidR="0039322B" w:rsidRPr="00891819">
              <w:rPr>
                <w:rFonts w:hint="eastAsia"/>
                <w:szCs w:val="28"/>
              </w:rPr>
              <w:instrText>","container-title":"</w:instrText>
            </w:r>
            <w:r w:rsidR="0039322B" w:rsidRPr="00891819">
              <w:rPr>
                <w:rFonts w:hint="eastAsia"/>
                <w:szCs w:val="28"/>
              </w:rPr>
              <w:instrText>中国神经精神疾病杂志</w:instrText>
            </w:r>
            <w:r w:rsidR="0039322B" w:rsidRPr="00891819">
              <w:rPr>
                <w:rFonts w:hint="eastAsia"/>
                <w:szCs w:val="28"/>
              </w:rPr>
              <w:instrText>","ISSN":"1002-0152","issue":"5","language":"zh","note":"581 citations(CNKI)[2024-1-25]","page":"323-327","source":"CNKI","title":"SCL-90</w:instrText>
            </w:r>
            <w:r w:rsidR="0039322B" w:rsidRPr="00891819">
              <w:rPr>
                <w:rFonts w:hint="eastAsia"/>
                <w:szCs w:val="28"/>
              </w:rPr>
              <w:instrText>信度效度检验和常模的再比较</w:instrText>
            </w:r>
            <w:r w:rsidR="0039322B" w:rsidRPr="00891819">
              <w:rPr>
                <w:rFonts w:hint="eastAsia"/>
                <w:szCs w:val="28"/>
              </w:rPr>
              <w:instrText>","author":[{"literal":"</w:instrText>
            </w:r>
            <w:r w:rsidR="0039322B" w:rsidRPr="00891819">
              <w:rPr>
                <w:rFonts w:hint="eastAsia"/>
                <w:szCs w:val="28"/>
              </w:rPr>
              <w:instrText>陈树林</w:instrText>
            </w:r>
            <w:r w:rsidR="0039322B" w:rsidRPr="00891819">
              <w:rPr>
                <w:rFonts w:hint="eastAsia"/>
                <w:szCs w:val="28"/>
              </w:rPr>
              <w:instrText>"},{"literal":"</w:instrText>
            </w:r>
            <w:r w:rsidR="0039322B" w:rsidRPr="00891819">
              <w:rPr>
                <w:rFonts w:hint="eastAsia"/>
                <w:szCs w:val="28"/>
              </w:rPr>
              <w:instrText>李凌江</w:instrText>
            </w:r>
            <w:r w:rsidR="0039322B" w:rsidRPr="00891819">
              <w:rPr>
                <w:rFonts w:hint="eastAsia"/>
                <w:szCs w:val="28"/>
              </w:rPr>
              <w:instrText xml:space="preserve">"}],"issued":{"date-parts":[["2003"]]}}}],"schema":"https://github.com/citation-style-language/schema/raw/master/csl-citation.json"} </w:instrText>
            </w:r>
            <w:r w:rsidR="00132162" w:rsidRPr="00891819">
              <w:rPr>
                <w:szCs w:val="28"/>
              </w:rPr>
              <w:fldChar w:fldCharType="separate"/>
            </w:r>
            <w:r w:rsidR="003D2B69" w:rsidRPr="00891819">
              <w:rPr>
                <w:rFonts w:hint="eastAsia"/>
                <w:szCs w:val="28"/>
              </w:rPr>
              <w:t>陈树林等</w:t>
            </w:r>
            <w:r w:rsidR="003D2B69" w:rsidRPr="00891819">
              <w:rPr>
                <w:rFonts w:hint="eastAsia"/>
                <w:szCs w:val="28"/>
              </w:rPr>
              <w:t>(</w:t>
            </w:r>
            <w:r w:rsidR="003D2B69" w:rsidRPr="00545B57">
              <w:rPr>
                <w:rStyle w:val="innerzoteroCitation"/>
                <w:rFonts w:hint="eastAsia"/>
              </w:rPr>
              <w:t>2003</w:t>
            </w:r>
            <w:r w:rsidR="003D2B69" w:rsidRPr="00891819">
              <w:rPr>
                <w:rFonts w:hint="eastAsia"/>
                <w:szCs w:val="28"/>
              </w:rPr>
              <w:t>)</w:t>
            </w:r>
            <w:r w:rsidR="00132162" w:rsidRPr="00891819">
              <w:rPr>
                <w:szCs w:val="28"/>
              </w:rPr>
              <w:fldChar w:fldCharType="end"/>
            </w:r>
            <w:r w:rsidR="00132162" w:rsidRPr="00891819">
              <w:rPr>
                <w:szCs w:val="28"/>
              </w:rPr>
              <w:t xml:space="preserve">, </w:t>
            </w:r>
            <w:r w:rsidR="00132162" w:rsidRPr="00891819">
              <w:rPr>
                <w:szCs w:val="28"/>
              </w:rPr>
              <w:fldChar w:fldCharType="begin"/>
            </w:r>
            <w:r w:rsidR="0039322B" w:rsidRPr="00891819">
              <w:rPr>
                <w:rFonts w:hint="eastAsia"/>
                <w:szCs w:val="28"/>
              </w:rPr>
              <w:instrText xml:space="preserve"> ADDIN ZOTERO_ITEM CSL_CITATION {"citationID":"K90IhOj0","properties":{"custom":"</w:instrText>
            </w:r>
            <w:r w:rsidR="0039322B" w:rsidRPr="00891819">
              <w:rPr>
                <w:rFonts w:hint="eastAsia"/>
                <w:szCs w:val="28"/>
              </w:rPr>
              <w:instrText>黄赐英等</w:instrText>
            </w:r>
            <w:r w:rsidR="0039322B" w:rsidRPr="00891819">
              <w:rPr>
                <w:rFonts w:hint="eastAsia"/>
                <w:szCs w:val="28"/>
              </w:rPr>
              <w:instrText>(2005)","formattedCitation":"</w:instrText>
            </w:r>
            <w:r w:rsidR="0039322B" w:rsidRPr="00891819">
              <w:rPr>
                <w:rFonts w:hint="eastAsia"/>
                <w:szCs w:val="28"/>
              </w:rPr>
              <w:instrText>黄赐英等</w:instrText>
            </w:r>
            <w:r w:rsidR="0039322B" w:rsidRPr="00891819">
              <w:rPr>
                <w:rFonts w:hint="eastAsia"/>
                <w:szCs w:val="28"/>
              </w:rPr>
              <w:instrText>(2005)","plainCitation":"</w:instrText>
            </w:r>
            <w:r w:rsidR="0039322B" w:rsidRPr="00891819">
              <w:rPr>
                <w:rFonts w:hint="eastAsia"/>
                <w:szCs w:val="28"/>
              </w:rPr>
              <w:instrText>黄赐英等</w:instrText>
            </w:r>
            <w:r w:rsidR="0039322B" w:rsidRPr="00891819">
              <w:rPr>
                <w:rFonts w:hint="eastAsia"/>
                <w:szCs w:val="28"/>
              </w:rPr>
              <w:instrText>(2005)","noteIndex":0},"citationItems":[{"id":522,"uris":["http://zotero.org/users/local/eoP0LvSC/items/7VQQVTE6"],"itemData":{"id":522,"type":"article-journal","container-title":"</w:instrText>
            </w:r>
            <w:r w:rsidR="0039322B" w:rsidRPr="00891819">
              <w:rPr>
                <w:rFonts w:hint="eastAsia"/>
                <w:szCs w:val="28"/>
              </w:rPr>
              <w:instrText>株洲师范高等专科学校学报</w:instrText>
            </w:r>
            <w:r w:rsidR="0039322B" w:rsidRPr="00891819">
              <w:rPr>
                <w:rFonts w:hint="eastAsia"/>
                <w:szCs w:val="28"/>
              </w:rPr>
              <w:instrText>","issue":"3","language":"zh","page":"29-32","title":"</w:instrText>
            </w:r>
            <w:r w:rsidR="0039322B" w:rsidRPr="00891819">
              <w:rPr>
                <w:rFonts w:hint="eastAsia"/>
                <w:szCs w:val="28"/>
              </w:rPr>
              <w:instrText>大学新生</w:instrText>
            </w:r>
            <w:r w:rsidR="0039322B" w:rsidRPr="00891819">
              <w:rPr>
                <w:rFonts w:hint="eastAsia"/>
                <w:szCs w:val="28"/>
              </w:rPr>
              <w:instrText>SCL</w:instrText>
            </w:r>
            <w:r w:rsidR="0039322B" w:rsidRPr="00891819">
              <w:rPr>
                <w:rFonts w:hint="eastAsia"/>
                <w:szCs w:val="28"/>
              </w:rPr>
              <w:instrText>—</w:instrText>
            </w:r>
            <w:r w:rsidR="0039322B" w:rsidRPr="00891819">
              <w:rPr>
                <w:rFonts w:hint="eastAsia"/>
                <w:szCs w:val="28"/>
              </w:rPr>
              <w:instrText>90</w:instrText>
            </w:r>
            <w:r w:rsidR="0039322B" w:rsidRPr="00891819">
              <w:rPr>
                <w:rFonts w:hint="eastAsia"/>
                <w:szCs w:val="28"/>
              </w:rPr>
              <w:instrText>调查结果与分析</w:instrText>
            </w:r>
            <w:r w:rsidR="0039322B" w:rsidRPr="00891819">
              <w:rPr>
                <w:rFonts w:hint="eastAsia"/>
                <w:szCs w:val="28"/>
              </w:rPr>
              <w:instrText>","volume":"10","author":[{"literal":"</w:instrText>
            </w:r>
            <w:r w:rsidR="0039322B" w:rsidRPr="00891819">
              <w:rPr>
                <w:rFonts w:hint="eastAsia"/>
                <w:szCs w:val="28"/>
              </w:rPr>
              <w:instrText>黄赐英</w:instrText>
            </w:r>
            <w:r w:rsidR="0039322B" w:rsidRPr="00891819">
              <w:rPr>
                <w:rFonts w:hint="eastAsia"/>
                <w:szCs w:val="28"/>
              </w:rPr>
              <w:instrText>"},{"literal":"</w:instrText>
            </w:r>
            <w:r w:rsidR="0039322B" w:rsidRPr="00891819">
              <w:rPr>
                <w:rFonts w:hint="eastAsia"/>
                <w:szCs w:val="28"/>
              </w:rPr>
              <w:instrText>裴利华</w:instrText>
            </w:r>
            <w:r w:rsidR="0039322B" w:rsidRPr="00891819">
              <w:rPr>
                <w:rFonts w:hint="eastAsia"/>
                <w:szCs w:val="28"/>
              </w:rPr>
              <w:instrText>"}],"issued":{"date-parts":[["2005"]]}}}]</w:instrText>
            </w:r>
            <w:r w:rsidR="0039322B" w:rsidRPr="00891819">
              <w:rPr>
                <w:szCs w:val="28"/>
              </w:rPr>
              <w:instrText xml:space="preserve">,"schema":"https://github.com/citation-style-language/schema/raw/master/csl-citation.json"} </w:instrText>
            </w:r>
            <w:r w:rsidR="00132162" w:rsidRPr="00891819">
              <w:rPr>
                <w:szCs w:val="28"/>
              </w:rPr>
              <w:fldChar w:fldCharType="separate"/>
            </w:r>
            <w:r w:rsidR="003D2B69" w:rsidRPr="00891819">
              <w:rPr>
                <w:rFonts w:hint="eastAsia"/>
                <w:szCs w:val="28"/>
              </w:rPr>
              <w:t>黄赐英等</w:t>
            </w:r>
            <w:r w:rsidR="003D2B69" w:rsidRPr="00891819">
              <w:rPr>
                <w:rFonts w:hint="eastAsia"/>
                <w:szCs w:val="28"/>
              </w:rPr>
              <w:t>(</w:t>
            </w:r>
            <w:r w:rsidR="003D2B69" w:rsidRPr="00545B57">
              <w:rPr>
                <w:rStyle w:val="innerzoteroCitation"/>
                <w:rFonts w:hint="eastAsia"/>
              </w:rPr>
              <w:t>2005</w:t>
            </w:r>
            <w:r w:rsidR="003D2B69" w:rsidRPr="00891819">
              <w:rPr>
                <w:rFonts w:hint="eastAsia"/>
                <w:szCs w:val="28"/>
              </w:rPr>
              <w:t>)</w:t>
            </w:r>
            <w:r w:rsidR="00132162" w:rsidRPr="00891819">
              <w:rPr>
                <w:szCs w:val="28"/>
              </w:rPr>
              <w:fldChar w:fldCharType="end"/>
            </w:r>
            <w:r w:rsidR="00132162" w:rsidRPr="00891819">
              <w:rPr>
                <w:szCs w:val="28"/>
              </w:rPr>
              <w:t xml:space="preserve">, </w:t>
            </w:r>
            <w:r w:rsidR="00132162" w:rsidRPr="00891819">
              <w:rPr>
                <w:szCs w:val="28"/>
              </w:rPr>
              <w:fldChar w:fldCharType="begin"/>
            </w:r>
            <w:r w:rsidR="0039322B" w:rsidRPr="00891819">
              <w:rPr>
                <w:rFonts w:hint="eastAsia"/>
                <w:szCs w:val="28"/>
              </w:rPr>
              <w:instrText xml:space="preserve"> ADDIN ZOTERO_ITEM CSL_CITATION {"citationID":"sEdnvXDZ","properties":{"custom":"</w:instrText>
            </w:r>
            <w:r w:rsidR="0039322B" w:rsidRPr="00891819">
              <w:rPr>
                <w:rFonts w:hint="eastAsia"/>
                <w:szCs w:val="28"/>
              </w:rPr>
              <w:instrText>陈国鹏</w:instrText>
            </w:r>
            <w:r w:rsidR="0039322B" w:rsidRPr="00891819">
              <w:rPr>
                <w:rFonts w:hint="eastAsia"/>
                <w:szCs w:val="28"/>
              </w:rPr>
              <w:instrText>(2005)","formattedCitation":"</w:instrText>
            </w:r>
            <w:r w:rsidR="0039322B" w:rsidRPr="00891819">
              <w:rPr>
                <w:rFonts w:hint="eastAsia"/>
                <w:szCs w:val="28"/>
              </w:rPr>
              <w:instrText>陈国鹏</w:instrText>
            </w:r>
            <w:r w:rsidR="0039322B" w:rsidRPr="00891819">
              <w:rPr>
                <w:rFonts w:hint="eastAsia"/>
                <w:szCs w:val="28"/>
              </w:rPr>
              <w:instrText>(2005)","plainCitation":"</w:instrText>
            </w:r>
            <w:r w:rsidR="0039322B" w:rsidRPr="00891819">
              <w:rPr>
                <w:rFonts w:hint="eastAsia"/>
                <w:szCs w:val="28"/>
              </w:rPr>
              <w:instrText>陈国鹏</w:instrText>
            </w:r>
            <w:r w:rsidR="0039322B" w:rsidRPr="00891819">
              <w:rPr>
                <w:rFonts w:hint="eastAsia"/>
                <w:szCs w:val="28"/>
              </w:rPr>
              <w:instrText>(2005)","noteIndex":0},"citationItems":[{"id":524,"uris":["http://zotero.org/users/local/eoP0LvSC/items/8NDP49W6"],"itemData":{"id":524,"type":"book","event-place":"</w:instrText>
            </w:r>
            <w:r w:rsidR="0039322B" w:rsidRPr="00891819">
              <w:rPr>
                <w:rFonts w:hint="eastAsia"/>
                <w:szCs w:val="28"/>
              </w:rPr>
              <w:instrText>上海</w:instrText>
            </w:r>
            <w:r w:rsidR="0039322B" w:rsidRPr="00891819">
              <w:rPr>
                <w:rFonts w:hint="eastAsia"/>
                <w:szCs w:val="28"/>
              </w:rPr>
              <w:instrText>","publisher":"</w:instrText>
            </w:r>
            <w:r w:rsidR="0039322B" w:rsidRPr="00891819">
              <w:rPr>
                <w:rFonts w:hint="eastAsia"/>
                <w:szCs w:val="28"/>
              </w:rPr>
              <w:instrText>上海科学普及出版社</w:instrText>
            </w:r>
            <w:r w:rsidR="0039322B" w:rsidRPr="00891819">
              <w:rPr>
                <w:rFonts w:hint="eastAsia"/>
                <w:szCs w:val="28"/>
              </w:rPr>
              <w:instrText>","publisher-place":"</w:instrText>
            </w:r>
            <w:r w:rsidR="0039322B" w:rsidRPr="00891819">
              <w:rPr>
                <w:rFonts w:hint="eastAsia"/>
                <w:szCs w:val="28"/>
              </w:rPr>
              <w:instrText>上海</w:instrText>
            </w:r>
            <w:r w:rsidR="0039322B" w:rsidRPr="00891819">
              <w:rPr>
                <w:rFonts w:hint="eastAsia"/>
                <w:szCs w:val="28"/>
              </w:rPr>
              <w:instrText>","title":"</w:instrText>
            </w:r>
            <w:r w:rsidR="0039322B" w:rsidRPr="00891819">
              <w:rPr>
                <w:rFonts w:hint="eastAsia"/>
                <w:szCs w:val="28"/>
              </w:rPr>
              <w:instrText>心理测验与常用量表</w:instrText>
            </w:r>
            <w:r w:rsidR="0039322B" w:rsidRPr="00891819">
              <w:rPr>
                <w:rFonts w:hint="eastAsia"/>
                <w:szCs w:val="28"/>
              </w:rPr>
              <w:instrText>","author":[{"literal":"</w:instrText>
            </w:r>
            <w:r w:rsidR="0039322B" w:rsidRPr="00891819">
              <w:rPr>
                <w:rFonts w:hint="eastAsia"/>
                <w:szCs w:val="28"/>
              </w:rPr>
              <w:instrText>陈国鹏</w:instrText>
            </w:r>
            <w:r w:rsidR="0039322B" w:rsidRPr="00891819">
              <w:rPr>
                <w:rFonts w:hint="eastAsia"/>
                <w:szCs w:val="28"/>
              </w:rPr>
              <w:instrText>"}],"issued":{"date-parts":[["2005"]]}}}],"schema":"https://github.com/citation-style-language/schema/raw</w:instrText>
            </w:r>
            <w:r w:rsidR="0039322B" w:rsidRPr="00891819">
              <w:rPr>
                <w:szCs w:val="28"/>
              </w:rPr>
              <w:instrText xml:space="preserve">/master/csl-citation.json"} </w:instrText>
            </w:r>
            <w:r w:rsidR="00132162" w:rsidRPr="00891819">
              <w:rPr>
                <w:szCs w:val="28"/>
              </w:rPr>
              <w:fldChar w:fldCharType="separate"/>
            </w:r>
            <w:r w:rsidR="003D2B69" w:rsidRPr="00891819">
              <w:rPr>
                <w:rFonts w:hint="eastAsia"/>
                <w:szCs w:val="28"/>
              </w:rPr>
              <w:t>陈国鹏</w:t>
            </w:r>
            <w:r w:rsidR="003D2B69" w:rsidRPr="00891819">
              <w:rPr>
                <w:rFonts w:hint="eastAsia"/>
                <w:szCs w:val="28"/>
              </w:rPr>
              <w:t>(</w:t>
            </w:r>
            <w:r w:rsidR="003D2B69" w:rsidRPr="00545B57">
              <w:rPr>
                <w:rStyle w:val="innerzoteroCitation"/>
                <w:rFonts w:hint="eastAsia"/>
              </w:rPr>
              <w:t>2005</w:t>
            </w:r>
            <w:r w:rsidR="003D2B69" w:rsidRPr="00891819">
              <w:rPr>
                <w:rFonts w:hint="eastAsia"/>
                <w:szCs w:val="28"/>
              </w:rPr>
              <w:t>)</w:t>
            </w:r>
            <w:r w:rsidR="00132162" w:rsidRPr="00891819">
              <w:rPr>
                <w:szCs w:val="28"/>
              </w:rPr>
              <w:fldChar w:fldCharType="end"/>
            </w:r>
            <w:r w:rsidR="00132162" w:rsidRPr="00891819">
              <w:rPr>
                <w:szCs w:val="28"/>
              </w:rPr>
              <w:t xml:space="preserve">, </w:t>
            </w:r>
            <w:r w:rsidR="00132162" w:rsidRPr="00891819">
              <w:rPr>
                <w:szCs w:val="28"/>
              </w:rPr>
              <w:fldChar w:fldCharType="begin"/>
            </w:r>
            <w:r w:rsidR="0039322B" w:rsidRPr="00891819">
              <w:rPr>
                <w:szCs w:val="28"/>
              </w:rPr>
              <w:instrText xml:space="preserve"> ADDIN ZOTERO_ITEM CSL_CITATION {"citationID":"HfV7fo1H","properties":{"custom":"Mensah et al. (2010)","formattedCitation":"Mensah et al. (2010)","plainCitation":"Mensah et al. (2010)","noteIndex":0},"citationItems":[{"id":526,"uris":["http://zotero.org/users/local/eoP0LvSC/items/NHDHW3AH"],"itemData":{"id":526,"type":"article-journal","abstract":"Background The development of children of parents who are experiencing mental health difﬁculties is a continuing cause of concern for professionals working in health, social care and education as well as policy makers. In light of this interest our study investigates the interplay between the mental health of mothers and fathers and family socioeconomic resources, and the impact for children’s cognitive and social development.","container-title":"Social Psychiatry and Psychiatric Epidemiology","DOI":"10.1007/s00127-009-0137-y","ISSN":"0933-7954, 1433-9285","issue":"11","journalAbbreviation":"Soc Psychiat Epidemiol","language":"en","page":"1023-1035","source":"DOI.org (Crossref)","title":"Parents’ mental health and children’s cognitive and social development: Families in England in the Millennium Cohort Study","title-short":"Parents’ mental health and children’s cognitive and social development","volume":"45","author":[{"family":"Mensah","given":"Fiona K."},{"family":"Kiernan","given":"Kathleen E."}],"issued":{"date-parts":[["2010",11]]}}}],"schema":"https://github.com/citation-style-language/schema/raw/master/csl-citation.json"} </w:instrText>
            </w:r>
            <w:r w:rsidR="00132162" w:rsidRPr="00891819">
              <w:rPr>
                <w:szCs w:val="28"/>
              </w:rPr>
              <w:fldChar w:fldCharType="separate"/>
            </w:r>
            <w:r w:rsidR="003D2B69" w:rsidRPr="00891819">
              <w:rPr>
                <w:szCs w:val="28"/>
              </w:rPr>
              <w:t>Mensah et al. (</w:t>
            </w:r>
            <w:r w:rsidR="003D2B69" w:rsidRPr="00545B57">
              <w:rPr>
                <w:rStyle w:val="innerzoteroCitation"/>
              </w:rPr>
              <w:t>2010</w:t>
            </w:r>
            <w:r w:rsidR="003D2B69" w:rsidRPr="00891819">
              <w:rPr>
                <w:szCs w:val="28"/>
              </w:rPr>
              <w:t>)</w:t>
            </w:r>
            <w:r w:rsidR="00132162" w:rsidRPr="00891819">
              <w:rPr>
                <w:szCs w:val="28"/>
              </w:rPr>
              <w:fldChar w:fldCharType="end"/>
            </w:r>
            <w:r w:rsidR="00132162" w:rsidRPr="00891819">
              <w:rPr>
                <w:szCs w:val="28"/>
              </w:rPr>
              <w:t xml:space="preserve">, </w:t>
            </w:r>
            <w:r w:rsidR="00132162" w:rsidRPr="00891819">
              <w:rPr>
                <w:szCs w:val="28"/>
              </w:rPr>
              <w:fldChar w:fldCharType="begin"/>
            </w:r>
            <w:r w:rsidR="0039322B" w:rsidRPr="00891819">
              <w:rPr>
                <w:rFonts w:hint="eastAsia"/>
                <w:szCs w:val="28"/>
              </w:rPr>
              <w:instrText xml:space="preserve"> ADDIN ZOTERO_ITEM CSL_CITATION {"citationID":"eqjMjz8F","properties":{"custom":"</w:instrText>
            </w:r>
            <w:r w:rsidR="0039322B" w:rsidRPr="00891819">
              <w:rPr>
                <w:rFonts w:hint="eastAsia"/>
                <w:szCs w:val="28"/>
              </w:rPr>
              <w:instrText>金华等</w:instrText>
            </w:r>
            <w:r w:rsidR="0039322B" w:rsidRPr="00891819">
              <w:rPr>
                <w:rFonts w:hint="eastAsia"/>
                <w:szCs w:val="28"/>
              </w:rPr>
              <w:instrText>(1986)","formattedCitation":"</w:instrText>
            </w:r>
            <w:r w:rsidR="0039322B" w:rsidRPr="00891819">
              <w:rPr>
                <w:rFonts w:hint="eastAsia"/>
                <w:szCs w:val="28"/>
              </w:rPr>
              <w:instrText>金华等</w:instrText>
            </w:r>
            <w:r w:rsidR="0039322B" w:rsidRPr="00891819">
              <w:rPr>
                <w:rFonts w:hint="eastAsia"/>
                <w:szCs w:val="28"/>
              </w:rPr>
              <w:instrText>(1986)","plainCitation":"</w:instrText>
            </w:r>
            <w:r w:rsidR="0039322B" w:rsidRPr="00891819">
              <w:rPr>
                <w:rFonts w:hint="eastAsia"/>
                <w:szCs w:val="28"/>
              </w:rPr>
              <w:instrText>金华等</w:instrText>
            </w:r>
            <w:r w:rsidR="0039322B" w:rsidRPr="00891819">
              <w:rPr>
                <w:rFonts w:hint="eastAsia"/>
                <w:szCs w:val="28"/>
              </w:rPr>
              <w:instrText>(1986)","noteIndex":0},"citationItems":[{"id":528,"uris":["http://zotero.org/users/local/eoP0LvSC/items/WP67T5GY"],"itemData":{"id":528,"type":"article-journal","abstract":"</w:instrText>
            </w:r>
            <w:r w:rsidR="0039322B" w:rsidRPr="00891819">
              <w:rPr>
                <w:rFonts w:hint="eastAsia"/>
                <w:szCs w:val="28"/>
              </w:rPr>
              <w:instrText>本文报告了量表协作组用精神症状自评量表</w:instrText>
            </w:r>
            <w:r w:rsidR="0039322B" w:rsidRPr="00891819">
              <w:rPr>
                <w:rFonts w:hint="eastAsia"/>
                <w:szCs w:val="28"/>
              </w:rPr>
              <w:instrText>SCL</w:instrText>
            </w:r>
            <w:r w:rsidR="0039322B" w:rsidRPr="00891819">
              <w:rPr>
                <w:rFonts w:hint="eastAsia"/>
                <w:szCs w:val="28"/>
              </w:rPr>
              <w:instrText>—</w:instrText>
            </w:r>
            <w:r w:rsidR="0039322B" w:rsidRPr="00891819">
              <w:rPr>
                <w:rFonts w:hint="eastAsia"/>
                <w:szCs w:val="28"/>
              </w:rPr>
              <w:instrText>90</w:instrText>
            </w:r>
            <w:r w:rsidR="0039322B" w:rsidRPr="00891819">
              <w:rPr>
                <w:rFonts w:hint="eastAsia"/>
                <w:szCs w:val="28"/>
              </w:rPr>
              <w:instrText>对</w:instrText>
            </w:r>
            <w:r w:rsidR="0039322B" w:rsidRPr="00891819">
              <w:rPr>
                <w:rFonts w:hint="eastAsia"/>
                <w:szCs w:val="28"/>
              </w:rPr>
              <w:instrText>1388</w:instrText>
            </w:r>
            <w:r w:rsidR="0039322B" w:rsidRPr="00891819">
              <w:rPr>
                <w:rFonts w:hint="eastAsia"/>
                <w:szCs w:val="28"/>
              </w:rPr>
              <w:instrText>例正常成人进行的测试。其中男性</w:instrText>
            </w:r>
            <w:r w:rsidR="0039322B" w:rsidRPr="00891819">
              <w:rPr>
                <w:rFonts w:hint="eastAsia"/>
                <w:szCs w:val="28"/>
              </w:rPr>
              <w:instrText>724</w:instrText>
            </w:r>
            <w:r w:rsidR="0039322B" w:rsidRPr="00891819">
              <w:rPr>
                <w:rFonts w:hint="eastAsia"/>
                <w:szCs w:val="28"/>
              </w:rPr>
              <w:instrText>例</w:instrText>
            </w:r>
            <w:r w:rsidR="0039322B" w:rsidRPr="00891819">
              <w:rPr>
                <w:rFonts w:hint="eastAsia"/>
                <w:szCs w:val="28"/>
              </w:rPr>
              <w:instrText>,</w:instrText>
            </w:r>
            <w:r w:rsidR="0039322B" w:rsidRPr="00891819">
              <w:rPr>
                <w:rFonts w:hint="eastAsia"/>
                <w:szCs w:val="28"/>
              </w:rPr>
              <w:instrText>女性</w:instrText>
            </w:r>
            <w:r w:rsidR="0039322B" w:rsidRPr="00891819">
              <w:rPr>
                <w:rFonts w:hint="eastAsia"/>
                <w:szCs w:val="28"/>
              </w:rPr>
              <w:instrText>664</w:instrText>
            </w:r>
            <w:r w:rsidR="0039322B" w:rsidRPr="00891819">
              <w:rPr>
                <w:rFonts w:hint="eastAsia"/>
                <w:szCs w:val="28"/>
              </w:rPr>
              <w:instrText>例。结果表明</w:instrText>
            </w:r>
            <w:r w:rsidR="0039322B" w:rsidRPr="00891819">
              <w:rPr>
                <w:rFonts w:hint="eastAsia"/>
                <w:szCs w:val="28"/>
              </w:rPr>
              <w:instrText>,</w:instrText>
            </w:r>
            <w:r w:rsidR="0039322B" w:rsidRPr="00891819">
              <w:rPr>
                <w:rFonts w:hint="eastAsia"/>
                <w:szCs w:val="28"/>
              </w:rPr>
              <w:instrText>本组正常人群各因子分的均值在</w:instrText>
            </w:r>
            <w:r w:rsidR="0039322B" w:rsidRPr="00891819">
              <w:rPr>
                <w:rFonts w:hint="eastAsia"/>
                <w:szCs w:val="28"/>
              </w:rPr>
              <w:instrText>1.23</w:instrText>
            </w:r>
            <w:r w:rsidR="0039322B" w:rsidRPr="00891819">
              <w:rPr>
                <w:rFonts w:hint="eastAsia"/>
                <w:szCs w:val="28"/>
              </w:rPr>
              <w:instrText>～</w:instrText>
            </w:r>
            <w:r w:rsidR="0039322B" w:rsidRPr="00891819">
              <w:rPr>
                <w:rFonts w:hint="eastAsia"/>
                <w:szCs w:val="28"/>
              </w:rPr>
              <w:instrText>1.65</w:instrText>
            </w:r>
            <w:r w:rsidR="0039322B" w:rsidRPr="00891819">
              <w:rPr>
                <w:rFonts w:hint="eastAsia"/>
                <w:szCs w:val="28"/>
              </w:rPr>
              <w:instrText>之间。男女之间除强迫</w:instrText>
            </w:r>
            <w:r w:rsidR="0039322B" w:rsidRPr="00891819">
              <w:rPr>
                <w:rFonts w:hint="eastAsia"/>
                <w:szCs w:val="28"/>
              </w:rPr>
              <w:instrText>,</w:instrText>
            </w:r>
            <w:r w:rsidR="0039322B" w:rsidRPr="00891819">
              <w:rPr>
                <w:rFonts w:hint="eastAsia"/>
                <w:szCs w:val="28"/>
              </w:rPr>
              <w:instrText>恐怖和精神病性因子有一定差异外</w:instrText>
            </w:r>
            <w:r w:rsidR="0039322B" w:rsidRPr="00891819">
              <w:rPr>
                <w:rFonts w:hint="eastAsia"/>
                <w:szCs w:val="28"/>
              </w:rPr>
              <w:instrText>,</w:instrText>
            </w:r>
            <w:r w:rsidR="0039322B" w:rsidRPr="00891819">
              <w:rPr>
                <w:rFonts w:hint="eastAsia"/>
                <w:szCs w:val="28"/>
              </w:rPr>
              <w:instrText>其它因子无差异。各年龄组之间</w:instrText>
            </w:r>
            <w:r w:rsidR="0039322B" w:rsidRPr="00891819">
              <w:rPr>
                <w:rFonts w:hint="eastAsia"/>
                <w:szCs w:val="28"/>
              </w:rPr>
              <w:instrText>,</w:instrText>
            </w:r>
            <w:r w:rsidR="0039322B" w:rsidRPr="00891819">
              <w:rPr>
                <w:rFonts w:hint="eastAsia"/>
                <w:szCs w:val="28"/>
              </w:rPr>
              <w:instrText>青年组及更年期组因子均值较高</w:instrText>
            </w:r>
            <w:r w:rsidR="0039322B" w:rsidRPr="00891819">
              <w:rPr>
                <w:rFonts w:hint="eastAsia"/>
                <w:szCs w:val="28"/>
              </w:rPr>
              <w:instrText>,</w:instrText>
            </w:r>
            <w:r w:rsidR="0039322B" w:rsidRPr="00891819">
              <w:rPr>
                <w:rFonts w:hint="eastAsia"/>
                <w:szCs w:val="28"/>
              </w:rPr>
              <w:instrText>特别是青年组的人际关系</w:instrText>
            </w:r>
            <w:r w:rsidR="0039322B" w:rsidRPr="00891819">
              <w:rPr>
                <w:rFonts w:hint="eastAsia"/>
                <w:szCs w:val="28"/>
              </w:rPr>
              <w:instrText>,</w:instrText>
            </w:r>
            <w:r w:rsidR="0039322B" w:rsidRPr="00891819">
              <w:rPr>
                <w:rFonts w:hint="eastAsia"/>
                <w:szCs w:val="28"/>
              </w:rPr>
              <w:instrText>偏执及精神病性因子与其它年龄组有明显差异。各地区的正常人</w:instrText>
            </w:r>
            <w:r w:rsidR="0039322B" w:rsidRPr="00891819">
              <w:rPr>
                <w:rFonts w:hint="eastAsia"/>
                <w:szCs w:val="28"/>
              </w:rPr>
              <w:instrText>,</w:instrText>
            </w:r>
            <w:r w:rsidR="0039322B" w:rsidRPr="00891819">
              <w:rPr>
                <w:rFonts w:hint="eastAsia"/>
                <w:szCs w:val="28"/>
              </w:rPr>
              <w:instrText>其</w:instrText>
            </w:r>
            <w:r w:rsidR="0039322B" w:rsidRPr="00891819">
              <w:rPr>
                <w:rFonts w:hint="eastAsia"/>
                <w:szCs w:val="28"/>
              </w:rPr>
              <w:instrText>SCL-90</w:instrText>
            </w:r>
            <w:r w:rsidR="0039322B" w:rsidRPr="00891819">
              <w:rPr>
                <w:rFonts w:hint="eastAsia"/>
                <w:szCs w:val="28"/>
              </w:rPr>
              <w:instrText>评定结果基本一致。</w:instrText>
            </w:r>
            <w:r w:rsidR="0039322B" w:rsidRPr="00891819">
              <w:rPr>
                <w:rFonts w:hint="eastAsia"/>
                <w:szCs w:val="28"/>
              </w:rPr>
              <w:instrText>","container-title":"</w:instrText>
            </w:r>
            <w:r w:rsidR="0039322B" w:rsidRPr="00891819">
              <w:rPr>
                <w:rFonts w:hint="eastAsia"/>
                <w:szCs w:val="28"/>
              </w:rPr>
              <w:instrText>中国神经精神疾病杂志</w:instrText>
            </w:r>
            <w:r w:rsidR="0039322B" w:rsidRPr="00891819">
              <w:rPr>
                <w:rFonts w:hint="eastAsia"/>
                <w:szCs w:val="28"/>
              </w:rPr>
              <w:instrText>","ISSN":"1002-0152","issue":"5","language":"zh","note":"4381 citations(CNKI)[2024-1-25]","page":"260-263","source":"CNKI","title":"</w:instrText>
            </w:r>
            <w:r w:rsidR="0039322B" w:rsidRPr="00891819">
              <w:rPr>
                <w:rFonts w:hint="eastAsia"/>
                <w:szCs w:val="28"/>
              </w:rPr>
              <w:instrText>中国正常人</w:instrText>
            </w:r>
            <w:r w:rsidR="0039322B" w:rsidRPr="00891819">
              <w:rPr>
                <w:rFonts w:hint="eastAsia"/>
                <w:szCs w:val="28"/>
              </w:rPr>
              <w:instrText>SCL-90</w:instrText>
            </w:r>
            <w:r w:rsidR="0039322B" w:rsidRPr="00891819">
              <w:rPr>
                <w:rFonts w:hint="eastAsia"/>
                <w:szCs w:val="28"/>
              </w:rPr>
              <w:instrText>评定结果的初步分析</w:instrText>
            </w:r>
            <w:r w:rsidR="0039322B" w:rsidRPr="00891819">
              <w:rPr>
                <w:rFonts w:hint="eastAsia"/>
                <w:szCs w:val="28"/>
              </w:rPr>
              <w:instrText>","author":[{"literal":"</w:instrText>
            </w:r>
            <w:r w:rsidR="0039322B" w:rsidRPr="00891819">
              <w:rPr>
                <w:rFonts w:hint="eastAsia"/>
                <w:szCs w:val="28"/>
              </w:rPr>
              <w:instrText>金华</w:instrText>
            </w:r>
            <w:r w:rsidR="0039322B" w:rsidRPr="00891819">
              <w:rPr>
                <w:rFonts w:hint="eastAsia"/>
                <w:szCs w:val="28"/>
              </w:rPr>
              <w:instrText>"},{"literal":"</w:instrText>
            </w:r>
            <w:r w:rsidR="0039322B" w:rsidRPr="00891819">
              <w:rPr>
                <w:rFonts w:hint="eastAsia"/>
                <w:szCs w:val="28"/>
              </w:rPr>
              <w:instrText>吴文源</w:instrText>
            </w:r>
            <w:r w:rsidR="0039322B" w:rsidRPr="00891819">
              <w:rPr>
                <w:rFonts w:hint="eastAsia"/>
                <w:szCs w:val="28"/>
              </w:rPr>
              <w:instrText>"},{"literal":"</w:instrText>
            </w:r>
            <w:r w:rsidR="0039322B" w:rsidRPr="00891819">
              <w:rPr>
                <w:rFonts w:hint="eastAsia"/>
                <w:szCs w:val="28"/>
              </w:rPr>
              <w:instrText>张明园</w:instrText>
            </w:r>
            <w:r w:rsidR="0039322B" w:rsidRPr="00891819">
              <w:rPr>
                <w:rFonts w:hint="eastAsia"/>
                <w:szCs w:val="28"/>
              </w:rPr>
              <w:instrText>"}],</w:instrText>
            </w:r>
            <w:r w:rsidR="0039322B" w:rsidRPr="00891819">
              <w:rPr>
                <w:szCs w:val="28"/>
              </w:rPr>
              <w:instrText xml:space="preserve">"issued":{"date-parts":[["1986"]]}}}],"schema":"https://github.com/citation-style-language/schema/raw/master/csl-citation.json"} </w:instrText>
            </w:r>
            <w:r w:rsidR="00132162" w:rsidRPr="00891819">
              <w:rPr>
                <w:szCs w:val="28"/>
              </w:rPr>
              <w:fldChar w:fldCharType="separate"/>
            </w:r>
            <w:r w:rsidR="003D2B69" w:rsidRPr="00891819">
              <w:rPr>
                <w:rFonts w:hint="eastAsia"/>
                <w:szCs w:val="28"/>
              </w:rPr>
              <w:t>金华</w:t>
            </w:r>
            <w:r w:rsidR="003D2B69" w:rsidRPr="00891819">
              <w:rPr>
                <w:rFonts w:hint="eastAsia"/>
                <w:szCs w:val="28"/>
              </w:rPr>
              <w:lastRenderedPageBreak/>
              <w:t>等</w:t>
            </w:r>
            <w:r w:rsidR="003D2B69" w:rsidRPr="00891819">
              <w:rPr>
                <w:rFonts w:hint="eastAsia"/>
                <w:szCs w:val="28"/>
              </w:rPr>
              <w:t>(</w:t>
            </w:r>
            <w:r w:rsidR="003D2B69" w:rsidRPr="00545B57">
              <w:rPr>
                <w:rStyle w:val="innerzoteroCitation"/>
                <w:rFonts w:hint="eastAsia"/>
              </w:rPr>
              <w:t>1986</w:t>
            </w:r>
            <w:r w:rsidR="003D2B69" w:rsidRPr="00891819">
              <w:rPr>
                <w:rFonts w:hint="eastAsia"/>
                <w:szCs w:val="28"/>
              </w:rPr>
              <w:t>)</w:t>
            </w:r>
            <w:r w:rsidR="00132162" w:rsidRPr="00891819">
              <w:rPr>
                <w:szCs w:val="28"/>
              </w:rPr>
              <w:fldChar w:fldCharType="end"/>
            </w:r>
            <w:r w:rsidR="00132162" w:rsidRPr="00891819">
              <w:rPr>
                <w:szCs w:val="28"/>
              </w:rPr>
              <w:t xml:space="preserve">, </w:t>
            </w:r>
            <w:r w:rsidR="0039322B" w:rsidRPr="00891819">
              <w:rPr>
                <w:szCs w:val="28"/>
              </w:rPr>
              <w:fldChar w:fldCharType="begin"/>
            </w:r>
            <w:r w:rsidR="003B11E2" w:rsidRPr="00891819">
              <w:rPr>
                <w:szCs w:val="28"/>
              </w:rPr>
              <w:instrText xml:space="preserve"> ADDIN ZOTERO_ITEM CSL_CITATION {"citationID":"f1qvOM1h","properties":{"custom":"Hoffmann et al. (1977)","formattedCitation":"Hoffmann et al. (1977)","plainCitation":"Hoffmann et al. (1977)","dontUpdate":true,"noteIndex":0},"citationItems":[{"id":535,"uris":["http://zotero.org/users/local/eoP0LvSC/items/NJQC2TZQ"],"itemData":{"id":535,"type":"article-journal","language":"en","source":"Zotero","title":"Factor Structure of the SCL-90 in a Psychiatric Population","author":[{"family":"Hoffmann","given":"Norman G"},{"family":"Overall","given":"Peggy B"}],"issued":{"date-parts":[["1978"]]}}}],"schema":"https://github.com/citation-style-language/schema/raw/master/csl-citation.json"} </w:instrText>
            </w:r>
            <w:r w:rsidR="0039322B" w:rsidRPr="00891819">
              <w:rPr>
                <w:szCs w:val="28"/>
              </w:rPr>
              <w:fldChar w:fldCharType="separate"/>
            </w:r>
            <w:r w:rsidR="0039322B" w:rsidRPr="00891819">
              <w:rPr>
                <w:szCs w:val="28"/>
              </w:rPr>
              <w:t>Hoffmann et al. (</w:t>
            </w:r>
            <w:r w:rsidR="0039322B" w:rsidRPr="00545B57">
              <w:rPr>
                <w:rStyle w:val="innerzoteroCitation"/>
              </w:rPr>
              <w:t>1978</w:t>
            </w:r>
            <w:r w:rsidR="0039322B" w:rsidRPr="00891819">
              <w:rPr>
                <w:szCs w:val="28"/>
              </w:rPr>
              <w:t>)</w:t>
            </w:r>
            <w:r w:rsidR="0039322B" w:rsidRPr="00891819">
              <w:rPr>
                <w:szCs w:val="28"/>
              </w:rPr>
              <w:fldChar w:fldCharType="end"/>
            </w:r>
            <w:r w:rsidR="0039322B" w:rsidRPr="00891819">
              <w:rPr>
                <w:szCs w:val="28"/>
              </w:rPr>
              <w:t>,</w:t>
            </w:r>
            <w:r w:rsidR="0039322B" w:rsidRPr="00891819">
              <w:rPr>
                <w:rFonts w:hint="eastAsia"/>
                <w:szCs w:val="28"/>
              </w:rPr>
              <w:t>不提供题目。</w:t>
            </w:r>
            <w:r w:rsidR="0039322B" w:rsidRPr="00891819">
              <w:rPr>
                <w:szCs w:val="28"/>
              </w:rPr>
              <w:t xml:space="preserve"> </w:t>
            </w:r>
          </w:p>
          <w:p w14:paraId="333D0DF4" w14:textId="77777777" w:rsidR="00EA62A5" w:rsidRPr="00891819" w:rsidRDefault="00EA62A5" w:rsidP="00E124AE">
            <w:pPr>
              <w:spacing w:line="300" w:lineRule="exact"/>
              <w:jc w:val="center"/>
              <w:rPr>
                <w:szCs w:val="28"/>
              </w:rPr>
            </w:pPr>
          </w:p>
          <w:p w14:paraId="4CF97E64" w14:textId="6FAE6CDE" w:rsidR="007E4337" w:rsidRPr="00891819" w:rsidRDefault="00EA62A5" w:rsidP="00E124AE">
            <w:pPr>
              <w:spacing w:line="300" w:lineRule="exact"/>
              <w:jc w:val="center"/>
              <w:rPr>
                <w:szCs w:val="28"/>
              </w:rPr>
            </w:pPr>
            <w:r w:rsidRPr="00891819">
              <w:rPr>
                <w:szCs w:val="28"/>
              </w:rPr>
              <w:fldChar w:fldCharType="begin"/>
            </w:r>
            <w:r w:rsidR="0034290E" w:rsidRPr="00891819">
              <w:rPr>
                <w:rFonts w:hint="eastAsia"/>
                <w:szCs w:val="28"/>
              </w:rPr>
              <w:instrText xml:space="preserve"> ADDIN ZOTERO_ITEM CSL_CITATION {"citationID":"mOAFjbhg","properties":{"custom":"</w:instrText>
            </w:r>
            <w:r w:rsidR="0034290E" w:rsidRPr="00891819">
              <w:rPr>
                <w:rFonts w:hint="eastAsia"/>
                <w:szCs w:val="28"/>
              </w:rPr>
              <w:instrText>仲稳山</w:instrText>
            </w:r>
            <w:r w:rsidR="0034290E" w:rsidRPr="00891819">
              <w:rPr>
                <w:rFonts w:hint="eastAsia"/>
                <w:szCs w:val="28"/>
              </w:rPr>
              <w:instrText>(2009)","formattedCitation":"</w:instrText>
            </w:r>
            <w:r w:rsidR="0034290E" w:rsidRPr="00891819">
              <w:rPr>
                <w:rFonts w:hint="eastAsia"/>
                <w:szCs w:val="28"/>
              </w:rPr>
              <w:instrText>仲稳山</w:instrText>
            </w:r>
            <w:r w:rsidR="0034290E" w:rsidRPr="00891819">
              <w:rPr>
                <w:rFonts w:hint="eastAsia"/>
                <w:szCs w:val="28"/>
              </w:rPr>
              <w:instrText>(2009)","plainCitation":"</w:instrText>
            </w:r>
            <w:r w:rsidR="0034290E" w:rsidRPr="00891819">
              <w:rPr>
                <w:rFonts w:hint="eastAsia"/>
                <w:szCs w:val="28"/>
              </w:rPr>
              <w:instrText>仲稳山</w:instrText>
            </w:r>
            <w:r w:rsidR="0034290E" w:rsidRPr="00891819">
              <w:rPr>
                <w:rFonts w:hint="eastAsia"/>
                <w:szCs w:val="28"/>
              </w:rPr>
              <w:instrText>(2009)","noteIndex":0},"citationItems":[{"id":508,"uris":["http://zotero.org/users/local/eoP0LvSC/items/DEJXXCEZ"],"itemData":{"id":508,"type":"book","event-place":"</w:instrText>
            </w:r>
            <w:r w:rsidR="0034290E" w:rsidRPr="00891819">
              <w:rPr>
                <w:rFonts w:hint="eastAsia"/>
                <w:szCs w:val="28"/>
              </w:rPr>
              <w:instrText>苏州</w:instrText>
            </w:r>
            <w:r w:rsidR="0034290E" w:rsidRPr="00891819">
              <w:rPr>
                <w:rFonts w:hint="eastAsia"/>
                <w:szCs w:val="28"/>
              </w:rPr>
              <w:instrText>","publisher":"</w:instrText>
            </w:r>
            <w:r w:rsidR="0034290E" w:rsidRPr="00891819">
              <w:rPr>
                <w:rFonts w:hint="eastAsia"/>
                <w:szCs w:val="28"/>
              </w:rPr>
              <w:instrText>苏州大学出版社</w:instrText>
            </w:r>
            <w:r w:rsidR="0034290E" w:rsidRPr="00891819">
              <w:rPr>
                <w:rFonts w:hint="eastAsia"/>
                <w:szCs w:val="28"/>
              </w:rPr>
              <w:instrText>","publisher-place":"</w:instrText>
            </w:r>
            <w:r w:rsidR="0034290E" w:rsidRPr="00891819">
              <w:rPr>
                <w:rFonts w:hint="eastAsia"/>
                <w:szCs w:val="28"/>
              </w:rPr>
              <w:instrText>苏州</w:instrText>
            </w:r>
            <w:r w:rsidR="0034290E" w:rsidRPr="00891819">
              <w:rPr>
                <w:rFonts w:hint="eastAsia"/>
                <w:szCs w:val="28"/>
              </w:rPr>
              <w:instrText>","title":"</w:instrText>
            </w:r>
            <w:r w:rsidR="0034290E" w:rsidRPr="00891819">
              <w:rPr>
                <w:rFonts w:hint="eastAsia"/>
                <w:szCs w:val="28"/>
              </w:rPr>
              <w:instrText>心理诊断学</w:instrText>
            </w:r>
            <w:r w:rsidR="0034290E" w:rsidRPr="00891819">
              <w:rPr>
                <w:rFonts w:hint="eastAsia"/>
                <w:szCs w:val="28"/>
              </w:rPr>
              <w:instrText>","author":[{"literal":"</w:instrText>
            </w:r>
            <w:r w:rsidR="0034290E" w:rsidRPr="00891819">
              <w:rPr>
                <w:rFonts w:hint="eastAsia"/>
                <w:szCs w:val="28"/>
              </w:rPr>
              <w:instrText>仲稳山</w:instrText>
            </w:r>
            <w:r w:rsidR="0034290E" w:rsidRPr="00891819">
              <w:rPr>
                <w:rFonts w:hint="eastAsia"/>
                <w:szCs w:val="28"/>
              </w:rPr>
              <w:instrText>"}],"issued":{"date-parts":[["2009"]]}}}],"schema":"https://github.com/citation-style-language/schema/raw/maste</w:instrText>
            </w:r>
            <w:r w:rsidR="0034290E" w:rsidRPr="00891819">
              <w:rPr>
                <w:szCs w:val="28"/>
              </w:rPr>
              <w:instrText xml:space="preserve">r/csl-citation.json"} </w:instrText>
            </w:r>
            <w:r w:rsidRPr="00891819">
              <w:rPr>
                <w:szCs w:val="28"/>
              </w:rPr>
              <w:fldChar w:fldCharType="separate"/>
            </w:r>
            <w:r w:rsidR="003D2B69" w:rsidRPr="00891819">
              <w:rPr>
                <w:rFonts w:hint="eastAsia"/>
                <w:szCs w:val="28"/>
              </w:rPr>
              <w:t>仲稳山</w:t>
            </w:r>
            <w:r w:rsidR="003D2B69" w:rsidRPr="00891819">
              <w:rPr>
                <w:rFonts w:hint="eastAsia"/>
                <w:szCs w:val="28"/>
              </w:rPr>
              <w:t>(</w:t>
            </w:r>
            <w:r w:rsidR="003D2B69" w:rsidRPr="00545B57">
              <w:rPr>
                <w:rStyle w:val="innerzoteroCitation"/>
                <w:rFonts w:hint="eastAsia"/>
              </w:rPr>
              <w:t>2009</w:t>
            </w:r>
            <w:r w:rsidR="003D2B69" w:rsidRPr="00891819">
              <w:rPr>
                <w:rFonts w:hint="eastAsia"/>
                <w:szCs w:val="28"/>
              </w:rPr>
              <w:t>)</w:t>
            </w:r>
            <w:r w:rsidRPr="00891819">
              <w:rPr>
                <w:szCs w:val="28"/>
              </w:rPr>
              <w:fldChar w:fldCharType="end"/>
            </w:r>
            <w:r w:rsidR="0039322B" w:rsidRPr="00891819">
              <w:rPr>
                <w:szCs w:val="28"/>
              </w:rPr>
              <w:t xml:space="preserve">, </w:t>
            </w:r>
            <w:r w:rsidR="0039322B" w:rsidRPr="00891819">
              <w:rPr>
                <w:szCs w:val="28"/>
              </w:rPr>
              <w:fldChar w:fldCharType="begin"/>
            </w:r>
            <w:r w:rsidR="003B11E2" w:rsidRPr="00891819">
              <w:rPr>
                <w:szCs w:val="28"/>
              </w:rPr>
              <w:instrText xml:space="preserve"> ADDIN ZOTERO_ITEM CSL_CITATION {"citationID":"pV0bihxc","properties":{"custom":"Derogatis et al. (1973)","formattedCitation":"Derogatis et al. (1973)","plainCitation":"Derogatis et al. (1973)","noteIndex":0},"citationItems":[{"id":529,"uris":["http://zotero.org/users/local/eoP0LvSC/items/3GGZW6G8"],"itemData":{"id":529,"type":"article-journal","container-title":"Psychopharmacology bulletin","issue":"1","language":"en","page":"13-28","title":"SCL-90: An outpatient psychiatric rating scale—preliminary report","volume":"9","author":[{"family":"Derogatis","given":"L. R."},{"family":"Lipman","given":"R. S."},{"family":"Covi","given":"L."}],"issued":{"date-parts":[["1973"]]}}}],"schema":"https://github.com/citation-style-language/schema/raw/master/csl-citation.json"} </w:instrText>
            </w:r>
            <w:r w:rsidR="0039322B" w:rsidRPr="00891819">
              <w:rPr>
                <w:szCs w:val="28"/>
              </w:rPr>
              <w:fldChar w:fldCharType="separate"/>
            </w:r>
            <w:r w:rsidR="003D2B69" w:rsidRPr="00891819">
              <w:rPr>
                <w:szCs w:val="28"/>
              </w:rPr>
              <w:t>Derogatis et al. (</w:t>
            </w:r>
            <w:r w:rsidR="003D2B69" w:rsidRPr="00545B57">
              <w:rPr>
                <w:rStyle w:val="innerzoteroCitation"/>
              </w:rPr>
              <w:t>1973</w:t>
            </w:r>
            <w:r w:rsidR="003D2B69" w:rsidRPr="00891819">
              <w:rPr>
                <w:szCs w:val="28"/>
              </w:rPr>
              <w:t>)</w:t>
            </w:r>
            <w:r w:rsidR="0039322B" w:rsidRPr="00891819">
              <w:rPr>
                <w:szCs w:val="28"/>
              </w:rPr>
              <w:fldChar w:fldCharType="end"/>
            </w:r>
            <w:r w:rsidR="0039322B" w:rsidRPr="00891819">
              <w:rPr>
                <w:szCs w:val="28"/>
              </w:rPr>
              <w:t xml:space="preserve">, </w:t>
            </w:r>
            <w:r w:rsidR="0039322B" w:rsidRPr="00891819">
              <w:rPr>
                <w:szCs w:val="28"/>
              </w:rPr>
              <w:fldChar w:fldCharType="begin"/>
            </w:r>
            <w:r w:rsidR="003B11E2" w:rsidRPr="00891819">
              <w:rPr>
                <w:szCs w:val="28"/>
              </w:rPr>
              <w:instrText xml:space="preserve"> ADDIN ZOTERO_ITEM CSL_CITATION {"citationID":"EO4WQfJx","properties":{"custom":"DELOGATIS (1977)","formattedCitation":"DELOGATIS (1977)","plainCitation":"DELOGATIS (1977)","dontUpdate":true,"noteIndex":0},"citationItems":[{"id":533,"uris":["http://zotero.org/users/local/eoP0LvSC/items/DZLJXH7Q"],"itemData":{"id":533,"type":"article-journal","container-title":"Clinical psychometric research","language":"en","note":"publisher: Loppincott","title":"SCL-90-R administration, scoring and procedures manual","author":[{"family":"Derogatis","given":"LR"}],"issued":{"date-parts":[["1977"]]}}}],"schema":"https://github.com/citation-style-language/schema/raw/master/csl-citation.json"} </w:instrText>
            </w:r>
            <w:r w:rsidR="0039322B" w:rsidRPr="00891819">
              <w:rPr>
                <w:szCs w:val="28"/>
              </w:rPr>
              <w:fldChar w:fldCharType="separate"/>
            </w:r>
            <w:r w:rsidR="0039322B" w:rsidRPr="00891819">
              <w:rPr>
                <w:szCs w:val="28"/>
              </w:rPr>
              <w:t xml:space="preserve"> Derogatis (</w:t>
            </w:r>
            <w:r w:rsidR="0039322B" w:rsidRPr="00545B57">
              <w:rPr>
                <w:rStyle w:val="innerzoteroCitation"/>
              </w:rPr>
              <w:t>1977</w:t>
            </w:r>
            <w:r w:rsidR="0039322B" w:rsidRPr="00891819">
              <w:rPr>
                <w:szCs w:val="28"/>
              </w:rPr>
              <w:t>)</w:t>
            </w:r>
            <w:r w:rsidR="0039322B" w:rsidRPr="00891819">
              <w:rPr>
                <w:szCs w:val="28"/>
              </w:rPr>
              <w:fldChar w:fldCharType="end"/>
            </w:r>
            <w:r w:rsidRPr="00891819">
              <w:rPr>
                <w:rFonts w:hint="eastAsia"/>
                <w:szCs w:val="28"/>
              </w:rPr>
              <w:t>未获得</w:t>
            </w:r>
            <w:r w:rsidR="0039322B" w:rsidRPr="00891819">
              <w:rPr>
                <w:rFonts w:hint="eastAsia"/>
                <w:szCs w:val="28"/>
              </w:rPr>
              <w:t>。</w:t>
            </w:r>
          </w:p>
          <w:p w14:paraId="6CBD39DB" w14:textId="1555A2B5" w:rsidR="00043F91" w:rsidRPr="00891819" w:rsidRDefault="00043F91" w:rsidP="00E124AE">
            <w:pPr>
              <w:spacing w:line="300" w:lineRule="exact"/>
              <w:jc w:val="center"/>
              <w:rPr>
                <w:color w:val="000000"/>
                <w:szCs w:val="28"/>
              </w:rPr>
            </w:pPr>
            <w:r w:rsidRPr="00891819">
              <w:rPr>
                <w:szCs w:val="28"/>
              </w:rPr>
              <w:fldChar w:fldCharType="begin"/>
            </w:r>
            <w:r w:rsidR="003B11E2" w:rsidRPr="00891819">
              <w:rPr>
                <w:rFonts w:hint="eastAsia"/>
                <w:szCs w:val="28"/>
              </w:rPr>
              <w:instrText xml:space="preserve"> ADDIN ZOTERO_ITEM CSL_CITATION {"citationID":"iTqMXRGp","properties":{"custom":"</w:instrText>
            </w:r>
            <w:r w:rsidR="003B11E2" w:rsidRPr="00891819">
              <w:rPr>
                <w:rFonts w:hint="eastAsia"/>
                <w:szCs w:val="28"/>
              </w:rPr>
              <w:instrText>汪向东等</w:instrText>
            </w:r>
            <w:r w:rsidR="003B11E2" w:rsidRPr="00891819">
              <w:rPr>
                <w:rFonts w:hint="eastAsia"/>
                <w:szCs w:val="28"/>
              </w:rPr>
              <w:instrText>(1999)","formattedCitation":"</w:instrText>
            </w:r>
            <w:r w:rsidR="003B11E2" w:rsidRPr="00891819">
              <w:rPr>
                <w:rFonts w:hint="eastAsia"/>
                <w:szCs w:val="28"/>
              </w:rPr>
              <w:instrText>汪向东等</w:instrText>
            </w:r>
            <w:r w:rsidR="003B11E2" w:rsidRPr="00891819">
              <w:rPr>
                <w:rFonts w:hint="eastAsia"/>
                <w:szCs w:val="28"/>
              </w:rPr>
              <w:instrText>(1999)","plainCitation":"</w:instrText>
            </w:r>
            <w:r w:rsidR="003B11E2" w:rsidRPr="00891819">
              <w:rPr>
                <w:rFonts w:hint="eastAsia"/>
                <w:szCs w:val="28"/>
              </w:rPr>
              <w:instrText>汪向东等</w:instrText>
            </w:r>
            <w:r w:rsidR="003B11E2" w:rsidRPr="00891819">
              <w:rPr>
                <w:rFonts w:hint="eastAsia"/>
                <w:szCs w:val="28"/>
              </w:rPr>
              <w:instrText>(1999)","noteIndex":0},"citationItems":[{"id":108,"uris":["http://zotero.org/users/local/eoP0LvSC/items/AME6BL5E"],"itemData":{"id":108,"type":"book","publisher":"</w:instrText>
            </w:r>
            <w:r w:rsidR="003B11E2" w:rsidRPr="00891819">
              <w:rPr>
                <w:rFonts w:hint="eastAsia"/>
                <w:szCs w:val="28"/>
              </w:rPr>
              <w:instrText>中国心理卫生杂志社</w:instrText>
            </w:r>
            <w:r w:rsidR="003B11E2" w:rsidRPr="00891819">
              <w:rPr>
                <w:rFonts w:hint="eastAsia"/>
                <w:szCs w:val="28"/>
              </w:rPr>
              <w:instrText>","title":"</w:instrText>
            </w:r>
            <w:r w:rsidR="003B11E2" w:rsidRPr="00891819">
              <w:rPr>
                <w:rFonts w:hint="eastAsia"/>
                <w:szCs w:val="28"/>
              </w:rPr>
              <w:instrText>心理卫生评定量表手册</w:instrText>
            </w:r>
            <w:r w:rsidR="003B11E2" w:rsidRPr="00891819">
              <w:rPr>
                <w:rFonts w:hint="eastAsia"/>
                <w:szCs w:val="28"/>
              </w:rPr>
              <w:instrText>","author":[{"literal":"</w:instrText>
            </w:r>
            <w:r w:rsidR="003B11E2" w:rsidRPr="00891819">
              <w:rPr>
                <w:rFonts w:hint="eastAsia"/>
                <w:szCs w:val="28"/>
              </w:rPr>
              <w:instrText>汪向东</w:instrText>
            </w:r>
            <w:r w:rsidR="003B11E2" w:rsidRPr="00891819">
              <w:rPr>
                <w:rFonts w:hint="eastAsia"/>
                <w:szCs w:val="28"/>
              </w:rPr>
              <w:instrText>"},{"literal":"</w:instrText>
            </w:r>
            <w:r w:rsidR="003B11E2" w:rsidRPr="00891819">
              <w:rPr>
                <w:rFonts w:hint="eastAsia"/>
                <w:szCs w:val="28"/>
              </w:rPr>
              <w:instrText>王希林</w:instrText>
            </w:r>
            <w:r w:rsidR="003B11E2" w:rsidRPr="00891819">
              <w:rPr>
                <w:rFonts w:hint="eastAsia"/>
                <w:szCs w:val="28"/>
              </w:rPr>
              <w:instrText>"},{"literal":"</w:instrText>
            </w:r>
            <w:r w:rsidR="003B11E2" w:rsidRPr="00891819">
              <w:rPr>
                <w:rFonts w:hint="eastAsia"/>
                <w:szCs w:val="28"/>
              </w:rPr>
              <w:instrText>马弘</w:instrText>
            </w:r>
            <w:r w:rsidR="003B11E2" w:rsidRPr="00891819">
              <w:rPr>
                <w:rFonts w:hint="eastAsia"/>
                <w:szCs w:val="28"/>
              </w:rPr>
              <w:instrText>"}],"issued":{"date-parts":[["1999"]]}}}],"schema":"https://github.com/citation-style-language/schema/raw/ma</w:instrText>
            </w:r>
            <w:r w:rsidR="003B11E2" w:rsidRPr="00891819">
              <w:rPr>
                <w:szCs w:val="28"/>
              </w:rPr>
              <w:instrText xml:space="preserve">ster/csl-citation.json"} </w:instrText>
            </w:r>
            <w:r w:rsidRPr="00891819">
              <w:rPr>
                <w:szCs w:val="28"/>
              </w:rPr>
              <w:fldChar w:fldCharType="separate"/>
            </w:r>
            <w:r w:rsidR="003D2B69" w:rsidRPr="00891819">
              <w:rPr>
                <w:rFonts w:hint="eastAsia"/>
                <w:szCs w:val="28"/>
              </w:rPr>
              <w:t>汪向东等</w:t>
            </w:r>
            <w:r w:rsidR="003D2B69" w:rsidRPr="00891819">
              <w:rPr>
                <w:rFonts w:hint="eastAsia"/>
                <w:szCs w:val="28"/>
              </w:rPr>
              <w:t>(</w:t>
            </w:r>
            <w:r w:rsidR="003D2B69" w:rsidRPr="00545B57">
              <w:rPr>
                <w:rStyle w:val="innerzoteroCitation"/>
                <w:rFonts w:hint="eastAsia"/>
              </w:rPr>
              <w:t>1999</w:t>
            </w:r>
            <w:r w:rsidR="003D2B69" w:rsidRPr="00891819">
              <w:rPr>
                <w:rFonts w:hint="eastAsia"/>
                <w:szCs w:val="28"/>
              </w:rPr>
              <w:t>)</w:t>
            </w:r>
            <w:r w:rsidRPr="00891819">
              <w:rPr>
                <w:szCs w:val="28"/>
              </w:rPr>
              <w:fldChar w:fldCharType="end"/>
            </w:r>
            <w:r w:rsidRPr="00891819">
              <w:rPr>
                <w:rFonts w:hint="eastAsia"/>
                <w:szCs w:val="28"/>
              </w:rPr>
              <w:t>,</w:t>
            </w:r>
            <w:r w:rsidRPr="00891819">
              <w:rPr>
                <w:szCs w:val="28"/>
              </w:rPr>
              <w:t xml:space="preserve"> </w:t>
            </w:r>
            <w:r w:rsidRPr="00891819">
              <w:rPr>
                <w:szCs w:val="28"/>
              </w:rPr>
              <w:fldChar w:fldCharType="begin"/>
            </w:r>
            <w:r w:rsidR="003B11E2" w:rsidRPr="00891819">
              <w:rPr>
                <w:rFonts w:hint="eastAsia"/>
                <w:szCs w:val="28"/>
              </w:rPr>
              <w:instrText xml:space="preserve"> ADDIN ZOTERO_ITEM CSL_CITATION {"citationID":"SqaC6xmx","properties":{"custom":"</w:instrText>
            </w:r>
            <w:r w:rsidR="003B11E2" w:rsidRPr="00891819">
              <w:rPr>
                <w:rFonts w:hint="eastAsia"/>
                <w:szCs w:val="28"/>
              </w:rPr>
              <w:instrText>戴晓阳</w:instrText>
            </w:r>
            <w:r w:rsidR="003B11E2" w:rsidRPr="00891819">
              <w:rPr>
                <w:rFonts w:hint="eastAsia"/>
                <w:szCs w:val="28"/>
              </w:rPr>
              <w:instrText>(2010)","formattedCitation":"</w:instrText>
            </w:r>
            <w:r w:rsidR="003B11E2" w:rsidRPr="00891819">
              <w:rPr>
                <w:rFonts w:hint="eastAsia"/>
                <w:szCs w:val="28"/>
              </w:rPr>
              <w:instrText>戴晓阳</w:instrText>
            </w:r>
            <w:r w:rsidR="003B11E2" w:rsidRPr="00891819">
              <w:rPr>
                <w:rFonts w:hint="eastAsia"/>
                <w:szCs w:val="28"/>
              </w:rPr>
              <w:instrText>(2010)","plainCitation":"</w:instrText>
            </w:r>
            <w:r w:rsidR="003B11E2" w:rsidRPr="00891819">
              <w:rPr>
                <w:rFonts w:hint="eastAsia"/>
                <w:szCs w:val="28"/>
              </w:rPr>
              <w:instrText>戴晓阳</w:instrText>
            </w:r>
            <w:r w:rsidR="003B11E2" w:rsidRPr="00891819">
              <w:rPr>
                <w:rFonts w:hint="eastAsia"/>
                <w:szCs w:val="28"/>
              </w:rPr>
              <w:instrText>(2010)","noteIndex":0},"citationItems":[{"id":167,"uris":["http://zotero.org/users/local/eoP0LvSC/items/BZQNEMVU"],"itemData":{"id":167,"type":"book","event-place":"</w:instrText>
            </w:r>
            <w:r w:rsidR="003B11E2" w:rsidRPr="00891819">
              <w:rPr>
                <w:rFonts w:hint="eastAsia"/>
                <w:szCs w:val="28"/>
              </w:rPr>
              <w:instrText>北京</w:instrText>
            </w:r>
            <w:r w:rsidR="003B11E2" w:rsidRPr="00891819">
              <w:rPr>
                <w:rFonts w:hint="eastAsia"/>
                <w:szCs w:val="28"/>
              </w:rPr>
              <w:instrText>","publisher":"</w:instrText>
            </w:r>
            <w:r w:rsidR="003B11E2" w:rsidRPr="00891819">
              <w:rPr>
                <w:rFonts w:hint="eastAsia"/>
                <w:szCs w:val="28"/>
              </w:rPr>
              <w:instrText>人民军医出版社</w:instrText>
            </w:r>
            <w:r w:rsidR="003B11E2" w:rsidRPr="00891819">
              <w:rPr>
                <w:rFonts w:hint="eastAsia"/>
                <w:szCs w:val="28"/>
              </w:rPr>
              <w:instrText>","publisher-place":"</w:instrText>
            </w:r>
            <w:r w:rsidR="003B11E2" w:rsidRPr="00891819">
              <w:rPr>
                <w:rFonts w:hint="eastAsia"/>
                <w:szCs w:val="28"/>
              </w:rPr>
              <w:instrText>北京</w:instrText>
            </w:r>
            <w:r w:rsidR="003B11E2" w:rsidRPr="00891819">
              <w:rPr>
                <w:rFonts w:hint="eastAsia"/>
                <w:szCs w:val="28"/>
              </w:rPr>
              <w:instrText>","title":"</w:instrText>
            </w:r>
            <w:r w:rsidR="003B11E2" w:rsidRPr="00891819">
              <w:rPr>
                <w:rFonts w:hint="eastAsia"/>
                <w:szCs w:val="28"/>
              </w:rPr>
              <w:instrText>常用心理评估量表手册</w:instrText>
            </w:r>
            <w:r w:rsidR="003B11E2" w:rsidRPr="00891819">
              <w:rPr>
                <w:rFonts w:hint="eastAsia"/>
                <w:szCs w:val="28"/>
              </w:rPr>
              <w:instrText>","author":[{"literal":"</w:instrText>
            </w:r>
            <w:r w:rsidR="003B11E2" w:rsidRPr="00891819">
              <w:rPr>
                <w:rFonts w:hint="eastAsia"/>
                <w:szCs w:val="28"/>
              </w:rPr>
              <w:instrText>戴晓阳</w:instrText>
            </w:r>
            <w:r w:rsidR="003B11E2" w:rsidRPr="00891819">
              <w:rPr>
                <w:rFonts w:hint="eastAsia"/>
                <w:szCs w:val="28"/>
              </w:rPr>
              <w:instrText>"}],"issued":{"date-parts":[["2010"]]}}}],"schema":"https://github.com/citation-style-language/schema/raw/</w:instrText>
            </w:r>
            <w:r w:rsidR="003B11E2" w:rsidRPr="00891819">
              <w:rPr>
                <w:szCs w:val="28"/>
              </w:rPr>
              <w:instrText xml:space="preserve">master/csl-citation.json"} </w:instrText>
            </w:r>
            <w:r w:rsidRPr="00891819">
              <w:rPr>
                <w:szCs w:val="28"/>
              </w:rPr>
              <w:fldChar w:fldCharType="separate"/>
            </w:r>
            <w:r w:rsidR="003D2B69" w:rsidRPr="00891819">
              <w:rPr>
                <w:rFonts w:hint="eastAsia"/>
                <w:szCs w:val="28"/>
              </w:rPr>
              <w:t>戴晓阳</w:t>
            </w:r>
            <w:r w:rsidR="003D2B69" w:rsidRPr="00891819">
              <w:rPr>
                <w:rFonts w:hint="eastAsia"/>
                <w:szCs w:val="28"/>
              </w:rPr>
              <w:t>(</w:t>
            </w:r>
            <w:r w:rsidR="003D2B69" w:rsidRPr="00545B57">
              <w:rPr>
                <w:rStyle w:val="innerzoteroCitation"/>
                <w:rFonts w:hint="eastAsia"/>
              </w:rPr>
              <w:t>2010</w:t>
            </w:r>
            <w:r w:rsidR="003D2B69" w:rsidRPr="00891819">
              <w:rPr>
                <w:rFonts w:hint="eastAsia"/>
                <w:szCs w:val="28"/>
              </w:rPr>
              <w:t>)</w:t>
            </w:r>
            <w:r w:rsidRPr="00891819">
              <w:rPr>
                <w:szCs w:val="28"/>
              </w:rPr>
              <w:fldChar w:fldCharType="end"/>
            </w:r>
            <w:r w:rsidRPr="00891819">
              <w:rPr>
                <w:szCs w:val="28"/>
              </w:rPr>
              <w:t xml:space="preserve">, </w:t>
            </w:r>
            <w:r w:rsidRPr="00891819">
              <w:rPr>
                <w:szCs w:val="28"/>
              </w:rPr>
              <w:fldChar w:fldCharType="begin"/>
            </w:r>
            <w:r w:rsidR="003B11E2" w:rsidRPr="00891819">
              <w:rPr>
                <w:rFonts w:hint="eastAsia"/>
                <w:szCs w:val="28"/>
              </w:rPr>
              <w:instrText xml:space="preserve"> ADDIN ZOTERO_ITEM CSL_CITATION {"citationID":"bC0n6NTR","properties":{"custom":"</w:instrText>
            </w:r>
            <w:r w:rsidR="003B11E2" w:rsidRPr="00891819">
              <w:rPr>
                <w:rFonts w:hint="eastAsia"/>
                <w:szCs w:val="28"/>
              </w:rPr>
              <w:instrText>张明园</w:instrText>
            </w:r>
            <w:r w:rsidR="003B11E2" w:rsidRPr="00891819">
              <w:rPr>
                <w:rFonts w:hint="eastAsia"/>
                <w:szCs w:val="28"/>
              </w:rPr>
              <w:instrText>(1998)","formattedCitation":"</w:instrText>
            </w:r>
            <w:r w:rsidR="003B11E2" w:rsidRPr="00891819">
              <w:rPr>
                <w:rFonts w:hint="eastAsia"/>
                <w:szCs w:val="28"/>
              </w:rPr>
              <w:instrText>张明园</w:instrText>
            </w:r>
            <w:r w:rsidR="003B11E2" w:rsidRPr="00891819">
              <w:rPr>
                <w:rFonts w:hint="eastAsia"/>
                <w:szCs w:val="28"/>
              </w:rPr>
              <w:instrText>(1998)","plainCitation":"</w:instrText>
            </w:r>
            <w:r w:rsidR="003B11E2" w:rsidRPr="00891819">
              <w:rPr>
                <w:rFonts w:hint="eastAsia"/>
                <w:szCs w:val="28"/>
              </w:rPr>
              <w:instrText>张明园</w:instrText>
            </w:r>
            <w:r w:rsidR="003B11E2" w:rsidRPr="00891819">
              <w:rPr>
                <w:rFonts w:hint="eastAsia"/>
                <w:szCs w:val="28"/>
              </w:rPr>
              <w:instrText>(1998)","noteIndex":0},"citationItems":[{"id":454,"uris":["http://zotero.org/users/local/eoP0LvSC/items/K4DCP9AU"],"itemData":{"id":454,"type":"book","language":"zh","publisher":"</w:instrText>
            </w:r>
            <w:r w:rsidR="003B11E2" w:rsidRPr="00891819">
              <w:rPr>
                <w:rFonts w:hint="eastAsia"/>
                <w:szCs w:val="28"/>
              </w:rPr>
              <w:instrText>湖南科学技术出版社</w:instrText>
            </w:r>
            <w:r w:rsidR="003B11E2" w:rsidRPr="00891819">
              <w:rPr>
                <w:rFonts w:hint="eastAsia"/>
                <w:szCs w:val="28"/>
              </w:rPr>
              <w:instrText>","title":"</w:instrText>
            </w:r>
            <w:r w:rsidR="003B11E2" w:rsidRPr="00891819">
              <w:rPr>
                <w:rFonts w:hint="eastAsia"/>
                <w:szCs w:val="28"/>
              </w:rPr>
              <w:instrText>精神科评定量表手册</w:instrText>
            </w:r>
            <w:r w:rsidR="003B11E2" w:rsidRPr="00891819">
              <w:rPr>
                <w:rFonts w:hint="eastAsia"/>
                <w:szCs w:val="28"/>
              </w:rPr>
              <w:instrText>","author":[{"literal":"</w:instrText>
            </w:r>
            <w:r w:rsidR="003B11E2" w:rsidRPr="00891819">
              <w:rPr>
                <w:rFonts w:hint="eastAsia"/>
                <w:szCs w:val="28"/>
              </w:rPr>
              <w:instrText>张明园</w:instrText>
            </w:r>
            <w:r w:rsidR="003B11E2" w:rsidRPr="00891819">
              <w:rPr>
                <w:rFonts w:hint="eastAsia"/>
                <w:szCs w:val="28"/>
              </w:rPr>
              <w:instrText>"}],"issued":{"date-parts":[["1998"]]}}}],"schema":"https://github.com/citation-style-language/schema/raw/master/csl-citation.json"</w:instrText>
            </w:r>
            <w:r w:rsidR="003B11E2" w:rsidRPr="00891819">
              <w:rPr>
                <w:szCs w:val="28"/>
              </w:rPr>
              <w:instrText xml:space="preserve">} </w:instrText>
            </w:r>
            <w:r w:rsidRPr="00891819">
              <w:rPr>
                <w:szCs w:val="28"/>
              </w:rPr>
              <w:fldChar w:fldCharType="separate"/>
            </w:r>
            <w:r w:rsidR="003D2B69" w:rsidRPr="00891819">
              <w:rPr>
                <w:rFonts w:hint="eastAsia"/>
                <w:szCs w:val="28"/>
              </w:rPr>
              <w:t>张明园</w:t>
            </w:r>
            <w:r w:rsidR="003D2B69" w:rsidRPr="00891819">
              <w:rPr>
                <w:rFonts w:hint="eastAsia"/>
                <w:szCs w:val="28"/>
              </w:rPr>
              <w:t>(</w:t>
            </w:r>
            <w:r w:rsidR="003D2B69" w:rsidRPr="00545B57">
              <w:rPr>
                <w:rStyle w:val="innerzoteroCitation"/>
                <w:rFonts w:hint="eastAsia"/>
              </w:rPr>
              <w:t>1998</w:t>
            </w:r>
            <w:r w:rsidR="003D2B69" w:rsidRPr="00891819">
              <w:rPr>
                <w:rFonts w:hint="eastAsia"/>
                <w:szCs w:val="28"/>
              </w:rPr>
              <w:t>)</w:t>
            </w:r>
            <w:r w:rsidRPr="00891819">
              <w:rPr>
                <w:szCs w:val="28"/>
              </w:rPr>
              <w:fldChar w:fldCharType="end"/>
            </w:r>
            <w:r w:rsidRPr="00891819">
              <w:rPr>
                <w:szCs w:val="28"/>
              </w:rPr>
              <w:t xml:space="preserve">, </w:t>
            </w:r>
            <w:r w:rsidRPr="00891819">
              <w:rPr>
                <w:szCs w:val="28"/>
              </w:rPr>
              <w:fldChar w:fldCharType="begin"/>
            </w:r>
            <w:r w:rsidR="003B11E2" w:rsidRPr="00891819">
              <w:rPr>
                <w:rFonts w:hint="eastAsia"/>
                <w:szCs w:val="28"/>
              </w:rPr>
              <w:instrText xml:space="preserve"> ADDIN ZOTERO_ITEM CSL_CITATION {"citationID":"6HUweQ8H","properties":{"custom":"</w:instrText>
            </w:r>
            <w:r w:rsidR="003B11E2" w:rsidRPr="00891819">
              <w:rPr>
                <w:rFonts w:hint="eastAsia"/>
                <w:szCs w:val="28"/>
              </w:rPr>
              <w:instrText>张作记</w:instrText>
            </w:r>
            <w:r w:rsidR="003B11E2" w:rsidRPr="00891819">
              <w:rPr>
                <w:rFonts w:hint="eastAsia"/>
                <w:szCs w:val="28"/>
              </w:rPr>
              <w:instrText>(2005)","formattedCitation":"</w:instrText>
            </w:r>
            <w:r w:rsidR="003B11E2" w:rsidRPr="00891819">
              <w:rPr>
                <w:rFonts w:hint="eastAsia"/>
                <w:szCs w:val="28"/>
              </w:rPr>
              <w:instrText>张作记</w:instrText>
            </w:r>
            <w:r w:rsidR="003B11E2" w:rsidRPr="00891819">
              <w:rPr>
                <w:rFonts w:hint="eastAsia"/>
                <w:szCs w:val="28"/>
              </w:rPr>
              <w:instrText>(2005)","plainCitation":"</w:instrText>
            </w:r>
            <w:r w:rsidR="003B11E2" w:rsidRPr="00891819">
              <w:rPr>
                <w:rFonts w:hint="eastAsia"/>
                <w:szCs w:val="28"/>
              </w:rPr>
              <w:instrText>张作记</w:instrText>
            </w:r>
            <w:r w:rsidR="003B11E2" w:rsidRPr="00891819">
              <w:rPr>
                <w:rFonts w:hint="eastAsia"/>
                <w:szCs w:val="28"/>
              </w:rPr>
              <w:instrText>(2005)","noteIndex":0},"citationItems":[{"id":109,"uris":["http://zotero.org/users/local/eoP0LvSC/items/FFQCHBN7"],"itemData":{"id":109,"type":"book","event-place":"</w:instrText>
            </w:r>
            <w:r w:rsidR="003B11E2" w:rsidRPr="00891819">
              <w:rPr>
                <w:rFonts w:hint="eastAsia"/>
                <w:szCs w:val="28"/>
              </w:rPr>
              <w:instrText>北京</w:instrText>
            </w:r>
            <w:r w:rsidR="003B11E2" w:rsidRPr="00891819">
              <w:rPr>
                <w:rFonts w:hint="eastAsia"/>
                <w:szCs w:val="28"/>
              </w:rPr>
              <w:instrText>","publisher":"</w:instrText>
            </w:r>
            <w:r w:rsidR="003B11E2" w:rsidRPr="00891819">
              <w:rPr>
                <w:rFonts w:hint="eastAsia"/>
                <w:szCs w:val="28"/>
              </w:rPr>
              <w:instrText>中华电子音像出版社</w:instrText>
            </w:r>
            <w:r w:rsidR="003B11E2" w:rsidRPr="00891819">
              <w:rPr>
                <w:rFonts w:hint="eastAsia"/>
                <w:szCs w:val="28"/>
              </w:rPr>
              <w:instrText>","publisher-place":"</w:instrText>
            </w:r>
            <w:r w:rsidR="003B11E2" w:rsidRPr="00891819">
              <w:rPr>
                <w:rFonts w:hint="eastAsia"/>
                <w:szCs w:val="28"/>
              </w:rPr>
              <w:instrText>北京</w:instrText>
            </w:r>
            <w:r w:rsidR="003B11E2" w:rsidRPr="00891819">
              <w:rPr>
                <w:rFonts w:hint="eastAsia"/>
                <w:szCs w:val="28"/>
              </w:rPr>
              <w:instrText>","title":"</w:instrText>
            </w:r>
            <w:r w:rsidR="003B11E2" w:rsidRPr="00891819">
              <w:rPr>
                <w:rFonts w:hint="eastAsia"/>
                <w:szCs w:val="28"/>
              </w:rPr>
              <w:instrText>行为医学量表手册</w:instrText>
            </w:r>
            <w:r w:rsidR="003B11E2" w:rsidRPr="00891819">
              <w:rPr>
                <w:rFonts w:hint="eastAsia"/>
                <w:szCs w:val="28"/>
              </w:rPr>
              <w:instrText>","author":[{"literal":"</w:instrText>
            </w:r>
            <w:r w:rsidR="003B11E2" w:rsidRPr="00891819">
              <w:rPr>
                <w:rFonts w:hint="eastAsia"/>
                <w:szCs w:val="28"/>
              </w:rPr>
              <w:instrText>张作记</w:instrText>
            </w:r>
            <w:r w:rsidR="003B11E2" w:rsidRPr="00891819">
              <w:rPr>
                <w:rFonts w:hint="eastAsia"/>
                <w:szCs w:val="28"/>
              </w:rPr>
              <w:instrText>"}],"issued":{"date-parts":[["2005"]]}}}],"schema":"https://github.com/citation-style-language/schema/raw/</w:instrText>
            </w:r>
            <w:r w:rsidR="003B11E2" w:rsidRPr="00891819">
              <w:rPr>
                <w:szCs w:val="28"/>
              </w:rPr>
              <w:instrText xml:space="preserve">master/csl-citation.json"} </w:instrText>
            </w:r>
            <w:r w:rsidRPr="00891819">
              <w:rPr>
                <w:szCs w:val="28"/>
              </w:rPr>
              <w:fldChar w:fldCharType="separate"/>
            </w:r>
            <w:r w:rsidR="003D2B69" w:rsidRPr="00891819">
              <w:rPr>
                <w:rFonts w:hint="eastAsia"/>
                <w:szCs w:val="28"/>
              </w:rPr>
              <w:t>张作记</w:t>
            </w:r>
            <w:r w:rsidR="003D2B69" w:rsidRPr="00891819">
              <w:rPr>
                <w:rFonts w:hint="eastAsia"/>
                <w:szCs w:val="28"/>
              </w:rPr>
              <w:t>(</w:t>
            </w:r>
            <w:r w:rsidR="003D2B69" w:rsidRPr="00545B57">
              <w:rPr>
                <w:rStyle w:val="innerzoteroCitation"/>
                <w:rFonts w:hint="eastAsia"/>
              </w:rPr>
              <w:t>2005</w:t>
            </w:r>
            <w:r w:rsidR="003D2B69" w:rsidRPr="00891819">
              <w:rPr>
                <w:rFonts w:hint="eastAsia"/>
                <w:szCs w:val="28"/>
              </w:rPr>
              <w:t>)</w:t>
            </w:r>
            <w:r w:rsidRPr="00891819">
              <w:rPr>
                <w:szCs w:val="28"/>
              </w:rPr>
              <w:fldChar w:fldCharType="end"/>
            </w:r>
            <w:r w:rsidRPr="00891819">
              <w:rPr>
                <w:rFonts w:hint="eastAsia"/>
                <w:szCs w:val="28"/>
              </w:rPr>
              <w:t>无差异。</w:t>
            </w:r>
          </w:p>
        </w:tc>
      </w:tr>
      <w:tr w:rsidR="003B11E2" w:rsidRPr="00891819" w14:paraId="00A24D67" w14:textId="77777777" w:rsidTr="00E124AE">
        <w:trPr>
          <w:jc w:val="center"/>
        </w:trPr>
        <w:tc>
          <w:tcPr>
            <w:tcW w:w="4253" w:type="dxa"/>
            <w:tcBorders>
              <w:top w:val="nil"/>
              <w:left w:val="nil"/>
              <w:bottom w:val="nil"/>
              <w:right w:val="nil"/>
            </w:tcBorders>
            <w:vAlign w:val="center"/>
          </w:tcPr>
          <w:p w14:paraId="6D31E759" w14:textId="63542D7F" w:rsidR="003B11E2" w:rsidRPr="00891819" w:rsidRDefault="003B11E2" w:rsidP="00E124AE">
            <w:pPr>
              <w:spacing w:line="300" w:lineRule="exact"/>
              <w:jc w:val="center"/>
              <w:rPr>
                <w:color w:val="0D0D0D" w:themeColor="text1" w:themeTint="F2"/>
                <w:szCs w:val="28"/>
              </w:rPr>
            </w:pPr>
            <w:r w:rsidRPr="00891819">
              <w:rPr>
                <w:color w:val="0D0D0D" w:themeColor="text1" w:themeTint="F2"/>
                <w:szCs w:val="28"/>
              </w:rPr>
              <w:lastRenderedPageBreak/>
              <w:t>The Center for Epidemiological Studies Depression Scale (CES-D)</w:t>
            </w:r>
            <w:r w:rsidR="007560EC">
              <w:rPr>
                <w:color w:val="0D0D0D" w:themeColor="text1" w:themeTint="F2"/>
                <w:szCs w:val="28"/>
              </w:rPr>
              <w:br/>
            </w:r>
            <w:r w:rsidR="007560EC">
              <w:rPr>
                <w:rFonts w:hint="eastAsia"/>
                <w:color w:val="0D0D0D" w:themeColor="text1" w:themeTint="F2"/>
                <w:szCs w:val="28"/>
              </w:rPr>
              <w:t>1977</w:t>
            </w:r>
            <w:r w:rsidR="005A6140">
              <w:rPr>
                <w:rFonts w:hint="eastAsia"/>
                <w:color w:val="0D0D0D" w:themeColor="text1" w:themeTint="F2"/>
                <w:szCs w:val="28"/>
              </w:rPr>
              <w:t>年</w:t>
            </w:r>
            <w:r w:rsidR="007560EC">
              <w:rPr>
                <w:rFonts w:hint="eastAsia"/>
                <w:color w:val="0D0D0D" w:themeColor="text1" w:themeTint="F2"/>
                <w:szCs w:val="28"/>
              </w:rPr>
              <w:t>编制</w:t>
            </w:r>
            <w:r w:rsidR="007560EC">
              <w:rPr>
                <w:rFonts w:hint="eastAsia"/>
                <w:color w:val="0D0D0D" w:themeColor="text1" w:themeTint="F2"/>
                <w:szCs w:val="28"/>
              </w:rPr>
              <w:t xml:space="preserve"> 2010</w:t>
            </w:r>
            <w:r w:rsidR="005A6140">
              <w:rPr>
                <w:rFonts w:hint="eastAsia"/>
                <w:color w:val="0D0D0D" w:themeColor="text1" w:themeTint="F2"/>
                <w:szCs w:val="28"/>
              </w:rPr>
              <w:t>年</w:t>
            </w:r>
            <w:r w:rsidR="007560EC">
              <w:rPr>
                <w:rFonts w:hint="eastAsia"/>
                <w:color w:val="0D0D0D" w:themeColor="text1" w:themeTint="F2"/>
                <w:szCs w:val="28"/>
              </w:rPr>
              <w:t>修订</w:t>
            </w:r>
          </w:p>
        </w:tc>
        <w:tc>
          <w:tcPr>
            <w:tcW w:w="2694" w:type="dxa"/>
            <w:tcBorders>
              <w:top w:val="nil"/>
              <w:left w:val="nil"/>
              <w:bottom w:val="nil"/>
              <w:right w:val="nil"/>
            </w:tcBorders>
            <w:vAlign w:val="center"/>
          </w:tcPr>
          <w:p w14:paraId="2E853745" w14:textId="2D6A2EA8" w:rsidR="003B11E2" w:rsidRPr="00891819" w:rsidRDefault="003B11E2"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rlROsZxY","properties":{"custom":"</w:instrText>
            </w:r>
            <w:r w:rsidRPr="00891819">
              <w:rPr>
                <w:rFonts w:hint="eastAsia"/>
                <w:szCs w:val="28"/>
              </w:rPr>
              <w:instrText>汪向东等</w:instrText>
            </w:r>
            <w:r w:rsidRPr="00891819">
              <w:rPr>
                <w:rFonts w:hint="eastAsia"/>
                <w:szCs w:val="28"/>
              </w:rPr>
              <w:instrText>(1999)","formattedCitation":"</w:instrText>
            </w:r>
            <w:r w:rsidRPr="00891819">
              <w:rPr>
                <w:rFonts w:hint="eastAsia"/>
                <w:szCs w:val="28"/>
              </w:rPr>
              <w:instrText>汪向东等</w:instrText>
            </w:r>
            <w:r w:rsidRPr="00891819">
              <w:rPr>
                <w:rFonts w:hint="eastAsia"/>
                <w:szCs w:val="28"/>
              </w:rPr>
              <w:instrText>(1999)","plainCitation":"</w:instrText>
            </w:r>
            <w:r w:rsidRPr="00891819">
              <w:rPr>
                <w:rFonts w:hint="eastAsia"/>
                <w:szCs w:val="28"/>
              </w:rPr>
              <w:instrText>汪向东等</w:instrText>
            </w:r>
            <w:r w:rsidRPr="00891819">
              <w:rPr>
                <w:rFonts w:hint="eastAsia"/>
                <w:szCs w:val="28"/>
              </w:rPr>
              <w:instrText>(1999)","noteIndex":0},"citationItems":[{"id":108,"uris":["http://zotero.org/users/local/eoP0LvSC/items/AME6BL5E"],"itemData":{"id":108,"type":"book","publisher":"</w:instrText>
            </w:r>
            <w:r w:rsidRPr="00891819">
              <w:rPr>
                <w:rFonts w:hint="eastAsia"/>
                <w:szCs w:val="28"/>
              </w:rPr>
              <w:instrText>中国心理卫生杂志社</w:instrText>
            </w:r>
            <w:r w:rsidRPr="00891819">
              <w:rPr>
                <w:rFonts w:hint="eastAsia"/>
                <w:szCs w:val="28"/>
              </w:rPr>
              <w:instrText>","title":"</w:instrText>
            </w:r>
            <w:r w:rsidRPr="00891819">
              <w:rPr>
                <w:rFonts w:hint="eastAsia"/>
                <w:szCs w:val="28"/>
              </w:rPr>
              <w:instrText>心理卫生评定量表手册</w:instrText>
            </w:r>
            <w:r w:rsidRPr="00891819">
              <w:rPr>
                <w:rFonts w:hint="eastAsia"/>
                <w:szCs w:val="28"/>
              </w:rPr>
              <w:instrText>","author":[{"literal":"</w:instrText>
            </w:r>
            <w:r w:rsidRPr="00891819">
              <w:rPr>
                <w:rFonts w:hint="eastAsia"/>
                <w:szCs w:val="28"/>
              </w:rPr>
              <w:instrText>汪向东</w:instrText>
            </w:r>
            <w:r w:rsidRPr="00891819">
              <w:rPr>
                <w:rFonts w:hint="eastAsia"/>
                <w:szCs w:val="28"/>
              </w:rPr>
              <w:instrText>"},{"literal":"</w:instrText>
            </w:r>
            <w:r w:rsidRPr="00891819">
              <w:rPr>
                <w:rFonts w:hint="eastAsia"/>
                <w:szCs w:val="28"/>
              </w:rPr>
              <w:instrText>王希林</w:instrText>
            </w:r>
            <w:r w:rsidRPr="00891819">
              <w:rPr>
                <w:rFonts w:hint="eastAsia"/>
                <w:szCs w:val="28"/>
              </w:rPr>
              <w:instrText>"},{"literal":"</w:instrText>
            </w:r>
            <w:r w:rsidRPr="00891819">
              <w:rPr>
                <w:rFonts w:hint="eastAsia"/>
                <w:szCs w:val="28"/>
              </w:rPr>
              <w:instrText>马弘</w:instrText>
            </w:r>
            <w:r w:rsidRPr="00891819">
              <w:rPr>
                <w:rFonts w:hint="eastAsia"/>
                <w:szCs w:val="28"/>
              </w:rPr>
              <w:instrText>"}],"issued":{"date-parts":[["1999"]]}}}],"schema":"https://github.com/citation-style-language/schema/raw/ma</w:instrText>
            </w:r>
            <w:r w:rsidRPr="00891819">
              <w:rPr>
                <w:szCs w:val="28"/>
              </w:rPr>
              <w:instrText xml:space="preserve">ster/csl-citation.json"} </w:instrText>
            </w:r>
            <w:r w:rsidRPr="00891819">
              <w:rPr>
                <w:szCs w:val="28"/>
              </w:rPr>
              <w:fldChar w:fldCharType="separate"/>
            </w:r>
            <w:r w:rsidR="003D2B69" w:rsidRPr="00891819">
              <w:rPr>
                <w:rFonts w:hint="eastAsia"/>
                <w:szCs w:val="28"/>
              </w:rPr>
              <w:t>汪向东等</w:t>
            </w:r>
            <w:r w:rsidR="003D2B69" w:rsidRPr="00891819">
              <w:rPr>
                <w:rFonts w:hint="eastAsia"/>
                <w:szCs w:val="28"/>
              </w:rPr>
              <w:t>(</w:t>
            </w:r>
            <w:r w:rsidR="003D2B69" w:rsidRPr="00545B57">
              <w:rPr>
                <w:rStyle w:val="innerzoteroCitation"/>
                <w:rFonts w:hint="eastAsia"/>
              </w:rPr>
              <w:t>1999</w:t>
            </w:r>
            <w:r w:rsidR="003D2B69" w:rsidRPr="00891819">
              <w:rPr>
                <w:rFonts w:hint="eastAsia"/>
                <w:szCs w:val="28"/>
              </w:rPr>
              <w:t>)</w:t>
            </w:r>
            <w:r w:rsidRPr="00891819">
              <w:rPr>
                <w:szCs w:val="28"/>
              </w:rPr>
              <w:fldChar w:fldCharType="end"/>
            </w:r>
            <w:r w:rsidRPr="00891819">
              <w:rPr>
                <w:szCs w:val="28"/>
              </w:rPr>
              <w:t>14</w:t>
            </w:r>
            <w:r w:rsidRPr="00891819">
              <w:rPr>
                <w:rFonts w:hint="eastAsia"/>
                <w:szCs w:val="28"/>
              </w:rPr>
              <w:t>篇</w:t>
            </w:r>
            <w:r w:rsidRPr="00891819">
              <w:rPr>
                <w:rFonts w:hint="eastAsia"/>
                <w:szCs w:val="28"/>
              </w:rPr>
              <w:t>,</w:t>
            </w:r>
            <w:r w:rsidRPr="00891819">
              <w:rPr>
                <w:szCs w:val="28"/>
              </w:rPr>
              <w:t xml:space="preserve"> </w:t>
            </w:r>
            <w:r w:rsidRPr="00891819">
              <w:rPr>
                <w:color w:val="FF0000"/>
                <w:szCs w:val="28"/>
              </w:rPr>
              <w:fldChar w:fldCharType="begin"/>
            </w:r>
            <w:r w:rsidRPr="00891819">
              <w:rPr>
                <w:rFonts w:hint="eastAsia"/>
                <w:color w:val="FF0000"/>
                <w:szCs w:val="28"/>
              </w:rPr>
              <w:instrText xml:space="preserve"> ADDIN ZOTERO_ITEM CSL_CITATION {"citationID":"i6K3zFTb","properties":{"custom":"</w:instrText>
            </w:r>
            <w:r w:rsidRPr="00891819">
              <w:rPr>
                <w:rFonts w:hint="eastAsia"/>
                <w:color w:val="FF0000"/>
                <w:szCs w:val="28"/>
              </w:rPr>
              <w:instrText>史从戎等</w:instrText>
            </w:r>
            <w:r w:rsidRPr="00891819">
              <w:rPr>
                <w:rFonts w:hint="eastAsia"/>
                <w:color w:val="FF0000"/>
                <w:szCs w:val="28"/>
              </w:rPr>
              <w:instrText>(2011)","formattedCitation":"</w:instrText>
            </w:r>
            <w:r w:rsidRPr="00891819">
              <w:rPr>
                <w:rFonts w:hint="eastAsia"/>
                <w:color w:val="FF0000"/>
                <w:szCs w:val="28"/>
              </w:rPr>
              <w:instrText>史从戎等</w:instrText>
            </w:r>
            <w:r w:rsidRPr="00891819">
              <w:rPr>
                <w:rFonts w:hint="eastAsia"/>
                <w:color w:val="FF0000"/>
                <w:szCs w:val="28"/>
              </w:rPr>
              <w:instrText>(2011)","plainCitation":"</w:instrText>
            </w:r>
            <w:r w:rsidRPr="00891819">
              <w:rPr>
                <w:rFonts w:hint="eastAsia"/>
                <w:color w:val="FF0000"/>
                <w:szCs w:val="28"/>
              </w:rPr>
              <w:instrText>史从戎等</w:instrText>
            </w:r>
            <w:r w:rsidRPr="00891819">
              <w:rPr>
                <w:rFonts w:hint="eastAsia"/>
                <w:color w:val="FF0000"/>
                <w:szCs w:val="28"/>
              </w:rPr>
              <w:instrText>(2011)","noteIndex":0},"citationItems":[{"id":537,"uris":["http://zotero.org/users/local/eoP0LvSC/items/WQ3YCUJU"],"itemData":{"id":537,"type":"article-journal","abstract":"</w:instrText>
            </w:r>
            <w:r w:rsidRPr="00891819">
              <w:rPr>
                <w:rFonts w:hint="eastAsia"/>
                <w:color w:val="FF0000"/>
                <w:szCs w:val="28"/>
              </w:rPr>
              <w:instrText>【目的】调查山西省某艾滋病比较集中的地区</w:instrText>
            </w:r>
            <w:r w:rsidRPr="00891819">
              <w:rPr>
                <w:rFonts w:hint="eastAsia"/>
                <w:color w:val="FF0000"/>
                <w:szCs w:val="28"/>
              </w:rPr>
              <w:instrText>,</w:instrText>
            </w:r>
            <w:r w:rsidRPr="00891819">
              <w:rPr>
                <w:rFonts w:hint="eastAsia"/>
                <w:color w:val="FF0000"/>
                <w:szCs w:val="28"/>
              </w:rPr>
              <w:instrText>探讨该区受艾滋病影响儿童心理弹性的保护性因素。【方法】采用儿童焦虑性情绪障碍筛查表和儿童抑郁障碍自评量表</w:instrText>
            </w:r>
            <w:r w:rsidRPr="00891819">
              <w:rPr>
                <w:rFonts w:hint="eastAsia"/>
                <w:color w:val="FF0000"/>
                <w:szCs w:val="28"/>
              </w:rPr>
              <w:instrText>,</w:instrText>
            </w:r>
            <w:r w:rsidRPr="00891819">
              <w:rPr>
                <w:rFonts w:hint="eastAsia"/>
                <w:color w:val="FF0000"/>
                <w:szCs w:val="28"/>
              </w:rPr>
              <w:instrText>将受艾滋病影响儿童筛分为心理弹性组与非弹性组</w:instrText>
            </w:r>
            <w:r w:rsidRPr="00891819">
              <w:rPr>
                <w:rFonts w:hint="eastAsia"/>
                <w:color w:val="FF0000"/>
                <w:szCs w:val="28"/>
              </w:rPr>
              <w:instrText>;</w:instrText>
            </w:r>
            <w:r w:rsidRPr="00891819">
              <w:rPr>
                <w:rFonts w:hint="eastAsia"/>
                <w:color w:val="FF0000"/>
                <w:szCs w:val="28"/>
              </w:rPr>
              <w:instrText>再采用半结构访谈的方法</w:instrText>
            </w:r>
            <w:r w:rsidRPr="00891819">
              <w:rPr>
                <w:rFonts w:hint="eastAsia"/>
                <w:color w:val="FF0000"/>
                <w:szCs w:val="28"/>
              </w:rPr>
              <w:instrText>,</w:instrText>
            </w:r>
            <w:r w:rsidRPr="00891819">
              <w:rPr>
                <w:rFonts w:hint="eastAsia"/>
                <w:color w:val="FF0000"/>
                <w:szCs w:val="28"/>
              </w:rPr>
              <w:instrText>对弹性组的儿童进行调查。【结果】受艾滋病影响儿童心理弹性的保护性因素可划分为四个因素。家庭因素包括父母的关心和支持、民主的教育方式、父母的榜样力量</w:instrText>
            </w:r>
            <w:r w:rsidRPr="00891819">
              <w:rPr>
                <w:rFonts w:hint="eastAsia"/>
                <w:color w:val="FF0000"/>
                <w:szCs w:val="28"/>
              </w:rPr>
              <w:instrText>;</w:instrText>
            </w:r>
            <w:r w:rsidRPr="00891819">
              <w:rPr>
                <w:rFonts w:hint="eastAsia"/>
                <w:color w:val="FF0000"/>
                <w:szCs w:val="28"/>
              </w:rPr>
              <w:instrText>学校包括老师的关心、同伴的支持</w:instrText>
            </w:r>
            <w:r w:rsidRPr="00891819">
              <w:rPr>
                <w:rFonts w:hint="eastAsia"/>
                <w:color w:val="FF0000"/>
                <w:szCs w:val="28"/>
              </w:rPr>
              <w:instrText>;</w:instrText>
            </w:r>
            <w:r w:rsidRPr="00891819">
              <w:rPr>
                <w:rFonts w:hint="eastAsia"/>
                <w:color w:val="FF0000"/>
                <w:szCs w:val="28"/>
              </w:rPr>
              <w:instrText>认知包括对父母的评价、相信自己、对未来的期望</w:instrText>
            </w:r>
            <w:r w:rsidRPr="00891819">
              <w:rPr>
                <w:rFonts w:hint="eastAsia"/>
                <w:color w:val="FF0000"/>
                <w:szCs w:val="28"/>
              </w:rPr>
              <w:instrText>;</w:instrText>
            </w:r>
            <w:r w:rsidRPr="00891819">
              <w:rPr>
                <w:rFonts w:hint="eastAsia"/>
                <w:color w:val="FF0000"/>
                <w:szCs w:val="28"/>
              </w:rPr>
              <w:instrText>行为包括倾诉、寻求帮助、感恩与回报。【结论】在对受艾滋病影响儿童进行心理干预时</w:instrText>
            </w:r>
            <w:r w:rsidRPr="00891819">
              <w:rPr>
                <w:rFonts w:hint="eastAsia"/>
                <w:color w:val="FF0000"/>
                <w:szCs w:val="28"/>
              </w:rPr>
              <w:instrText>,</w:instrText>
            </w:r>
            <w:r w:rsidRPr="00891819">
              <w:rPr>
                <w:rFonts w:hint="eastAsia"/>
                <w:color w:val="FF0000"/>
                <w:szCs w:val="28"/>
              </w:rPr>
              <w:instrText>应综合考虑家庭、学校、认知、行为等因素</w:instrText>
            </w:r>
            <w:r w:rsidRPr="00891819">
              <w:rPr>
                <w:rFonts w:hint="eastAsia"/>
                <w:color w:val="FF0000"/>
                <w:szCs w:val="28"/>
              </w:rPr>
              <w:instrText>,</w:instrText>
            </w:r>
            <w:r w:rsidRPr="00891819">
              <w:rPr>
                <w:rFonts w:hint="eastAsia"/>
                <w:color w:val="FF0000"/>
                <w:szCs w:val="28"/>
              </w:rPr>
              <w:instrText>促进其心理弹性的发展</w:instrText>
            </w:r>
            <w:r w:rsidRPr="00891819">
              <w:rPr>
                <w:rFonts w:hint="eastAsia"/>
                <w:color w:val="FF0000"/>
                <w:szCs w:val="28"/>
              </w:rPr>
              <w:instrText>,</w:instrText>
            </w:r>
            <w:r w:rsidRPr="00891819">
              <w:rPr>
                <w:rFonts w:hint="eastAsia"/>
                <w:color w:val="FF0000"/>
                <w:szCs w:val="28"/>
              </w:rPr>
              <w:instrText>增进其心理健康。</w:instrText>
            </w:r>
            <w:r w:rsidRPr="00891819">
              <w:rPr>
                <w:rFonts w:hint="eastAsia"/>
                <w:color w:val="FF0000"/>
                <w:szCs w:val="28"/>
              </w:rPr>
              <w:instrText>","container-title":"</w:instrText>
            </w:r>
            <w:r w:rsidRPr="00891819">
              <w:rPr>
                <w:rFonts w:hint="eastAsia"/>
                <w:color w:val="FF0000"/>
                <w:szCs w:val="28"/>
              </w:rPr>
              <w:instrText>中国儿童保健杂志</w:instrText>
            </w:r>
            <w:r w:rsidRPr="00891819">
              <w:rPr>
                <w:rFonts w:hint="eastAsia"/>
                <w:color w:val="FF0000"/>
                <w:szCs w:val="28"/>
              </w:rPr>
              <w:instrText>","ISSN":"1008-6579","issue":"1","language":"zh","note":"8 citations(CNKI)[2024-1-27]","page":"10-12","source":"CNKI","title":"</w:instrText>
            </w:r>
            <w:r w:rsidRPr="00891819">
              <w:rPr>
                <w:rFonts w:hint="eastAsia"/>
                <w:color w:val="FF0000"/>
                <w:szCs w:val="28"/>
              </w:rPr>
              <w:instrText>我国部分农村地区受艾滋病影响儿童心理弹性的保护性因素研究</w:instrText>
            </w:r>
            <w:r w:rsidRPr="00891819">
              <w:rPr>
                <w:rFonts w:hint="eastAsia"/>
                <w:color w:val="FF0000"/>
                <w:szCs w:val="28"/>
              </w:rPr>
              <w:instrText>","volume":"19","author":[{"literal":"</w:instrText>
            </w:r>
            <w:r w:rsidRPr="00891819">
              <w:rPr>
                <w:rFonts w:hint="eastAsia"/>
                <w:color w:val="FF0000"/>
                <w:szCs w:val="28"/>
              </w:rPr>
              <w:instrText>史从戎</w:instrText>
            </w:r>
            <w:r w:rsidRPr="00891819">
              <w:rPr>
                <w:rFonts w:hint="eastAsia"/>
                <w:color w:val="FF0000"/>
                <w:szCs w:val="28"/>
              </w:rPr>
              <w:instrText>"},{"literal":"</w:instrText>
            </w:r>
            <w:r w:rsidRPr="00891819">
              <w:rPr>
                <w:rFonts w:hint="eastAsia"/>
                <w:color w:val="FF0000"/>
                <w:szCs w:val="28"/>
              </w:rPr>
              <w:instrText>张曼华</w:instrText>
            </w:r>
            <w:r w:rsidRPr="00891819">
              <w:rPr>
                <w:rFonts w:hint="eastAsia"/>
                <w:color w:val="FF0000"/>
                <w:szCs w:val="28"/>
              </w:rPr>
              <w:instrText>"},{"literal":"</w:instrText>
            </w:r>
            <w:r w:rsidRPr="00891819">
              <w:rPr>
                <w:rFonts w:hint="eastAsia"/>
                <w:color w:val="FF0000"/>
                <w:szCs w:val="28"/>
              </w:rPr>
              <w:instrText>王宇</w:instrText>
            </w:r>
            <w:r w:rsidRPr="00891819">
              <w:rPr>
                <w:rFonts w:hint="eastAsia"/>
                <w:color w:val="FF0000"/>
                <w:szCs w:val="28"/>
              </w:rPr>
              <w:instrText>"},{"literal":"</w:instrText>
            </w:r>
            <w:r w:rsidRPr="00891819">
              <w:rPr>
                <w:rFonts w:hint="eastAsia"/>
                <w:color w:val="FF0000"/>
                <w:szCs w:val="28"/>
              </w:rPr>
              <w:instrText>来源</w:instrText>
            </w:r>
            <w:r w:rsidRPr="00891819">
              <w:rPr>
                <w:rFonts w:hint="eastAsia"/>
                <w:color w:val="FF0000"/>
                <w:szCs w:val="28"/>
              </w:rPr>
              <w:instrText>"},{"literal":"</w:instrText>
            </w:r>
            <w:r w:rsidRPr="00891819">
              <w:rPr>
                <w:rFonts w:hint="eastAsia"/>
                <w:color w:val="FF0000"/>
                <w:szCs w:val="28"/>
              </w:rPr>
              <w:instrText>高保兴</w:instrText>
            </w:r>
            <w:r w:rsidRPr="00891819">
              <w:rPr>
                <w:rFonts w:hint="eastAsia"/>
                <w:color w:val="FF0000"/>
                <w:szCs w:val="28"/>
              </w:rPr>
              <w:instrText>"},{"literal":"</w:instrText>
            </w:r>
            <w:r w:rsidRPr="00891819">
              <w:rPr>
                <w:rFonts w:hint="eastAsia"/>
                <w:color w:val="FF0000"/>
                <w:szCs w:val="28"/>
              </w:rPr>
              <w:instrText>乔晓春</w:instrText>
            </w:r>
            <w:r w:rsidRPr="00891819">
              <w:rPr>
                <w:rFonts w:hint="eastAsia"/>
                <w:color w:val="FF0000"/>
                <w:szCs w:val="28"/>
              </w:rPr>
              <w:instrText>"}],"issued":{"date-parts":[["2011"]]}}}],"schema":"https://github.com/citation-style-</w:instrText>
            </w:r>
            <w:r w:rsidRPr="00891819">
              <w:rPr>
                <w:color w:val="FF0000"/>
                <w:szCs w:val="28"/>
              </w:rPr>
              <w:instrText xml:space="preserve">language/schema/raw/master/csl-citation.json"} </w:instrText>
            </w:r>
            <w:r w:rsidRPr="00891819">
              <w:rPr>
                <w:color w:val="FF0000"/>
                <w:szCs w:val="28"/>
              </w:rPr>
              <w:fldChar w:fldCharType="separate"/>
            </w:r>
            <w:r w:rsidR="003D2B69" w:rsidRPr="00891819">
              <w:rPr>
                <w:rFonts w:hint="eastAsia"/>
                <w:color w:val="FF0000"/>
                <w:szCs w:val="28"/>
              </w:rPr>
              <w:t>史从戎等</w:t>
            </w:r>
            <w:r w:rsidR="003D2B69" w:rsidRPr="00891819">
              <w:rPr>
                <w:rFonts w:hint="eastAsia"/>
                <w:color w:val="FF0000"/>
                <w:szCs w:val="28"/>
              </w:rPr>
              <w:t>(</w:t>
            </w:r>
            <w:r w:rsidR="003D2B69" w:rsidRPr="00545B57">
              <w:rPr>
                <w:rStyle w:val="innerzoteroCitation"/>
                <w:rFonts w:hint="eastAsia"/>
              </w:rPr>
              <w:t>2011</w:t>
            </w:r>
            <w:r w:rsidR="003D2B69" w:rsidRPr="00891819">
              <w:rPr>
                <w:rFonts w:hint="eastAsia"/>
                <w:color w:val="FF0000"/>
                <w:szCs w:val="28"/>
              </w:rPr>
              <w:t>)</w:t>
            </w:r>
            <w:r w:rsidRPr="00891819">
              <w:rPr>
                <w:color w:val="FF0000"/>
                <w:szCs w:val="28"/>
              </w:rPr>
              <w:fldChar w:fldCharType="end"/>
            </w:r>
            <w:r w:rsidRPr="00891819">
              <w:rPr>
                <w:color w:val="FF0000"/>
                <w:szCs w:val="28"/>
              </w:rPr>
              <w:t>1</w:t>
            </w:r>
            <w:r w:rsidRPr="00891819">
              <w:rPr>
                <w:rFonts w:hint="eastAsia"/>
                <w:color w:val="FF0000"/>
                <w:szCs w:val="28"/>
              </w:rPr>
              <w:t>篇</w:t>
            </w:r>
            <w:r w:rsidRPr="00891819">
              <w:rPr>
                <w:rFonts w:hint="eastAsia"/>
                <w:szCs w:val="28"/>
              </w:rPr>
              <w:t>,</w:t>
            </w:r>
            <w:r w:rsidRPr="00891819">
              <w:rPr>
                <w:szCs w:val="28"/>
              </w:rPr>
              <w:t xml:space="preserve"> </w:t>
            </w:r>
            <w:r w:rsidRPr="00891819">
              <w:rPr>
                <w:szCs w:val="28"/>
              </w:rPr>
              <w:fldChar w:fldCharType="begin"/>
            </w:r>
            <w:r w:rsidRPr="00891819">
              <w:rPr>
                <w:szCs w:val="28"/>
              </w:rPr>
              <w:instrText xml:space="preserve"> ADDIN ZOTERO_ITEM CSL_CITATION {"citationID":"liz2J5cN","properties":{"custom":"Radloff (1991)","formattedCitation":"Radloff (1991)","plainCitation":"Radloff (1991)","noteIndex":0},"citationItems":[{"id":541,"uris":["http://zotero.org/users/local/eoP0LvSC/items/8JTZL3RZ"],"itemData":{"id":541,"type":"article-journal","container-title":"Journal of Youth and Adolescence","DOI":"10.1007/BF01537606","ISSN":"0047-2891, 1573-6601","issue":"2","journalAbbreviation":"J Youth Adolescence","language":"en","page":"149-166","source":"DOI.org (Crossref)","title":"The use of the Center for Epidemiologic Studies Depression Scale in adolescents and young adults","volume":"20","author":[{"family":"Radloff","given":"Lenore Sawyer"}],"issued":{"date-parts":[["1991",4]]}}}],"schema":"https://github.com/citation-style-language/schema/raw/master/csl-citation.json"} </w:instrText>
            </w:r>
            <w:r w:rsidRPr="00891819">
              <w:rPr>
                <w:szCs w:val="28"/>
              </w:rPr>
              <w:fldChar w:fldCharType="separate"/>
            </w:r>
            <w:r w:rsidR="003D2B69" w:rsidRPr="00891819">
              <w:rPr>
                <w:szCs w:val="28"/>
              </w:rPr>
              <w:t>Radloff (</w:t>
            </w:r>
            <w:r w:rsidR="003D2B69" w:rsidRPr="00545B57">
              <w:rPr>
                <w:rStyle w:val="innerzoteroCitation"/>
              </w:rPr>
              <w:t>1991</w:t>
            </w:r>
            <w:r w:rsidR="003D2B69" w:rsidRPr="00891819">
              <w:rPr>
                <w:szCs w:val="28"/>
              </w:rPr>
              <w:t>)</w:t>
            </w:r>
            <w:r w:rsidRPr="00891819">
              <w:rPr>
                <w:szCs w:val="28"/>
              </w:rPr>
              <w:fldChar w:fldCharType="end"/>
            </w:r>
            <w:r w:rsidRPr="00891819">
              <w:rPr>
                <w:szCs w:val="28"/>
              </w:rPr>
              <w:t>1</w:t>
            </w:r>
            <w:r w:rsidRPr="00891819">
              <w:rPr>
                <w:rFonts w:hint="eastAsia"/>
                <w:szCs w:val="28"/>
              </w:rPr>
              <w:t>篇</w:t>
            </w:r>
            <w:r w:rsidRPr="00891819">
              <w:rPr>
                <w:rFonts w:hint="eastAsia"/>
                <w:szCs w:val="28"/>
              </w:rPr>
              <w:t>,</w:t>
            </w:r>
            <w:r w:rsidRPr="00891819">
              <w:rPr>
                <w:szCs w:val="28"/>
              </w:rPr>
              <w:t xml:space="preserve"> </w:t>
            </w:r>
            <w:r w:rsidRPr="00891819">
              <w:rPr>
                <w:szCs w:val="28"/>
              </w:rPr>
              <w:fldChar w:fldCharType="begin"/>
            </w:r>
            <w:r w:rsidRPr="00891819">
              <w:rPr>
                <w:rFonts w:hint="eastAsia"/>
                <w:szCs w:val="28"/>
              </w:rPr>
              <w:instrText xml:space="preserve"> ADDIN ZOTERO_ITEM CSL_CITATION {"citationID":"5lWSbep2","properties":{"custom":"</w:instrText>
            </w:r>
            <w:r w:rsidRPr="00891819">
              <w:rPr>
                <w:rFonts w:hint="eastAsia"/>
                <w:szCs w:val="28"/>
              </w:rPr>
              <w:instrText>戴晓阳</w:instrText>
            </w:r>
            <w:r w:rsidRPr="00891819">
              <w:rPr>
                <w:rFonts w:hint="eastAsia"/>
                <w:szCs w:val="28"/>
              </w:rPr>
              <w:instrText>(2010)","formattedCitation":"</w:instrText>
            </w:r>
            <w:r w:rsidRPr="00891819">
              <w:rPr>
                <w:rFonts w:hint="eastAsia"/>
                <w:szCs w:val="28"/>
              </w:rPr>
              <w:instrText>戴晓阳</w:instrText>
            </w:r>
            <w:r w:rsidRPr="00891819">
              <w:rPr>
                <w:rFonts w:hint="eastAsia"/>
                <w:szCs w:val="28"/>
              </w:rPr>
              <w:instrText>(2010)","plainCitation":"</w:instrText>
            </w:r>
            <w:r w:rsidRPr="00891819">
              <w:rPr>
                <w:rFonts w:hint="eastAsia"/>
                <w:szCs w:val="28"/>
              </w:rPr>
              <w:instrText>戴晓阳</w:instrText>
            </w:r>
            <w:r w:rsidRPr="00891819">
              <w:rPr>
                <w:rFonts w:hint="eastAsia"/>
                <w:szCs w:val="28"/>
              </w:rPr>
              <w:instrText>(2010)","noteIndex":0},"citationItems":[{"id":167,"uris":["http://zotero.org/users/local/eoP0LvSC/items/BZQNEMVU"],"itemData":{"id":167,"type":"book","event-place":"</w:instrText>
            </w:r>
            <w:r w:rsidRPr="00891819">
              <w:rPr>
                <w:rFonts w:hint="eastAsia"/>
                <w:szCs w:val="28"/>
              </w:rPr>
              <w:instrText>北京</w:instrText>
            </w:r>
            <w:r w:rsidRPr="00891819">
              <w:rPr>
                <w:rFonts w:hint="eastAsia"/>
                <w:szCs w:val="28"/>
              </w:rPr>
              <w:instrText>","publisher":"</w:instrText>
            </w:r>
            <w:r w:rsidRPr="00891819">
              <w:rPr>
                <w:rFonts w:hint="eastAsia"/>
                <w:szCs w:val="28"/>
              </w:rPr>
              <w:instrText>人民军医出版社</w:instrText>
            </w:r>
            <w:r w:rsidRPr="00891819">
              <w:rPr>
                <w:rFonts w:hint="eastAsia"/>
                <w:szCs w:val="28"/>
              </w:rPr>
              <w:instrText>","publisher-place":"</w:instrText>
            </w:r>
            <w:r w:rsidRPr="00891819">
              <w:rPr>
                <w:rFonts w:hint="eastAsia"/>
                <w:szCs w:val="28"/>
              </w:rPr>
              <w:instrText>北京</w:instrText>
            </w:r>
            <w:r w:rsidRPr="00891819">
              <w:rPr>
                <w:rFonts w:hint="eastAsia"/>
                <w:szCs w:val="28"/>
              </w:rPr>
              <w:instrText>","title":"</w:instrText>
            </w:r>
            <w:r w:rsidRPr="00891819">
              <w:rPr>
                <w:rFonts w:hint="eastAsia"/>
                <w:szCs w:val="28"/>
              </w:rPr>
              <w:instrText>常用心理评估量表手册</w:instrText>
            </w:r>
            <w:r w:rsidRPr="00891819">
              <w:rPr>
                <w:rFonts w:hint="eastAsia"/>
                <w:szCs w:val="28"/>
              </w:rPr>
              <w:instrText>","author":[{"literal":"</w:instrText>
            </w:r>
            <w:r w:rsidRPr="00891819">
              <w:rPr>
                <w:rFonts w:hint="eastAsia"/>
                <w:szCs w:val="28"/>
              </w:rPr>
              <w:instrText>戴晓阳</w:instrText>
            </w:r>
            <w:r w:rsidRPr="00891819">
              <w:rPr>
                <w:rFonts w:hint="eastAsia"/>
                <w:szCs w:val="28"/>
              </w:rPr>
              <w:instrText>"}],"issued":{"date-parts":[["2010"]]}}}],"schema":"https://github.com/citation-style-language/schema/raw/</w:instrText>
            </w:r>
            <w:r w:rsidRPr="00891819">
              <w:rPr>
                <w:szCs w:val="28"/>
              </w:rPr>
              <w:instrText xml:space="preserve">master/csl-citation.json"} </w:instrText>
            </w:r>
            <w:r w:rsidRPr="00891819">
              <w:rPr>
                <w:szCs w:val="28"/>
              </w:rPr>
              <w:fldChar w:fldCharType="separate"/>
            </w:r>
            <w:r w:rsidR="003D2B69" w:rsidRPr="00891819">
              <w:rPr>
                <w:rFonts w:hint="eastAsia"/>
                <w:szCs w:val="28"/>
              </w:rPr>
              <w:t>戴晓阳</w:t>
            </w:r>
            <w:r w:rsidR="003D2B69" w:rsidRPr="00891819">
              <w:rPr>
                <w:rFonts w:hint="eastAsia"/>
                <w:szCs w:val="28"/>
              </w:rPr>
              <w:t>(</w:t>
            </w:r>
            <w:r w:rsidR="003D2B69" w:rsidRPr="00545B57">
              <w:rPr>
                <w:rStyle w:val="innerzoteroCitation"/>
                <w:rFonts w:hint="eastAsia"/>
              </w:rPr>
              <w:t>2010</w:t>
            </w:r>
            <w:r w:rsidR="003D2B69" w:rsidRPr="00891819">
              <w:rPr>
                <w:rFonts w:hint="eastAsia"/>
                <w:szCs w:val="28"/>
              </w:rPr>
              <w:t>)</w:t>
            </w:r>
            <w:r w:rsidRPr="00891819">
              <w:rPr>
                <w:szCs w:val="28"/>
              </w:rPr>
              <w:fldChar w:fldCharType="end"/>
            </w:r>
            <w:r w:rsidRPr="00891819">
              <w:rPr>
                <w:szCs w:val="28"/>
              </w:rPr>
              <w:t>2</w:t>
            </w:r>
            <w:r w:rsidRPr="00891819">
              <w:rPr>
                <w:rFonts w:hint="eastAsia"/>
                <w:szCs w:val="28"/>
              </w:rPr>
              <w:t>篇</w:t>
            </w:r>
            <w:r w:rsidRPr="00891819">
              <w:rPr>
                <w:rFonts w:hint="eastAsia"/>
                <w:szCs w:val="28"/>
              </w:rPr>
              <w:t>,</w:t>
            </w:r>
            <w:r w:rsidRPr="00891819">
              <w:rPr>
                <w:szCs w:val="28"/>
              </w:rPr>
              <w:t xml:space="preserve"> </w:t>
            </w:r>
            <w:r w:rsidRPr="00891819">
              <w:rPr>
                <w:szCs w:val="28"/>
              </w:rPr>
              <w:fldChar w:fldCharType="begin"/>
            </w:r>
            <w:r w:rsidRPr="00891819">
              <w:rPr>
                <w:rFonts w:hint="eastAsia"/>
                <w:szCs w:val="28"/>
              </w:rPr>
              <w:instrText xml:space="preserve"> ADDIN ZOTERO_ITEM CSL_CITATION {"citationID":"vksTuHsE","properties":{"custom":"</w:instrText>
            </w:r>
            <w:r w:rsidRPr="00891819">
              <w:rPr>
                <w:rFonts w:hint="eastAsia"/>
                <w:szCs w:val="28"/>
              </w:rPr>
              <w:instrText>张作记</w:instrText>
            </w:r>
            <w:r w:rsidRPr="00891819">
              <w:rPr>
                <w:rFonts w:hint="eastAsia"/>
                <w:szCs w:val="28"/>
              </w:rPr>
              <w:instrText>(2005)","formattedCitation":"</w:instrText>
            </w:r>
            <w:r w:rsidRPr="00891819">
              <w:rPr>
                <w:rFonts w:hint="eastAsia"/>
                <w:szCs w:val="28"/>
              </w:rPr>
              <w:instrText>张作记</w:instrText>
            </w:r>
            <w:r w:rsidRPr="00891819">
              <w:rPr>
                <w:rFonts w:hint="eastAsia"/>
                <w:szCs w:val="28"/>
              </w:rPr>
              <w:instrText>(2005)","plainCitation":"</w:instrText>
            </w:r>
            <w:r w:rsidRPr="00891819">
              <w:rPr>
                <w:rFonts w:hint="eastAsia"/>
                <w:szCs w:val="28"/>
              </w:rPr>
              <w:instrText>张作记</w:instrText>
            </w:r>
            <w:r w:rsidRPr="00891819">
              <w:rPr>
                <w:rFonts w:hint="eastAsia"/>
                <w:szCs w:val="28"/>
              </w:rPr>
              <w:instrText>(2005)","noteIndex":0},"citationItems":[{"id":109,"uris":["http://zotero.org/users/local/eoP0LvSC/items/FFQCHBN7"],"itemData":{"id":109,"type":"book","event-place":"</w:instrText>
            </w:r>
            <w:r w:rsidRPr="00891819">
              <w:rPr>
                <w:rFonts w:hint="eastAsia"/>
                <w:szCs w:val="28"/>
              </w:rPr>
              <w:instrText>北京</w:instrText>
            </w:r>
            <w:r w:rsidRPr="00891819">
              <w:rPr>
                <w:rFonts w:hint="eastAsia"/>
                <w:szCs w:val="28"/>
              </w:rPr>
              <w:instrText>","publisher":"</w:instrText>
            </w:r>
            <w:r w:rsidRPr="00891819">
              <w:rPr>
                <w:rFonts w:hint="eastAsia"/>
                <w:szCs w:val="28"/>
              </w:rPr>
              <w:instrText>中华电子音像出版社</w:instrText>
            </w:r>
            <w:r w:rsidRPr="00891819">
              <w:rPr>
                <w:rFonts w:hint="eastAsia"/>
                <w:szCs w:val="28"/>
              </w:rPr>
              <w:instrText>","publisher-place":"</w:instrText>
            </w:r>
            <w:r w:rsidRPr="00891819">
              <w:rPr>
                <w:rFonts w:hint="eastAsia"/>
                <w:szCs w:val="28"/>
              </w:rPr>
              <w:instrText>北京</w:instrText>
            </w:r>
            <w:r w:rsidRPr="00891819">
              <w:rPr>
                <w:rFonts w:hint="eastAsia"/>
                <w:szCs w:val="28"/>
              </w:rPr>
              <w:instrText>","title":"</w:instrText>
            </w:r>
            <w:r w:rsidRPr="00891819">
              <w:rPr>
                <w:rFonts w:hint="eastAsia"/>
                <w:szCs w:val="28"/>
              </w:rPr>
              <w:instrText>行为医学量表手册</w:instrText>
            </w:r>
            <w:r w:rsidRPr="00891819">
              <w:rPr>
                <w:rFonts w:hint="eastAsia"/>
                <w:szCs w:val="28"/>
              </w:rPr>
              <w:instrText>","author":[{"literal":"</w:instrText>
            </w:r>
            <w:r w:rsidRPr="00891819">
              <w:rPr>
                <w:rFonts w:hint="eastAsia"/>
                <w:szCs w:val="28"/>
              </w:rPr>
              <w:instrText>张作记</w:instrText>
            </w:r>
            <w:r w:rsidRPr="00891819">
              <w:rPr>
                <w:rFonts w:hint="eastAsia"/>
                <w:szCs w:val="28"/>
              </w:rPr>
              <w:instrText>"}],"issued":{"date-parts":[["2005"]]}}}],"schema":"https://github.com/citation-style-language/schema/raw/</w:instrText>
            </w:r>
            <w:r w:rsidRPr="00891819">
              <w:rPr>
                <w:szCs w:val="28"/>
              </w:rPr>
              <w:instrText xml:space="preserve">master/csl-citation.json"} </w:instrText>
            </w:r>
            <w:r w:rsidRPr="00891819">
              <w:rPr>
                <w:szCs w:val="28"/>
              </w:rPr>
              <w:fldChar w:fldCharType="separate"/>
            </w:r>
            <w:r w:rsidR="003D2B69" w:rsidRPr="00891819">
              <w:rPr>
                <w:rFonts w:hint="eastAsia"/>
                <w:szCs w:val="28"/>
              </w:rPr>
              <w:t>张作记</w:t>
            </w:r>
            <w:r w:rsidR="003D2B69" w:rsidRPr="00891819">
              <w:rPr>
                <w:rFonts w:hint="eastAsia"/>
                <w:szCs w:val="28"/>
              </w:rPr>
              <w:t>(</w:t>
            </w:r>
            <w:r w:rsidR="003D2B69" w:rsidRPr="00545B57">
              <w:rPr>
                <w:rStyle w:val="innerzoteroCitation"/>
                <w:rFonts w:hint="eastAsia"/>
              </w:rPr>
              <w:t>2005</w:t>
            </w:r>
            <w:r w:rsidR="003D2B69" w:rsidRPr="00891819">
              <w:rPr>
                <w:rFonts w:hint="eastAsia"/>
                <w:szCs w:val="28"/>
              </w:rPr>
              <w:t>)</w:t>
            </w:r>
            <w:r w:rsidRPr="00891819">
              <w:rPr>
                <w:szCs w:val="28"/>
              </w:rPr>
              <w:fldChar w:fldCharType="end"/>
            </w:r>
            <w:r w:rsidRPr="00891819">
              <w:rPr>
                <w:szCs w:val="28"/>
              </w:rPr>
              <w:t>1</w:t>
            </w:r>
            <w:r w:rsidRPr="00891819">
              <w:rPr>
                <w:rFonts w:hint="eastAsia"/>
                <w:szCs w:val="28"/>
              </w:rPr>
              <w:t>篇</w:t>
            </w:r>
            <w:r w:rsidRPr="00891819">
              <w:rPr>
                <w:rFonts w:hint="eastAsia"/>
                <w:szCs w:val="28"/>
              </w:rPr>
              <w:t>,</w:t>
            </w:r>
            <w:r w:rsidRPr="00891819">
              <w:rPr>
                <w:szCs w:val="28"/>
              </w:rPr>
              <w:t xml:space="preserve"> </w:t>
            </w:r>
            <w:r w:rsidRPr="00891819">
              <w:rPr>
                <w:szCs w:val="28"/>
              </w:rPr>
              <w:fldChar w:fldCharType="begin"/>
            </w:r>
            <w:r w:rsidRPr="00891819">
              <w:rPr>
                <w:rFonts w:hint="eastAsia"/>
                <w:szCs w:val="28"/>
              </w:rPr>
              <w:instrText xml:space="preserve"> ADDIN ZOTERO_ITEM CSL_CITATION {"citationID":"EsIzPU1I","properties":{"custom":"</w:instrText>
            </w:r>
            <w:r w:rsidRPr="00891819">
              <w:rPr>
                <w:rFonts w:hint="eastAsia"/>
                <w:szCs w:val="28"/>
              </w:rPr>
              <w:instrText>章婕等</w:instrText>
            </w:r>
            <w:r w:rsidRPr="00891819">
              <w:rPr>
                <w:rFonts w:hint="eastAsia"/>
                <w:szCs w:val="28"/>
              </w:rPr>
              <w:instrText>(2010)","formattedCitation":"</w:instrText>
            </w:r>
            <w:r w:rsidRPr="00891819">
              <w:rPr>
                <w:rFonts w:hint="eastAsia"/>
                <w:szCs w:val="28"/>
              </w:rPr>
              <w:instrText>章婕等</w:instrText>
            </w:r>
            <w:r w:rsidRPr="00891819">
              <w:rPr>
                <w:rFonts w:hint="eastAsia"/>
                <w:szCs w:val="28"/>
              </w:rPr>
              <w:instrText>(2010)","plainCitation":"</w:instrText>
            </w:r>
            <w:r w:rsidRPr="00891819">
              <w:rPr>
                <w:rFonts w:hint="eastAsia"/>
                <w:szCs w:val="28"/>
              </w:rPr>
              <w:instrText>章婕等</w:instrText>
            </w:r>
            <w:r w:rsidRPr="00891819">
              <w:rPr>
                <w:rFonts w:hint="eastAsia"/>
                <w:szCs w:val="28"/>
              </w:rPr>
              <w:instrText>(2010)","noteIndex":0},"citationItems":[{"id":544,"uris":["http://zotero.org/users/local/eoP0LvSC/items/87AJ6PD2"],"itemData":{"id":544,"type":"article-journal","abstract":"</w:instrText>
            </w:r>
            <w:r w:rsidRPr="00891819">
              <w:rPr>
                <w:rFonts w:hint="eastAsia"/>
                <w:szCs w:val="28"/>
              </w:rPr>
              <w:instrText>目的</w:instrText>
            </w:r>
            <w:r w:rsidRPr="00891819">
              <w:rPr>
                <w:rFonts w:hint="eastAsia"/>
                <w:szCs w:val="28"/>
              </w:rPr>
              <w:instrText>:</w:instrText>
            </w:r>
            <w:r w:rsidRPr="00891819">
              <w:rPr>
                <w:rFonts w:hint="eastAsia"/>
                <w:szCs w:val="28"/>
              </w:rPr>
              <w:instrText>验证流调中心抑郁量表</w:instrText>
            </w:r>
            <w:r w:rsidRPr="00891819">
              <w:rPr>
                <w:rFonts w:hint="eastAsia"/>
                <w:szCs w:val="28"/>
              </w:rPr>
              <w:instrText>(The Center for Epidemiological Studies Depression Scale,CES-D)</w:instrText>
            </w:r>
            <w:r w:rsidRPr="00891819">
              <w:rPr>
                <w:rFonts w:hint="eastAsia"/>
                <w:szCs w:val="28"/>
              </w:rPr>
              <w:instrText>在我国城市人群中不同年龄组的适用性</w:instrText>
            </w:r>
            <w:r w:rsidRPr="00891819">
              <w:rPr>
                <w:rFonts w:hint="eastAsia"/>
                <w:szCs w:val="28"/>
              </w:rPr>
              <w:instrText>,</w:instrText>
            </w:r>
            <w:r w:rsidRPr="00891819">
              <w:rPr>
                <w:rFonts w:hint="eastAsia"/>
                <w:szCs w:val="28"/>
              </w:rPr>
              <w:instrText>并建立各年龄组常模。方法</w:instrText>
            </w:r>
            <w:r w:rsidRPr="00891819">
              <w:rPr>
                <w:rFonts w:hint="eastAsia"/>
                <w:szCs w:val="28"/>
              </w:rPr>
              <w:instrText>:</w:instrText>
            </w:r>
            <w:r w:rsidRPr="00891819">
              <w:rPr>
                <w:rFonts w:hint="eastAsia"/>
                <w:szCs w:val="28"/>
              </w:rPr>
              <w:instrText>采用横断面研究方法</w:instrText>
            </w:r>
            <w:r w:rsidRPr="00891819">
              <w:rPr>
                <w:rFonts w:hint="eastAsia"/>
                <w:szCs w:val="28"/>
              </w:rPr>
              <w:instrText>,</w:instrText>
            </w:r>
            <w:r w:rsidRPr="00891819">
              <w:rPr>
                <w:rFonts w:hint="eastAsia"/>
                <w:szCs w:val="28"/>
              </w:rPr>
              <w:instrText>在全国</w:instrText>
            </w:r>
            <w:r w:rsidRPr="00891819">
              <w:rPr>
                <w:rFonts w:hint="eastAsia"/>
                <w:szCs w:val="28"/>
              </w:rPr>
              <w:instrText>21</w:instrText>
            </w:r>
            <w:r w:rsidRPr="00891819">
              <w:rPr>
                <w:rFonts w:hint="eastAsia"/>
                <w:szCs w:val="28"/>
              </w:rPr>
              <w:instrText>省</w:instrText>
            </w:r>
            <w:r w:rsidRPr="00891819">
              <w:rPr>
                <w:rFonts w:hint="eastAsia"/>
                <w:szCs w:val="28"/>
              </w:rPr>
              <w:instrText>39</w:instrText>
            </w:r>
            <w:r w:rsidRPr="00891819">
              <w:rPr>
                <w:rFonts w:hint="eastAsia"/>
                <w:szCs w:val="28"/>
              </w:rPr>
              <w:instrText>座城市收集普通人群样本</w:instrText>
            </w:r>
            <w:r w:rsidRPr="00891819">
              <w:rPr>
                <w:rFonts w:hint="eastAsia"/>
                <w:szCs w:val="28"/>
              </w:rPr>
              <w:instrText>16047</w:instrText>
            </w:r>
            <w:r w:rsidRPr="00891819">
              <w:rPr>
                <w:rFonts w:hint="eastAsia"/>
                <w:szCs w:val="28"/>
              </w:rPr>
              <w:instrText>名</w:instrText>
            </w:r>
            <w:r w:rsidRPr="00891819">
              <w:rPr>
                <w:rFonts w:hint="eastAsia"/>
                <w:szCs w:val="28"/>
              </w:rPr>
              <w:instrText>[</w:instrText>
            </w:r>
            <w:r w:rsidRPr="00891819">
              <w:rPr>
                <w:rFonts w:hint="eastAsia"/>
                <w:szCs w:val="28"/>
              </w:rPr>
              <w:instrText>年龄</w:instrText>
            </w:r>
            <w:r w:rsidRPr="00891819">
              <w:rPr>
                <w:rFonts w:hint="eastAsia"/>
                <w:szCs w:val="28"/>
              </w:rPr>
              <w:instrText>11</w:instrText>
            </w:r>
            <w:r w:rsidRPr="00891819">
              <w:rPr>
                <w:rFonts w:hint="eastAsia"/>
                <w:szCs w:val="28"/>
              </w:rPr>
              <w:instrText>～</w:instrText>
            </w:r>
            <w:r w:rsidRPr="00891819">
              <w:rPr>
                <w:rFonts w:hint="eastAsia"/>
                <w:szCs w:val="28"/>
              </w:rPr>
              <w:instrText>100</w:instrText>
            </w:r>
            <w:r w:rsidRPr="00891819">
              <w:rPr>
                <w:rFonts w:hint="eastAsia"/>
                <w:szCs w:val="28"/>
              </w:rPr>
              <w:instrText>岁</w:instrText>
            </w:r>
            <w:r w:rsidRPr="00891819">
              <w:rPr>
                <w:rFonts w:hint="eastAsia"/>
                <w:szCs w:val="28"/>
              </w:rPr>
              <w:instrText>,</w:instrText>
            </w:r>
            <w:r w:rsidRPr="00891819">
              <w:rPr>
                <w:rFonts w:hint="eastAsia"/>
                <w:szCs w:val="28"/>
              </w:rPr>
              <w:instrText>平均</w:instrText>
            </w:r>
            <w:r w:rsidRPr="00891819">
              <w:rPr>
                <w:rFonts w:hint="eastAsia"/>
                <w:szCs w:val="28"/>
              </w:rPr>
              <w:instrText>(37.7</w:instrText>
            </w:r>
            <w:r w:rsidRPr="00891819">
              <w:rPr>
                <w:rFonts w:hint="eastAsia"/>
                <w:szCs w:val="28"/>
              </w:rPr>
              <w:instrText>±</w:instrText>
            </w:r>
            <w:r w:rsidRPr="00891819">
              <w:rPr>
                <w:rFonts w:hint="eastAsia"/>
                <w:szCs w:val="28"/>
              </w:rPr>
              <w:instrText>21.3)</w:instrText>
            </w:r>
            <w:r w:rsidRPr="00891819">
              <w:rPr>
                <w:rFonts w:hint="eastAsia"/>
                <w:szCs w:val="28"/>
              </w:rPr>
              <w:instrText>岁</w:instrText>
            </w:r>
            <w:r w:rsidRPr="00891819">
              <w:rPr>
                <w:rFonts w:hint="eastAsia"/>
                <w:szCs w:val="28"/>
              </w:rPr>
              <w:instrText>]</w:instrText>
            </w:r>
            <w:r w:rsidRPr="00891819">
              <w:rPr>
                <w:rFonts w:hint="eastAsia"/>
                <w:szCs w:val="28"/>
              </w:rPr>
              <w:instrText>以建立常模</w:instrText>
            </w:r>
            <w:r w:rsidRPr="00891819">
              <w:rPr>
                <w:rFonts w:hint="eastAsia"/>
                <w:szCs w:val="28"/>
              </w:rPr>
              <w:instrText>,</w:instrText>
            </w:r>
            <w:r w:rsidRPr="00891819">
              <w:rPr>
                <w:rFonts w:hint="eastAsia"/>
                <w:szCs w:val="28"/>
              </w:rPr>
              <w:instrText>在</w:instrText>
            </w:r>
            <w:r w:rsidRPr="00891819">
              <w:rPr>
                <w:rFonts w:hint="eastAsia"/>
                <w:szCs w:val="28"/>
              </w:rPr>
              <w:instrText>4</w:instrText>
            </w:r>
            <w:r w:rsidRPr="00891819">
              <w:rPr>
                <w:rFonts w:hint="eastAsia"/>
                <w:szCs w:val="28"/>
              </w:rPr>
              <w:instrText>个城市的精神科门诊与住院病人中选取病人样本</w:instrText>
            </w:r>
            <w:r w:rsidRPr="00891819">
              <w:rPr>
                <w:rFonts w:hint="eastAsia"/>
                <w:szCs w:val="28"/>
              </w:rPr>
              <w:instrText>349</w:instrText>
            </w:r>
            <w:r w:rsidRPr="00891819">
              <w:rPr>
                <w:rFonts w:hint="eastAsia"/>
                <w:szCs w:val="28"/>
              </w:rPr>
              <w:instrText>名</w:instrText>
            </w:r>
            <w:r w:rsidRPr="00891819">
              <w:rPr>
                <w:rFonts w:hint="eastAsia"/>
                <w:szCs w:val="28"/>
              </w:rPr>
              <w:instrText>[</w:instrText>
            </w:r>
            <w:r w:rsidRPr="00891819">
              <w:rPr>
                <w:rFonts w:hint="eastAsia"/>
                <w:szCs w:val="28"/>
              </w:rPr>
              <w:instrText>年龄</w:instrText>
            </w:r>
            <w:r w:rsidRPr="00891819">
              <w:rPr>
                <w:rFonts w:hint="eastAsia"/>
                <w:szCs w:val="28"/>
              </w:rPr>
              <w:instrText>16</w:instrText>
            </w:r>
            <w:r w:rsidRPr="00891819">
              <w:rPr>
                <w:rFonts w:hint="eastAsia"/>
                <w:szCs w:val="28"/>
              </w:rPr>
              <w:instrText>～</w:instrText>
            </w:r>
            <w:r w:rsidRPr="00891819">
              <w:rPr>
                <w:rFonts w:hint="eastAsia"/>
                <w:szCs w:val="28"/>
              </w:rPr>
              <w:instrText>81</w:instrText>
            </w:r>
            <w:r w:rsidRPr="00891819">
              <w:rPr>
                <w:rFonts w:hint="eastAsia"/>
                <w:szCs w:val="28"/>
              </w:rPr>
              <w:instrText>岁</w:instrText>
            </w:r>
            <w:r w:rsidRPr="00891819">
              <w:rPr>
                <w:rFonts w:hint="eastAsia"/>
                <w:szCs w:val="28"/>
              </w:rPr>
              <w:instrText>,</w:instrText>
            </w:r>
            <w:r w:rsidRPr="00891819">
              <w:rPr>
                <w:rFonts w:hint="eastAsia"/>
                <w:szCs w:val="28"/>
              </w:rPr>
              <w:instrText>平均</w:instrText>
            </w:r>
            <w:r w:rsidRPr="00891819">
              <w:rPr>
                <w:rFonts w:hint="eastAsia"/>
                <w:szCs w:val="28"/>
              </w:rPr>
              <w:instrText>(32.0</w:instrText>
            </w:r>
            <w:r w:rsidRPr="00891819">
              <w:rPr>
                <w:rFonts w:hint="eastAsia"/>
                <w:szCs w:val="28"/>
              </w:rPr>
              <w:instrText>±</w:instrText>
            </w:r>
            <w:r w:rsidRPr="00891819">
              <w:rPr>
                <w:rFonts w:hint="eastAsia"/>
                <w:szCs w:val="28"/>
              </w:rPr>
              <w:instrText>12.1)</w:instrText>
            </w:r>
            <w:r w:rsidRPr="00891819">
              <w:rPr>
                <w:rFonts w:hint="eastAsia"/>
                <w:szCs w:val="28"/>
              </w:rPr>
              <w:instrText>岁</w:instrText>
            </w:r>
            <w:r w:rsidRPr="00891819">
              <w:rPr>
                <w:rFonts w:hint="eastAsia"/>
                <w:szCs w:val="28"/>
              </w:rPr>
              <w:instrText>]</w:instrText>
            </w:r>
            <w:r w:rsidRPr="00891819">
              <w:rPr>
                <w:rFonts w:hint="eastAsia"/>
                <w:szCs w:val="28"/>
              </w:rPr>
              <w:instrText>以检验效标效度。从普通人群样本中抽取北京、东莞、包头的</w:instrText>
            </w:r>
            <w:r w:rsidRPr="00891819">
              <w:rPr>
                <w:rFonts w:hint="eastAsia"/>
                <w:szCs w:val="28"/>
              </w:rPr>
              <w:instrText>199</w:instrText>
            </w:r>
            <w:r w:rsidRPr="00891819">
              <w:rPr>
                <w:rFonts w:hint="eastAsia"/>
                <w:szCs w:val="28"/>
              </w:rPr>
              <w:instrText>名企业职工、</w:instrText>
            </w:r>
            <w:r w:rsidRPr="00891819">
              <w:rPr>
                <w:rFonts w:hint="eastAsia"/>
                <w:szCs w:val="28"/>
              </w:rPr>
              <w:instrText>100</w:instrText>
            </w:r>
            <w:r w:rsidRPr="00891819">
              <w:rPr>
                <w:rFonts w:hint="eastAsia"/>
                <w:szCs w:val="28"/>
              </w:rPr>
              <w:instrText>名大学生、</w:instrText>
            </w:r>
            <w:r w:rsidRPr="00891819">
              <w:rPr>
                <w:rFonts w:hint="eastAsia"/>
                <w:szCs w:val="28"/>
              </w:rPr>
              <w:instrText>30</w:instrText>
            </w:r>
            <w:r w:rsidRPr="00891819">
              <w:rPr>
                <w:rFonts w:hint="eastAsia"/>
                <w:szCs w:val="28"/>
              </w:rPr>
              <w:instrText>名教师进行了间隔</w:instrText>
            </w:r>
            <w:r w:rsidRPr="00891819">
              <w:rPr>
                <w:rFonts w:hint="eastAsia"/>
                <w:szCs w:val="28"/>
              </w:rPr>
              <w:instrText>8</w:instrText>
            </w:r>
            <w:r w:rsidRPr="00891819">
              <w:rPr>
                <w:rFonts w:hint="eastAsia"/>
                <w:szCs w:val="28"/>
              </w:rPr>
              <w:instrText>周的重测</w:instrText>
            </w:r>
            <w:r w:rsidRPr="00891819">
              <w:rPr>
                <w:rFonts w:hint="eastAsia"/>
                <w:szCs w:val="28"/>
              </w:rPr>
              <w:instrText>,</w:instrText>
            </w:r>
            <w:r w:rsidRPr="00891819">
              <w:rPr>
                <w:rFonts w:hint="eastAsia"/>
                <w:szCs w:val="28"/>
              </w:rPr>
              <w:instrText>以检验重测信度。结果</w:instrText>
            </w:r>
            <w:r w:rsidRPr="00891819">
              <w:rPr>
                <w:rFonts w:hint="eastAsia"/>
                <w:szCs w:val="28"/>
              </w:rPr>
              <w:instrText>:CES-D</w:instrText>
            </w:r>
            <w:r w:rsidRPr="00891819">
              <w:rPr>
                <w:rFonts w:hint="eastAsia"/>
                <w:szCs w:val="28"/>
              </w:rPr>
              <w:instrText>的</w:instrText>
            </w:r>
            <w:r w:rsidRPr="00891819">
              <w:rPr>
                <w:rFonts w:hint="eastAsia"/>
                <w:szCs w:val="28"/>
              </w:rPr>
              <w:instrText>Cronbach</w:instrText>
            </w:r>
            <w:r w:rsidRPr="00891819">
              <w:rPr>
                <w:rFonts w:hint="eastAsia"/>
                <w:szCs w:val="28"/>
              </w:rPr>
              <w:instrText>α系数为</w:instrText>
            </w:r>
            <w:r w:rsidRPr="00891819">
              <w:rPr>
                <w:rFonts w:hint="eastAsia"/>
                <w:szCs w:val="28"/>
              </w:rPr>
              <w:instrText>0.90,</w:instrText>
            </w:r>
            <w:r w:rsidRPr="00891819">
              <w:rPr>
                <w:rFonts w:hint="eastAsia"/>
                <w:szCs w:val="28"/>
              </w:rPr>
              <w:instrText>各因素的</w:instrText>
            </w:r>
            <w:r w:rsidRPr="00891819">
              <w:rPr>
                <w:rFonts w:hint="eastAsia"/>
                <w:szCs w:val="28"/>
              </w:rPr>
              <w:instrText>Cronbach</w:instrText>
            </w:r>
            <w:r w:rsidRPr="00891819">
              <w:rPr>
                <w:rFonts w:hint="eastAsia"/>
                <w:szCs w:val="28"/>
              </w:rPr>
              <w:instrText>α系数为</w:instrText>
            </w:r>
            <w:r w:rsidRPr="00891819">
              <w:rPr>
                <w:rFonts w:hint="eastAsia"/>
                <w:szCs w:val="28"/>
              </w:rPr>
              <w:instrText>0.68</w:instrText>
            </w:r>
            <w:r w:rsidRPr="00891819">
              <w:rPr>
                <w:rFonts w:hint="eastAsia"/>
                <w:szCs w:val="28"/>
              </w:rPr>
              <w:instrText>～</w:instrText>
            </w:r>
            <w:r w:rsidRPr="00891819">
              <w:rPr>
                <w:rFonts w:hint="eastAsia"/>
                <w:szCs w:val="28"/>
              </w:rPr>
              <w:instrText>0.86;</w:instrText>
            </w:r>
            <w:r w:rsidRPr="00891819">
              <w:rPr>
                <w:rFonts w:hint="eastAsia"/>
                <w:szCs w:val="28"/>
              </w:rPr>
              <w:instrText>间隔</w:instrText>
            </w:r>
            <w:r w:rsidRPr="00891819">
              <w:rPr>
                <w:rFonts w:hint="eastAsia"/>
                <w:szCs w:val="28"/>
              </w:rPr>
              <w:instrText>8</w:instrText>
            </w:r>
            <w:r w:rsidRPr="00891819">
              <w:rPr>
                <w:rFonts w:hint="eastAsia"/>
                <w:szCs w:val="28"/>
              </w:rPr>
              <w:instrText>周的重测信度为</w:instrText>
            </w:r>
            <w:r w:rsidRPr="00891819">
              <w:rPr>
                <w:rFonts w:hint="eastAsia"/>
                <w:szCs w:val="28"/>
              </w:rPr>
              <w:instrText>0.49(P&lt;0.01),</w:instrText>
            </w:r>
            <w:r w:rsidRPr="00891819">
              <w:rPr>
                <w:rFonts w:hint="eastAsia"/>
                <w:szCs w:val="28"/>
              </w:rPr>
              <w:instrText>各因素重测相关为</w:instrText>
            </w:r>
            <w:r w:rsidRPr="00891819">
              <w:rPr>
                <w:rFonts w:hint="eastAsia"/>
                <w:szCs w:val="28"/>
              </w:rPr>
              <w:instrText>0.39</w:instrText>
            </w:r>
            <w:r w:rsidRPr="00891819">
              <w:rPr>
                <w:rFonts w:hint="eastAsia"/>
                <w:szCs w:val="28"/>
              </w:rPr>
              <w:instrText>～</w:instrText>
            </w:r>
            <w:r w:rsidRPr="00891819">
              <w:rPr>
                <w:rFonts w:hint="eastAsia"/>
                <w:szCs w:val="28"/>
              </w:rPr>
              <w:instrText>0.51(P&lt;0.01);</w:instrText>
            </w:r>
            <w:r w:rsidRPr="00891819">
              <w:rPr>
                <w:rFonts w:hint="eastAsia"/>
                <w:szCs w:val="28"/>
              </w:rPr>
              <w:instrText>验证性因素分析支持原量表</w:instrText>
            </w:r>
            <w:r w:rsidRPr="00891819">
              <w:rPr>
                <w:rFonts w:hint="eastAsia"/>
                <w:szCs w:val="28"/>
              </w:rPr>
              <w:instrText>4</w:instrText>
            </w:r>
            <w:r w:rsidRPr="00891819">
              <w:rPr>
                <w:rFonts w:hint="eastAsia"/>
                <w:szCs w:val="28"/>
              </w:rPr>
              <w:instrText>因素的结构</w:instrText>
            </w:r>
            <w:r w:rsidRPr="00891819">
              <w:rPr>
                <w:rFonts w:hint="eastAsia"/>
                <w:szCs w:val="28"/>
              </w:rPr>
              <w:instrText>(RMSEA=0.057,CFI=0.976,GFI=0.948);</w:instrText>
            </w:r>
            <w:r w:rsidRPr="00891819">
              <w:rPr>
                <w:rFonts w:hint="eastAsia"/>
                <w:szCs w:val="28"/>
              </w:rPr>
              <w:instrText>心理疾病患者</w:instrText>
            </w:r>
            <w:r w:rsidRPr="00891819">
              <w:rPr>
                <w:rFonts w:hint="eastAsia"/>
                <w:szCs w:val="28"/>
              </w:rPr>
              <w:instrText>CES-D</w:instrText>
            </w:r>
            <w:r w:rsidRPr="00891819">
              <w:rPr>
                <w:rFonts w:hint="eastAsia"/>
                <w:szCs w:val="28"/>
              </w:rPr>
              <w:instrText>得分高于普通人群</w:instrText>
            </w:r>
            <w:r w:rsidRPr="00891819">
              <w:rPr>
                <w:rFonts w:hint="eastAsia"/>
                <w:szCs w:val="28"/>
              </w:rPr>
              <w:instrText>[(21.72</w:instrText>
            </w:r>
            <w:r w:rsidRPr="00891819">
              <w:rPr>
                <w:rFonts w:hint="eastAsia"/>
                <w:szCs w:val="28"/>
              </w:rPr>
              <w:instrText>±</w:instrText>
            </w:r>
            <w:r w:rsidRPr="00891819">
              <w:rPr>
                <w:rFonts w:hint="eastAsia"/>
                <w:szCs w:val="28"/>
              </w:rPr>
              <w:instrText>13.39)vs.(13.24</w:instrText>
            </w:r>
            <w:r w:rsidRPr="00891819">
              <w:rPr>
                <w:rFonts w:hint="eastAsia"/>
                <w:szCs w:val="28"/>
              </w:rPr>
              <w:instrText>±</w:instrText>
            </w:r>
            <w:r w:rsidRPr="00891819">
              <w:rPr>
                <w:rFonts w:hint="eastAsia"/>
                <w:szCs w:val="28"/>
              </w:rPr>
              <w:instrText>10.33),P&lt;0.01)],</w:instrText>
            </w:r>
            <w:r w:rsidRPr="00891819">
              <w:rPr>
                <w:rFonts w:hint="eastAsia"/>
                <w:szCs w:val="28"/>
              </w:rPr>
              <w:instrText>其中抑郁患者得分最高</w:instrText>
            </w:r>
            <w:r w:rsidRPr="00891819">
              <w:rPr>
                <w:rFonts w:hint="eastAsia"/>
                <w:szCs w:val="28"/>
              </w:rPr>
              <w:instrText>[(27.82</w:instrText>
            </w:r>
            <w:r w:rsidRPr="00891819">
              <w:rPr>
                <w:rFonts w:hint="eastAsia"/>
                <w:szCs w:val="28"/>
              </w:rPr>
              <w:instrText>±</w:instrText>
            </w:r>
            <w:r w:rsidRPr="00891819">
              <w:rPr>
                <w:rFonts w:hint="eastAsia"/>
                <w:szCs w:val="28"/>
              </w:rPr>
              <w:instrText>14.42),P&lt;0.01];</w:instrText>
            </w:r>
            <w:r w:rsidRPr="00891819">
              <w:rPr>
                <w:rFonts w:hint="eastAsia"/>
                <w:szCs w:val="28"/>
              </w:rPr>
              <w:instrText>不同年龄组</w:instrText>
            </w:r>
            <w:r w:rsidRPr="00891819">
              <w:rPr>
                <w:rFonts w:hint="eastAsia"/>
                <w:szCs w:val="28"/>
              </w:rPr>
              <w:instrText>CES-D</w:instrText>
            </w:r>
            <w:r w:rsidRPr="00891819">
              <w:rPr>
                <w:rFonts w:hint="eastAsia"/>
                <w:szCs w:val="28"/>
              </w:rPr>
              <w:instrText>得分差异有统计学意义</w:instrText>
            </w:r>
            <w:r w:rsidRPr="00891819">
              <w:rPr>
                <w:rFonts w:hint="eastAsia"/>
                <w:szCs w:val="28"/>
              </w:rPr>
              <w:instrText>,60</w:instrText>
            </w:r>
            <w:r w:rsidRPr="00891819">
              <w:rPr>
                <w:rFonts w:hint="eastAsia"/>
                <w:szCs w:val="28"/>
              </w:rPr>
              <w:instrText>岁以上组得分高于</w:instrText>
            </w:r>
            <w:r w:rsidRPr="00891819">
              <w:rPr>
                <w:rFonts w:hint="eastAsia"/>
                <w:szCs w:val="28"/>
              </w:rPr>
              <w:instrText>60</w:instrText>
            </w:r>
            <w:r w:rsidRPr="00891819">
              <w:rPr>
                <w:rFonts w:hint="eastAsia"/>
                <w:szCs w:val="28"/>
              </w:rPr>
              <w:instrText>岁以下各组</w:instrText>
            </w:r>
            <w:r w:rsidRPr="00891819">
              <w:rPr>
                <w:rFonts w:hint="eastAsia"/>
                <w:szCs w:val="28"/>
              </w:rPr>
              <w:instrText>(P&lt;0.01)</w:instrText>
            </w:r>
            <w:r w:rsidRPr="00891819">
              <w:rPr>
                <w:rFonts w:hint="eastAsia"/>
                <w:szCs w:val="28"/>
              </w:rPr>
              <w:instrText>。结论</w:instrText>
            </w:r>
            <w:r w:rsidRPr="00891819">
              <w:rPr>
                <w:rFonts w:hint="eastAsia"/>
                <w:szCs w:val="28"/>
              </w:rPr>
              <w:instrText>:</w:instrText>
            </w:r>
            <w:r w:rsidRPr="00891819">
              <w:rPr>
                <w:rFonts w:hint="eastAsia"/>
                <w:szCs w:val="28"/>
              </w:rPr>
              <w:instrText>中文版流调中心抑郁量表适用于我国不同年龄群体</w:instrText>
            </w:r>
            <w:r w:rsidRPr="00891819">
              <w:rPr>
                <w:rFonts w:hint="eastAsia"/>
                <w:szCs w:val="28"/>
              </w:rPr>
              <w:instrText>,</w:instrText>
            </w:r>
            <w:r w:rsidRPr="00891819">
              <w:rPr>
                <w:rFonts w:hint="eastAsia"/>
                <w:szCs w:val="28"/>
              </w:rPr>
              <w:instrText>是一个可靠而有效的自评式抑郁症状测量工具。</w:instrText>
            </w:r>
            <w:r w:rsidRPr="00891819">
              <w:rPr>
                <w:rFonts w:hint="eastAsia"/>
                <w:szCs w:val="28"/>
              </w:rPr>
              <w:instrText>","container-title":"</w:instrText>
            </w:r>
            <w:r w:rsidRPr="00891819">
              <w:rPr>
                <w:rFonts w:hint="eastAsia"/>
                <w:szCs w:val="28"/>
              </w:rPr>
              <w:instrText>中国心理卫生杂志</w:instrText>
            </w:r>
            <w:r w:rsidRPr="00891819">
              <w:rPr>
                <w:rFonts w:hint="eastAsia"/>
                <w:szCs w:val="28"/>
              </w:rPr>
              <w:instrText>","ISSN":"1000-6729","issue":"2","language":"zh","note":"671 citations(CNKI)[2024-1-27]","page":"139-143","source":"CNKI","title":"</w:instrText>
            </w:r>
            <w:r w:rsidRPr="00891819">
              <w:rPr>
                <w:rFonts w:hint="eastAsia"/>
                <w:szCs w:val="28"/>
              </w:rPr>
              <w:instrText>流调中心抑郁量表全国城市常模的建立</w:instrText>
            </w:r>
            <w:r w:rsidRPr="00891819">
              <w:rPr>
                <w:rFonts w:hint="eastAsia"/>
                <w:szCs w:val="28"/>
              </w:rPr>
              <w:instrText>","volume":"24","author":[{"literal":"</w:instrText>
            </w:r>
            <w:r w:rsidRPr="00891819">
              <w:rPr>
                <w:rFonts w:hint="eastAsia"/>
                <w:szCs w:val="28"/>
              </w:rPr>
              <w:instrText>章婕</w:instrText>
            </w:r>
            <w:r w:rsidRPr="00891819">
              <w:rPr>
                <w:rFonts w:hint="eastAsia"/>
                <w:szCs w:val="28"/>
              </w:rPr>
              <w:instrText>"},{"literal":"</w:instrText>
            </w:r>
            <w:r w:rsidRPr="00891819">
              <w:rPr>
                <w:rFonts w:hint="eastAsia"/>
                <w:szCs w:val="28"/>
              </w:rPr>
              <w:instrText>吴振云</w:instrText>
            </w:r>
            <w:r w:rsidRPr="00891819">
              <w:rPr>
                <w:rFonts w:hint="eastAsia"/>
                <w:szCs w:val="28"/>
              </w:rPr>
              <w:instrText>"},{"literal":"</w:instrText>
            </w:r>
            <w:r w:rsidRPr="00891819">
              <w:rPr>
                <w:rFonts w:hint="eastAsia"/>
                <w:szCs w:val="28"/>
              </w:rPr>
              <w:instrText>方格</w:instrText>
            </w:r>
            <w:r w:rsidRPr="00891819">
              <w:rPr>
                <w:rFonts w:hint="eastAsia"/>
                <w:szCs w:val="28"/>
              </w:rPr>
              <w:instrText>"},{"literal":"</w:instrText>
            </w:r>
            <w:r w:rsidRPr="00891819">
              <w:rPr>
                <w:rFonts w:hint="eastAsia"/>
                <w:szCs w:val="28"/>
              </w:rPr>
              <w:instrText>李娟</w:instrText>
            </w:r>
            <w:r w:rsidRPr="00891819">
              <w:rPr>
                <w:rFonts w:hint="eastAsia"/>
                <w:szCs w:val="28"/>
              </w:rPr>
              <w:instrText>"},{"literal":"</w:instrText>
            </w:r>
            <w:r w:rsidRPr="00891819">
              <w:rPr>
                <w:rFonts w:hint="eastAsia"/>
                <w:szCs w:val="28"/>
              </w:rPr>
              <w:instrText>韩布新</w:instrText>
            </w:r>
            <w:r w:rsidRPr="00891819">
              <w:rPr>
                <w:rFonts w:hint="eastAsia"/>
                <w:szCs w:val="28"/>
              </w:rPr>
              <w:instrText>"},{"literal":"</w:instrText>
            </w:r>
            <w:r w:rsidRPr="00891819">
              <w:rPr>
                <w:rFonts w:hint="eastAsia"/>
                <w:szCs w:val="28"/>
              </w:rPr>
              <w:instrText>陈祉妍</w:instrText>
            </w:r>
            <w:r w:rsidRPr="00891819">
              <w:rPr>
                <w:rFonts w:hint="eastAsia"/>
                <w:szCs w:val="28"/>
              </w:rPr>
              <w:instrText>"}],"issued":{"date-</w:instrText>
            </w:r>
            <w:r w:rsidRPr="00891819">
              <w:rPr>
                <w:szCs w:val="28"/>
              </w:rPr>
              <w:instrText xml:space="preserve">parts":[["2010"]]}}}],"schema":"https://github.com/citation-style-language/schema/raw/master/csl-citation.json"} </w:instrText>
            </w:r>
            <w:r w:rsidRPr="00891819">
              <w:rPr>
                <w:szCs w:val="28"/>
              </w:rPr>
              <w:fldChar w:fldCharType="separate"/>
            </w:r>
            <w:r w:rsidR="003D2B69" w:rsidRPr="00891819">
              <w:rPr>
                <w:rFonts w:hint="eastAsia"/>
                <w:szCs w:val="28"/>
              </w:rPr>
              <w:t>章婕等</w:t>
            </w:r>
            <w:r w:rsidR="003D2B69" w:rsidRPr="00891819">
              <w:rPr>
                <w:rFonts w:hint="eastAsia"/>
                <w:szCs w:val="28"/>
              </w:rPr>
              <w:lastRenderedPageBreak/>
              <w:t>(</w:t>
            </w:r>
            <w:r w:rsidR="003D2B69" w:rsidRPr="00545B57">
              <w:rPr>
                <w:rStyle w:val="innerzoteroCitation"/>
                <w:rFonts w:hint="eastAsia"/>
              </w:rPr>
              <w:t>2010</w:t>
            </w:r>
            <w:r w:rsidR="003D2B69" w:rsidRPr="00891819">
              <w:rPr>
                <w:rFonts w:hint="eastAsia"/>
                <w:szCs w:val="28"/>
              </w:rPr>
              <w:t>)</w:t>
            </w:r>
            <w:r w:rsidRPr="00891819">
              <w:rPr>
                <w:szCs w:val="28"/>
              </w:rPr>
              <w:fldChar w:fldCharType="end"/>
            </w:r>
            <w:r w:rsidRPr="00891819">
              <w:rPr>
                <w:szCs w:val="28"/>
              </w:rPr>
              <w:t>5</w:t>
            </w:r>
            <w:r w:rsidRPr="00891819">
              <w:rPr>
                <w:rFonts w:hint="eastAsia"/>
                <w:szCs w:val="28"/>
              </w:rPr>
              <w:t>篇</w:t>
            </w:r>
            <w:r w:rsidRPr="00891819">
              <w:rPr>
                <w:rFonts w:hint="eastAsia"/>
                <w:szCs w:val="28"/>
              </w:rPr>
              <w:t>,</w:t>
            </w:r>
            <w:r w:rsidRPr="00891819">
              <w:rPr>
                <w:szCs w:val="28"/>
              </w:rPr>
              <w:t xml:space="preserve"> </w:t>
            </w:r>
            <w:r w:rsidR="00753055" w:rsidRPr="00891819">
              <w:rPr>
                <w:color w:val="FF0000"/>
                <w:szCs w:val="28"/>
              </w:rPr>
              <w:fldChar w:fldCharType="begin"/>
            </w:r>
            <w:r w:rsidR="00753055" w:rsidRPr="00891819">
              <w:rPr>
                <w:color w:val="FF0000"/>
                <w:szCs w:val="28"/>
              </w:rPr>
              <w:instrText xml:space="preserve"> ADDIN ZOTERO_ITEM CSL_CITATION {"citationID":"vdTD6PK1","properties":{"custom":"Cheng et al. (2012)","formattedCitation":"Cheng et al. (2012)","plainCitation":"Cheng et al. (2012)","noteIndex":0},"citationItems":[{"id":548,"uris":["http://zotero.org/users/local/eoP0LvSC/items/A8WGH54U"],"itemData":{"id":548,"type":"article-journal","abstract":"Background: The original study of Radloff (Appl Psychol Meas. 1977. 1:385-401) on the Center for Epidemiologic Studies Depression Scale (CES-D) indicated a 4-factor model in the adult population. However, the factor structure of the CES-D in Asian adolescents has not been extensively validated. The aim of this study was to examine the factor structure of the Chinese version of the CES-D in a large representative Taiwanese adolescent population.\nMethod: A total of 10 116 adolescents completed the Chinese version of the CES-D. We used confirmatory factor analysis to examine the adequacy of 5 models of the factor structure in adolescents who were divided into 4 groups by sex and age. We also enrolled the variables of suicide tendency, insomnia, and peer relationships into the confirmatory factor analysis to examine the factor structure of the CES-D and examined the correlations between the CES-D factors and these variables.\nResults: The results of this study indicated that the four-factor model (depressed affect, somatic symptoms, interpersonal problems, and positive affect) had the highest validity in Taiwanese adolescents. We also found that although the 4 factors of the CES-D were correlated with each other, their correlations with suicide tendency, insomnia, and peer relationships were different.\nConclusions: This study supported the usefulness of the Chinese version of the CES-D as a tool to understand the concept of depression in Taiwanese adolescents. © 2012 Elsevier Inc. All rights reserved.","container-title":"Comprehensive Psychiatry","DOI":"10.1016/j.comppsych.2011.04.056","ISSN":"0010440X","issue":"3","journalAbbreviation":"Comprehensive Psychiatry","language":"en","page":"299-307","source":"DOI.org (Crossref)","title":"Factor structure of the center for epidemiologic studies depression scale in Taiwanese adolescents","volume":"53","author":[{"family":"Cheng","given":"Chung-Ping"},{"family":"Yen","given":"Cheng-Fang"},{"family":"Ko","given":"Chih-Hung"},{"family":"Yen","given":"Ju-Yu"}],"issued":{"date-parts":[["2012",4]]}}}],"schema":"https://github.com/citation-style-language/schema/raw/master/csl-citation.json"} </w:instrText>
            </w:r>
            <w:r w:rsidR="00753055" w:rsidRPr="00891819">
              <w:rPr>
                <w:color w:val="FF0000"/>
                <w:szCs w:val="28"/>
              </w:rPr>
              <w:fldChar w:fldCharType="separate"/>
            </w:r>
            <w:r w:rsidR="003D2B69" w:rsidRPr="00891819">
              <w:rPr>
                <w:color w:val="FF0000"/>
                <w:szCs w:val="28"/>
              </w:rPr>
              <w:t>Cheng et al. (</w:t>
            </w:r>
            <w:r w:rsidR="003D2B69" w:rsidRPr="00545B57">
              <w:rPr>
                <w:rStyle w:val="innerzoteroCitation"/>
              </w:rPr>
              <w:t>2012</w:t>
            </w:r>
            <w:r w:rsidR="003D2B69" w:rsidRPr="00891819">
              <w:rPr>
                <w:color w:val="FF0000"/>
                <w:szCs w:val="28"/>
              </w:rPr>
              <w:t>)</w:t>
            </w:r>
            <w:r w:rsidR="00753055" w:rsidRPr="00891819">
              <w:rPr>
                <w:color w:val="FF0000"/>
                <w:szCs w:val="28"/>
              </w:rPr>
              <w:fldChar w:fldCharType="end"/>
            </w:r>
            <w:r w:rsidR="00753055" w:rsidRPr="00891819">
              <w:rPr>
                <w:color w:val="FF0000"/>
                <w:szCs w:val="28"/>
              </w:rPr>
              <w:t>4</w:t>
            </w:r>
            <w:r w:rsidR="00753055" w:rsidRPr="00891819">
              <w:rPr>
                <w:rFonts w:hint="eastAsia"/>
                <w:color w:val="FF0000"/>
                <w:szCs w:val="28"/>
              </w:rPr>
              <w:t>篇</w:t>
            </w:r>
            <w:r w:rsidR="00753055" w:rsidRPr="00891819">
              <w:rPr>
                <w:rFonts w:hint="eastAsia"/>
                <w:color w:val="FF0000"/>
                <w:szCs w:val="28"/>
              </w:rPr>
              <w:t>,</w:t>
            </w:r>
            <w:r w:rsidR="00753055" w:rsidRPr="00891819">
              <w:rPr>
                <w:color w:val="FF0000"/>
                <w:szCs w:val="28"/>
              </w:rPr>
              <w:t xml:space="preserve"> </w:t>
            </w:r>
            <w:r w:rsidR="00753055" w:rsidRPr="00891819">
              <w:rPr>
                <w:color w:val="FF0000"/>
                <w:szCs w:val="28"/>
              </w:rPr>
              <w:fldChar w:fldCharType="begin"/>
            </w:r>
            <w:r w:rsidR="00753055" w:rsidRPr="00891819">
              <w:rPr>
                <w:color w:val="FF0000"/>
                <w:szCs w:val="28"/>
              </w:rPr>
              <w:instrText xml:space="preserve"> ADDIN ZOTERO_ITEM CSL_CITATION {"citationID":"T12sK9hT","properties":{"custom":"Lee et al. (2008)","formattedCitation":"Lee et al. (2008)","plainCitation":"Lee et al. (2008)","noteIndex":0},"citationItems":[{"id":550,"uris":["http://zotero.org/users/local/eoP0LvSC/items/4FLLC5CQ"],"itemData":{"id":550,"type":"article-journal","container-title":"Journal of Personality Assessment","DOI":"10.1080/00223890701845385","ISSN":"0022-3891, 1532-7752","issue":"2","journalAbbreviation":"Journal of Personality Assessment","language":"en","page":"175-184","source":"DOI.org (Crossref)","title":"Factor Structure of the Center for Epidemiological Studies Depression Scale in Hong Kong Adolescents","volume":"90","author":[{"family":"Lee","given":"Stephanie W."},{"family":"Stewart","given":"Sunita M."},{"family":"Byrne","given":"Barbara M."},{"family":"Wong","given":"Joy P. S."},{"family":"Ho","given":"S. Y."},{"family":"Lee","given":"Peter W. H."},{"family":"Lam","given":"T. H."}],"issued":{"date-parts":[["2008",2,25]]}}}],"schema":"https://github.com/citation-style-language/schema/raw/master/csl-citation.json"} </w:instrText>
            </w:r>
            <w:r w:rsidR="00753055" w:rsidRPr="00891819">
              <w:rPr>
                <w:color w:val="FF0000"/>
                <w:szCs w:val="28"/>
              </w:rPr>
              <w:fldChar w:fldCharType="separate"/>
            </w:r>
            <w:r w:rsidR="003D2B69" w:rsidRPr="00891819">
              <w:rPr>
                <w:szCs w:val="28"/>
              </w:rPr>
              <w:t>Lee et al. (</w:t>
            </w:r>
            <w:r w:rsidR="003D2B69" w:rsidRPr="00545B57">
              <w:rPr>
                <w:rStyle w:val="innerzoteroCitation"/>
              </w:rPr>
              <w:t>2008</w:t>
            </w:r>
            <w:r w:rsidR="003D2B69" w:rsidRPr="00891819">
              <w:rPr>
                <w:szCs w:val="28"/>
              </w:rPr>
              <w:t>)</w:t>
            </w:r>
            <w:r w:rsidR="00753055" w:rsidRPr="00891819">
              <w:rPr>
                <w:color w:val="FF0000"/>
                <w:szCs w:val="28"/>
              </w:rPr>
              <w:fldChar w:fldCharType="end"/>
            </w:r>
            <w:r w:rsidR="00753055" w:rsidRPr="00891819">
              <w:rPr>
                <w:szCs w:val="28"/>
              </w:rPr>
              <w:t>2</w:t>
            </w:r>
            <w:r w:rsidR="00753055" w:rsidRPr="00891819">
              <w:rPr>
                <w:rFonts w:hint="eastAsia"/>
                <w:szCs w:val="28"/>
              </w:rPr>
              <w:t>篇</w:t>
            </w:r>
            <w:r w:rsidR="00753055" w:rsidRPr="00891819">
              <w:rPr>
                <w:rFonts w:hint="eastAsia"/>
                <w:szCs w:val="28"/>
              </w:rPr>
              <w:t>,</w:t>
            </w:r>
            <w:r w:rsidR="00753055" w:rsidRPr="00891819">
              <w:rPr>
                <w:szCs w:val="28"/>
              </w:rPr>
              <w:t xml:space="preserve"> </w:t>
            </w:r>
            <w:r w:rsidR="00753055" w:rsidRPr="00891819">
              <w:rPr>
                <w:szCs w:val="28"/>
              </w:rPr>
              <w:fldChar w:fldCharType="begin"/>
            </w:r>
            <w:r w:rsidR="00753055" w:rsidRPr="00891819">
              <w:rPr>
                <w:szCs w:val="28"/>
              </w:rPr>
              <w:instrText xml:space="preserve"> ADDIN ZOTERO_ITEM CSL_CITATION {"citationID":"GEFbOc4w","properties":{"custom":"Cheng et al. (2012)","formattedCitation":"Cheng et al. (2012)","plainCitation":"Cheng et al. (2012)","noteIndex":0},"citationItems":[{"id":548,"uris":["http://zotero.org/users/local/eoP0LvSC/items/A8WGH54U"],"itemData":{"id":548,"type":"article-journal","abstract":"Background: The original study of Radloff (Appl Psychol Meas. 1977. 1:385-401) on the Center for Epidemiologic Studies Depression Scale (CES-D) indicated a 4-factor model in the adult population. However, the factor structure of the CES-D in Asian adolescents has not been extensively validated. The aim of this study was to examine the factor structure of the Chinese version of the CES-D in a large representative Taiwanese adolescent population.\nMethod: A total of 10 116 adolescents completed the Chinese version of the CES-D. We used confirmatory factor analysis to examine the adequacy of 5 models of the factor structure in adolescents who were divided into 4 groups by sex and age. We also enrolled the variables of suicide tendency, insomnia, and peer relationships into the confirmatory factor analysis to examine the factor structure of the CES-D and examined the correlations between the CES-D factors and these variables.\nResults: The results of this study indicated that the four-factor model (depressed affect, somatic symptoms, interpersonal problems, and positive affect) had the highest validity in Taiwanese adolescents. We also found that although the 4 factors of the CES-D were correlated with each other, their correlations with suicide tendency, insomnia, and peer relationships were different.\nConclusions: This study supported the usefulness of the Chinese version of the CES-D as a tool to understand the concept of depression in Taiwanese adolescents. © 2012 Elsevier Inc. All rights reserved.","container-title":"Comprehensive Psychiatry","DOI":"10.1016/j.comppsych.2011.04.056","ISSN":"0010440X","issue":"3","journalAbbreviation":"Comprehensive Psychiatry","language":"en","page":"299-307","source":"DOI.org (Crossref)","title":"Factor structure of the center for epidemiologic studies depression scale in Taiwanese adolescents","volume":"53","author":[{"family":"Cheng","given":"Chung-Ping"},{"family":"Yen","given":"Cheng-Fang"},{"family":"Ko","given":"Chih-Hung"},{"family":"Yen","given":"Ju-Yu"}],"issued":{"date-parts":[["2012",4]]}}}],"schema":"https://github.com/citation-style-language/schema/raw/master/csl-citation.json"} </w:instrText>
            </w:r>
            <w:r w:rsidR="00753055" w:rsidRPr="00891819">
              <w:rPr>
                <w:szCs w:val="28"/>
              </w:rPr>
              <w:fldChar w:fldCharType="separate"/>
            </w:r>
            <w:r w:rsidR="003D2B69" w:rsidRPr="00891819">
              <w:rPr>
                <w:szCs w:val="28"/>
              </w:rPr>
              <w:t>Cheng et al. (</w:t>
            </w:r>
            <w:r w:rsidR="003D2B69" w:rsidRPr="00545B57">
              <w:rPr>
                <w:rStyle w:val="innerzoteroCitation"/>
              </w:rPr>
              <w:t>2012</w:t>
            </w:r>
            <w:r w:rsidR="003D2B69" w:rsidRPr="00891819">
              <w:rPr>
                <w:szCs w:val="28"/>
              </w:rPr>
              <w:t>)</w:t>
            </w:r>
            <w:r w:rsidR="00753055" w:rsidRPr="00891819">
              <w:rPr>
                <w:szCs w:val="28"/>
              </w:rPr>
              <w:fldChar w:fldCharType="end"/>
            </w:r>
            <w:r w:rsidR="00753055" w:rsidRPr="00891819">
              <w:rPr>
                <w:szCs w:val="28"/>
              </w:rPr>
              <w:t>1</w:t>
            </w:r>
            <w:r w:rsidR="00753055" w:rsidRPr="00891819">
              <w:rPr>
                <w:rFonts w:hint="eastAsia"/>
                <w:szCs w:val="28"/>
              </w:rPr>
              <w:t>篇</w:t>
            </w:r>
            <w:r w:rsidR="00753055" w:rsidRPr="00891819">
              <w:rPr>
                <w:rFonts w:hint="eastAsia"/>
                <w:szCs w:val="28"/>
              </w:rPr>
              <w:t>,</w:t>
            </w:r>
            <w:r w:rsidR="00753055" w:rsidRPr="00891819">
              <w:rPr>
                <w:szCs w:val="28"/>
              </w:rPr>
              <w:t xml:space="preserve"> </w:t>
            </w:r>
            <w:r w:rsidR="00753055" w:rsidRPr="00891819">
              <w:rPr>
                <w:color w:val="FF0000"/>
                <w:szCs w:val="28"/>
              </w:rPr>
              <w:fldChar w:fldCharType="begin"/>
            </w:r>
            <w:r w:rsidR="00753055" w:rsidRPr="00891819">
              <w:rPr>
                <w:rFonts w:hint="eastAsia"/>
                <w:color w:val="FF0000"/>
                <w:szCs w:val="28"/>
              </w:rPr>
              <w:instrText xml:space="preserve"> ADDIN ZOTERO_ITEM CSL_CITATION {"citationID":"pWCmf6uJ","properties":{"custom":"</w:instrText>
            </w:r>
            <w:r w:rsidR="00753055" w:rsidRPr="00891819">
              <w:rPr>
                <w:rFonts w:hint="eastAsia"/>
                <w:color w:val="FF0000"/>
                <w:szCs w:val="28"/>
              </w:rPr>
              <w:instrText>陈祉妍等</w:instrText>
            </w:r>
            <w:r w:rsidR="00753055" w:rsidRPr="00891819">
              <w:rPr>
                <w:rFonts w:hint="eastAsia"/>
                <w:color w:val="FF0000"/>
                <w:szCs w:val="28"/>
              </w:rPr>
              <w:instrText>(2009)","formattedCitation":"</w:instrText>
            </w:r>
            <w:r w:rsidR="00753055" w:rsidRPr="00891819">
              <w:rPr>
                <w:rFonts w:hint="eastAsia"/>
                <w:color w:val="FF0000"/>
                <w:szCs w:val="28"/>
              </w:rPr>
              <w:instrText>陈祉妍等</w:instrText>
            </w:r>
            <w:r w:rsidR="00753055" w:rsidRPr="00891819">
              <w:rPr>
                <w:rFonts w:hint="eastAsia"/>
                <w:color w:val="FF0000"/>
                <w:szCs w:val="28"/>
              </w:rPr>
              <w:instrText>(2009)","plainCitation":"</w:instrText>
            </w:r>
            <w:r w:rsidR="00753055" w:rsidRPr="00891819">
              <w:rPr>
                <w:rFonts w:hint="eastAsia"/>
                <w:color w:val="FF0000"/>
                <w:szCs w:val="28"/>
              </w:rPr>
              <w:instrText>陈祉妍等</w:instrText>
            </w:r>
            <w:r w:rsidR="00753055" w:rsidRPr="00891819">
              <w:rPr>
                <w:rFonts w:hint="eastAsia"/>
                <w:color w:val="FF0000"/>
                <w:szCs w:val="28"/>
              </w:rPr>
              <w:instrText>(2009)","noteIndex":0},"citationItems":[{"id":554,"uris":["http://zotero.org/users/local/eoP0LvSC/items/MANNFMKZ"],"itemData":{"id":554,"type":"article-journal","abstract":"</w:instrText>
            </w:r>
            <w:r w:rsidR="00753055" w:rsidRPr="00891819">
              <w:rPr>
                <w:rFonts w:hint="eastAsia"/>
                <w:color w:val="FF0000"/>
                <w:szCs w:val="28"/>
              </w:rPr>
              <w:instrText>目的</w:instrText>
            </w:r>
            <w:r w:rsidR="00753055" w:rsidRPr="00891819">
              <w:rPr>
                <w:rFonts w:hint="eastAsia"/>
                <w:color w:val="FF0000"/>
                <w:szCs w:val="28"/>
              </w:rPr>
              <w:instrText>:</w:instrText>
            </w:r>
            <w:r w:rsidR="00753055" w:rsidRPr="00891819">
              <w:rPr>
                <w:rFonts w:hint="eastAsia"/>
                <w:color w:val="FF0000"/>
                <w:szCs w:val="28"/>
              </w:rPr>
              <w:instrText>验证流调中心抑郁量表</w:instrText>
            </w:r>
            <w:r w:rsidR="00753055" w:rsidRPr="00891819">
              <w:rPr>
                <w:rFonts w:hint="eastAsia"/>
                <w:color w:val="FF0000"/>
                <w:szCs w:val="28"/>
              </w:rPr>
              <w:instrText>(The Center for Epidemiological Studies Depression Scale,CES-D)</w:instrText>
            </w:r>
            <w:r w:rsidR="00753055" w:rsidRPr="00891819">
              <w:rPr>
                <w:rFonts w:hint="eastAsia"/>
                <w:color w:val="FF0000"/>
                <w:szCs w:val="28"/>
              </w:rPr>
              <w:instrText>在我国青少年中的适用性。方法</w:instrText>
            </w:r>
            <w:r w:rsidR="00753055" w:rsidRPr="00891819">
              <w:rPr>
                <w:rFonts w:hint="eastAsia"/>
                <w:color w:val="FF0000"/>
                <w:szCs w:val="28"/>
              </w:rPr>
              <w:instrText>:</w:instrText>
            </w:r>
            <w:r w:rsidR="00753055" w:rsidRPr="00891819">
              <w:rPr>
                <w:rFonts w:hint="eastAsia"/>
                <w:color w:val="FF0000"/>
                <w:szCs w:val="28"/>
              </w:rPr>
              <w:instrText>收集</w:instrText>
            </w:r>
            <w:r w:rsidR="00753055" w:rsidRPr="00891819">
              <w:rPr>
                <w:rFonts w:hint="eastAsia"/>
                <w:color w:val="FF0000"/>
                <w:szCs w:val="28"/>
              </w:rPr>
              <w:instrText>10,210</w:instrText>
            </w:r>
            <w:r w:rsidR="00753055" w:rsidRPr="00891819">
              <w:rPr>
                <w:rFonts w:hint="eastAsia"/>
                <w:color w:val="FF0000"/>
                <w:szCs w:val="28"/>
              </w:rPr>
              <w:instrText>名</w:instrText>
            </w:r>
            <w:r w:rsidR="00753055" w:rsidRPr="00891819">
              <w:rPr>
                <w:rFonts w:hint="eastAsia"/>
                <w:color w:val="FF0000"/>
                <w:szCs w:val="28"/>
              </w:rPr>
              <w:instrText>13-18</w:instrText>
            </w:r>
            <w:r w:rsidR="00753055" w:rsidRPr="00891819">
              <w:rPr>
                <w:rFonts w:hint="eastAsia"/>
                <w:color w:val="FF0000"/>
                <w:szCs w:val="28"/>
              </w:rPr>
              <w:instrText>岁青少年被试做答的结果。结果</w:instrText>
            </w:r>
            <w:r w:rsidR="00753055" w:rsidRPr="00891819">
              <w:rPr>
                <w:rFonts w:hint="eastAsia"/>
                <w:color w:val="FF0000"/>
                <w:szCs w:val="28"/>
              </w:rPr>
              <w:instrText>:CES-D</w:instrText>
            </w:r>
            <w:r w:rsidR="00753055" w:rsidRPr="00891819">
              <w:rPr>
                <w:rFonts w:hint="eastAsia"/>
                <w:color w:val="FF0000"/>
                <w:szCs w:val="28"/>
              </w:rPr>
              <w:instrText>的</w:instrText>
            </w:r>
            <w:r w:rsidR="00753055" w:rsidRPr="00891819">
              <w:rPr>
                <w:rFonts w:hint="eastAsia"/>
                <w:color w:val="FF0000"/>
                <w:szCs w:val="28"/>
              </w:rPr>
              <w:instrText xml:space="preserve">Cronbach </w:instrText>
            </w:r>
            <w:r w:rsidR="00753055" w:rsidRPr="00891819">
              <w:rPr>
                <w:rFonts w:hint="eastAsia"/>
                <w:color w:val="FF0000"/>
                <w:szCs w:val="28"/>
              </w:rPr>
              <w:instrText>α系数为</w:instrText>
            </w:r>
            <w:r w:rsidR="00753055" w:rsidRPr="00891819">
              <w:rPr>
                <w:rFonts w:hint="eastAsia"/>
                <w:color w:val="FF0000"/>
                <w:szCs w:val="28"/>
              </w:rPr>
              <w:instrText>0.88;</w:instrText>
            </w:r>
            <w:r w:rsidR="00753055" w:rsidRPr="00891819">
              <w:rPr>
                <w:rFonts w:hint="eastAsia"/>
                <w:color w:val="FF0000"/>
                <w:szCs w:val="28"/>
              </w:rPr>
              <w:instrText>验证性因素分析支持原量表</w:instrText>
            </w:r>
            <w:r w:rsidR="00753055" w:rsidRPr="00891819">
              <w:rPr>
                <w:rFonts w:hint="eastAsia"/>
                <w:color w:val="FF0000"/>
                <w:szCs w:val="28"/>
              </w:rPr>
              <w:instrText>4</w:instrText>
            </w:r>
            <w:r w:rsidR="00753055" w:rsidRPr="00891819">
              <w:rPr>
                <w:rFonts w:hint="eastAsia"/>
                <w:color w:val="FF0000"/>
                <w:szCs w:val="28"/>
              </w:rPr>
              <w:instrText>因子的结构</w:instrText>
            </w:r>
            <w:r w:rsidR="00753055" w:rsidRPr="00891819">
              <w:rPr>
                <w:rFonts w:hint="eastAsia"/>
                <w:color w:val="FF0000"/>
                <w:szCs w:val="28"/>
              </w:rPr>
              <w:instrText>;</w:instrText>
            </w:r>
            <w:r w:rsidR="00753055" w:rsidRPr="00891819">
              <w:rPr>
                <w:rFonts w:hint="eastAsia"/>
                <w:color w:val="FF0000"/>
                <w:szCs w:val="28"/>
              </w:rPr>
              <w:instrText>性别差异显著</w:instrText>
            </w:r>
            <w:r w:rsidR="00753055" w:rsidRPr="00891819">
              <w:rPr>
                <w:rFonts w:hint="eastAsia"/>
                <w:color w:val="FF0000"/>
                <w:szCs w:val="28"/>
              </w:rPr>
              <w:instrText>,</w:instrText>
            </w:r>
            <w:r w:rsidR="00753055" w:rsidRPr="00891819">
              <w:rPr>
                <w:rFonts w:hint="eastAsia"/>
                <w:color w:val="FF0000"/>
                <w:szCs w:val="28"/>
              </w:rPr>
              <w:instrText>女生得分高于男生</w:instrText>
            </w:r>
            <w:r w:rsidR="00753055" w:rsidRPr="00891819">
              <w:rPr>
                <w:rFonts w:hint="eastAsia"/>
                <w:color w:val="FF0000"/>
                <w:szCs w:val="28"/>
              </w:rPr>
              <w:instrText>;</w:instrText>
            </w:r>
            <w:r w:rsidR="00753055" w:rsidRPr="00891819">
              <w:rPr>
                <w:rFonts w:hint="eastAsia"/>
                <w:color w:val="FF0000"/>
                <w:szCs w:val="28"/>
              </w:rPr>
              <w:instrText>年级差异显著</w:instrText>
            </w:r>
            <w:r w:rsidR="00753055" w:rsidRPr="00891819">
              <w:rPr>
                <w:rFonts w:hint="eastAsia"/>
                <w:color w:val="FF0000"/>
                <w:szCs w:val="28"/>
              </w:rPr>
              <w:instrText>,</w:instrText>
            </w:r>
            <w:r w:rsidR="00753055" w:rsidRPr="00891819">
              <w:rPr>
                <w:rFonts w:hint="eastAsia"/>
                <w:color w:val="FF0000"/>
                <w:szCs w:val="28"/>
              </w:rPr>
              <w:instrText>得分呈现随年级升高而升高的趋势</w:instrText>
            </w:r>
            <w:r w:rsidR="00753055" w:rsidRPr="00891819">
              <w:rPr>
                <w:rFonts w:hint="eastAsia"/>
                <w:color w:val="FF0000"/>
                <w:szCs w:val="28"/>
              </w:rPr>
              <w:instrText>;</w:instrText>
            </w:r>
            <w:r w:rsidR="00753055" w:rsidRPr="00891819">
              <w:rPr>
                <w:rFonts w:hint="eastAsia"/>
                <w:color w:val="FF0000"/>
                <w:szCs w:val="28"/>
              </w:rPr>
              <w:instrText>学业成绩、家庭状况等不同的被试在</w:instrText>
            </w:r>
            <w:r w:rsidR="00753055" w:rsidRPr="00891819">
              <w:rPr>
                <w:rFonts w:hint="eastAsia"/>
                <w:color w:val="FF0000"/>
                <w:szCs w:val="28"/>
              </w:rPr>
              <w:instrText>CES-D</w:instrText>
            </w:r>
            <w:r w:rsidR="00753055" w:rsidRPr="00891819">
              <w:rPr>
                <w:rFonts w:hint="eastAsia"/>
                <w:color w:val="FF0000"/>
                <w:szCs w:val="28"/>
              </w:rPr>
              <w:instrText>得分上也有显著差异。结论</w:instrText>
            </w:r>
            <w:r w:rsidR="00753055" w:rsidRPr="00891819">
              <w:rPr>
                <w:rFonts w:hint="eastAsia"/>
                <w:color w:val="FF0000"/>
                <w:szCs w:val="28"/>
              </w:rPr>
              <w:instrText>:CES-D</w:instrText>
            </w:r>
            <w:r w:rsidR="00753055" w:rsidRPr="00891819">
              <w:rPr>
                <w:rFonts w:hint="eastAsia"/>
                <w:color w:val="FF0000"/>
                <w:szCs w:val="28"/>
              </w:rPr>
              <w:instrText>在中学生群体中使用时显示出良好的信度和效度</w:instrText>
            </w:r>
            <w:r w:rsidR="00753055" w:rsidRPr="00891819">
              <w:rPr>
                <w:rFonts w:hint="eastAsia"/>
                <w:color w:val="FF0000"/>
                <w:szCs w:val="28"/>
              </w:rPr>
              <w:instrText>,</w:instrText>
            </w:r>
            <w:r w:rsidR="00753055" w:rsidRPr="00891819">
              <w:rPr>
                <w:rFonts w:hint="eastAsia"/>
                <w:color w:val="FF0000"/>
                <w:szCs w:val="28"/>
              </w:rPr>
              <w:instrText>基本适用于我国青少年。</w:instrText>
            </w:r>
            <w:r w:rsidR="00753055" w:rsidRPr="00891819">
              <w:rPr>
                <w:rFonts w:hint="eastAsia"/>
                <w:color w:val="FF0000"/>
                <w:szCs w:val="28"/>
              </w:rPr>
              <w:instrText>","container-title":"</w:instrText>
            </w:r>
            <w:r w:rsidR="00753055" w:rsidRPr="00891819">
              <w:rPr>
                <w:rFonts w:hint="eastAsia"/>
                <w:color w:val="FF0000"/>
                <w:szCs w:val="28"/>
              </w:rPr>
              <w:instrText>中国临床心理学杂志</w:instrText>
            </w:r>
            <w:r w:rsidR="00753055" w:rsidRPr="00891819">
              <w:rPr>
                <w:rFonts w:hint="eastAsia"/>
                <w:color w:val="FF0000"/>
                <w:szCs w:val="28"/>
              </w:rPr>
              <w:instrText>","ISSN":"1005-3611","issue":"4","language":"zh","note":"328 citations(CNKI)[2024-1-27]","page":"443-445+448","source":"CNKI","title":"</w:instrText>
            </w:r>
            <w:r w:rsidR="00753055" w:rsidRPr="00891819">
              <w:rPr>
                <w:rFonts w:hint="eastAsia"/>
                <w:color w:val="FF0000"/>
                <w:szCs w:val="28"/>
              </w:rPr>
              <w:instrText>流调中心抑郁量表在我国青少年中的试用</w:instrText>
            </w:r>
            <w:r w:rsidR="00753055" w:rsidRPr="00891819">
              <w:rPr>
                <w:rFonts w:hint="eastAsia"/>
                <w:color w:val="FF0000"/>
                <w:szCs w:val="28"/>
              </w:rPr>
              <w:instrText>","volume":"17","author":[{"literal":"</w:instrText>
            </w:r>
            <w:r w:rsidR="00753055" w:rsidRPr="00891819">
              <w:rPr>
                <w:rFonts w:hint="eastAsia"/>
                <w:color w:val="FF0000"/>
                <w:szCs w:val="28"/>
              </w:rPr>
              <w:instrText>陈祉妍</w:instrText>
            </w:r>
            <w:r w:rsidR="00753055" w:rsidRPr="00891819">
              <w:rPr>
                <w:rFonts w:hint="eastAsia"/>
                <w:color w:val="FF0000"/>
                <w:szCs w:val="28"/>
              </w:rPr>
              <w:instrText>"},{"literal":"</w:instrText>
            </w:r>
            <w:r w:rsidR="00753055" w:rsidRPr="00891819">
              <w:rPr>
                <w:rFonts w:hint="eastAsia"/>
                <w:color w:val="FF0000"/>
                <w:szCs w:val="28"/>
              </w:rPr>
              <w:instrText>杨小冬</w:instrText>
            </w:r>
            <w:r w:rsidR="00753055" w:rsidRPr="00891819">
              <w:rPr>
                <w:rFonts w:hint="eastAsia"/>
                <w:color w:val="FF0000"/>
                <w:szCs w:val="28"/>
              </w:rPr>
              <w:instrText>"},{"literal":"</w:instrText>
            </w:r>
            <w:r w:rsidR="00753055" w:rsidRPr="00891819">
              <w:rPr>
                <w:rFonts w:hint="eastAsia"/>
                <w:color w:val="FF0000"/>
                <w:szCs w:val="28"/>
              </w:rPr>
              <w:instrText>李新影</w:instrText>
            </w:r>
            <w:r w:rsidR="00753055" w:rsidRPr="00891819">
              <w:rPr>
                <w:rFonts w:hint="eastAsia"/>
                <w:color w:val="FF0000"/>
                <w:szCs w:val="28"/>
              </w:rPr>
              <w:instrText xml:space="preserve">"}],"issued":{"date-parts":[["2009"]]}}}],"schema":"https://github.com/citation-style-language/schema/raw/master/csl-citation.json"} </w:instrText>
            </w:r>
            <w:r w:rsidR="00753055" w:rsidRPr="00891819">
              <w:rPr>
                <w:color w:val="FF0000"/>
                <w:szCs w:val="28"/>
              </w:rPr>
              <w:fldChar w:fldCharType="separate"/>
            </w:r>
            <w:r w:rsidR="003D2B69" w:rsidRPr="00891819">
              <w:rPr>
                <w:rFonts w:hint="eastAsia"/>
                <w:color w:val="FF0000"/>
                <w:szCs w:val="28"/>
              </w:rPr>
              <w:t>陈祉妍等</w:t>
            </w:r>
            <w:r w:rsidR="003D2B69" w:rsidRPr="00891819">
              <w:rPr>
                <w:rFonts w:hint="eastAsia"/>
                <w:color w:val="FF0000"/>
                <w:szCs w:val="28"/>
              </w:rPr>
              <w:t>(</w:t>
            </w:r>
            <w:r w:rsidR="003D2B69" w:rsidRPr="00545B57">
              <w:rPr>
                <w:rStyle w:val="innerzoteroCitation"/>
                <w:rFonts w:hint="eastAsia"/>
              </w:rPr>
              <w:t>2009</w:t>
            </w:r>
            <w:r w:rsidR="003D2B69" w:rsidRPr="00891819">
              <w:rPr>
                <w:rFonts w:hint="eastAsia"/>
                <w:color w:val="FF0000"/>
                <w:szCs w:val="28"/>
              </w:rPr>
              <w:t>)</w:t>
            </w:r>
            <w:r w:rsidR="00753055" w:rsidRPr="00891819">
              <w:rPr>
                <w:color w:val="FF0000"/>
                <w:szCs w:val="28"/>
              </w:rPr>
              <w:fldChar w:fldCharType="end"/>
            </w:r>
            <w:r w:rsidR="00753055" w:rsidRPr="00891819">
              <w:rPr>
                <w:color w:val="FF0000"/>
                <w:szCs w:val="28"/>
              </w:rPr>
              <w:t>4</w:t>
            </w:r>
            <w:r w:rsidR="00753055" w:rsidRPr="00891819">
              <w:rPr>
                <w:rFonts w:hint="eastAsia"/>
                <w:color w:val="FF0000"/>
                <w:szCs w:val="28"/>
              </w:rPr>
              <w:t>篇</w:t>
            </w:r>
            <w:r w:rsidR="00753055" w:rsidRPr="00891819">
              <w:rPr>
                <w:rFonts w:hint="eastAsia"/>
                <w:color w:val="FF0000"/>
                <w:szCs w:val="28"/>
              </w:rPr>
              <w:t>,</w:t>
            </w:r>
            <w:r w:rsidR="00753055" w:rsidRPr="00891819">
              <w:rPr>
                <w:szCs w:val="28"/>
              </w:rPr>
              <w:t xml:space="preserve"> </w:t>
            </w:r>
            <w:r w:rsidR="00753055" w:rsidRPr="00891819">
              <w:rPr>
                <w:szCs w:val="28"/>
              </w:rPr>
              <w:fldChar w:fldCharType="begin"/>
            </w:r>
            <w:r w:rsidR="00753055" w:rsidRPr="00891819">
              <w:rPr>
                <w:szCs w:val="28"/>
              </w:rPr>
              <w:instrText xml:space="preserve"> ADDIN ZOTERO_ITEM CSL_CITATION {"citationID":"iVEcxnBc","properties":{"custom":"Wang et al. (2013)","formattedCitation":"Wang et al. (2013)","plainCitation":"Wang et al. (2013)","noteIndex":0},"citationItems":[{"id":558,"uris":["http://zotero.org/users/local/eoP0LvSC/items/TFJ9IKBN"],"itemData":{"id":558,"type":"article-journal","abstract":"Objectives\n              The primary aim was to examine the depressive symptom structure of Mainland China adolescents using the Center for Epidemiologic Studies Dep</w:instrText>
            </w:r>
            <w:r w:rsidR="00753055" w:rsidRPr="00891819">
              <w:rPr>
                <w:rFonts w:hint="eastAsia"/>
                <w:szCs w:val="28"/>
              </w:rPr>
              <w:instrText>ression Scale (CES</w:instrText>
            </w:r>
            <w:r w:rsidR="00753055" w:rsidRPr="00891819">
              <w:rPr>
                <w:rFonts w:hint="eastAsia"/>
                <w:szCs w:val="28"/>
              </w:rPr>
              <w:instrText>–</w:instrText>
            </w:r>
            <w:r w:rsidR="00753055" w:rsidRPr="00891819">
              <w:rPr>
                <w:rFonts w:hint="eastAsia"/>
                <w:szCs w:val="28"/>
              </w:rPr>
              <w:instrText>D).\n            \n            \n              Design\n              \n                Exploratory factor analysis (EFA) and confirmatory factor analysis (CFA) were simultaneously conducted to determine the structure of the CES</w:instrText>
            </w:r>
            <w:r w:rsidR="00753055" w:rsidRPr="00891819">
              <w:rPr>
                <w:rFonts w:hint="eastAsia"/>
                <w:szCs w:val="28"/>
              </w:rPr>
              <w:instrText>‐</w:instrText>
            </w:r>
            <w:r w:rsidR="00753055" w:rsidRPr="00891819">
              <w:rPr>
                <w:rFonts w:hint="eastAsia"/>
                <w:szCs w:val="28"/>
              </w:rPr>
              <w:instrText>D in a l</w:instrText>
            </w:r>
            <w:r w:rsidR="00753055" w:rsidRPr="00891819">
              <w:rPr>
                <w:szCs w:val="28"/>
              </w:rPr>
              <w:instrText>arge scale, representative adolescent samples recruited from Mainland China. Multigroup CFA (\n                N\n                 = 5059, 48% boys, mean = 16.55±1.06) was utilized to test the factorial invariance of the depressive symptom structure, whic</w:instrText>
            </w:r>
            <w:r w:rsidR="00753055" w:rsidRPr="00891819">
              <w:rPr>
                <w:rFonts w:hint="eastAsia"/>
                <w:szCs w:val="28"/>
              </w:rPr>
              <w:instrText>h was generated by EFA and confirmed by CFA across gender.\n              \n            \n            \n              Results\n              The CES</w:instrText>
            </w:r>
            <w:r w:rsidR="00753055" w:rsidRPr="00891819">
              <w:rPr>
                <w:rFonts w:hint="eastAsia"/>
                <w:szCs w:val="28"/>
              </w:rPr>
              <w:instrText>‐</w:instrText>
            </w:r>
            <w:r w:rsidR="00753055" w:rsidRPr="00891819">
              <w:rPr>
                <w:rFonts w:hint="eastAsia"/>
                <w:szCs w:val="28"/>
              </w:rPr>
              <w:instrText>D can be interpreted in terms of 3 symptom dimensions. Additionally, factorial invariance of the new propo</w:instrText>
            </w:r>
            <w:r w:rsidR="00753055" w:rsidRPr="00891819">
              <w:rPr>
                <w:szCs w:val="28"/>
              </w:rPr>
              <w:instrText>sed model across gender was supported at all assuming different degrees of invariance.\n            \n            \n              Conclusion\n              Mainland Chinese adolescents have specific depressive symptom structure, which is consistent across gender.","container-title":"Journal of Clinical Psychology","DOI":"10.1002/jclp.21978","ISSN":"0021-9762, 1097-4679","issue":"9","journalAbbreviation":"J Clin Psychol","language":"en","page":"966-979","source":"DOI.org (Crossref)","title":"Factor Structu</w:instrText>
            </w:r>
            <w:r w:rsidR="00753055" w:rsidRPr="00891819">
              <w:rPr>
                <w:rFonts w:hint="eastAsia"/>
                <w:szCs w:val="28"/>
              </w:rPr>
              <w:instrText>re of the CES</w:instrText>
            </w:r>
            <w:r w:rsidR="00753055" w:rsidRPr="00891819">
              <w:rPr>
                <w:rFonts w:hint="eastAsia"/>
                <w:szCs w:val="28"/>
              </w:rPr>
              <w:instrText>‐</w:instrText>
            </w:r>
            <w:r w:rsidR="00753055" w:rsidRPr="00891819">
              <w:rPr>
                <w:rFonts w:hint="eastAsia"/>
                <w:szCs w:val="28"/>
              </w:rPr>
              <w:instrText>D and Measurement Invariance Across Gender in Mainland Chinese Adolescents","volume":"69","author":[{"family":"Wang","given":"Mengcheng"},{"family":"Armour","given":"Cherie"},{"family":"Wu","given":"Yan"},{"family":"Ren","given":"Fen"},{"fam</w:instrText>
            </w:r>
            <w:r w:rsidR="00753055" w:rsidRPr="00891819">
              <w:rPr>
                <w:szCs w:val="28"/>
              </w:rPr>
              <w:instrText xml:space="preserve">ily":"Zhu","given":"Xiongzhao"},{"family":"Yao","given":"Shuqiao"}],"issued":{"date-parts":[["2013",9]]}}}],"schema":"https://github.com/citation-style-language/schema/raw/master/csl-citation.json"} </w:instrText>
            </w:r>
            <w:r w:rsidR="00753055" w:rsidRPr="00891819">
              <w:rPr>
                <w:szCs w:val="28"/>
              </w:rPr>
              <w:fldChar w:fldCharType="separate"/>
            </w:r>
            <w:r w:rsidR="003D2B69" w:rsidRPr="00891819">
              <w:rPr>
                <w:szCs w:val="28"/>
              </w:rPr>
              <w:t>Wang et al. (</w:t>
            </w:r>
            <w:r w:rsidR="003D2B69" w:rsidRPr="00545B57">
              <w:rPr>
                <w:rStyle w:val="innerzoteroCitation"/>
              </w:rPr>
              <w:t>2013</w:t>
            </w:r>
            <w:r w:rsidR="003D2B69" w:rsidRPr="00891819">
              <w:rPr>
                <w:szCs w:val="28"/>
              </w:rPr>
              <w:t>)</w:t>
            </w:r>
            <w:r w:rsidR="00753055" w:rsidRPr="00891819">
              <w:rPr>
                <w:szCs w:val="28"/>
              </w:rPr>
              <w:fldChar w:fldCharType="end"/>
            </w:r>
            <w:r w:rsidR="00753055" w:rsidRPr="00891819">
              <w:rPr>
                <w:szCs w:val="28"/>
              </w:rPr>
              <w:t>2</w:t>
            </w:r>
            <w:r w:rsidR="00753055" w:rsidRPr="00891819">
              <w:rPr>
                <w:rFonts w:hint="eastAsia"/>
                <w:szCs w:val="28"/>
              </w:rPr>
              <w:t>篇</w:t>
            </w:r>
            <w:r w:rsidR="00753055" w:rsidRPr="00891819">
              <w:rPr>
                <w:rFonts w:hint="eastAsia"/>
                <w:szCs w:val="28"/>
              </w:rPr>
              <w:t>,</w:t>
            </w:r>
            <w:r w:rsidR="00753055" w:rsidRPr="00891819">
              <w:rPr>
                <w:szCs w:val="28"/>
              </w:rPr>
              <w:t xml:space="preserve"> </w:t>
            </w:r>
            <w:r w:rsidR="00753055" w:rsidRPr="00891819">
              <w:rPr>
                <w:color w:val="FF0000"/>
                <w:szCs w:val="28"/>
              </w:rPr>
              <w:fldChar w:fldCharType="begin"/>
            </w:r>
            <w:r w:rsidR="00753055" w:rsidRPr="00891819">
              <w:rPr>
                <w:color w:val="FF0000"/>
                <w:szCs w:val="28"/>
              </w:rPr>
              <w:instrText xml:space="preserve"> ADDIN ZOTERO_ITEM CSL_CITATION {"citationID":"l2ruhPTj","properties":{"custom":"Yang et al. (2015)","formattedCitation":"Yang et al. (2015)","plainCitation":"Yang et al. (2015)","noteIndex":0},"citationItems":[{"id":560,"uris":["http://zotero.org/users/local/eoP0LvSC/items/2Y4MKFDJ"],"itemData":{"id":560,"type":"article-journal","abstract":"Background: Depression is an important public health problem and is closely associated with suicidal behavior in the population. Although the Center for Epidemiologic Studies Depression Scale (CES-D) is widely used for assessment of depression, the psychometric characteristics of this scale have not been explored in studies of suicide attempters and local residents in rural areas.\nMethods: In this study, reliability and validity of CES-D were assessed in 409 suicide attempters and 409 comparison residents from rural China and through internal consistency analysis and confirmatory factor analysis (CFA).\nResults: Cronbach’s alpha values of the CES-D were 0.940 and 0.895 in, respectively, suicide attempters and comparison residents. CES-D scores were significantly correlated with the scores of Trait Anxiety Inventory (TAI) and Beck Hopelessness Scale (BHS) in both the suicide attempters and the comparison residents. Confirmatory factor analyses indicated that 3-factor structure (positive affect, interpersonal problems, depressive mood and somatic symptoms combined) with 14 items (excluding items 9, 10, 13, 15, 17, and 19) had the best fit in these two populations.\nConclusions: The CES-D scale has satisfactory reliability and validity when used for assessing depression in suicide attempters and comparison residents in rural China.","container-title":"BMC Psychiatry","DOI":"10.1186/s12888-015-0458-1","ISSN":"1471-244X","issue":"1","journalAbbreviation":"BMC Psychiatry","language":"en","page":"76","source":"DOI.org (Crossref)","title":"Reliability and validity of the Center for Epidemiologic Studies Depression Scale (CES-D) among suicide attempters and comparison residents in rural China","volume":"15","author":[{"family":"Yang","given":"Li"},{"family":"Jia","given":"Cun-Xian"},{"family":"Qin","given":"Ping"}],"issued":{"date-parts":[["2015",12]]}}}],"schema":"https://github.com/citation-style-language/schema/raw/master/csl-citation.json"} </w:instrText>
            </w:r>
            <w:r w:rsidR="00753055" w:rsidRPr="00891819">
              <w:rPr>
                <w:color w:val="FF0000"/>
                <w:szCs w:val="28"/>
              </w:rPr>
              <w:fldChar w:fldCharType="separate"/>
            </w:r>
            <w:r w:rsidR="003D2B69" w:rsidRPr="00891819">
              <w:rPr>
                <w:color w:val="FF0000"/>
                <w:szCs w:val="28"/>
              </w:rPr>
              <w:t>Yang et al. (</w:t>
            </w:r>
            <w:r w:rsidR="003D2B69" w:rsidRPr="00545B57">
              <w:rPr>
                <w:rStyle w:val="innerzoteroCitation"/>
              </w:rPr>
              <w:t>2015</w:t>
            </w:r>
            <w:r w:rsidR="003D2B69" w:rsidRPr="00891819">
              <w:rPr>
                <w:color w:val="FF0000"/>
                <w:szCs w:val="28"/>
              </w:rPr>
              <w:t>)</w:t>
            </w:r>
            <w:r w:rsidR="00753055" w:rsidRPr="00891819">
              <w:rPr>
                <w:color w:val="FF0000"/>
                <w:szCs w:val="28"/>
              </w:rPr>
              <w:fldChar w:fldCharType="end"/>
            </w:r>
            <w:r w:rsidR="00753055" w:rsidRPr="00891819">
              <w:rPr>
                <w:color w:val="FF0000"/>
                <w:szCs w:val="28"/>
              </w:rPr>
              <w:t>1</w:t>
            </w:r>
            <w:r w:rsidR="00753055" w:rsidRPr="00891819">
              <w:rPr>
                <w:rFonts w:hint="eastAsia"/>
                <w:color w:val="FF0000"/>
                <w:szCs w:val="28"/>
              </w:rPr>
              <w:t>篇</w:t>
            </w:r>
            <w:r w:rsidR="00753055" w:rsidRPr="00891819">
              <w:rPr>
                <w:rFonts w:hint="eastAsia"/>
                <w:color w:val="FF0000"/>
                <w:szCs w:val="28"/>
              </w:rPr>
              <w:t>,</w:t>
            </w:r>
            <w:r w:rsidR="00753055" w:rsidRPr="00891819">
              <w:rPr>
                <w:color w:val="FF0000"/>
                <w:szCs w:val="28"/>
              </w:rPr>
              <w:t xml:space="preserve"> </w:t>
            </w:r>
            <w:r w:rsidR="00753055" w:rsidRPr="00891819">
              <w:rPr>
                <w:color w:val="FF0000"/>
                <w:szCs w:val="28"/>
              </w:rPr>
              <w:fldChar w:fldCharType="begin"/>
            </w:r>
            <w:r w:rsidR="00753055" w:rsidRPr="00891819">
              <w:rPr>
                <w:color w:val="FF0000"/>
                <w:szCs w:val="28"/>
              </w:rPr>
              <w:instrText xml:space="preserve"> ADDIN ZOTERO_ITEM CSL_CITATION {"citationID":"Z6dJFF3b","properties":{"custom":"Radloff (1977)","formattedCitation":"Radloff (1977)","plainCitation":"Radloff (1977)","noteIndex":0},"citationItems":[{"id":562,"uris":["http://zotero.org/users/local/eoP0LvSC/items/PZ8BWDN3"],"itemData":{"id":562,"type":"article-journal","abstract":"The CES-D scale is a short self-report scale designed to measure depressive symptomatology in the general population. The items of the scale are symptoms associated with depression which have been used in previously validated longer scales. The new scale was tested in household interview surveys and in psychiatric settings. It was found to have very high internal consistency and adequate test- retest repeatability. Validity was established by pat terns of correlations with other self-report measures, by correlations with clinical ratings of depression, and by relationships with other variables which support its construct validity. Reliability, validity, and factor structure were similar across a wide variety of demographic characteristics in the general population samples tested. The scale should be a useful tool for epidemiologic studies of de pression.","container-title":"Applied Psychological Measurement","DOI":"10.1177/014662167700100306","ISSN":"0146-6216, 1552-3497","issue":"3","journalAbbreviation":"Applied Psychological Measurement","language":"en","page":"385-401","source":"DOI.org (Crossref)","title":"The CES-D Scale: A Self-Report Depression Scale for Research in the General Population","title-short":"The CES-D Scale","volume":"1","author":[{"family":"Radloff","given":"Lenore Sawyer"}],"issued":{"date-parts":[["1977",6]]}}}],"schema":"https://github.com/citation-style-language/schema/raw/master/csl-citation.json"} </w:instrText>
            </w:r>
            <w:r w:rsidR="00753055" w:rsidRPr="00891819">
              <w:rPr>
                <w:color w:val="FF0000"/>
                <w:szCs w:val="28"/>
              </w:rPr>
              <w:fldChar w:fldCharType="separate"/>
            </w:r>
            <w:r w:rsidR="003D2B69" w:rsidRPr="00891819">
              <w:rPr>
                <w:szCs w:val="28"/>
              </w:rPr>
              <w:t>Radloff (</w:t>
            </w:r>
            <w:r w:rsidR="003D2B69" w:rsidRPr="00545B57">
              <w:rPr>
                <w:rStyle w:val="innerzoteroCitation"/>
              </w:rPr>
              <w:t>1977</w:t>
            </w:r>
            <w:r w:rsidR="003D2B69" w:rsidRPr="00891819">
              <w:rPr>
                <w:szCs w:val="28"/>
              </w:rPr>
              <w:t>)</w:t>
            </w:r>
            <w:r w:rsidR="00753055" w:rsidRPr="00891819">
              <w:rPr>
                <w:color w:val="FF0000"/>
                <w:szCs w:val="28"/>
              </w:rPr>
              <w:fldChar w:fldCharType="end"/>
            </w:r>
            <w:r w:rsidR="00753055" w:rsidRPr="00891819">
              <w:rPr>
                <w:szCs w:val="28"/>
              </w:rPr>
              <w:t>10</w:t>
            </w:r>
            <w:r w:rsidR="00753055" w:rsidRPr="00891819">
              <w:rPr>
                <w:rFonts w:hint="eastAsia"/>
                <w:szCs w:val="28"/>
              </w:rPr>
              <w:t>篇</w:t>
            </w:r>
            <w:r w:rsidR="00753055" w:rsidRPr="00891819">
              <w:rPr>
                <w:rFonts w:hint="eastAsia"/>
                <w:szCs w:val="28"/>
              </w:rPr>
              <w:t>,</w:t>
            </w:r>
            <w:r w:rsidR="00753055" w:rsidRPr="00891819">
              <w:rPr>
                <w:szCs w:val="28"/>
              </w:rPr>
              <w:t xml:space="preserve"> </w:t>
            </w:r>
            <w:r w:rsidR="00753055" w:rsidRPr="00891819">
              <w:rPr>
                <w:color w:val="FF0000"/>
                <w:szCs w:val="28"/>
              </w:rPr>
              <w:fldChar w:fldCharType="begin"/>
            </w:r>
            <w:r w:rsidR="00753055" w:rsidRPr="00891819">
              <w:rPr>
                <w:rFonts w:hint="eastAsia"/>
                <w:color w:val="FF0000"/>
                <w:szCs w:val="28"/>
              </w:rPr>
              <w:instrText xml:space="preserve"> ADDIN ZOTERO_ITEM CSL_CITATION {"citationID":"9S8S0MAt","properties":{"custom":"</w:instrText>
            </w:r>
            <w:r w:rsidR="00753055" w:rsidRPr="00891819">
              <w:rPr>
                <w:rFonts w:hint="eastAsia"/>
                <w:color w:val="FF0000"/>
                <w:szCs w:val="28"/>
              </w:rPr>
              <w:instrText>潘丝媛等</w:instrText>
            </w:r>
            <w:r w:rsidR="00753055" w:rsidRPr="00891819">
              <w:rPr>
                <w:rFonts w:hint="eastAsia"/>
                <w:color w:val="FF0000"/>
                <w:szCs w:val="28"/>
              </w:rPr>
              <w:instrText>(2018)","formattedCitation":"</w:instrText>
            </w:r>
            <w:r w:rsidR="00753055" w:rsidRPr="00891819">
              <w:rPr>
                <w:rFonts w:hint="eastAsia"/>
                <w:color w:val="FF0000"/>
                <w:szCs w:val="28"/>
              </w:rPr>
              <w:instrText>潘丝媛等</w:instrText>
            </w:r>
            <w:r w:rsidR="00753055" w:rsidRPr="00891819">
              <w:rPr>
                <w:rFonts w:hint="eastAsia"/>
                <w:color w:val="FF0000"/>
                <w:szCs w:val="28"/>
              </w:rPr>
              <w:instrText>(2018)","plainCitation":"</w:instrText>
            </w:r>
            <w:r w:rsidR="00753055" w:rsidRPr="00891819">
              <w:rPr>
                <w:rFonts w:hint="eastAsia"/>
                <w:color w:val="FF0000"/>
                <w:szCs w:val="28"/>
              </w:rPr>
              <w:instrText>潘丝媛等</w:instrText>
            </w:r>
            <w:r w:rsidR="00753055" w:rsidRPr="00891819">
              <w:rPr>
                <w:rFonts w:hint="eastAsia"/>
                <w:color w:val="FF0000"/>
                <w:szCs w:val="28"/>
              </w:rPr>
              <w:instrText>(2018)","noteIndex":0},"citationItems":[{"id":564,"uris":["http://zotero.org/users/local/eoP0LvSC/items/37NZ2QJV"],"itemData":{"id":564,"type":"article-journal","container-title":"</w:instrText>
            </w:r>
            <w:r w:rsidR="00753055" w:rsidRPr="00891819">
              <w:rPr>
                <w:rFonts w:hint="eastAsia"/>
                <w:color w:val="FF0000"/>
                <w:szCs w:val="28"/>
              </w:rPr>
              <w:instrText>中国学校卫生</w:instrText>
            </w:r>
            <w:r w:rsidR="00753055" w:rsidRPr="00891819">
              <w:rPr>
                <w:rFonts w:hint="eastAsia"/>
                <w:color w:val="FF0000"/>
                <w:szCs w:val="28"/>
              </w:rPr>
              <w:instrText>","issue":"2","language":"zh","page":"229-231","title":"</w:instrText>
            </w:r>
            <w:r w:rsidR="00753055" w:rsidRPr="00891819">
              <w:rPr>
                <w:rFonts w:hint="eastAsia"/>
                <w:color w:val="FF0000"/>
                <w:szCs w:val="28"/>
              </w:rPr>
              <w:instrText>广州市中学生网络成瘾与自杀相关行为的关系</w:instrText>
            </w:r>
            <w:r w:rsidR="00753055" w:rsidRPr="00891819">
              <w:rPr>
                <w:rFonts w:hint="eastAsia"/>
                <w:color w:val="FF0000"/>
                <w:szCs w:val="28"/>
              </w:rPr>
              <w:instrText>","volume":"39","author":[{"literal":"</w:instrText>
            </w:r>
            <w:r w:rsidR="00753055" w:rsidRPr="00891819">
              <w:rPr>
                <w:rFonts w:hint="eastAsia"/>
                <w:color w:val="FF0000"/>
                <w:szCs w:val="28"/>
              </w:rPr>
              <w:instrText>潘丝媛</w:instrText>
            </w:r>
            <w:r w:rsidR="00753055" w:rsidRPr="00891819">
              <w:rPr>
                <w:rFonts w:hint="eastAsia"/>
                <w:color w:val="FF0000"/>
                <w:szCs w:val="28"/>
              </w:rPr>
              <w:instrText>"},{"literal":"</w:instrText>
            </w:r>
            <w:r w:rsidR="00753055" w:rsidRPr="00891819">
              <w:rPr>
                <w:rFonts w:hint="eastAsia"/>
                <w:color w:val="FF0000"/>
                <w:szCs w:val="28"/>
              </w:rPr>
              <w:instrText>李武权</w:instrText>
            </w:r>
            <w:r w:rsidR="00753055" w:rsidRPr="00891819">
              <w:rPr>
                <w:rFonts w:hint="eastAsia"/>
                <w:color w:val="FF0000"/>
                <w:szCs w:val="28"/>
              </w:rPr>
              <w:instrText>"},{"literal":"</w:instrText>
            </w:r>
            <w:r w:rsidR="00753055" w:rsidRPr="00891819">
              <w:rPr>
                <w:rFonts w:hint="eastAsia"/>
                <w:color w:val="FF0000"/>
                <w:szCs w:val="28"/>
              </w:rPr>
              <w:instrText>黎明</w:instrText>
            </w:r>
            <w:r w:rsidR="00753055" w:rsidRPr="00891819">
              <w:rPr>
                <w:rFonts w:hint="eastAsia"/>
                <w:color w:val="FF0000"/>
                <w:szCs w:val="28"/>
              </w:rPr>
              <w:instrText>"},{"literal":"</w:instrText>
            </w:r>
            <w:r w:rsidR="00753055" w:rsidRPr="00891819">
              <w:rPr>
                <w:rFonts w:hint="eastAsia"/>
                <w:color w:val="FF0000"/>
                <w:szCs w:val="28"/>
              </w:rPr>
              <w:instrText>郭蓝</w:instrText>
            </w:r>
            <w:r w:rsidR="00753055" w:rsidRPr="00891819">
              <w:rPr>
                <w:rFonts w:hint="eastAsia"/>
                <w:color w:val="FF0000"/>
                <w:szCs w:val="28"/>
              </w:rPr>
              <w:instrText>"},{"literal":"</w:instrText>
            </w:r>
            <w:r w:rsidR="00753055" w:rsidRPr="00891819">
              <w:rPr>
                <w:rFonts w:hint="eastAsia"/>
                <w:color w:val="FF0000"/>
                <w:szCs w:val="28"/>
              </w:rPr>
              <w:instrText>邓雪清</w:instrText>
            </w:r>
            <w:r w:rsidR="00753055" w:rsidRPr="00891819">
              <w:rPr>
                <w:rFonts w:hint="eastAsia"/>
                <w:color w:val="FF0000"/>
                <w:szCs w:val="28"/>
              </w:rPr>
              <w:instrText>"},{"literal":"</w:instrText>
            </w:r>
            <w:r w:rsidR="00753055" w:rsidRPr="00891819">
              <w:rPr>
                <w:rFonts w:hint="eastAsia"/>
                <w:color w:val="FF0000"/>
                <w:szCs w:val="28"/>
              </w:rPr>
              <w:instrText>卢次勇</w:instrText>
            </w:r>
            <w:r w:rsidR="00753055" w:rsidRPr="00891819">
              <w:rPr>
                <w:rFonts w:hint="eastAsia"/>
                <w:color w:val="FF0000"/>
                <w:szCs w:val="28"/>
              </w:rPr>
              <w:instrText xml:space="preserve">"}],"issued":{"date-parts":[["2018"]]}}}],"schema":"https://github.com/citation-style-language/schema/raw/master/csl-citation.json"} </w:instrText>
            </w:r>
            <w:r w:rsidR="00753055" w:rsidRPr="00891819">
              <w:rPr>
                <w:color w:val="FF0000"/>
                <w:szCs w:val="28"/>
              </w:rPr>
              <w:fldChar w:fldCharType="separate"/>
            </w:r>
            <w:r w:rsidR="003D2B69" w:rsidRPr="00891819">
              <w:rPr>
                <w:rFonts w:hint="eastAsia"/>
                <w:color w:val="FF0000"/>
                <w:szCs w:val="28"/>
              </w:rPr>
              <w:t>潘丝媛等</w:t>
            </w:r>
            <w:r w:rsidR="003D2B69" w:rsidRPr="00891819">
              <w:rPr>
                <w:rFonts w:hint="eastAsia"/>
                <w:color w:val="FF0000"/>
                <w:szCs w:val="28"/>
              </w:rPr>
              <w:t>(</w:t>
            </w:r>
            <w:r w:rsidR="003D2B69" w:rsidRPr="00545B57">
              <w:rPr>
                <w:rStyle w:val="innerzoteroCitation"/>
                <w:rFonts w:hint="eastAsia"/>
              </w:rPr>
              <w:t>2018</w:t>
            </w:r>
            <w:r w:rsidR="003D2B69" w:rsidRPr="00891819">
              <w:rPr>
                <w:rFonts w:hint="eastAsia"/>
                <w:color w:val="FF0000"/>
                <w:szCs w:val="28"/>
              </w:rPr>
              <w:t>)</w:t>
            </w:r>
            <w:r w:rsidR="00753055" w:rsidRPr="00891819">
              <w:rPr>
                <w:color w:val="FF0000"/>
                <w:szCs w:val="28"/>
              </w:rPr>
              <w:fldChar w:fldCharType="end"/>
            </w:r>
            <w:r w:rsidR="00753055" w:rsidRPr="00891819">
              <w:rPr>
                <w:color w:val="FF0000"/>
                <w:szCs w:val="28"/>
              </w:rPr>
              <w:t>1</w:t>
            </w:r>
            <w:r w:rsidR="00753055" w:rsidRPr="00891819">
              <w:rPr>
                <w:rFonts w:hint="eastAsia"/>
                <w:color w:val="FF0000"/>
                <w:szCs w:val="28"/>
              </w:rPr>
              <w:t>篇</w:t>
            </w:r>
            <w:r w:rsidR="00753055" w:rsidRPr="00891819">
              <w:rPr>
                <w:rFonts w:hint="eastAsia"/>
                <w:color w:val="FF0000"/>
                <w:szCs w:val="28"/>
              </w:rPr>
              <w:t>,</w:t>
            </w:r>
            <w:r w:rsidR="00753055" w:rsidRPr="00891819">
              <w:rPr>
                <w:color w:val="FF0000"/>
                <w:szCs w:val="28"/>
              </w:rPr>
              <w:t xml:space="preserve"> </w:t>
            </w:r>
            <w:r w:rsidR="006D4E79" w:rsidRPr="00891819">
              <w:rPr>
                <w:color w:val="FF0000"/>
                <w:szCs w:val="28"/>
              </w:rPr>
              <w:fldChar w:fldCharType="begin"/>
            </w:r>
            <w:r w:rsidR="006D4E79" w:rsidRPr="00891819">
              <w:rPr>
                <w:color w:val="FF0000"/>
                <w:szCs w:val="28"/>
              </w:rPr>
              <w:instrText xml:space="preserve"> ADDIN ZOTERO_ITEM CSL_CITATION {"citationID":"foGQwuTj","properties":{"custom":"Jiang et al. (2019)","formattedCitation":"Jiang et al. (2019)","plainCitation":"Jiang et al. (2019)","noteIndex":0},"citationItems":[{"id":565,"uris":["http://zotero.org/users/local/eoP0LvSC/items/6D4JWYWK"],"itemData":{"id":565,"type":"article-journal","container-title":"Frontiers in psychiatry","language":"en","note":"publisher: Frontiers Media SA","page":"315","title":"The reliability and validity of the center for epidemiologic studies depression scale (CES-D) for Chinese university students","volume":"10","author":[{"family":"Jiang","given":"Lijun"},{"family":"Wang","given":"Ying"},{"family":"Zhang","given":"Yining"},{"family":"Li","given":"Rui"},{"family":"Wu","given":"Huailiang"},{"family":"Li","given":"Chenyi"},{"family":"Wu","given":"Yunlin"},{"family":"Tao","given":"Qian"}],"issued":{"date-parts":[["2019"]]}}}],"schema":"https://github.com/citation-style-language/schema/raw/master/csl-citation.json"} </w:instrText>
            </w:r>
            <w:r w:rsidR="006D4E79" w:rsidRPr="00891819">
              <w:rPr>
                <w:color w:val="FF0000"/>
                <w:szCs w:val="28"/>
              </w:rPr>
              <w:fldChar w:fldCharType="separate"/>
            </w:r>
            <w:r w:rsidR="003D2B69" w:rsidRPr="00891819">
              <w:rPr>
                <w:color w:val="FF0000"/>
                <w:szCs w:val="28"/>
              </w:rPr>
              <w:t>Jiang et al. (</w:t>
            </w:r>
            <w:r w:rsidR="003D2B69" w:rsidRPr="00545B57">
              <w:rPr>
                <w:rStyle w:val="innerzoteroCitation"/>
              </w:rPr>
              <w:t>2019</w:t>
            </w:r>
            <w:r w:rsidR="003D2B69" w:rsidRPr="00891819">
              <w:rPr>
                <w:color w:val="FF0000"/>
                <w:szCs w:val="28"/>
              </w:rPr>
              <w:t>)</w:t>
            </w:r>
            <w:r w:rsidR="006D4E79" w:rsidRPr="00891819">
              <w:rPr>
                <w:color w:val="FF0000"/>
                <w:szCs w:val="28"/>
              </w:rPr>
              <w:fldChar w:fldCharType="end"/>
            </w:r>
            <w:r w:rsidR="006D4E79" w:rsidRPr="00891819">
              <w:rPr>
                <w:color w:val="FF0000"/>
                <w:szCs w:val="28"/>
              </w:rPr>
              <w:t>1</w:t>
            </w:r>
            <w:r w:rsidR="006D4E79" w:rsidRPr="00891819">
              <w:rPr>
                <w:rFonts w:hint="eastAsia"/>
                <w:color w:val="FF0000"/>
                <w:szCs w:val="28"/>
              </w:rPr>
              <w:t>篇</w:t>
            </w:r>
            <w:r w:rsidR="006D4E79" w:rsidRPr="00891819">
              <w:rPr>
                <w:rFonts w:hint="eastAsia"/>
                <w:color w:val="FF0000"/>
                <w:szCs w:val="28"/>
              </w:rPr>
              <w:t>,</w:t>
            </w:r>
            <w:r w:rsidR="006D4E79" w:rsidRPr="00891819">
              <w:rPr>
                <w:color w:val="FF0000"/>
                <w:szCs w:val="28"/>
              </w:rPr>
              <w:t xml:space="preserve"> </w:t>
            </w:r>
            <w:r w:rsidR="006D4E79" w:rsidRPr="00891819">
              <w:rPr>
                <w:color w:val="FF0000"/>
                <w:szCs w:val="28"/>
              </w:rPr>
              <w:fldChar w:fldCharType="begin"/>
            </w:r>
            <w:r w:rsidR="006D4E79" w:rsidRPr="00891819">
              <w:rPr>
                <w:rFonts w:hint="eastAsia"/>
                <w:color w:val="FF0000"/>
                <w:szCs w:val="28"/>
              </w:rPr>
              <w:instrText xml:space="preserve"> ADDIN ZOTERO_ITEM CSL_CITATION {"citationID":"pKkNc6uz","properties":{"custom":"</w:instrText>
            </w:r>
            <w:r w:rsidR="006D4E79" w:rsidRPr="00891819">
              <w:rPr>
                <w:rFonts w:hint="eastAsia"/>
                <w:color w:val="FF0000"/>
                <w:szCs w:val="28"/>
              </w:rPr>
              <w:instrText>刘平</w:instrText>
            </w:r>
            <w:r w:rsidR="006D4E79" w:rsidRPr="00891819">
              <w:rPr>
                <w:rFonts w:hint="eastAsia"/>
                <w:color w:val="FF0000"/>
                <w:szCs w:val="28"/>
              </w:rPr>
              <w:instrText>(1999)","formattedCitation":"</w:instrText>
            </w:r>
            <w:r w:rsidR="006D4E79" w:rsidRPr="00891819">
              <w:rPr>
                <w:rFonts w:hint="eastAsia"/>
                <w:color w:val="FF0000"/>
                <w:szCs w:val="28"/>
              </w:rPr>
              <w:instrText>刘平</w:instrText>
            </w:r>
            <w:r w:rsidR="006D4E79" w:rsidRPr="00891819">
              <w:rPr>
                <w:rFonts w:hint="eastAsia"/>
                <w:color w:val="FF0000"/>
                <w:szCs w:val="28"/>
              </w:rPr>
              <w:instrText>(1999)","plainCitation":"</w:instrText>
            </w:r>
            <w:r w:rsidR="006D4E79" w:rsidRPr="00891819">
              <w:rPr>
                <w:rFonts w:hint="eastAsia"/>
                <w:color w:val="FF0000"/>
                <w:szCs w:val="28"/>
              </w:rPr>
              <w:instrText>刘平</w:instrText>
            </w:r>
            <w:r w:rsidR="006D4E79" w:rsidRPr="00891819">
              <w:rPr>
                <w:rFonts w:hint="eastAsia"/>
                <w:color w:val="FF0000"/>
                <w:szCs w:val="28"/>
              </w:rPr>
              <w:instrText>(1999)","noteIndex":0},"citationItems":[{"id":566,"uris":["http://zotero.org/users/local/eoP0LvSC/items/YJSYXK8S"],"itemData":{"id":566,"type":"article-journal","container-title":"</w:instrText>
            </w:r>
            <w:r w:rsidR="006D4E79" w:rsidRPr="00891819">
              <w:rPr>
                <w:rFonts w:hint="eastAsia"/>
                <w:color w:val="FF0000"/>
                <w:szCs w:val="28"/>
              </w:rPr>
              <w:instrText>中国心理卫生杂志</w:instrText>
            </w:r>
            <w:r w:rsidR="006D4E79" w:rsidRPr="00891819">
              <w:rPr>
                <w:rFonts w:hint="eastAsia"/>
                <w:color w:val="FF0000"/>
                <w:szCs w:val="28"/>
              </w:rPr>
              <w:instrText>","language":"zh","page":"200</w:instrText>
            </w:r>
            <w:r w:rsidR="006D4E79" w:rsidRPr="00891819">
              <w:rPr>
                <w:rFonts w:hint="eastAsia"/>
                <w:color w:val="FF0000"/>
                <w:szCs w:val="28"/>
              </w:rPr>
              <w:instrText>–</w:instrText>
            </w:r>
            <w:r w:rsidR="006D4E79" w:rsidRPr="00891819">
              <w:rPr>
                <w:rFonts w:hint="eastAsia"/>
                <w:color w:val="FF0000"/>
                <w:szCs w:val="28"/>
              </w:rPr>
              <w:instrText>202","title":"</w:instrText>
            </w:r>
            <w:r w:rsidR="006D4E79" w:rsidRPr="00891819">
              <w:rPr>
                <w:rFonts w:hint="eastAsia"/>
                <w:color w:val="FF0000"/>
                <w:szCs w:val="28"/>
              </w:rPr>
              <w:instrText>流调中心用抑郁量表</w:instrText>
            </w:r>
            <w:r w:rsidR="006D4E79" w:rsidRPr="00891819">
              <w:rPr>
                <w:rFonts w:hint="eastAsia"/>
                <w:color w:val="FF0000"/>
                <w:szCs w:val="28"/>
              </w:rPr>
              <w:instrText>","author":[{"literal":"</w:instrText>
            </w:r>
            <w:r w:rsidR="006D4E79" w:rsidRPr="00891819">
              <w:rPr>
                <w:rFonts w:hint="eastAsia"/>
                <w:color w:val="FF0000"/>
                <w:szCs w:val="28"/>
              </w:rPr>
              <w:instrText>刘平</w:instrText>
            </w:r>
            <w:r w:rsidR="006D4E79" w:rsidRPr="00891819">
              <w:rPr>
                <w:rFonts w:hint="eastAsia"/>
                <w:color w:val="FF0000"/>
                <w:szCs w:val="28"/>
              </w:rPr>
              <w:instrText>"}],"issued":{"date-parts":[["1999"]]}}}],"schema":"https://github.com/citation-style-language/schema/</w:instrText>
            </w:r>
            <w:r w:rsidR="006D4E79" w:rsidRPr="00891819">
              <w:rPr>
                <w:color w:val="FF0000"/>
                <w:szCs w:val="28"/>
              </w:rPr>
              <w:instrText xml:space="preserve">raw/master/csl-citation.json"} </w:instrText>
            </w:r>
            <w:r w:rsidR="006D4E79" w:rsidRPr="00891819">
              <w:rPr>
                <w:color w:val="FF0000"/>
                <w:szCs w:val="28"/>
              </w:rPr>
              <w:fldChar w:fldCharType="separate"/>
            </w:r>
            <w:r w:rsidR="003D2B69" w:rsidRPr="00891819">
              <w:rPr>
                <w:rFonts w:hint="eastAsia"/>
                <w:color w:val="FF0000"/>
                <w:szCs w:val="28"/>
              </w:rPr>
              <w:t>刘平</w:t>
            </w:r>
            <w:r w:rsidR="003D2B69" w:rsidRPr="00891819">
              <w:rPr>
                <w:rFonts w:hint="eastAsia"/>
                <w:color w:val="FF0000"/>
                <w:szCs w:val="28"/>
              </w:rPr>
              <w:t>(</w:t>
            </w:r>
            <w:r w:rsidR="003D2B69" w:rsidRPr="00545B57">
              <w:rPr>
                <w:rStyle w:val="innerzoteroCitation"/>
                <w:rFonts w:hint="eastAsia"/>
              </w:rPr>
              <w:t>1999</w:t>
            </w:r>
            <w:r w:rsidR="003D2B69" w:rsidRPr="00891819">
              <w:rPr>
                <w:rFonts w:hint="eastAsia"/>
                <w:color w:val="FF0000"/>
                <w:szCs w:val="28"/>
              </w:rPr>
              <w:t>)</w:t>
            </w:r>
            <w:r w:rsidR="006D4E79" w:rsidRPr="00891819">
              <w:rPr>
                <w:color w:val="FF0000"/>
                <w:szCs w:val="28"/>
              </w:rPr>
              <w:fldChar w:fldCharType="end"/>
            </w:r>
            <w:r w:rsidR="006D4E79" w:rsidRPr="00891819">
              <w:rPr>
                <w:color w:val="FF0000"/>
                <w:szCs w:val="28"/>
              </w:rPr>
              <w:t>1</w:t>
            </w:r>
            <w:r w:rsidR="006D4E79" w:rsidRPr="00891819">
              <w:rPr>
                <w:rFonts w:hint="eastAsia"/>
                <w:color w:val="FF0000"/>
                <w:szCs w:val="28"/>
              </w:rPr>
              <w:t>篇</w:t>
            </w:r>
          </w:p>
        </w:tc>
        <w:tc>
          <w:tcPr>
            <w:tcW w:w="2126" w:type="dxa"/>
            <w:tcBorders>
              <w:top w:val="nil"/>
              <w:left w:val="nil"/>
              <w:bottom w:val="nil"/>
              <w:right w:val="nil"/>
            </w:tcBorders>
            <w:vAlign w:val="center"/>
          </w:tcPr>
          <w:p w14:paraId="47A6284F" w14:textId="0FFD6D5E" w:rsidR="003B11E2" w:rsidRPr="00891819" w:rsidRDefault="003B11E2" w:rsidP="00E124AE">
            <w:pPr>
              <w:spacing w:line="300" w:lineRule="exact"/>
              <w:jc w:val="center"/>
              <w:rPr>
                <w:szCs w:val="28"/>
              </w:rPr>
            </w:pPr>
            <w:r w:rsidRPr="00891819">
              <w:rPr>
                <w:rFonts w:hint="eastAsia"/>
                <w:szCs w:val="28"/>
              </w:rPr>
              <w:lastRenderedPageBreak/>
              <w:t>6</w:t>
            </w:r>
            <w:r w:rsidRPr="00891819">
              <w:rPr>
                <w:szCs w:val="28"/>
              </w:rPr>
              <w:t>5</w:t>
            </w:r>
          </w:p>
        </w:tc>
        <w:tc>
          <w:tcPr>
            <w:tcW w:w="3566" w:type="dxa"/>
            <w:tcBorders>
              <w:top w:val="nil"/>
              <w:left w:val="nil"/>
              <w:bottom w:val="nil"/>
              <w:right w:val="nil"/>
            </w:tcBorders>
            <w:vAlign w:val="center"/>
          </w:tcPr>
          <w:p w14:paraId="4C653B29" w14:textId="3E1089D0" w:rsidR="003B11E2" w:rsidRPr="00891819" w:rsidRDefault="006D4E79"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zKdYPhE3","properties":{"custom":"</w:instrText>
            </w:r>
            <w:r w:rsidRPr="00891819">
              <w:rPr>
                <w:rFonts w:hint="eastAsia"/>
                <w:szCs w:val="28"/>
              </w:rPr>
              <w:instrText>章婕等</w:instrText>
            </w:r>
            <w:r w:rsidRPr="00891819">
              <w:rPr>
                <w:rFonts w:hint="eastAsia"/>
                <w:szCs w:val="28"/>
              </w:rPr>
              <w:instrText>(2010)","formattedCitation":"</w:instrText>
            </w:r>
            <w:r w:rsidRPr="00891819">
              <w:rPr>
                <w:rFonts w:hint="eastAsia"/>
                <w:szCs w:val="28"/>
              </w:rPr>
              <w:instrText>章婕等</w:instrText>
            </w:r>
            <w:r w:rsidRPr="00891819">
              <w:rPr>
                <w:rFonts w:hint="eastAsia"/>
                <w:szCs w:val="28"/>
              </w:rPr>
              <w:instrText>(2010)","plainCitation":"</w:instrText>
            </w:r>
            <w:r w:rsidRPr="00891819">
              <w:rPr>
                <w:rFonts w:hint="eastAsia"/>
                <w:szCs w:val="28"/>
              </w:rPr>
              <w:instrText>章婕等</w:instrText>
            </w:r>
            <w:r w:rsidRPr="00891819">
              <w:rPr>
                <w:rFonts w:hint="eastAsia"/>
                <w:szCs w:val="28"/>
              </w:rPr>
              <w:instrText>(2010)","noteIndex":0},"citationItems":[{"id":544,"uris":["http://zotero.org/users/local/eoP0LvSC/items/87AJ6PD2"],"itemData":{"id":544,"type":"article-journal","abstract":"</w:instrText>
            </w:r>
            <w:r w:rsidRPr="00891819">
              <w:rPr>
                <w:rFonts w:hint="eastAsia"/>
                <w:szCs w:val="28"/>
              </w:rPr>
              <w:instrText>目的</w:instrText>
            </w:r>
            <w:r w:rsidRPr="00891819">
              <w:rPr>
                <w:rFonts w:hint="eastAsia"/>
                <w:szCs w:val="28"/>
              </w:rPr>
              <w:instrText>:</w:instrText>
            </w:r>
            <w:r w:rsidRPr="00891819">
              <w:rPr>
                <w:rFonts w:hint="eastAsia"/>
                <w:szCs w:val="28"/>
              </w:rPr>
              <w:instrText>验证流调中心抑郁量表</w:instrText>
            </w:r>
            <w:r w:rsidRPr="00891819">
              <w:rPr>
                <w:rFonts w:hint="eastAsia"/>
                <w:szCs w:val="28"/>
              </w:rPr>
              <w:instrText>(The Center for Epidemiological Studies Depression Scale,CES-D)</w:instrText>
            </w:r>
            <w:r w:rsidRPr="00891819">
              <w:rPr>
                <w:rFonts w:hint="eastAsia"/>
                <w:szCs w:val="28"/>
              </w:rPr>
              <w:instrText>在我国城市人群中不同年龄组的适用性</w:instrText>
            </w:r>
            <w:r w:rsidRPr="00891819">
              <w:rPr>
                <w:rFonts w:hint="eastAsia"/>
                <w:szCs w:val="28"/>
              </w:rPr>
              <w:instrText>,</w:instrText>
            </w:r>
            <w:r w:rsidRPr="00891819">
              <w:rPr>
                <w:rFonts w:hint="eastAsia"/>
                <w:szCs w:val="28"/>
              </w:rPr>
              <w:instrText>并建立各年龄组常模。方法</w:instrText>
            </w:r>
            <w:r w:rsidRPr="00891819">
              <w:rPr>
                <w:rFonts w:hint="eastAsia"/>
                <w:szCs w:val="28"/>
              </w:rPr>
              <w:instrText>:</w:instrText>
            </w:r>
            <w:r w:rsidRPr="00891819">
              <w:rPr>
                <w:rFonts w:hint="eastAsia"/>
                <w:szCs w:val="28"/>
              </w:rPr>
              <w:instrText>采用横断面研究方法</w:instrText>
            </w:r>
            <w:r w:rsidRPr="00891819">
              <w:rPr>
                <w:rFonts w:hint="eastAsia"/>
                <w:szCs w:val="28"/>
              </w:rPr>
              <w:instrText>,</w:instrText>
            </w:r>
            <w:r w:rsidRPr="00891819">
              <w:rPr>
                <w:rFonts w:hint="eastAsia"/>
                <w:szCs w:val="28"/>
              </w:rPr>
              <w:instrText>在全国</w:instrText>
            </w:r>
            <w:r w:rsidRPr="00891819">
              <w:rPr>
                <w:rFonts w:hint="eastAsia"/>
                <w:szCs w:val="28"/>
              </w:rPr>
              <w:instrText>21</w:instrText>
            </w:r>
            <w:r w:rsidRPr="00891819">
              <w:rPr>
                <w:rFonts w:hint="eastAsia"/>
                <w:szCs w:val="28"/>
              </w:rPr>
              <w:instrText>省</w:instrText>
            </w:r>
            <w:r w:rsidRPr="00891819">
              <w:rPr>
                <w:rFonts w:hint="eastAsia"/>
                <w:szCs w:val="28"/>
              </w:rPr>
              <w:instrText>39</w:instrText>
            </w:r>
            <w:r w:rsidRPr="00891819">
              <w:rPr>
                <w:rFonts w:hint="eastAsia"/>
                <w:szCs w:val="28"/>
              </w:rPr>
              <w:instrText>座城市收集普通人群样本</w:instrText>
            </w:r>
            <w:r w:rsidRPr="00891819">
              <w:rPr>
                <w:rFonts w:hint="eastAsia"/>
                <w:szCs w:val="28"/>
              </w:rPr>
              <w:instrText>16047</w:instrText>
            </w:r>
            <w:r w:rsidRPr="00891819">
              <w:rPr>
                <w:rFonts w:hint="eastAsia"/>
                <w:szCs w:val="28"/>
              </w:rPr>
              <w:instrText>名</w:instrText>
            </w:r>
            <w:r w:rsidRPr="00891819">
              <w:rPr>
                <w:rFonts w:hint="eastAsia"/>
                <w:szCs w:val="28"/>
              </w:rPr>
              <w:instrText>[</w:instrText>
            </w:r>
            <w:r w:rsidRPr="00891819">
              <w:rPr>
                <w:rFonts w:hint="eastAsia"/>
                <w:szCs w:val="28"/>
              </w:rPr>
              <w:instrText>年龄</w:instrText>
            </w:r>
            <w:r w:rsidRPr="00891819">
              <w:rPr>
                <w:rFonts w:hint="eastAsia"/>
                <w:szCs w:val="28"/>
              </w:rPr>
              <w:instrText>11</w:instrText>
            </w:r>
            <w:r w:rsidRPr="00891819">
              <w:rPr>
                <w:rFonts w:hint="eastAsia"/>
                <w:szCs w:val="28"/>
              </w:rPr>
              <w:instrText>～</w:instrText>
            </w:r>
            <w:r w:rsidRPr="00891819">
              <w:rPr>
                <w:rFonts w:hint="eastAsia"/>
                <w:szCs w:val="28"/>
              </w:rPr>
              <w:instrText>100</w:instrText>
            </w:r>
            <w:r w:rsidRPr="00891819">
              <w:rPr>
                <w:rFonts w:hint="eastAsia"/>
                <w:szCs w:val="28"/>
              </w:rPr>
              <w:instrText>岁</w:instrText>
            </w:r>
            <w:r w:rsidRPr="00891819">
              <w:rPr>
                <w:rFonts w:hint="eastAsia"/>
                <w:szCs w:val="28"/>
              </w:rPr>
              <w:instrText>,</w:instrText>
            </w:r>
            <w:r w:rsidRPr="00891819">
              <w:rPr>
                <w:rFonts w:hint="eastAsia"/>
                <w:szCs w:val="28"/>
              </w:rPr>
              <w:instrText>平均</w:instrText>
            </w:r>
            <w:r w:rsidRPr="00891819">
              <w:rPr>
                <w:rFonts w:hint="eastAsia"/>
                <w:szCs w:val="28"/>
              </w:rPr>
              <w:instrText>(37.7</w:instrText>
            </w:r>
            <w:r w:rsidRPr="00891819">
              <w:rPr>
                <w:rFonts w:hint="eastAsia"/>
                <w:szCs w:val="28"/>
              </w:rPr>
              <w:instrText>±</w:instrText>
            </w:r>
            <w:r w:rsidRPr="00891819">
              <w:rPr>
                <w:rFonts w:hint="eastAsia"/>
                <w:szCs w:val="28"/>
              </w:rPr>
              <w:instrText>21.3)</w:instrText>
            </w:r>
            <w:r w:rsidRPr="00891819">
              <w:rPr>
                <w:rFonts w:hint="eastAsia"/>
                <w:szCs w:val="28"/>
              </w:rPr>
              <w:instrText>岁</w:instrText>
            </w:r>
            <w:r w:rsidRPr="00891819">
              <w:rPr>
                <w:rFonts w:hint="eastAsia"/>
                <w:szCs w:val="28"/>
              </w:rPr>
              <w:instrText>]</w:instrText>
            </w:r>
            <w:r w:rsidRPr="00891819">
              <w:rPr>
                <w:rFonts w:hint="eastAsia"/>
                <w:szCs w:val="28"/>
              </w:rPr>
              <w:instrText>以建立常模</w:instrText>
            </w:r>
            <w:r w:rsidRPr="00891819">
              <w:rPr>
                <w:rFonts w:hint="eastAsia"/>
                <w:szCs w:val="28"/>
              </w:rPr>
              <w:instrText>,</w:instrText>
            </w:r>
            <w:r w:rsidRPr="00891819">
              <w:rPr>
                <w:rFonts w:hint="eastAsia"/>
                <w:szCs w:val="28"/>
              </w:rPr>
              <w:instrText>在</w:instrText>
            </w:r>
            <w:r w:rsidRPr="00891819">
              <w:rPr>
                <w:rFonts w:hint="eastAsia"/>
                <w:szCs w:val="28"/>
              </w:rPr>
              <w:instrText>4</w:instrText>
            </w:r>
            <w:r w:rsidRPr="00891819">
              <w:rPr>
                <w:rFonts w:hint="eastAsia"/>
                <w:szCs w:val="28"/>
              </w:rPr>
              <w:instrText>个城市的精神科门诊与住院病人中选取病人样本</w:instrText>
            </w:r>
            <w:r w:rsidRPr="00891819">
              <w:rPr>
                <w:rFonts w:hint="eastAsia"/>
                <w:szCs w:val="28"/>
              </w:rPr>
              <w:instrText>349</w:instrText>
            </w:r>
            <w:r w:rsidRPr="00891819">
              <w:rPr>
                <w:rFonts w:hint="eastAsia"/>
                <w:szCs w:val="28"/>
              </w:rPr>
              <w:instrText>名</w:instrText>
            </w:r>
            <w:r w:rsidRPr="00891819">
              <w:rPr>
                <w:rFonts w:hint="eastAsia"/>
                <w:szCs w:val="28"/>
              </w:rPr>
              <w:instrText>[</w:instrText>
            </w:r>
            <w:r w:rsidRPr="00891819">
              <w:rPr>
                <w:rFonts w:hint="eastAsia"/>
                <w:szCs w:val="28"/>
              </w:rPr>
              <w:instrText>年龄</w:instrText>
            </w:r>
            <w:r w:rsidRPr="00891819">
              <w:rPr>
                <w:rFonts w:hint="eastAsia"/>
                <w:szCs w:val="28"/>
              </w:rPr>
              <w:instrText>16</w:instrText>
            </w:r>
            <w:r w:rsidRPr="00891819">
              <w:rPr>
                <w:rFonts w:hint="eastAsia"/>
                <w:szCs w:val="28"/>
              </w:rPr>
              <w:instrText>～</w:instrText>
            </w:r>
            <w:r w:rsidRPr="00891819">
              <w:rPr>
                <w:rFonts w:hint="eastAsia"/>
                <w:szCs w:val="28"/>
              </w:rPr>
              <w:instrText>81</w:instrText>
            </w:r>
            <w:r w:rsidRPr="00891819">
              <w:rPr>
                <w:rFonts w:hint="eastAsia"/>
                <w:szCs w:val="28"/>
              </w:rPr>
              <w:instrText>岁</w:instrText>
            </w:r>
            <w:r w:rsidRPr="00891819">
              <w:rPr>
                <w:rFonts w:hint="eastAsia"/>
                <w:szCs w:val="28"/>
              </w:rPr>
              <w:instrText>,</w:instrText>
            </w:r>
            <w:r w:rsidRPr="00891819">
              <w:rPr>
                <w:rFonts w:hint="eastAsia"/>
                <w:szCs w:val="28"/>
              </w:rPr>
              <w:instrText>平均</w:instrText>
            </w:r>
            <w:r w:rsidRPr="00891819">
              <w:rPr>
                <w:rFonts w:hint="eastAsia"/>
                <w:szCs w:val="28"/>
              </w:rPr>
              <w:instrText>(32.0</w:instrText>
            </w:r>
            <w:r w:rsidRPr="00891819">
              <w:rPr>
                <w:rFonts w:hint="eastAsia"/>
                <w:szCs w:val="28"/>
              </w:rPr>
              <w:instrText>±</w:instrText>
            </w:r>
            <w:r w:rsidRPr="00891819">
              <w:rPr>
                <w:rFonts w:hint="eastAsia"/>
                <w:szCs w:val="28"/>
              </w:rPr>
              <w:instrText>12.1)</w:instrText>
            </w:r>
            <w:r w:rsidRPr="00891819">
              <w:rPr>
                <w:rFonts w:hint="eastAsia"/>
                <w:szCs w:val="28"/>
              </w:rPr>
              <w:instrText>岁</w:instrText>
            </w:r>
            <w:r w:rsidRPr="00891819">
              <w:rPr>
                <w:rFonts w:hint="eastAsia"/>
                <w:szCs w:val="28"/>
              </w:rPr>
              <w:instrText>]</w:instrText>
            </w:r>
            <w:r w:rsidRPr="00891819">
              <w:rPr>
                <w:rFonts w:hint="eastAsia"/>
                <w:szCs w:val="28"/>
              </w:rPr>
              <w:instrText>以检验效标效度。从普通人群样本中抽取北京、东莞、包头的</w:instrText>
            </w:r>
            <w:r w:rsidRPr="00891819">
              <w:rPr>
                <w:rFonts w:hint="eastAsia"/>
                <w:szCs w:val="28"/>
              </w:rPr>
              <w:instrText>199</w:instrText>
            </w:r>
            <w:r w:rsidRPr="00891819">
              <w:rPr>
                <w:rFonts w:hint="eastAsia"/>
                <w:szCs w:val="28"/>
              </w:rPr>
              <w:instrText>名企业职工、</w:instrText>
            </w:r>
            <w:r w:rsidRPr="00891819">
              <w:rPr>
                <w:rFonts w:hint="eastAsia"/>
                <w:szCs w:val="28"/>
              </w:rPr>
              <w:instrText>100</w:instrText>
            </w:r>
            <w:r w:rsidRPr="00891819">
              <w:rPr>
                <w:rFonts w:hint="eastAsia"/>
                <w:szCs w:val="28"/>
              </w:rPr>
              <w:instrText>名大学生、</w:instrText>
            </w:r>
            <w:r w:rsidRPr="00891819">
              <w:rPr>
                <w:rFonts w:hint="eastAsia"/>
                <w:szCs w:val="28"/>
              </w:rPr>
              <w:instrText>30</w:instrText>
            </w:r>
            <w:r w:rsidRPr="00891819">
              <w:rPr>
                <w:rFonts w:hint="eastAsia"/>
                <w:szCs w:val="28"/>
              </w:rPr>
              <w:instrText>名教师进行了间隔</w:instrText>
            </w:r>
            <w:r w:rsidRPr="00891819">
              <w:rPr>
                <w:rFonts w:hint="eastAsia"/>
                <w:szCs w:val="28"/>
              </w:rPr>
              <w:instrText>8</w:instrText>
            </w:r>
            <w:r w:rsidRPr="00891819">
              <w:rPr>
                <w:rFonts w:hint="eastAsia"/>
                <w:szCs w:val="28"/>
              </w:rPr>
              <w:instrText>周的重测</w:instrText>
            </w:r>
            <w:r w:rsidRPr="00891819">
              <w:rPr>
                <w:rFonts w:hint="eastAsia"/>
                <w:szCs w:val="28"/>
              </w:rPr>
              <w:instrText>,</w:instrText>
            </w:r>
            <w:r w:rsidRPr="00891819">
              <w:rPr>
                <w:rFonts w:hint="eastAsia"/>
                <w:szCs w:val="28"/>
              </w:rPr>
              <w:instrText>以检验重测信度。结果</w:instrText>
            </w:r>
            <w:r w:rsidRPr="00891819">
              <w:rPr>
                <w:rFonts w:hint="eastAsia"/>
                <w:szCs w:val="28"/>
              </w:rPr>
              <w:instrText>:CES-D</w:instrText>
            </w:r>
            <w:r w:rsidRPr="00891819">
              <w:rPr>
                <w:rFonts w:hint="eastAsia"/>
                <w:szCs w:val="28"/>
              </w:rPr>
              <w:instrText>的</w:instrText>
            </w:r>
            <w:r w:rsidRPr="00891819">
              <w:rPr>
                <w:rFonts w:hint="eastAsia"/>
                <w:szCs w:val="28"/>
              </w:rPr>
              <w:instrText>Cronbach</w:instrText>
            </w:r>
            <w:r w:rsidRPr="00891819">
              <w:rPr>
                <w:rFonts w:hint="eastAsia"/>
                <w:szCs w:val="28"/>
              </w:rPr>
              <w:instrText>α系数为</w:instrText>
            </w:r>
            <w:r w:rsidRPr="00891819">
              <w:rPr>
                <w:rFonts w:hint="eastAsia"/>
                <w:szCs w:val="28"/>
              </w:rPr>
              <w:instrText>0.90,</w:instrText>
            </w:r>
            <w:r w:rsidRPr="00891819">
              <w:rPr>
                <w:rFonts w:hint="eastAsia"/>
                <w:szCs w:val="28"/>
              </w:rPr>
              <w:instrText>各因素的</w:instrText>
            </w:r>
            <w:r w:rsidRPr="00891819">
              <w:rPr>
                <w:rFonts w:hint="eastAsia"/>
                <w:szCs w:val="28"/>
              </w:rPr>
              <w:instrText>Cronbach</w:instrText>
            </w:r>
            <w:r w:rsidRPr="00891819">
              <w:rPr>
                <w:rFonts w:hint="eastAsia"/>
                <w:szCs w:val="28"/>
              </w:rPr>
              <w:instrText>α系数为</w:instrText>
            </w:r>
            <w:r w:rsidRPr="00891819">
              <w:rPr>
                <w:rFonts w:hint="eastAsia"/>
                <w:szCs w:val="28"/>
              </w:rPr>
              <w:instrText>0.68</w:instrText>
            </w:r>
            <w:r w:rsidRPr="00891819">
              <w:rPr>
                <w:rFonts w:hint="eastAsia"/>
                <w:szCs w:val="28"/>
              </w:rPr>
              <w:instrText>～</w:instrText>
            </w:r>
            <w:r w:rsidRPr="00891819">
              <w:rPr>
                <w:rFonts w:hint="eastAsia"/>
                <w:szCs w:val="28"/>
              </w:rPr>
              <w:instrText>0.86;</w:instrText>
            </w:r>
            <w:r w:rsidRPr="00891819">
              <w:rPr>
                <w:rFonts w:hint="eastAsia"/>
                <w:szCs w:val="28"/>
              </w:rPr>
              <w:instrText>间隔</w:instrText>
            </w:r>
            <w:r w:rsidRPr="00891819">
              <w:rPr>
                <w:rFonts w:hint="eastAsia"/>
                <w:szCs w:val="28"/>
              </w:rPr>
              <w:instrText>8</w:instrText>
            </w:r>
            <w:r w:rsidRPr="00891819">
              <w:rPr>
                <w:rFonts w:hint="eastAsia"/>
                <w:szCs w:val="28"/>
              </w:rPr>
              <w:instrText>周的重测信度为</w:instrText>
            </w:r>
            <w:r w:rsidRPr="00891819">
              <w:rPr>
                <w:rFonts w:hint="eastAsia"/>
                <w:szCs w:val="28"/>
              </w:rPr>
              <w:instrText>0.49(P&lt;0.01),</w:instrText>
            </w:r>
            <w:r w:rsidRPr="00891819">
              <w:rPr>
                <w:rFonts w:hint="eastAsia"/>
                <w:szCs w:val="28"/>
              </w:rPr>
              <w:instrText>各因素重测相关为</w:instrText>
            </w:r>
            <w:r w:rsidRPr="00891819">
              <w:rPr>
                <w:rFonts w:hint="eastAsia"/>
                <w:szCs w:val="28"/>
              </w:rPr>
              <w:instrText>0.39</w:instrText>
            </w:r>
            <w:r w:rsidRPr="00891819">
              <w:rPr>
                <w:rFonts w:hint="eastAsia"/>
                <w:szCs w:val="28"/>
              </w:rPr>
              <w:instrText>～</w:instrText>
            </w:r>
            <w:r w:rsidRPr="00891819">
              <w:rPr>
                <w:rFonts w:hint="eastAsia"/>
                <w:szCs w:val="28"/>
              </w:rPr>
              <w:instrText>0.51(P&lt;0.01);</w:instrText>
            </w:r>
            <w:r w:rsidRPr="00891819">
              <w:rPr>
                <w:rFonts w:hint="eastAsia"/>
                <w:szCs w:val="28"/>
              </w:rPr>
              <w:instrText>验证性因素分析支持原量表</w:instrText>
            </w:r>
            <w:r w:rsidRPr="00891819">
              <w:rPr>
                <w:rFonts w:hint="eastAsia"/>
                <w:szCs w:val="28"/>
              </w:rPr>
              <w:instrText>4</w:instrText>
            </w:r>
            <w:r w:rsidRPr="00891819">
              <w:rPr>
                <w:rFonts w:hint="eastAsia"/>
                <w:szCs w:val="28"/>
              </w:rPr>
              <w:instrText>因素的结构</w:instrText>
            </w:r>
            <w:r w:rsidRPr="00891819">
              <w:rPr>
                <w:rFonts w:hint="eastAsia"/>
                <w:szCs w:val="28"/>
              </w:rPr>
              <w:instrText>(RMSEA=0.057,CFI=0.976,GFI=0.948);</w:instrText>
            </w:r>
            <w:r w:rsidRPr="00891819">
              <w:rPr>
                <w:rFonts w:hint="eastAsia"/>
                <w:szCs w:val="28"/>
              </w:rPr>
              <w:instrText>心理疾病患者</w:instrText>
            </w:r>
            <w:r w:rsidRPr="00891819">
              <w:rPr>
                <w:rFonts w:hint="eastAsia"/>
                <w:szCs w:val="28"/>
              </w:rPr>
              <w:instrText>CES-D</w:instrText>
            </w:r>
            <w:r w:rsidRPr="00891819">
              <w:rPr>
                <w:rFonts w:hint="eastAsia"/>
                <w:szCs w:val="28"/>
              </w:rPr>
              <w:instrText>得分高于普通人群</w:instrText>
            </w:r>
            <w:r w:rsidRPr="00891819">
              <w:rPr>
                <w:rFonts w:hint="eastAsia"/>
                <w:szCs w:val="28"/>
              </w:rPr>
              <w:instrText>[(21.72</w:instrText>
            </w:r>
            <w:r w:rsidRPr="00891819">
              <w:rPr>
                <w:rFonts w:hint="eastAsia"/>
                <w:szCs w:val="28"/>
              </w:rPr>
              <w:instrText>±</w:instrText>
            </w:r>
            <w:r w:rsidRPr="00891819">
              <w:rPr>
                <w:rFonts w:hint="eastAsia"/>
                <w:szCs w:val="28"/>
              </w:rPr>
              <w:instrText>13.39)vs.(13.24</w:instrText>
            </w:r>
            <w:r w:rsidRPr="00891819">
              <w:rPr>
                <w:rFonts w:hint="eastAsia"/>
                <w:szCs w:val="28"/>
              </w:rPr>
              <w:instrText>±</w:instrText>
            </w:r>
            <w:r w:rsidRPr="00891819">
              <w:rPr>
                <w:rFonts w:hint="eastAsia"/>
                <w:szCs w:val="28"/>
              </w:rPr>
              <w:instrText>10.33),P&lt;0.01)],</w:instrText>
            </w:r>
            <w:r w:rsidRPr="00891819">
              <w:rPr>
                <w:rFonts w:hint="eastAsia"/>
                <w:szCs w:val="28"/>
              </w:rPr>
              <w:instrText>其中抑郁患者得分最高</w:instrText>
            </w:r>
            <w:r w:rsidRPr="00891819">
              <w:rPr>
                <w:rFonts w:hint="eastAsia"/>
                <w:szCs w:val="28"/>
              </w:rPr>
              <w:instrText>[(27.82</w:instrText>
            </w:r>
            <w:r w:rsidRPr="00891819">
              <w:rPr>
                <w:rFonts w:hint="eastAsia"/>
                <w:szCs w:val="28"/>
              </w:rPr>
              <w:instrText>±</w:instrText>
            </w:r>
            <w:r w:rsidRPr="00891819">
              <w:rPr>
                <w:rFonts w:hint="eastAsia"/>
                <w:szCs w:val="28"/>
              </w:rPr>
              <w:instrText>14.42),P&lt;0.01];</w:instrText>
            </w:r>
            <w:r w:rsidRPr="00891819">
              <w:rPr>
                <w:rFonts w:hint="eastAsia"/>
                <w:szCs w:val="28"/>
              </w:rPr>
              <w:instrText>不同年龄组</w:instrText>
            </w:r>
            <w:r w:rsidRPr="00891819">
              <w:rPr>
                <w:rFonts w:hint="eastAsia"/>
                <w:szCs w:val="28"/>
              </w:rPr>
              <w:instrText>CES-D</w:instrText>
            </w:r>
            <w:r w:rsidRPr="00891819">
              <w:rPr>
                <w:rFonts w:hint="eastAsia"/>
                <w:szCs w:val="28"/>
              </w:rPr>
              <w:instrText>得分差异有统计学意义</w:instrText>
            </w:r>
            <w:r w:rsidRPr="00891819">
              <w:rPr>
                <w:rFonts w:hint="eastAsia"/>
                <w:szCs w:val="28"/>
              </w:rPr>
              <w:instrText>,60</w:instrText>
            </w:r>
            <w:r w:rsidRPr="00891819">
              <w:rPr>
                <w:rFonts w:hint="eastAsia"/>
                <w:szCs w:val="28"/>
              </w:rPr>
              <w:instrText>岁以上组得分高于</w:instrText>
            </w:r>
            <w:r w:rsidRPr="00891819">
              <w:rPr>
                <w:rFonts w:hint="eastAsia"/>
                <w:szCs w:val="28"/>
              </w:rPr>
              <w:instrText>60</w:instrText>
            </w:r>
            <w:r w:rsidRPr="00891819">
              <w:rPr>
                <w:rFonts w:hint="eastAsia"/>
                <w:szCs w:val="28"/>
              </w:rPr>
              <w:instrText>岁以下各组</w:instrText>
            </w:r>
            <w:r w:rsidRPr="00891819">
              <w:rPr>
                <w:rFonts w:hint="eastAsia"/>
                <w:szCs w:val="28"/>
              </w:rPr>
              <w:instrText>(P&lt;0.01)</w:instrText>
            </w:r>
            <w:r w:rsidRPr="00891819">
              <w:rPr>
                <w:rFonts w:hint="eastAsia"/>
                <w:szCs w:val="28"/>
              </w:rPr>
              <w:instrText>。结论</w:instrText>
            </w:r>
            <w:r w:rsidRPr="00891819">
              <w:rPr>
                <w:rFonts w:hint="eastAsia"/>
                <w:szCs w:val="28"/>
              </w:rPr>
              <w:instrText>:</w:instrText>
            </w:r>
            <w:r w:rsidRPr="00891819">
              <w:rPr>
                <w:rFonts w:hint="eastAsia"/>
                <w:szCs w:val="28"/>
              </w:rPr>
              <w:instrText>中文版流调中心抑郁量表适用于我国不同年龄群体</w:instrText>
            </w:r>
            <w:r w:rsidRPr="00891819">
              <w:rPr>
                <w:rFonts w:hint="eastAsia"/>
                <w:szCs w:val="28"/>
              </w:rPr>
              <w:instrText>,</w:instrText>
            </w:r>
            <w:r w:rsidRPr="00891819">
              <w:rPr>
                <w:rFonts w:hint="eastAsia"/>
                <w:szCs w:val="28"/>
              </w:rPr>
              <w:instrText>是一个可靠而有效的自评式抑郁症状测量工具。</w:instrText>
            </w:r>
            <w:r w:rsidRPr="00891819">
              <w:rPr>
                <w:rFonts w:hint="eastAsia"/>
                <w:szCs w:val="28"/>
              </w:rPr>
              <w:instrText>","container-title":"</w:instrText>
            </w:r>
            <w:r w:rsidRPr="00891819">
              <w:rPr>
                <w:rFonts w:hint="eastAsia"/>
                <w:szCs w:val="28"/>
              </w:rPr>
              <w:instrText>中国心理卫生杂志</w:instrText>
            </w:r>
            <w:r w:rsidRPr="00891819">
              <w:rPr>
                <w:rFonts w:hint="eastAsia"/>
                <w:szCs w:val="28"/>
              </w:rPr>
              <w:instrText>","ISSN":"1000-6729","issue":"2","language":"zh","note":"671 citations(CNKI)[2024-1-27]","page":"139-143","source":"CNKI","title":"</w:instrText>
            </w:r>
            <w:r w:rsidRPr="00891819">
              <w:rPr>
                <w:rFonts w:hint="eastAsia"/>
                <w:szCs w:val="28"/>
              </w:rPr>
              <w:instrText>流调中心抑郁量表全国城市常模的建立</w:instrText>
            </w:r>
            <w:r w:rsidRPr="00891819">
              <w:rPr>
                <w:rFonts w:hint="eastAsia"/>
                <w:szCs w:val="28"/>
              </w:rPr>
              <w:instrText>","volume":"24","author":[{"literal":"</w:instrText>
            </w:r>
            <w:r w:rsidRPr="00891819">
              <w:rPr>
                <w:rFonts w:hint="eastAsia"/>
                <w:szCs w:val="28"/>
              </w:rPr>
              <w:instrText>章婕</w:instrText>
            </w:r>
            <w:r w:rsidRPr="00891819">
              <w:rPr>
                <w:rFonts w:hint="eastAsia"/>
                <w:szCs w:val="28"/>
              </w:rPr>
              <w:instrText>"},{"literal":"</w:instrText>
            </w:r>
            <w:r w:rsidRPr="00891819">
              <w:rPr>
                <w:rFonts w:hint="eastAsia"/>
                <w:szCs w:val="28"/>
              </w:rPr>
              <w:instrText>吴振云</w:instrText>
            </w:r>
            <w:r w:rsidRPr="00891819">
              <w:rPr>
                <w:rFonts w:hint="eastAsia"/>
                <w:szCs w:val="28"/>
              </w:rPr>
              <w:instrText>"},{"literal":"</w:instrText>
            </w:r>
            <w:r w:rsidRPr="00891819">
              <w:rPr>
                <w:rFonts w:hint="eastAsia"/>
                <w:szCs w:val="28"/>
              </w:rPr>
              <w:instrText>方格</w:instrText>
            </w:r>
            <w:r w:rsidRPr="00891819">
              <w:rPr>
                <w:rFonts w:hint="eastAsia"/>
                <w:szCs w:val="28"/>
              </w:rPr>
              <w:instrText>"},{"literal":"</w:instrText>
            </w:r>
            <w:r w:rsidRPr="00891819">
              <w:rPr>
                <w:rFonts w:hint="eastAsia"/>
                <w:szCs w:val="28"/>
              </w:rPr>
              <w:instrText>李娟</w:instrText>
            </w:r>
            <w:r w:rsidRPr="00891819">
              <w:rPr>
                <w:rFonts w:hint="eastAsia"/>
                <w:szCs w:val="28"/>
              </w:rPr>
              <w:instrText>"},{"literal":"</w:instrText>
            </w:r>
            <w:r w:rsidRPr="00891819">
              <w:rPr>
                <w:rFonts w:hint="eastAsia"/>
                <w:szCs w:val="28"/>
              </w:rPr>
              <w:instrText>韩布新</w:instrText>
            </w:r>
            <w:r w:rsidRPr="00891819">
              <w:rPr>
                <w:rFonts w:hint="eastAsia"/>
                <w:szCs w:val="28"/>
              </w:rPr>
              <w:instrText>"},{"literal":"</w:instrText>
            </w:r>
            <w:r w:rsidRPr="00891819">
              <w:rPr>
                <w:rFonts w:hint="eastAsia"/>
                <w:szCs w:val="28"/>
              </w:rPr>
              <w:instrText>陈祉妍</w:instrText>
            </w:r>
            <w:r w:rsidRPr="00891819">
              <w:rPr>
                <w:rFonts w:hint="eastAsia"/>
                <w:szCs w:val="28"/>
              </w:rPr>
              <w:instrText>"}],"issued":{"date-</w:instrText>
            </w:r>
            <w:r w:rsidRPr="00891819">
              <w:rPr>
                <w:szCs w:val="28"/>
              </w:rPr>
              <w:instrText xml:space="preserve">parts":[["2010"]]}}}],"schema":"https://github.com/citation-style-language/schema/raw/master/csl-citation.json"} </w:instrText>
            </w:r>
            <w:r w:rsidRPr="00891819">
              <w:rPr>
                <w:szCs w:val="28"/>
              </w:rPr>
              <w:fldChar w:fldCharType="separate"/>
            </w:r>
            <w:r w:rsidR="003D2B69" w:rsidRPr="00891819">
              <w:rPr>
                <w:rFonts w:hint="eastAsia"/>
                <w:szCs w:val="28"/>
              </w:rPr>
              <w:t>章婕等</w:t>
            </w:r>
            <w:r w:rsidR="003D2B69" w:rsidRPr="00891819">
              <w:rPr>
                <w:rFonts w:hint="eastAsia"/>
                <w:szCs w:val="28"/>
              </w:rPr>
              <w:t>(</w:t>
            </w:r>
            <w:r w:rsidR="003D2B69" w:rsidRPr="00545B57">
              <w:rPr>
                <w:rStyle w:val="innerzoteroCitation"/>
                <w:rFonts w:hint="eastAsia"/>
              </w:rPr>
              <w:t>2010</w:t>
            </w:r>
            <w:r w:rsidR="003D2B69" w:rsidRPr="00891819">
              <w:rPr>
                <w:rFonts w:hint="eastAsia"/>
                <w:szCs w:val="28"/>
              </w:rPr>
              <w:t>)</w:t>
            </w:r>
            <w:r w:rsidRPr="00891819">
              <w:rPr>
                <w:szCs w:val="28"/>
              </w:rPr>
              <w:fldChar w:fldCharType="end"/>
            </w:r>
            <w:r w:rsidRPr="00891819">
              <w:rPr>
                <w:szCs w:val="28"/>
              </w:rPr>
              <w:t>20</w:t>
            </w:r>
            <w:r w:rsidRPr="00891819">
              <w:rPr>
                <w:rFonts w:hint="eastAsia"/>
                <w:szCs w:val="28"/>
              </w:rPr>
              <w:t>题</w:t>
            </w:r>
          </w:p>
        </w:tc>
        <w:tc>
          <w:tcPr>
            <w:tcW w:w="3522" w:type="dxa"/>
            <w:tcBorders>
              <w:top w:val="nil"/>
              <w:left w:val="nil"/>
              <w:bottom w:val="nil"/>
              <w:right w:val="nil"/>
            </w:tcBorders>
          </w:tcPr>
          <w:p w14:paraId="1C97F293" w14:textId="2275881C" w:rsidR="006D4E79" w:rsidRPr="00891819" w:rsidRDefault="006D4E79" w:rsidP="00E124AE">
            <w:pPr>
              <w:spacing w:line="300" w:lineRule="exact"/>
              <w:jc w:val="center"/>
              <w:rPr>
                <w:szCs w:val="28"/>
              </w:rPr>
            </w:pPr>
            <w:r w:rsidRPr="00891819">
              <w:rPr>
                <w:color w:val="FF0000"/>
                <w:szCs w:val="28"/>
              </w:rPr>
              <w:fldChar w:fldCharType="begin"/>
            </w:r>
            <w:r w:rsidR="003372A7" w:rsidRPr="00891819">
              <w:rPr>
                <w:rFonts w:hint="eastAsia"/>
                <w:color w:val="FF0000"/>
                <w:szCs w:val="28"/>
              </w:rPr>
              <w:instrText xml:space="preserve"> ADDIN ZOTERO_ITEM CSL_CITATION {"citationID":"jiJ1mD4H","properties":{"custom":"</w:instrText>
            </w:r>
            <w:r w:rsidR="003372A7" w:rsidRPr="00891819">
              <w:rPr>
                <w:rFonts w:hint="eastAsia"/>
                <w:color w:val="FF0000"/>
                <w:szCs w:val="28"/>
              </w:rPr>
              <w:instrText>史从戎等</w:instrText>
            </w:r>
            <w:r w:rsidR="003372A7" w:rsidRPr="00891819">
              <w:rPr>
                <w:rFonts w:hint="eastAsia"/>
                <w:color w:val="FF0000"/>
                <w:szCs w:val="28"/>
              </w:rPr>
              <w:instrText>(2011)","formattedCitation":"</w:instrText>
            </w:r>
            <w:r w:rsidR="003372A7" w:rsidRPr="00891819">
              <w:rPr>
                <w:rFonts w:hint="eastAsia"/>
                <w:color w:val="FF0000"/>
                <w:szCs w:val="28"/>
              </w:rPr>
              <w:instrText>史从戎等</w:instrText>
            </w:r>
            <w:r w:rsidR="003372A7" w:rsidRPr="00891819">
              <w:rPr>
                <w:rFonts w:hint="eastAsia"/>
                <w:color w:val="FF0000"/>
                <w:szCs w:val="28"/>
              </w:rPr>
              <w:instrText>(2011)","plainCitation":"</w:instrText>
            </w:r>
            <w:r w:rsidR="003372A7" w:rsidRPr="00891819">
              <w:rPr>
                <w:rFonts w:hint="eastAsia"/>
                <w:color w:val="FF0000"/>
                <w:szCs w:val="28"/>
              </w:rPr>
              <w:instrText>史从戎等</w:instrText>
            </w:r>
            <w:r w:rsidR="003372A7" w:rsidRPr="00891819">
              <w:rPr>
                <w:rFonts w:hint="eastAsia"/>
                <w:color w:val="FF0000"/>
                <w:szCs w:val="28"/>
              </w:rPr>
              <w:instrText>(2011)","noteIndex":0},"citationItems":[{"id":537,"uris":["http://zotero.org/users/local/eoP0LvSC/items/WQ3YCUJU"],"itemData":{"id":537,"type":"article-journal","abstract":"</w:instrText>
            </w:r>
            <w:r w:rsidR="003372A7" w:rsidRPr="00891819">
              <w:rPr>
                <w:rFonts w:hint="eastAsia"/>
                <w:color w:val="FF0000"/>
                <w:szCs w:val="28"/>
              </w:rPr>
              <w:instrText>【目的】调查山西省某艾滋病比较集中的地区</w:instrText>
            </w:r>
            <w:r w:rsidR="003372A7" w:rsidRPr="00891819">
              <w:rPr>
                <w:rFonts w:hint="eastAsia"/>
                <w:color w:val="FF0000"/>
                <w:szCs w:val="28"/>
              </w:rPr>
              <w:instrText>,</w:instrText>
            </w:r>
            <w:r w:rsidR="003372A7" w:rsidRPr="00891819">
              <w:rPr>
                <w:rFonts w:hint="eastAsia"/>
                <w:color w:val="FF0000"/>
                <w:szCs w:val="28"/>
              </w:rPr>
              <w:instrText>探讨该区受艾滋病影响儿童心理弹性的保护性因素。【方法】采用儿童焦虑性情绪障碍筛查表和儿童抑郁障碍自评量表</w:instrText>
            </w:r>
            <w:r w:rsidR="003372A7" w:rsidRPr="00891819">
              <w:rPr>
                <w:rFonts w:hint="eastAsia"/>
                <w:color w:val="FF0000"/>
                <w:szCs w:val="28"/>
              </w:rPr>
              <w:instrText>,</w:instrText>
            </w:r>
            <w:r w:rsidR="003372A7" w:rsidRPr="00891819">
              <w:rPr>
                <w:rFonts w:hint="eastAsia"/>
                <w:color w:val="FF0000"/>
                <w:szCs w:val="28"/>
              </w:rPr>
              <w:instrText>将受艾滋病影响儿童筛分为心理弹性组与非弹性组</w:instrText>
            </w:r>
            <w:r w:rsidR="003372A7" w:rsidRPr="00891819">
              <w:rPr>
                <w:rFonts w:hint="eastAsia"/>
                <w:color w:val="FF0000"/>
                <w:szCs w:val="28"/>
              </w:rPr>
              <w:instrText>;</w:instrText>
            </w:r>
            <w:r w:rsidR="003372A7" w:rsidRPr="00891819">
              <w:rPr>
                <w:rFonts w:hint="eastAsia"/>
                <w:color w:val="FF0000"/>
                <w:szCs w:val="28"/>
              </w:rPr>
              <w:instrText>再采用半结构访谈的方法</w:instrText>
            </w:r>
            <w:r w:rsidR="003372A7" w:rsidRPr="00891819">
              <w:rPr>
                <w:rFonts w:hint="eastAsia"/>
                <w:color w:val="FF0000"/>
                <w:szCs w:val="28"/>
              </w:rPr>
              <w:instrText>,</w:instrText>
            </w:r>
            <w:r w:rsidR="003372A7" w:rsidRPr="00891819">
              <w:rPr>
                <w:rFonts w:hint="eastAsia"/>
                <w:color w:val="FF0000"/>
                <w:szCs w:val="28"/>
              </w:rPr>
              <w:instrText>对弹性组的儿童进行调查。【结果】受艾滋病影响儿童心理弹性的保护性因素可划分为四个因素。家庭因素包括父母的关心和支持、民主的教育方式、父母的榜样力量</w:instrText>
            </w:r>
            <w:r w:rsidR="003372A7" w:rsidRPr="00891819">
              <w:rPr>
                <w:rFonts w:hint="eastAsia"/>
                <w:color w:val="FF0000"/>
                <w:szCs w:val="28"/>
              </w:rPr>
              <w:instrText>;</w:instrText>
            </w:r>
            <w:r w:rsidR="003372A7" w:rsidRPr="00891819">
              <w:rPr>
                <w:rFonts w:hint="eastAsia"/>
                <w:color w:val="FF0000"/>
                <w:szCs w:val="28"/>
              </w:rPr>
              <w:instrText>学校包括老师的关心、同伴的支持</w:instrText>
            </w:r>
            <w:r w:rsidR="003372A7" w:rsidRPr="00891819">
              <w:rPr>
                <w:rFonts w:hint="eastAsia"/>
                <w:color w:val="FF0000"/>
                <w:szCs w:val="28"/>
              </w:rPr>
              <w:instrText>;</w:instrText>
            </w:r>
            <w:r w:rsidR="003372A7" w:rsidRPr="00891819">
              <w:rPr>
                <w:rFonts w:hint="eastAsia"/>
                <w:color w:val="FF0000"/>
                <w:szCs w:val="28"/>
              </w:rPr>
              <w:instrText>认知包括对父母的评价、相信自己、对未来的期望</w:instrText>
            </w:r>
            <w:r w:rsidR="003372A7" w:rsidRPr="00891819">
              <w:rPr>
                <w:rFonts w:hint="eastAsia"/>
                <w:color w:val="FF0000"/>
                <w:szCs w:val="28"/>
              </w:rPr>
              <w:instrText>;</w:instrText>
            </w:r>
            <w:r w:rsidR="003372A7" w:rsidRPr="00891819">
              <w:rPr>
                <w:rFonts w:hint="eastAsia"/>
                <w:color w:val="FF0000"/>
                <w:szCs w:val="28"/>
              </w:rPr>
              <w:instrText>行为包括倾诉、寻求帮助、感恩与回报。【结论】在对受艾滋病影响儿童进行心理干预时</w:instrText>
            </w:r>
            <w:r w:rsidR="003372A7" w:rsidRPr="00891819">
              <w:rPr>
                <w:rFonts w:hint="eastAsia"/>
                <w:color w:val="FF0000"/>
                <w:szCs w:val="28"/>
              </w:rPr>
              <w:instrText>,</w:instrText>
            </w:r>
            <w:r w:rsidR="003372A7" w:rsidRPr="00891819">
              <w:rPr>
                <w:rFonts w:hint="eastAsia"/>
                <w:color w:val="FF0000"/>
                <w:szCs w:val="28"/>
              </w:rPr>
              <w:instrText>应综合考虑家庭、学校、认知、行为等因素</w:instrText>
            </w:r>
            <w:r w:rsidR="003372A7" w:rsidRPr="00891819">
              <w:rPr>
                <w:rFonts w:hint="eastAsia"/>
                <w:color w:val="FF0000"/>
                <w:szCs w:val="28"/>
              </w:rPr>
              <w:instrText>,</w:instrText>
            </w:r>
            <w:r w:rsidR="003372A7" w:rsidRPr="00891819">
              <w:rPr>
                <w:rFonts w:hint="eastAsia"/>
                <w:color w:val="FF0000"/>
                <w:szCs w:val="28"/>
              </w:rPr>
              <w:instrText>促进其心理弹性的发展</w:instrText>
            </w:r>
            <w:r w:rsidR="003372A7" w:rsidRPr="00891819">
              <w:rPr>
                <w:rFonts w:hint="eastAsia"/>
                <w:color w:val="FF0000"/>
                <w:szCs w:val="28"/>
              </w:rPr>
              <w:instrText>,</w:instrText>
            </w:r>
            <w:r w:rsidR="003372A7" w:rsidRPr="00891819">
              <w:rPr>
                <w:rFonts w:hint="eastAsia"/>
                <w:color w:val="FF0000"/>
                <w:szCs w:val="28"/>
              </w:rPr>
              <w:instrText>增进其心理健康。</w:instrText>
            </w:r>
            <w:r w:rsidR="003372A7" w:rsidRPr="00891819">
              <w:rPr>
                <w:rFonts w:hint="eastAsia"/>
                <w:color w:val="FF0000"/>
                <w:szCs w:val="28"/>
              </w:rPr>
              <w:instrText>","container-title":"</w:instrText>
            </w:r>
            <w:r w:rsidR="003372A7" w:rsidRPr="00891819">
              <w:rPr>
                <w:rFonts w:hint="eastAsia"/>
                <w:color w:val="FF0000"/>
                <w:szCs w:val="28"/>
              </w:rPr>
              <w:instrText>中国儿童保健杂志</w:instrText>
            </w:r>
            <w:r w:rsidR="003372A7" w:rsidRPr="00891819">
              <w:rPr>
                <w:rFonts w:hint="eastAsia"/>
                <w:color w:val="FF0000"/>
                <w:szCs w:val="28"/>
              </w:rPr>
              <w:instrText>","ISSN":"1008-6579","issue":"1","language":"zh","note":"8 citations(CNKI)[2024-1-27]","page":"10-12","source":"CNKI","title":"</w:instrText>
            </w:r>
            <w:r w:rsidR="003372A7" w:rsidRPr="00891819">
              <w:rPr>
                <w:rFonts w:hint="eastAsia"/>
                <w:color w:val="FF0000"/>
                <w:szCs w:val="28"/>
              </w:rPr>
              <w:instrText>我国部分农村地区受艾滋病影响儿童心理弹性的保护性因素研究</w:instrText>
            </w:r>
            <w:r w:rsidR="003372A7" w:rsidRPr="00891819">
              <w:rPr>
                <w:rFonts w:hint="eastAsia"/>
                <w:color w:val="FF0000"/>
                <w:szCs w:val="28"/>
              </w:rPr>
              <w:instrText>","volume":"19","author":[{"literal":"</w:instrText>
            </w:r>
            <w:r w:rsidR="003372A7" w:rsidRPr="00891819">
              <w:rPr>
                <w:rFonts w:hint="eastAsia"/>
                <w:color w:val="FF0000"/>
                <w:szCs w:val="28"/>
              </w:rPr>
              <w:instrText>史从戎</w:instrText>
            </w:r>
            <w:r w:rsidR="003372A7" w:rsidRPr="00891819">
              <w:rPr>
                <w:rFonts w:hint="eastAsia"/>
                <w:color w:val="FF0000"/>
                <w:szCs w:val="28"/>
              </w:rPr>
              <w:instrText>"},{"literal":"</w:instrText>
            </w:r>
            <w:r w:rsidR="003372A7" w:rsidRPr="00891819">
              <w:rPr>
                <w:rFonts w:hint="eastAsia"/>
                <w:color w:val="FF0000"/>
                <w:szCs w:val="28"/>
              </w:rPr>
              <w:instrText>张曼华</w:instrText>
            </w:r>
            <w:r w:rsidR="003372A7" w:rsidRPr="00891819">
              <w:rPr>
                <w:rFonts w:hint="eastAsia"/>
                <w:color w:val="FF0000"/>
                <w:szCs w:val="28"/>
              </w:rPr>
              <w:instrText>"},{"literal":"</w:instrText>
            </w:r>
            <w:r w:rsidR="003372A7" w:rsidRPr="00891819">
              <w:rPr>
                <w:rFonts w:hint="eastAsia"/>
                <w:color w:val="FF0000"/>
                <w:szCs w:val="28"/>
              </w:rPr>
              <w:instrText>王宇</w:instrText>
            </w:r>
            <w:r w:rsidR="003372A7" w:rsidRPr="00891819">
              <w:rPr>
                <w:rFonts w:hint="eastAsia"/>
                <w:color w:val="FF0000"/>
                <w:szCs w:val="28"/>
              </w:rPr>
              <w:instrText>"},{"literal":"</w:instrText>
            </w:r>
            <w:r w:rsidR="003372A7" w:rsidRPr="00891819">
              <w:rPr>
                <w:rFonts w:hint="eastAsia"/>
                <w:color w:val="FF0000"/>
                <w:szCs w:val="28"/>
              </w:rPr>
              <w:instrText>来源</w:instrText>
            </w:r>
            <w:r w:rsidR="003372A7" w:rsidRPr="00891819">
              <w:rPr>
                <w:rFonts w:hint="eastAsia"/>
                <w:color w:val="FF0000"/>
                <w:szCs w:val="28"/>
              </w:rPr>
              <w:instrText>"},{"literal":"</w:instrText>
            </w:r>
            <w:r w:rsidR="003372A7" w:rsidRPr="00891819">
              <w:rPr>
                <w:rFonts w:hint="eastAsia"/>
                <w:color w:val="FF0000"/>
                <w:szCs w:val="28"/>
              </w:rPr>
              <w:instrText>高保兴</w:instrText>
            </w:r>
            <w:r w:rsidR="003372A7" w:rsidRPr="00891819">
              <w:rPr>
                <w:rFonts w:hint="eastAsia"/>
                <w:color w:val="FF0000"/>
                <w:szCs w:val="28"/>
              </w:rPr>
              <w:instrText>"},{"literal":"</w:instrText>
            </w:r>
            <w:r w:rsidR="003372A7" w:rsidRPr="00891819">
              <w:rPr>
                <w:rFonts w:hint="eastAsia"/>
                <w:color w:val="FF0000"/>
                <w:szCs w:val="28"/>
              </w:rPr>
              <w:instrText>乔晓春</w:instrText>
            </w:r>
            <w:r w:rsidR="003372A7" w:rsidRPr="00891819">
              <w:rPr>
                <w:rFonts w:hint="eastAsia"/>
                <w:color w:val="FF0000"/>
                <w:szCs w:val="28"/>
              </w:rPr>
              <w:instrText>"}],"issued":{"date-parts":[["2011"]]}}}],"schema":"https://github.com/citation-style-</w:instrText>
            </w:r>
            <w:r w:rsidR="003372A7" w:rsidRPr="00891819">
              <w:rPr>
                <w:color w:val="FF0000"/>
                <w:szCs w:val="28"/>
              </w:rPr>
              <w:instrText xml:space="preserve">language/schema/raw/master/csl-citation.json"} </w:instrText>
            </w:r>
            <w:r w:rsidRPr="00891819">
              <w:rPr>
                <w:color w:val="FF0000"/>
                <w:szCs w:val="28"/>
              </w:rPr>
              <w:fldChar w:fldCharType="separate"/>
            </w:r>
            <w:r w:rsidR="003D2B69" w:rsidRPr="00891819">
              <w:rPr>
                <w:rFonts w:hint="eastAsia"/>
                <w:szCs w:val="28"/>
              </w:rPr>
              <w:t>史从戎等</w:t>
            </w:r>
            <w:r w:rsidR="003D2B69" w:rsidRPr="00891819">
              <w:rPr>
                <w:rFonts w:hint="eastAsia"/>
                <w:szCs w:val="28"/>
              </w:rPr>
              <w:t>(</w:t>
            </w:r>
            <w:r w:rsidR="003D2B69" w:rsidRPr="00545B57">
              <w:rPr>
                <w:rStyle w:val="innerzoteroCitation"/>
                <w:rFonts w:hint="eastAsia"/>
              </w:rPr>
              <w:t>2011</w:t>
            </w:r>
            <w:r w:rsidR="003D2B69" w:rsidRPr="00891819">
              <w:rPr>
                <w:rFonts w:hint="eastAsia"/>
                <w:szCs w:val="28"/>
              </w:rPr>
              <w:t>)</w:t>
            </w:r>
            <w:r w:rsidRPr="00891819">
              <w:rPr>
                <w:color w:val="FF0000"/>
                <w:szCs w:val="28"/>
              </w:rPr>
              <w:fldChar w:fldCharType="end"/>
            </w:r>
            <w:r w:rsidRPr="00891819">
              <w:rPr>
                <w:color w:val="FF0000"/>
                <w:szCs w:val="28"/>
              </w:rPr>
              <w:t xml:space="preserve">, </w:t>
            </w:r>
            <w:r w:rsidRPr="00891819">
              <w:rPr>
                <w:color w:val="FF0000"/>
                <w:szCs w:val="28"/>
              </w:rPr>
              <w:fldChar w:fldCharType="begin"/>
            </w:r>
            <w:r w:rsidR="003372A7" w:rsidRPr="00891819">
              <w:rPr>
                <w:color w:val="FF0000"/>
                <w:szCs w:val="28"/>
              </w:rPr>
              <w:instrText xml:space="preserve"> ADDIN ZOTERO_ITEM CSL_CITATION {"citationID":"aDI3a2va","properties":{"custom":"Cheng et al. (2012)","formattedCitation":"Cheng et al. (2012)","plainCitation":"Cheng et al. (2012)","noteIndex":0},"citationItems":[{"id":548,"uris":["http://zotero.org/users/local/eoP0LvSC/items/A8WGH54U"],"itemData":{"id":548,"type":"article-journal","abstract":"Background: The original study of Radloff (Appl Psychol Meas. 1977. 1:385-401) on the Center for Epidemiologic Studies Depression Scale (CES-D) indicated a 4-factor model in the adult population. However, the factor structure of the CES-D in Asian adolescents has not been extensively validated. The aim of this study was to examine the factor structure of the Chinese version of the CES-D in a large representative Taiwanese adolescent population.\nMethod: A total of 10 116 adolescents completed the Chinese version of the CES-D. We used confirmatory factor analysis to examine the adequacy of 5 models of the factor structure in adolescents who were divided into 4 groups by sex and age. We also enrolled the variables of suicide tendency, insomnia, and peer relationships into the confirmatory factor analysis to examine the factor structure of the CES-D and examined the correlations between the CES-D factors and these variables.\nResults: The results of this study indicated that the four-factor model (depressed affect, somatic symptoms, interpersonal problems, and positive affect) had the highest validity in Taiwanese adolescents. We also found that although the 4 factors of the CES-D were correlated with each other, their correlations with suicide tendency, insomnia, and peer relationships were different.\nConclusions: This study supported the usefulness of the Chinese version of the CES-D as a tool to understand the concept of depression in Taiwanese adolescents. © 2012 Elsevier Inc. All rights reserved.","container-title":"Comprehensive Psychiatry","DOI":"10.1016/j.comppsych.2011.04.056","ISSN":"0010440X","issue":"3","journalAbbreviation":"Comprehensive Psychiatry","language":"en","page":"299-307","source":"DOI.org (Crossref)","title":"Factor structure of the center for epidemiologic studies depression scale in Taiwanese adolescents","volume":"53","author":[{"family":"Cheng","given":"Chung-Ping"},{"family":"Yen","given":"Cheng-Fang"},{"family":"Ko","given":"Chih-Hung"},{"family":"Yen","given":"Ju-Yu"}],"issued":{"date-parts":[["2012",4]]}}}],"schema":"https://github.com/citation-style-language/schema/raw/master/csl-citation.json"} </w:instrText>
            </w:r>
            <w:r w:rsidRPr="00891819">
              <w:rPr>
                <w:color w:val="FF0000"/>
                <w:szCs w:val="28"/>
              </w:rPr>
              <w:fldChar w:fldCharType="separate"/>
            </w:r>
            <w:r w:rsidR="003D2B69" w:rsidRPr="00891819">
              <w:rPr>
                <w:szCs w:val="28"/>
              </w:rPr>
              <w:t>Cheng et al. (</w:t>
            </w:r>
            <w:r w:rsidR="003D2B69" w:rsidRPr="00545B57">
              <w:rPr>
                <w:rStyle w:val="innerzoteroCitation"/>
              </w:rPr>
              <w:t>2012</w:t>
            </w:r>
            <w:r w:rsidR="003D2B69" w:rsidRPr="00891819">
              <w:rPr>
                <w:szCs w:val="28"/>
              </w:rPr>
              <w:t>)</w:t>
            </w:r>
            <w:r w:rsidRPr="00891819">
              <w:rPr>
                <w:color w:val="FF0000"/>
                <w:szCs w:val="28"/>
              </w:rPr>
              <w:fldChar w:fldCharType="end"/>
            </w:r>
            <w:r w:rsidRPr="00891819">
              <w:rPr>
                <w:rFonts w:hint="eastAsia"/>
                <w:color w:val="FF0000"/>
                <w:szCs w:val="28"/>
              </w:rPr>
              <w:t>,</w:t>
            </w:r>
            <w:r w:rsidRPr="00891819">
              <w:rPr>
                <w:color w:val="FF0000"/>
                <w:szCs w:val="28"/>
              </w:rPr>
              <w:t xml:space="preserve"> </w:t>
            </w:r>
            <w:r w:rsidRPr="00891819">
              <w:rPr>
                <w:color w:val="FF0000"/>
                <w:szCs w:val="28"/>
              </w:rPr>
              <w:fldChar w:fldCharType="begin"/>
            </w:r>
            <w:r w:rsidR="003372A7" w:rsidRPr="00891819">
              <w:rPr>
                <w:rFonts w:hint="eastAsia"/>
                <w:color w:val="FF0000"/>
                <w:szCs w:val="28"/>
              </w:rPr>
              <w:instrText xml:space="preserve"> ADDIN ZOTERO_ITEM CSL_CITATION {"citationID":"KCCeCcZU","properties":{"custom":"</w:instrText>
            </w:r>
            <w:r w:rsidR="003372A7" w:rsidRPr="00891819">
              <w:rPr>
                <w:rFonts w:hint="eastAsia"/>
                <w:color w:val="FF0000"/>
                <w:szCs w:val="28"/>
              </w:rPr>
              <w:instrText>陈祉妍等</w:instrText>
            </w:r>
            <w:r w:rsidR="003372A7" w:rsidRPr="00891819">
              <w:rPr>
                <w:rFonts w:hint="eastAsia"/>
                <w:color w:val="FF0000"/>
                <w:szCs w:val="28"/>
              </w:rPr>
              <w:instrText>(2009)","formattedCitation":"</w:instrText>
            </w:r>
            <w:r w:rsidR="003372A7" w:rsidRPr="00891819">
              <w:rPr>
                <w:rFonts w:hint="eastAsia"/>
                <w:color w:val="FF0000"/>
                <w:szCs w:val="28"/>
              </w:rPr>
              <w:instrText>陈祉妍等</w:instrText>
            </w:r>
            <w:r w:rsidR="003372A7" w:rsidRPr="00891819">
              <w:rPr>
                <w:rFonts w:hint="eastAsia"/>
                <w:color w:val="FF0000"/>
                <w:szCs w:val="28"/>
              </w:rPr>
              <w:instrText>(2009)","plainCitation":"</w:instrText>
            </w:r>
            <w:r w:rsidR="003372A7" w:rsidRPr="00891819">
              <w:rPr>
                <w:rFonts w:hint="eastAsia"/>
                <w:color w:val="FF0000"/>
                <w:szCs w:val="28"/>
              </w:rPr>
              <w:instrText>陈祉妍等</w:instrText>
            </w:r>
            <w:r w:rsidR="003372A7" w:rsidRPr="00891819">
              <w:rPr>
                <w:rFonts w:hint="eastAsia"/>
                <w:color w:val="FF0000"/>
                <w:szCs w:val="28"/>
              </w:rPr>
              <w:instrText>(2009)","noteIndex":0},"citationItems":[{"id":554,"uris":["http://zotero.org/users/local/eoP0LvSC/items/MANNFMKZ"],"itemData":{"id":554,"type":"article-journal","abstract":"</w:instrText>
            </w:r>
            <w:r w:rsidR="003372A7" w:rsidRPr="00891819">
              <w:rPr>
                <w:rFonts w:hint="eastAsia"/>
                <w:color w:val="FF0000"/>
                <w:szCs w:val="28"/>
              </w:rPr>
              <w:instrText>目的</w:instrText>
            </w:r>
            <w:r w:rsidR="003372A7" w:rsidRPr="00891819">
              <w:rPr>
                <w:rFonts w:hint="eastAsia"/>
                <w:color w:val="FF0000"/>
                <w:szCs w:val="28"/>
              </w:rPr>
              <w:instrText>:</w:instrText>
            </w:r>
            <w:r w:rsidR="003372A7" w:rsidRPr="00891819">
              <w:rPr>
                <w:rFonts w:hint="eastAsia"/>
                <w:color w:val="FF0000"/>
                <w:szCs w:val="28"/>
              </w:rPr>
              <w:instrText>验证流调中心抑郁量表</w:instrText>
            </w:r>
            <w:r w:rsidR="003372A7" w:rsidRPr="00891819">
              <w:rPr>
                <w:rFonts w:hint="eastAsia"/>
                <w:color w:val="FF0000"/>
                <w:szCs w:val="28"/>
              </w:rPr>
              <w:instrText>(The Center for Epidemiological Studies Depression Scale,CES-D)</w:instrText>
            </w:r>
            <w:r w:rsidR="003372A7" w:rsidRPr="00891819">
              <w:rPr>
                <w:rFonts w:hint="eastAsia"/>
                <w:color w:val="FF0000"/>
                <w:szCs w:val="28"/>
              </w:rPr>
              <w:instrText>在我国青少年中的适用性。方法</w:instrText>
            </w:r>
            <w:r w:rsidR="003372A7" w:rsidRPr="00891819">
              <w:rPr>
                <w:rFonts w:hint="eastAsia"/>
                <w:color w:val="FF0000"/>
                <w:szCs w:val="28"/>
              </w:rPr>
              <w:instrText>:</w:instrText>
            </w:r>
            <w:r w:rsidR="003372A7" w:rsidRPr="00891819">
              <w:rPr>
                <w:rFonts w:hint="eastAsia"/>
                <w:color w:val="FF0000"/>
                <w:szCs w:val="28"/>
              </w:rPr>
              <w:instrText>收集</w:instrText>
            </w:r>
            <w:r w:rsidR="003372A7" w:rsidRPr="00891819">
              <w:rPr>
                <w:rFonts w:hint="eastAsia"/>
                <w:color w:val="FF0000"/>
                <w:szCs w:val="28"/>
              </w:rPr>
              <w:instrText>10,210</w:instrText>
            </w:r>
            <w:r w:rsidR="003372A7" w:rsidRPr="00891819">
              <w:rPr>
                <w:rFonts w:hint="eastAsia"/>
                <w:color w:val="FF0000"/>
                <w:szCs w:val="28"/>
              </w:rPr>
              <w:instrText>名</w:instrText>
            </w:r>
            <w:r w:rsidR="003372A7" w:rsidRPr="00891819">
              <w:rPr>
                <w:rFonts w:hint="eastAsia"/>
                <w:color w:val="FF0000"/>
                <w:szCs w:val="28"/>
              </w:rPr>
              <w:instrText>13-18</w:instrText>
            </w:r>
            <w:r w:rsidR="003372A7" w:rsidRPr="00891819">
              <w:rPr>
                <w:rFonts w:hint="eastAsia"/>
                <w:color w:val="FF0000"/>
                <w:szCs w:val="28"/>
              </w:rPr>
              <w:instrText>岁青少年被试做答的结果。结果</w:instrText>
            </w:r>
            <w:r w:rsidR="003372A7" w:rsidRPr="00891819">
              <w:rPr>
                <w:rFonts w:hint="eastAsia"/>
                <w:color w:val="FF0000"/>
                <w:szCs w:val="28"/>
              </w:rPr>
              <w:instrText>:CES-D</w:instrText>
            </w:r>
            <w:r w:rsidR="003372A7" w:rsidRPr="00891819">
              <w:rPr>
                <w:rFonts w:hint="eastAsia"/>
                <w:color w:val="FF0000"/>
                <w:szCs w:val="28"/>
              </w:rPr>
              <w:instrText>的</w:instrText>
            </w:r>
            <w:r w:rsidR="003372A7" w:rsidRPr="00891819">
              <w:rPr>
                <w:rFonts w:hint="eastAsia"/>
                <w:color w:val="FF0000"/>
                <w:szCs w:val="28"/>
              </w:rPr>
              <w:instrText xml:space="preserve">Cronbach </w:instrText>
            </w:r>
            <w:r w:rsidR="003372A7" w:rsidRPr="00891819">
              <w:rPr>
                <w:rFonts w:hint="eastAsia"/>
                <w:color w:val="FF0000"/>
                <w:szCs w:val="28"/>
              </w:rPr>
              <w:instrText>α系数为</w:instrText>
            </w:r>
            <w:r w:rsidR="003372A7" w:rsidRPr="00891819">
              <w:rPr>
                <w:rFonts w:hint="eastAsia"/>
                <w:color w:val="FF0000"/>
                <w:szCs w:val="28"/>
              </w:rPr>
              <w:instrText>0.88;</w:instrText>
            </w:r>
            <w:r w:rsidR="003372A7" w:rsidRPr="00891819">
              <w:rPr>
                <w:rFonts w:hint="eastAsia"/>
                <w:color w:val="FF0000"/>
                <w:szCs w:val="28"/>
              </w:rPr>
              <w:instrText>验证性因素分析支持原量表</w:instrText>
            </w:r>
            <w:r w:rsidR="003372A7" w:rsidRPr="00891819">
              <w:rPr>
                <w:rFonts w:hint="eastAsia"/>
                <w:color w:val="FF0000"/>
                <w:szCs w:val="28"/>
              </w:rPr>
              <w:instrText>4</w:instrText>
            </w:r>
            <w:r w:rsidR="003372A7" w:rsidRPr="00891819">
              <w:rPr>
                <w:rFonts w:hint="eastAsia"/>
                <w:color w:val="FF0000"/>
                <w:szCs w:val="28"/>
              </w:rPr>
              <w:instrText>因子的结构</w:instrText>
            </w:r>
            <w:r w:rsidR="003372A7" w:rsidRPr="00891819">
              <w:rPr>
                <w:rFonts w:hint="eastAsia"/>
                <w:color w:val="FF0000"/>
                <w:szCs w:val="28"/>
              </w:rPr>
              <w:instrText>;</w:instrText>
            </w:r>
            <w:r w:rsidR="003372A7" w:rsidRPr="00891819">
              <w:rPr>
                <w:rFonts w:hint="eastAsia"/>
                <w:color w:val="FF0000"/>
                <w:szCs w:val="28"/>
              </w:rPr>
              <w:instrText>性别差异显著</w:instrText>
            </w:r>
            <w:r w:rsidR="003372A7" w:rsidRPr="00891819">
              <w:rPr>
                <w:rFonts w:hint="eastAsia"/>
                <w:color w:val="FF0000"/>
                <w:szCs w:val="28"/>
              </w:rPr>
              <w:instrText>,</w:instrText>
            </w:r>
            <w:r w:rsidR="003372A7" w:rsidRPr="00891819">
              <w:rPr>
                <w:rFonts w:hint="eastAsia"/>
                <w:color w:val="FF0000"/>
                <w:szCs w:val="28"/>
              </w:rPr>
              <w:instrText>女生得分高于男生</w:instrText>
            </w:r>
            <w:r w:rsidR="003372A7" w:rsidRPr="00891819">
              <w:rPr>
                <w:rFonts w:hint="eastAsia"/>
                <w:color w:val="FF0000"/>
                <w:szCs w:val="28"/>
              </w:rPr>
              <w:instrText>;</w:instrText>
            </w:r>
            <w:r w:rsidR="003372A7" w:rsidRPr="00891819">
              <w:rPr>
                <w:rFonts w:hint="eastAsia"/>
                <w:color w:val="FF0000"/>
                <w:szCs w:val="28"/>
              </w:rPr>
              <w:instrText>年级差异显著</w:instrText>
            </w:r>
            <w:r w:rsidR="003372A7" w:rsidRPr="00891819">
              <w:rPr>
                <w:rFonts w:hint="eastAsia"/>
                <w:color w:val="FF0000"/>
                <w:szCs w:val="28"/>
              </w:rPr>
              <w:instrText>,</w:instrText>
            </w:r>
            <w:r w:rsidR="003372A7" w:rsidRPr="00891819">
              <w:rPr>
                <w:rFonts w:hint="eastAsia"/>
                <w:color w:val="FF0000"/>
                <w:szCs w:val="28"/>
              </w:rPr>
              <w:instrText>得分呈现随年级升高而升高的趋势</w:instrText>
            </w:r>
            <w:r w:rsidR="003372A7" w:rsidRPr="00891819">
              <w:rPr>
                <w:rFonts w:hint="eastAsia"/>
                <w:color w:val="FF0000"/>
                <w:szCs w:val="28"/>
              </w:rPr>
              <w:instrText>;</w:instrText>
            </w:r>
            <w:r w:rsidR="003372A7" w:rsidRPr="00891819">
              <w:rPr>
                <w:rFonts w:hint="eastAsia"/>
                <w:color w:val="FF0000"/>
                <w:szCs w:val="28"/>
              </w:rPr>
              <w:instrText>学业成绩、家庭状况等不同的被试在</w:instrText>
            </w:r>
            <w:r w:rsidR="003372A7" w:rsidRPr="00891819">
              <w:rPr>
                <w:rFonts w:hint="eastAsia"/>
                <w:color w:val="FF0000"/>
                <w:szCs w:val="28"/>
              </w:rPr>
              <w:instrText>CES-D</w:instrText>
            </w:r>
            <w:r w:rsidR="003372A7" w:rsidRPr="00891819">
              <w:rPr>
                <w:rFonts w:hint="eastAsia"/>
                <w:color w:val="FF0000"/>
                <w:szCs w:val="28"/>
              </w:rPr>
              <w:instrText>得分上也有显著差异。结论</w:instrText>
            </w:r>
            <w:r w:rsidR="003372A7" w:rsidRPr="00891819">
              <w:rPr>
                <w:rFonts w:hint="eastAsia"/>
                <w:color w:val="FF0000"/>
                <w:szCs w:val="28"/>
              </w:rPr>
              <w:instrText>:CES-D</w:instrText>
            </w:r>
            <w:r w:rsidR="003372A7" w:rsidRPr="00891819">
              <w:rPr>
                <w:rFonts w:hint="eastAsia"/>
                <w:color w:val="FF0000"/>
                <w:szCs w:val="28"/>
              </w:rPr>
              <w:instrText>在中学生群体中使用时显示出良好的信度和效度</w:instrText>
            </w:r>
            <w:r w:rsidR="003372A7" w:rsidRPr="00891819">
              <w:rPr>
                <w:rFonts w:hint="eastAsia"/>
                <w:color w:val="FF0000"/>
                <w:szCs w:val="28"/>
              </w:rPr>
              <w:instrText>,</w:instrText>
            </w:r>
            <w:r w:rsidR="003372A7" w:rsidRPr="00891819">
              <w:rPr>
                <w:rFonts w:hint="eastAsia"/>
                <w:color w:val="FF0000"/>
                <w:szCs w:val="28"/>
              </w:rPr>
              <w:instrText>基本适用于我国青少年。</w:instrText>
            </w:r>
            <w:r w:rsidR="003372A7" w:rsidRPr="00891819">
              <w:rPr>
                <w:rFonts w:hint="eastAsia"/>
                <w:color w:val="FF0000"/>
                <w:szCs w:val="28"/>
              </w:rPr>
              <w:instrText>","container-title":"</w:instrText>
            </w:r>
            <w:r w:rsidR="003372A7" w:rsidRPr="00891819">
              <w:rPr>
                <w:rFonts w:hint="eastAsia"/>
                <w:color w:val="FF0000"/>
                <w:szCs w:val="28"/>
              </w:rPr>
              <w:instrText>中国临床心理学杂志</w:instrText>
            </w:r>
            <w:r w:rsidR="003372A7" w:rsidRPr="00891819">
              <w:rPr>
                <w:rFonts w:hint="eastAsia"/>
                <w:color w:val="FF0000"/>
                <w:szCs w:val="28"/>
              </w:rPr>
              <w:instrText>","ISSN":"1005-3611","issue":"4","language":"zh","note":"328 citations(CNKI)[2024-1-27]","page":"443-445+448","source":"CNKI","title":"</w:instrText>
            </w:r>
            <w:r w:rsidR="003372A7" w:rsidRPr="00891819">
              <w:rPr>
                <w:rFonts w:hint="eastAsia"/>
                <w:color w:val="FF0000"/>
                <w:szCs w:val="28"/>
              </w:rPr>
              <w:instrText>流调中心抑郁量表在我国青少年中的试用</w:instrText>
            </w:r>
            <w:r w:rsidR="003372A7" w:rsidRPr="00891819">
              <w:rPr>
                <w:rFonts w:hint="eastAsia"/>
                <w:color w:val="FF0000"/>
                <w:szCs w:val="28"/>
              </w:rPr>
              <w:instrText>","volume":"17","author":[{"literal":"</w:instrText>
            </w:r>
            <w:r w:rsidR="003372A7" w:rsidRPr="00891819">
              <w:rPr>
                <w:rFonts w:hint="eastAsia"/>
                <w:color w:val="FF0000"/>
                <w:szCs w:val="28"/>
              </w:rPr>
              <w:instrText>陈祉妍</w:instrText>
            </w:r>
            <w:r w:rsidR="003372A7" w:rsidRPr="00891819">
              <w:rPr>
                <w:rFonts w:hint="eastAsia"/>
                <w:color w:val="FF0000"/>
                <w:szCs w:val="28"/>
              </w:rPr>
              <w:instrText>"},{"literal":"</w:instrText>
            </w:r>
            <w:r w:rsidR="003372A7" w:rsidRPr="00891819">
              <w:rPr>
                <w:rFonts w:hint="eastAsia"/>
                <w:color w:val="FF0000"/>
                <w:szCs w:val="28"/>
              </w:rPr>
              <w:instrText>杨小冬</w:instrText>
            </w:r>
            <w:r w:rsidR="003372A7" w:rsidRPr="00891819">
              <w:rPr>
                <w:rFonts w:hint="eastAsia"/>
                <w:color w:val="FF0000"/>
                <w:szCs w:val="28"/>
              </w:rPr>
              <w:instrText>"},{"literal":"</w:instrText>
            </w:r>
            <w:r w:rsidR="003372A7" w:rsidRPr="00891819">
              <w:rPr>
                <w:rFonts w:hint="eastAsia"/>
                <w:color w:val="FF0000"/>
                <w:szCs w:val="28"/>
              </w:rPr>
              <w:instrText>李新影</w:instrText>
            </w:r>
            <w:r w:rsidR="003372A7" w:rsidRPr="00891819">
              <w:rPr>
                <w:rFonts w:hint="eastAsia"/>
                <w:color w:val="FF0000"/>
                <w:szCs w:val="28"/>
              </w:rPr>
              <w:instrText xml:space="preserve">"}],"issued":{"date-parts":[["2009"]]}}}],"schema":"https://github.com/citation-style-language/schema/raw/master/csl-citation.json"} </w:instrText>
            </w:r>
            <w:r w:rsidRPr="00891819">
              <w:rPr>
                <w:color w:val="FF0000"/>
                <w:szCs w:val="28"/>
              </w:rPr>
              <w:fldChar w:fldCharType="separate"/>
            </w:r>
            <w:r w:rsidR="003D2B69" w:rsidRPr="00891819">
              <w:rPr>
                <w:rFonts w:hint="eastAsia"/>
                <w:szCs w:val="28"/>
              </w:rPr>
              <w:t>陈祉妍等</w:t>
            </w:r>
            <w:r w:rsidR="003D2B69" w:rsidRPr="00891819">
              <w:rPr>
                <w:rFonts w:hint="eastAsia"/>
                <w:szCs w:val="28"/>
              </w:rPr>
              <w:t>(</w:t>
            </w:r>
            <w:r w:rsidR="003D2B69" w:rsidRPr="00545B57">
              <w:rPr>
                <w:rStyle w:val="innerzoteroCitation"/>
                <w:rFonts w:hint="eastAsia"/>
              </w:rPr>
              <w:t>2009</w:t>
            </w:r>
            <w:r w:rsidR="003D2B69" w:rsidRPr="00891819">
              <w:rPr>
                <w:rFonts w:hint="eastAsia"/>
                <w:szCs w:val="28"/>
              </w:rPr>
              <w:t>)</w:t>
            </w:r>
            <w:r w:rsidRPr="00891819">
              <w:rPr>
                <w:color w:val="FF0000"/>
                <w:szCs w:val="28"/>
              </w:rPr>
              <w:fldChar w:fldCharType="end"/>
            </w:r>
            <w:r w:rsidRPr="00891819">
              <w:rPr>
                <w:rFonts w:hint="eastAsia"/>
                <w:color w:val="FF0000"/>
                <w:szCs w:val="28"/>
              </w:rPr>
              <w:t>,</w:t>
            </w:r>
            <w:r w:rsidRPr="00891819">
              <w:rPr>
                <w:color w:val="FF0000"/>
                <w:szCs w:val="28"/>
              </w:rPr>
              <w:t xml:space="preserve"> </w:t>
            </w:r>
            <w:r w:rsidRPr="00891819">
              <w:rPr>
                <w:color w:val="FF0000"/>
                <w:szCs w:val="28"/>
              </w:rPr>
              <w:fldChar w:fldCharType="begin"/>
            </w:r>
            <w:r w:rsidR="003372A7" w:rsidRPr="00891819">
              <w:rPr>
                <w:color w:val="FF0000"/>
                <w:szCs w:val="28"/>
              </w:rPr>
              <w:instrText xml:space="preserve"> ADDIN ZOTERO_ITEM CSL_CITATION {"citationID":"apctdtQm","properties":{"custom":"Yang et al. (2015)","formattedCitation":"Yang et al. (2015)","plainCitation":"Yang et al. (2015)","noteIndex":0},"citationItems":[{"id":560,"uris":["http://zotero.org/users/local/eoP0LvSC/items/2Y4MKFDJ"],"itemData":{"id":560,"type":"article-journal","abstract":"Background: Depression is an important public health problem and is closely associated with suicidal behavior in the population. Although the Center for Epidemiologic Studies Depression Scale (CES-D) is widely used for assessment of depression, the psychometric characteristics of this scale have not been explored in studies of suicide attempters and local residents in rural areas.\nMethods: In this study, reliability and validity of CES-D were assessed in 409 suicide attempters and 409 comparison residents from rural China and through internal consistency analysis and confirmatory factor analysis (CFA).\nResults: Cronbach’s alpha values of the CES-D were 0.940 and 0.895 in, respectively, suicide attempters and comparison residents. CES-D scores were significantly correlated with the scores of Trait Anxiety Inventory (TAI) and Beck Hopelessness Scale (BHS) in both the suicide attempters and the comparison residents. Confirmatory factor analyses indicated that 3-factor structure (positive affect, interpersonal problems, depressive mood and somatic symptoms combined) with 14 items (excluding items 9, 10, 13, 15, 17, and 19) had the best fit in these two populations.\nConclusions: The CES-D scale has satisfactory reliability and validity when used for assessing depression in suicide attempters and comparison residents in rural China.","container-title":"BMC Psychiatry","DOI":"10.1186/s12888-015-0458-1","ISSN":"1471-244X","issue":"1","journalAbbreviation":"BMC Psychiatry","language":"en","page":"76","source":"DOI.org (Crossref)","title":"Reliability and validity of the Center for Epidemiologic Studies Depression Scale (CES-D) among suicide attempters and comparison residents in rural China","volume":"15","author":[{"family":"Yang","given":"Li"},{"family":"Jia","given":"Cun-Xian"},{"family":"Qin","given":"Ping"}],"issued":{"date-parts":[["2015",12]]}}}],"schema":"https://github.com/citation-style-language/schema/raw/master/csl-citation.json"} </w:instrText>
            </w:r>
            <w:r w:rsidRPr="00891819">
              <w:rPr>
                <w:color w:val="FF0000"/>
                <w:szCs w:val="28"/>
              </w:rPr>
              <w:fldChar w:fldCharType="separate"/>
            </w:r>
            <w:r w:rsidR="003D2B69" w:rsidRPr="00891819">
              <w:rPr>
                <w:szCs w:val="28"/>
              </w:rPr>
              <w:t>Yang et al. (</w:t>
            </w:r>
            <w:r w:rsidR="003D2B69" w:rsidRPr="00545B57">
              <w:rPr>
                <w:rStyle w:val="innerzoteroCitation"/>
              </w:rPr>
              <w:t>2015</w:t>
            </w:r>
            <w:r w:rsidR="003D2B69" w:rsidRPr="00891819">
              <w:rPr>
                <w:szCs w:val="28"/>
              </w:rPr>
              <w:t>)</w:t>
            </w:r>
            <w:r w:rsidRPr="00891819">
              <w:rPr>
                <w:color w:val="FF0000"/>
                <w:szCs w:val="28"/>
              </w:rPr>
              <w:fldChar w:fldCharType="end"/>
            </w:r>
            <w:r w:rsidRPr="00891819">
              <w:rPr>
                <w:rFonts w:hint="eastAsia"/>
                <w:color w:val="FF0000"/>
                <w:szCs w:val="28"/>
              </w:rPr>
              <w:t>,</w:t>
            </w:r>
            <w:r w:rsidRPr="00891819">
              <w:rPr>
                <w:color w:val="FF0000"/>
                <w:szCs w:val="28"/>
              </w:rPr>
              <w:t xml:space="preserve"> </w:t>
            </w:r>
            <w:r w:rsidRPr="00891819">
              <w:rPr>
                <w:color w:val="FF0000"/>
                <w:szCs w:val="28"/>
              </w:rPr>
              <w:fldChar w:fldCharType="begin"/>
            </w:r>
            <w:r w:rsidR="003372A7" w:rsidRPr="00891819">
              <w:rPr>
                <w:rFonts w:hint="eastAsia"/>
                <w:color w:val="FF0000"/>
                <w:szCs w:val="28"/>
              </w:rPr>
              <w:instrText xml:space="preserve"> ADDIN ZOTERO_ITEM CSL_CITATION {"citationID":"utri4L4Q","properties":{"custom":"</w:instrText>
            </w:r>
            <w:r w:rsidR="003372A7" w:rsidRPr="00891819">
              <w:rPr>
                <w:rFonts w:hint="eastAsia"/>
                <w:color w:val="FF0000"/>
                <w:szCs w:val="28"/>
              </w:rPr>
              <w:instrText>潘丝媛等</w:instrText>
            </w:r>
            <w:r w:rsidR="003372A7" w:rsidRPr="00891819">
              <w:rPr>
                <w:rFonts w:hint="eastAsia"/>
                <w:color w:val="FF0000"/>
                <w:szCs w:val="28"/>
              </w:rPr>
              <w:instrText>(2018)","formattedCitation":"</w:instrText>
            </w:r>
            <w:r w:rsidR="003372A7" w:rsidRPr="00891819">
              <w:rPr>
                <w:rFonts w:hint="eastAsia"/>
                <w:color w:val="FF0000"/>
                <w:szCs w:val="28"/>
              </w:rPr>
              <w:instrText>潘丝媛等</w:instrText>
            </w:r>
            <w:r w:rsidR="003372A7" w:rsidRPr="00891819">
              <w:rPr>
                <w:rFonts w:hint="eastAsia"/>
                <w:color w:val="FF0000"/>
                <w:szCs w:val="28"/>
              </w:rPr>
              <w:instrText>(2018)","plainCitation":"</w:instrText>
            </w:r>
            <w:r w:rsidR="003372A7" w:rsidRPr="00891819">
              <w:rPr>
                <w:rFonts w:hint="eastAsia"/>
                <w:color w:val="FF0000"/>
                <w:szCs w:val="28"/>
              </w:rPr>
              <w:instrText>潘丝媛等</w:instrText>
            </w:r>
            <w:r w:rsidR="003372A7" w:rsidRPr="00891819">
              <w:rPr>
                <w:rFonts w:hint="eastAsia"/>
                <w:color w:val="FF0000"/>
                <w:szCs w:val="28"/>
              </w:rPr>
              <w:instrText>(2018)","noteIndex":0},"citationItems":[{"id":564,"uris":["http://zotero.org/users/local/eoP0LvSC/items/37NZ2QJV"],"itemData":{"id":564,"type":"article-journal","container-title":"</w:instrText>
            </w:r>
            <w:r w:rsidR="003372A7" w:rsidRPr="00891819">
              <w:rPr>
                <w:rFonts w:hint="eastAsia"/>
                <w:color w:val="FF0000"/>
                <w:szCs w:val="28"/>
              </w:rPr>
              <w:instrText>中国学校卫生</w:instrText>
            </w:r>
            <w:r w:rsidR="003372A7" w:rsidRPr="00891819">
              <w:rPr>
                <w:rFonts w:hint="eastAsia"/>
                <w:color w:val="FF0000"/>
                <w:szCs w:val="28"/>
              </w:rPr>
              <w:instrText>","issue":"2","language":"zh","page":"229-231","title":"</w:instrText>
            </w:r>
            <w:r w:rsidR="003372A7" w:rsidRPr="00891819">
              <w:rPr>
                <w:rFonts w:hint="eastAsia"/>
                <w:color w:val="FF0000"/>
                <w:szCs w:val="28"/>
              </w:rPr>
              <w:instrText>广州市中学生网络成瘾与自杀相关行为的关系</w:instrText>
            </w:r>
            <w:r w:rsidR="003372A7" w:rsidRPr="00891819">
              <w:rPr>
                <w:rFonts w:hint="eastAsia"/>
                <w:color w:val="FF0000"/>
                <w:szCs w:val="28"/>
              </w:rPr>
              <w:instrText>","volume":"39","author":[{"literal":"</w:instrText>
            </w:r>
            <w:r w:rsidR="003372A7" w:rsidRPr="00891819">
              <w:rPr>
                <w:rFonts w:hint="eastAsia"/>
                <w:color w:val="FF0000"/>
                <w:szCs w:val="28"/>
              </w:rPr>
              <w:instrText>潘丝媛</w:instrText>
            </w:r>
            <w:r w:rsidR="003372A7" w:rsidRPr="00891819">
              <w:rPr>
                <w:rFonts w:hint="eastAsia"/>
                <w:color w:val="FF0000"/>
                <w:szCs w:val="28"/>
              </w:rPr>
              <w:instrText>"},{"literal":"</w:instrText>
            </w:r>
            <w:r w:rsidR="003372A7" w:rsidRPr="00891819">
              <w:rPr>
                <w:rFonts w:hint="eastAsia"/>
                <w:color w:val="FF0000"/>
                <w:szCs w:val="28"/>
              </w:rPr>
              <w:instrText>李武权</w:instrText>
            </w:r>
            <w:r w:rsidR="003372A7" w:rsidRPr="00891819">
              <w:rPr>
                <w:rFonts w:hint="eastAsia"/>
                <w:color w:val="FF0000"/>
                <w:szCs w:val="28"/>
              </w:rPr>
              <w:instrText>"},{"literal":"</w:instrText>
            </w:r>
            <w:r w:rsidR="003372A7" w:rsidRPr="00891819">
              <w:rPr>
                <w:rFonts w:hint="eastAsia"/>
                <w:color w:val="FF0000"/>
                <w:szCs w:val="28"/>
              </w:rPr>
              <w:instrText>黎明</w:instrText>
            </w:r>
            <w:r w:rsidR="003372A7" w:rsidRPr="00891819">
              <w:rPr>
                <w:rFonts w:hint="eastAsia"/>
                <w:color w:val="FF0000"/>
                <w:szCs w:val="28"/>
              </w:rPr>
              <w:instrText>"},{"literal":"</w:instrText>
            </w:r>
            <w:r w:rsidR="003372A7" w:rsidRPr="00891819">
              <w:rPr>
                <w:rFonts w:hint="eastAsia"/>
                <w:color w:val="FF0000"/>
                <w:szCs w:val="28"/>
              </w:rPr>
              <w:instrText>郭蓝</w:instrText>
            </w:r>
            <w:r w:rsidR="003372A7" w:rsidRPr="00891819">
              <w:rPr>
                <w:rFonts w:hint="eastAsia"/>
                <w:color w:val="FF0000"/>
                <w:szCs w:val="28"/>
              </w:rPr>
              <w:instrText>"},{"literal":"</w:instrText>
            </w:r>
            <w:r w:rsidR="003372A7" w:rsidRPr="00891819">
              <w:rPr>
                <w:rFonts w:hint="eastAsia"/>
                <w:color w:val="FF0000"/>
                <w:szCs w:val="28"/>
              </w:rPr>
              <w:instrText>邓雪清</w:instrText>
            </w:r>
            <w:r w:rsidR="003372A7" w:rsidRPr="00891819">
              <w:rPr>
                <w:rFonts w:hint="eastAsia"/>
                <w:color w:val="FF0000"/>
                <w:szCs w:val="28"/>
              </w:rPr>
              <w:instrText>"},{"literal":"</w:instrText>
            </w:r>
            <w:r w:rsidR="003372A7" w:rsidRPr="00891819">
              <w:rPr>
                <w:rFonts w:hint="eastAsia"/>
                <w:color w:val="FF0000"/>
                <w:szCs w:val="28"/>
              </w:rPr>
              <w:instrText>卢次勇</w:instrText>
            </w:r>
            <w:r w:rsidR="003372A7" w:rsidRPr="00891819">
              <w:rPr>
                <w:rFonts w:hint="eastAsia"/>
                <w:color w:val="FF0000"/>
                <w:szCs w:val="28"/>
              </w:rPr>
              <w:instrText xml:space="preserve">"}],"issued":{"date-parts":[["2018"]]}}}],"schema":"https://github.com/citation-style-language/schema/raw/master/csl-citation.json"} </w:instrText>
            </w:r>
            <w:r w:rsidRPr="00891819">
              <w:rPr>
                <w:color w:val="FF0000"/>
                <w:szCs w:val="28"/>
              </w:rPr>
              <w:fldChar w:fldCharType="separate"/>
            </w:r>
            <w:r w:rsidR="003D2B69" w:rsidRPr="00891819">
              <w:rPr>
                <w:rFonts w:hint="eastAsia"/>
                <w:szCs w:val="28"/>
              </w:rPr>
              <w:t>潘丝媛等</w:t>
            </w:r>
            <w:r w:rsidR="003D2B69" w:rsidRPr="00891819">
              <w:rPr>
                <w:rFonts w:hint="eastAsia"/>
                <w:szCs w:val="28"/>
              </w:rPr>
              <w:t>(</w:t>
            </w:r>
            <w:r w:rsidR="003D2B69" w:rsidRPr="00545B57">
              <w:rPr>
                <w:rStyle w:val="innerzoteroCitation"/>
                <w:rFonts w:hint="eastAsia"/>
              </w:rPr>
              <w:t>2018</w:t>
            </w:r>
            <w:r w:rsidR="003D2B69" w:rsidRPr="00891819">
              <w:rPr>
                <w:rFonts w:hint="eastAsia"/>
                <w:szCs w:val="28"/>
              </w:rPr>
              <w:t>)</w:t>
            </w:r>
            <w:r w:rsidRPr="00891819">
              <w:rPr>
                <w:color w:val="FF0000"/>
                <w:szCs w:val="28"/>
              </w:rPr>
              <w:fldChar w:fldCharType="end"/>
            </w:r>
            <w:r w:rsidRPr="00891819">
              <w:rPr>
                <w:rFonts w:hint="eastAsia"/>
                <w:color w:val="FF0000"/>
                <w:szCs w:val="28"/>
              </w:rPr>
              <w:t>,</w:t>
            </w:r>
            <w:r w:rsidRPr="00891819">
              <w:rPr>
                <w:color w:val="FF0000"/>
                <w:szCs w:val="28"/>
              </w:rPr>
              <w:t xml:space="preserve"> </w:t>
            </w:r>
            <w:r w:rsidRPr="00891819">
              <w:rPr>
                <w:color w:val="FF0000"/>
                <w:szCs w:val="28"/>
              </w:rPr>
              <w:fldChar w:fldCharType="begin"/>
            </w:r>
            <w:r w:rsidR="003372A7" w:rsidRPr="00891819">
              <w:rPr>
                <w:color w:val="FF0000"/>
                <w:szCs w:val="28"/>
              </w:rPr>
              <w:instrText xml:space="preserve"> ADDIN ZOTERO_ITEM CSL_CITATION {"citationID":"7Pkfn0BT","properties":{"custom":"Jiang et al. (2019)","formattedCitation":"Jiang et al. (2019)","plainCitation":"Jiang et al. (2019)","noteIndex":0},"citationItems":[{"id":565,"uris":["http://zotero.org/users/local/eoP0LvSC/items/6D4JWYWK"],"itemData":{"id":565,"type":"article-journal","container-title":"Frontiers in psychiatry","language":"en","note":"publisher: Frontiers Media SA","page":"315","title":"The reliability and validity of the center for epidemiologic studies depression scale (CES-D) for Chinese university students","volume":"10","author":[{"family":"Jiang","given":"Lijun"},{"family":"Wang","given":"Ying"},{"family":"Zhang","given":"Yining"},{"family":"Li","given":"Rui"},{"family":"Wu","given":"Huailiang"},{"family":"Li","given":"Chenyi"},{"family":"Wu","given":"Yunlin"},{"family":"Tao","given":"Qian"}],"issued":{"date-parts":[["2019"]]}}}],"schema":"https://github.com/citation-style-language/schema/raw/master/csl-citation.json"} </w:instrText>
            </w:r>
            <w:r w:rsidRPr="00891819">
              <w:rPr>
                <w:color w:val="FF0000"/>
                <w:szCs w:val="28"/>
              </w:rPr>
              <w:fldChar w:fldCharType="separate"/>
            </w:r>
            <w:r w:rsidR="003D2B69" w:rsidRPr="00891819">
              <w:rPr>
                <w:szCs w:val="28"/>
              </w:rPr>
              <w:t>Jiang et al. (</w:t>
            </w:r>
            <w:r w:rsidR="003D2B69" w:rsidRPr="00545B57">
              <w:rPr>
                <w:rStyle w:val="innerzoteroCitation"/>
              </w:rPr>
              <w:t>2019</w:t>
            </w:r>
            <w:r w:rsidR="003D2B69" w:rsidRPr="00891819">
              <w:rPr>
                <w:szCs w:val="28"/>
              </w:rPr>
              <w:t>)</w:t>
            </w:r>
            <w:r w:rsidRPr="00891819">
              <w:rPr>
                <w:color w:val="FF0000"/>
                <w:szCs w:val="28"/>
              </w:rPr>
              <w:fldChar w:fldCharType="end"/>
            </w:r>
            <w:r w:rsidRPr="00891819">
              <w:rPr>
                <w:rFonts w:hint="eastAsia"/>
                <w:color w:val="FF0000"/>
                <w:szCs w:val="28"/>
              </w:rPr>
              <w:t>,</w:t>
            </w:r>
            <w:r w:rsidRPr="00891819">
              <w:rPr>
                <w:color w:val="FF0000"/>
                <w:szCs w:val="28"/>
              </w:rPr>
              <w:t xml:space="preserve"> </w:t>
            </w:r>
            <w:r w:rsidRPr="00891819">
              <w:rPr>
                <w:rFonts w:hint="eastAsia"/>
                <w:szCs w:val="28"/>
              </w:rPr>
              <w:t>不提供题目。</w:t>
            </w:r>
          </w:p>
          <w:p w14:paraId="62370B4B" w14:textId="77777777" w:rsidR="003B11E2" w:rsidRPr="00891819" w:rsidRDefault="006D4E79" w:rsidP="00E124AE">
            <w:pPr>
              <w:spacing w:line="300" w:lineRule="exact"/>
              <w:jc w:val="center"/>
              <w:rPr>
                <w:szCs w:val="28"/>
              </w:rPr>
            </w:pPr>
            <w:r w:rsidRPr="00891819">
              <w:rPr>
                <w:szCs w:val="28"/>
              </w:rPr>
              <w:fldChar w:fldCharType="begin"/>
            </w:r>
            <w:r w:rsidR="003372A7" w:rsidRPr="00891819">
              <w:rPr>
                <w:rFonts w:hint="eastAsia"/>
                <w:szCs w:val="28"/>
              </w:rPr>
              <w:instrText xml:space="preserve"> ADDIN ZOTERO_ITEM CSL_CITATION {"citationID":"4S7C9Pab","properties":{"custom":"</w:instrText>
            </w:r>
            <w:r w:rsidR="003372A7" w:rsidRPr="00891819">
              <w:rPr>
                <w:rFonts w:hint="eastAsia"/>
                <w:szCs w:val="28"/>
              </w:rPr>
              <w:instrText>刘平</w:instrText>
            </w:r>
            <w:r w:rsidR="003372A7" w:rsidRPr="00891819">
              <w:rPr>
                <w:rFonts w:hint="eastAsia"/>
                <w:szCs w:val="28"/>
              </w:rPr>
              <w:instrText>(1999)","formattedCitation":"</w:instrText>
            </w:r>
            <w:r w:rsidR="003372A7" w:rsidRPr="00891819">
              <w:rPr>
                <w:rFonts w:hint="eastAsia"/>
                <w:szCs w:val="28"/>
              </w:rPr>
              <w:instrText>刘平</w:instrText>
            </w:r>
            <w:r w:rsidR="003372A7" w:rsidRPr="00891819">
              <w:rPr>
                <w:rFonts w:hint="eastAsia"/>
                <w:szCs w:val="28"/>
              </w:rPr>
              <w:instrText>(1999)","plainCitation":"</w:instrText>
            </w:r>
            <w:r w:rsidR="003372A7" w:rsidRPr="00891819">
              <w:rPr>
                <w:rFonts w:hint="eastAsia"/>
                <w:szCs w:val="28"/>
              </w:rPr>
              <w:instrText>刘平</w:instrText>
            </w:r>
            <w:r w:rsidR="003372A7" w:rsidRPr="00891819">
              <w:rPr>
                <w:rFonts w:hint="eastAsia"/>
                <w:szCs w:val="28"/>
              </w:rPr>
              <w:instrText>(1999)","noteIndex":0},"citationItems":[{"id":566,"uris":["http://zotero.org/users/local/eoP0LvSC/items/YJSYXK8S"],"itemData":{"id":566,"type":"article-journal","container-title":"</w:instrText>
            </w:r>
            <w:r w:rsidR="003372A7" w:rsidRPr="00891819">
              <w:rPr>
                <w:rFonts w:hint="eastAsia"/>
                <w:szCs w:val="28"/>
              </w:rPr>
              <w:instrText>中国心理卫生杂志</w:instrText>
            </w:r>
            <w:r w:rsidR="003372A7" w:rsidRPr="00891819">
              <w:rPr>
                <w:rFonts w:hint="eastAsia"/>
                <w:szCs w:val="28"/>
              </w:rPr>
              <w:instrText>","language":"zh","page":"200</w:instrText>
            </w:r>
            <w:r w:rsidR="003372A7" w:rsidRPr="00891819">
              <w:rPr>
                <w:rFonts w:hint="eastAsia"/>
                <w:szCs w:val="28"/>
              </w:rPr>
              <w:instrText>–</w:instrText>
            </w:r>
            <w:r w:rsidR="003372A7" w:rsidRPr="00891819">
              <w:rPr>
                <w:rFonts w:hint="eastAsia"/>
                <w:szCs w:val="28"/>
              </w:rPr>
              <w:instrText>202","title":"</w:instrText>
            </w:r>
            <w:r w:rsidR="003372A7" w:rsidRPr="00891819">
              <w:rPr>
                <w:rFonts w:hint="eastAsia"/>
                <w:szCs w:val="28"/>
              </w:rPr>
              <w:instrText>流调中心用抑郁量表</w:instrText>
            </w:r>
            <w:r w:rsidR="003372A7" w:rsidRPr="00891819">
              <w:rPr>
                <w:rFonts w:hint="eastAsia"/>
                <w:szCs w:val="28"/>
              </w:rPr>
              <w:instrText>","author":[{"literal":"</w:instrText>
            </w:r>
            <w:r w:rsidR="003372A7" w:rsidRPr="00891819">
              <w:rPr>
                <w:rFonts w:hint="eastAsia"/>
                <w:szCs w:val="28"/>
              </w:rPr>
              <w:instrText>刘平</w:instrText>
            </w:r>
            <w:r w:rsidR="003372A7" w:rsidRPr="00891819">
              <w:rPr>
                <w:rFonts w:hint="eastAsia"/>
                <w:szCs w:val="28"/>
              </w:rPr>
              <w:instrText>"}],"issued":{"date-parts":[["1999"]]}}}],"schema":"https://github.com/citation-style-language/schema/</w:instrText>
            </w:r>
            <w:r w:rsidR="003372A7" w:rsidRPr="00891819">
              <w:rPr>
                <w:szCs w:val="28"/>
              </w:rPr>
              <w:instrText xml:space="preserve">raw/master/csl-citation.json"} </w:instrText>
            </w:r>
            <w:r w:rsidRPr="00891819">
              <w:rPr>
                <w:szCs w:val="28"/>
              </w:rPr>
              <w:fldChar w:fldCharType="separate"/>
            </w:r>
            <w:r w:rsidR="003D2B69" w:rsidRPr="00891819">
              <w:rPr>
                <w:rFonts w:hint="eastAsia"/>
                <w:szCs w:val="28"/>
              </w:rPr>
              <w:t>刘平</w:t>
            </w:r>
            <w:r w:rsidR="003D2B69" w:rsidRPr="00891819">
              <w:rPr>
                <w:rFonts w:hint="eastAsia"/>
                <w:szCs w:val="28"/>
              </w:rPr>
              <w:t>(</w:t>
            </w:r>
            <w:r w:rsidR="003D2B69" w:rsidRPr="00545B57">
              <w:rPr>
                <w:rStyle w:val="innerzoteroCitation"/>
                <w:rFonts w:hint="eastAsia"/>
              </w:rPr>
              <w:t>1999</w:t>
            </w:r>
            <w:r w:rsidR="003D2B69" w:rsidRPr="00891819">
              <w:rPr>
                <w:rFonts w:hint="eastAsia"/>
                <w:szCs w:val="28"/>
              </w:rPr>
              <w:t>)</w:t>
            </w:r>
            <w:r w:rsidRPr="00891819">
              <w:rPr>
                <w:szCs w:val="28"/>
              </w:rPr>
              <w:fldChar w:fldCharType="end"/>
            </w:r>
            <w:r w:rsidRPr="00891819">
              <w:rPr>
                <w:rFonts w:hint="eastAsia"/>
                <w:szCs w:val="28"/>
              </w:rPr>
              <w:t>未获得。</w:t>
            </w:r>
          </w:p>
          <w:p w14:paraId="629B7347" w14:textId="0E5CE79A" w:rsidR="00B57F7D" w:rsidRPr="00891819" w:rsidRDefault="00B57F7D" w:rsidP="00E124AE">
            <w:pPr>
              <w:spacing w:line="300" w:lineRule="exact"/>
              <w:jc w:val="center"/>
              <w:rPr>
                <w:szCs w:val="28"/>
              </w:rPr>
            </w:pPr>
            <w:r w:rsidRPr="00891819">
              <w:rPr>
                <w:szCs w:val="28"/>
              </w:rPr>
              <w:lastRenderedPageBreak/>
              <w:fldChar w:fldCharType="begin"/>
            </w:r>
            <w:r w:rsidRPr="00891819">
              <w:rPr>
                <w:rFonts w:hint="eastAsia"/>
                <w:szCs w:val="28"/>
              </w:rPr>
              <w:instrText xml:space="preserve"> ADDIN ZOTERO_ITEM CSL_CITATION {"citationID":"Q7OzWTHF","properties":{"custom":"</w:instrText>
            </w:r>
            <w:r w:rsidRPr="00891819">
              <w:rPr>
                <w:rFonts w:hint="eastAsia"/>
                <w:szCs w:val="28"/>
              </w:rPr>
              <w:instrText>章婕等</w:instrText>
            </w:r>
            <w:r w:rsidRPr="00891819">
              <w:rPr>
                <w:rFonts w:hint="eastAsia"/>
                <w:szCs w:val="28"/>
              </w:rPr>
              <w:instrText>(2010)","formattedCitation":"</w:instrText>
            </w:r>
            <w:r w:rsidRPr="00891819">
              <w:rPr>
                <w:rFonts w:hint="eastAsia"/>
                <w:szCs w:val="28"/>
              </w:rPr>
              <w:instrText>章婕等</w:instrText>
            </w:r>
            <w:r w:rsidRPr="00891819">
              <w:rPr>
                <w:rFonts w:hint="eastAsia"/>
                <w:szCs w:val="28"/>
              </w:rPr>
              <w:instrText>(2010)","plainCitation":"</w:instrText>
            </w:r>
            <w:r w:rsidRPr="00891819">
              <w:rPr>
                <w:rFonts w:hint="eastAsia"/>
                <w:szCs w:val="28"/>
              </w:rPr>
              <w:instrText>章婕等</w:instrText>
            </w:r>
            <w:r w:rsidRPr="00891819">
              <w:rPr>
                <w:rFonts w:hint="eastAsia"/>
                <w:szCs w:val="28"/>
              </w:rPr>
              <w:instrText>(2010)","noteIndex":0},"citationItems":[{"id":544,"uris":["http://zotero.org/users/local/eoP0LvSC/items/87AJ6PD2"],"itemData":{"id":544,"type":"article-journal","abstract":"</w:instrText>
            </w:r>
            <w:r w:rsidRPr="00891819">
              <w:rPr>
                <w:rFonts w:hint="eastAsia"/>
                <w:szCs w:val="28"/>
              </w:rPr>
              <w:instrText>目的</w:instrText>
            </w:r>
            <w:r w:rsidRPr="00891819">
              <w:rPr>
                <w:rFonts w:hint="eastAsia"/>
                <w:szCs w:val="28"/>
              </w:rPr>
              <w:instrText>:</w:instrText>
            </w:r>
            <w:r w:rsidRPr="00891819">
              <w:rPr>
                <w:rFonts w:hint="eastAsia"/>
                <w:szCs w:val="28"/>
              </w:rPr>
              <w:instrText>验证流调中心抑郁量表</w:instrText>
            </w:r>
            <w:r w:rsidRPr="00891819">
              <w:rPr>
                <w:rFonts w:hint="eastAsia"/>
                <w:szCs w:val="28"/>
              </w:rPr>
              <w:instrText>(The Center for Epidemiological Studies Depression Scale,CES-D)</w:instrText>
            </w:r>
            <w:r w:rsidRPr="00891819">
              <w:rPr>
                <w:rFonts w:hint="eastAsia"/>
                <w:szCs w:val="28"/>
              </w:rPr>
              <w:instrText>在我国城市人群中不同年龄组的适用性</w:instrText>
            </w:r>
            <w:r w:rsidRPr="00891819">
              <w:rPr>
                <w:rFonts w:hint="eastAsia"/>
                <w:szCs w:val="28"/>
              </w:rPr>
              <w:instrText>,</w:instrText>
            </w:r>
            <w:r w:rsidRPr="00891819">
              <w:rPr>
                <w:rFonts w:hint="eastAsia"/>
                <w:szCs w:val="28"/>
              </w:rPr>
              <w:instrText>并建立各年龄组常模。方法</w:instrText>
            </w:r>
            <w:r w:rsidRPr="00891819">
              <w:rPr>
                <w:rFonts w:hint="eastAsia"/>
                <w:szCs w:val="28"/>
              </w:rPr>
              <w:instrText>:</w:instrText>
            </w:r>
            <w:r w:rsidRPr="00891819">
              <w:rPr>
                <w:rFonts w:hint="eastAsia"/>
                <w:szCs w:val="28"/>
              </w:rPr>
              <w:instrText>采用横断面研究方法</w:instrText>
            </w:r>
            <w:r w:rsidRPr="00891819">
              <w:rPr>
                <w:rFonts w:hint="eastAsia"/>
                <w:szCs w:val="28"/>
              </w:rPr>
              <w:instrText>,</w:instrText>
            </w:r>
            <w:r w:rsidRPr="00891819">
              <w:rPr>
                <w:rFonts w:hint="eastAsia"/>
                <w:szCs w:val="28"/>
              </w:rPr>
              <w:instrText>在全国</w:instrText>
            </w:r>
            <w:r w:rsidRPr="00891819">
              <w:rPr>
                <w:rFonts w:hint="eastAsia"/>
                <w:szCs w:val="28"/>
              </w:rPr>
              <w:instrText>21</w:instrText>
            </w:r>
            <w:r w:rsidRPr="00891819">
              <w:rPr>
                <w:rFonts w:hint="eastAsia"/>
                <w:szCs w:val="28"/>
              </w:rPr>
              <w:instrText>省</w:instrText>
            </w:r>
            <w:r w:rsidRPr="00891819">
              <w:rPr>
                <w:rFonts w:hint="eastAsia"/>
                <w:szCs w:val="28"/>
              </w:rPr>
              <w:instrText>39</w:instrText>
            </w:r>
            <w:r w:rsidRPr="00891819">
              <w:rPr>
                <w:rFonts w:hint="eastAsia"/>
                <w:szCs w:val="28"/>
              </w:rPr>
              <w:instrText>座城市收集普通人群样本</w:instrText>
            </w:r>
            <w:r w:rsidRPr="00891819">
              <w:rPr>
                <w:rFonts w:hint="eastAsia"/>
                <w:szCs w:val="28"/>
              </w:rPr>
              <w:instrText>16047</w:instrText>
            </w:r>
            <w:r w:rsidRPr="00891819">
              <w:rPr>
                <w:rFonts w:hint="eastAsia"/>
                <w:szCs w:val="28"/>
              </w:rPr>
              <w:instrText>名</w:instrText>
            </w:r>
            <w:r w:rsidRPr="00891819">
              <w:rPr>
                <w:rFonts w:hint="eastAsia"/>
                <w:szCs w:val="28"/>
              </w:rPr>
              <w:instrText>[</w:instrText>
            </w:r>
            <w:r w:rsidRPr="00891819">
              <w:rPr>
                <w:rFonts w:hint="eastAsia"/>
                <w:szCs w:val="28"/>
              </w:rPr>
              <w:instrText>年龄</w:instrText>
            </w:r>
            <w:r w:rsidRPr="00891819">
              <w:rPr>
                <w:rFonts w:hint="eastAsia"/>
                <w:szCs w:val="28"/>
              </w:rPr>
              <w:instrText>11</w:instrText>
            </w:r>
            <w:r w:rsidRPr="00891819">
              <w:rPr>
                <w:rFonts w:hint="eastAsia"/>
                <w:szCs w:val="28"/>
              </w:rPr>
              <w:instrText>～</w:instrText>
            </w:r>
            <w:r w:rsidRPr="00891819">
              <w:rPr>
                <w:rFonts w:hint="eastAsia"/>
                <w:szCs w:val="28"/>
              </w:rPr>
              <w:instrText>100</w:instrText>
            </w:r>
            <w:r w:rsidRPr="00891819">
              <w:rPr>
                <w:rFonts w:hint="eastAsia"/>
                <w:szCs w:val="28"/>
              </w:rPr>
              <w:instrText>岁</w:instrText>
            </w:r>
            <w:r w:rsidRPr="00891819">
              <w:rPr>
                <w:rFonts w:hint="eastAsia"/>
                <w:szCs w:val="28"/>
              </w:rPr>
              <w:instrText>,</w:instrText>
            </w:r>
            <w:r w:rsidRPr="00891819">
              <w:rPr>
                <w:rFonts w:hint="eastAsia"/>
                <w:szCs w:val="28"/>
              </w:rPr>
              <w:instrText>平均</w:instrText>
            </w:r>
            <w:r w:rsidRPr="00891819">
              <w:rPr>
                <w:rFonts w:hint="eastAsia"/>
                <w:szCs w:val="28"/>
              </w:rPr>
              <w:instrText>(37.7</w:instrText>
            </w:r>
            <w:r w:rsidRPr="00891819">
              <w:rPr>
                <w:rFonts w:hint="eastAsia"/>
                <w:szCs w:val="28"/>
              </w:rPr>
              <w:instrText>±</w:instrText>
            </w:r>
            <w:r w:rsidRPr="00891819">
              <w:rPr>
                <w:rFonts w:hint="eastAsia"/>
                <w:szCs w:val="28"/>
              </w:rPr>
              <w:instrText>21.3)</w:instrText>
            </w:r>
            <w:r w:rsidRPr="00891819">
              <w:rPr>
                <w:rFonts w:hint="eastAsia"/>
                <w:szCs w:val="28"/>
              </w:rPr>
              <w:instrText>岁</w:instrText>
            </w:r>
            <w:r w:rsidRPr="00891819">
              <w:rPr>
                <w:rFonts w:hint="eastAsia"/>
                <w:szCs w:val="28"/>
              </w:rPr>
              <w:instrText>]</w:instrText>
            </w:r>
            <w:r w:rsidRPr="00891819">
              <w:rPr>
                <w:rFonts w:hint="eastAsia"/>
                <w:szCs w:val="28"/>
              </w:rPr>
              <w:instrText>以建立常模</w:instrText>
            </w:r>
            <w:r w:rsidRPr="00891819">
              <w:rPr>
                <w:rFonts w:hint="eastAsia"/>
                <w:szCs w:val="28"/>
              </w:rPr>
              <w:instrText>,</w:instrText>
            </w:r>
            <w:r w:rsidRPr="00891819">
              <w:rPr>
                <w:rFonts w:hint="eastAsia"/>
                <w:szCs w:val="28"/>
              </w:rPr>
              <w:instrText>在</w:instrText>
            </w:r>
            <w:r w:rsidRPr="00891819">
              <w:rPr>
                <w:rFonts w:hint="eastAsia"/>
                <w:szCs w:val="28"/>
              </w:rPr>
              <w:instrText>4</w:instrText>
            </w:r>
            <w:r w:rsidRPr="00891819">
              <w:rPr>
                <w:rFonts w:hint="eastAsia"/>
                <w:szCs w:val="28"/>
              </w:rPr>
              <w:instrText>个城市的精神科门诊与住院病人中选取病人样本</w:instrText>
            </w:r>
            <w:r w:rsidRPr="00891819">
              <w:rPr>
                <w:rFonts w:hint="eastAsia"/>
                <w:szCs w:val="28"/>
              </w:rPr>
              <w:instrText>349</w:instrText>
            </w:r>
            <w:r w:rsidRPr="00891819">
              <w:rPr>
                <w:rFonts w:hint="eastAsia"/>
                <w:szCs w:val="28"/>
              </w:rPr>
              <w:instrText>名</w:instrText>
            </w:r>
            <w:r w:rsidRPr="00891819">
              <w:rPr>
                <w:rFonts w:hint="eastAsia"/>
                <w:szCs w:val="28"/>
              </w:rPr>
              <w:instrText>[</w:instrText>
            </w:r>
            <w:r w:rsidRPr="00891819">
              <w:rPr>
                <w:rFonts w:hint="eastAsia"/>
                <w:szCs w:val="28"/>
              </w:rPr>
              <w:instrText>年龄</w:instrText>
            </w:r>
            <w:r w:rsidRPr="00891819">
              <w:rPr>
                <w:rFonts w:hint="eastAsia"/>
                <w:szCs w:val="28"/>
              </w:rPr>
              <w:instrText>16</w:instrText>
            </w:r>
            <w:r w:rsidRPr="00891819">
              <w:rPr>
                <w:rFonts w:hint="eastAsia"/>
                <w:szCs w:val="28"/>
              </w:rPr>
              <w:instrText>～</w:instrText>
            </w:r>
            <w:r w:rsidRPr="00891819">
              <w:rPr>
                <w:rFonts w:hint="eastAsia"/>
                <w:szCs w:val="28"/>
              </w:rPr>
              <w:instrText>81</w:instrText>
            </w:r>
            <w:r w:rsidRPr="00891819">
              <w:rPr>
                <w:rFonts w:hint="eastAsia"/>
                <w:szCs w:val="28"/>
              </w:rPr>
              <w:instrText>岁</w:instrText>
            </w:r>
            <w:r w:rsidRPr="00891819">
              <w:rPr>
                <w:rFonts w:hint="eastAsia"/>
                <w:szCs w:val="28"/>
              </w:rPr>
              <w:instrText>,</w:instrText>
            </w:r>
            <w:r w:rsidRPr="00891819">
              <w:rPr>
                <w:rFonts w:hint="eastAsia"/>
                <w:szCs w:val="28"/>
              </w:rPr>
              <w:instrText>平均</w:instrText>
            </w:r>
            <w:r w:rsidRPr="00891819">
              <w:rPr>
                <w:rFonts w:hint="eastAsia"/>
                <w:szCs w:val="28"/>
              </w:rPr>
              <w:instrText>(32.0</w:instrText>
            </w:r>
            <w:r w:rsidRPr="00891819">
              <w:rPr>
                <w:rFonts w:hint="eastAsia"/>
                <w:szCs w:val="28"/>
              </w:rPr>
              <w:instrText>±</w:instrText>
            </w:r>
            <w:r w:rsidRPr="00891819">
              <w:rPr>
                <w:rFonts w:hint="eastAsia"/>
                <w:szCs w:val="28"/>
              </w:rPr>
              <w:instrText>12.1)</w:instrText>
            </w:r>
            <w:r w:rsidRPr="00891819">
              <w:rPr>
                <w:rFonts w:hint="eastAsia"/>
                <w:szCs w:val="28"/>
              </w:rPr>
              <w:instrText>岁</w:instrText>
            </w:r>
            <w:r w:rsidRPr="00891819">
              <w:rPr>
                <w:rFonts w:hint="eastAsia"/>
                <w:szCs w:val="28"/>
              </w:rPr>
              <w:instrText>]</w:instrText>
            </w:r>
            <w:r w:rsidRPr="00891819">
              <w:rPr>
                <w:rFonts w:hint="eastAsia"/>
                <w:szCs w:val="28"/>
              </w:rPr>
              <w:instrText>以检验效标效度。从普通人群样本中抽取北京、东莞、包头的</w:instrText>
            </w:r>
            <w:r w:rsidRPr="00891819">
              <w:rPr>
                <w:rFonts w:hint="eastAsia"/>
                <w:szCs w:val="28"/>
              </w:rPr>
              <w:instrText>199</w:instrText>
            </w:r>
            <w:r w:rsidRPr="00891819">
              <w:rPr>
                <w:rFonts w:hint="eastAsia"/>
                <w:szCs w:val="28"/>
              </w:rPr>
              <w:instrText>名企业职工、</w:instrText>
            </w:r>
            <w:r w:rsidRPr="00891819">
              <w:rPr>
                <w:rFonts w:hint="eastAsia"/>
                <w:szCs w:val="28"/>
              </w:rPr>
              <w:instrText>100</w:instrText>
            </w:r>
            <w:r w:rsidRPr="00891819">
              <w:rPr>
                <w:rFonts w:hint="eastAsia"/>
                <w:szCs w:val="28"/>
              </w:rPr>
              <w:instrText>名大学生、</w:instrText>
            </w:r>
            <w:r w:rsidRPr="00891819">
              <w:rPr>
                <w:rFonts w:hint="eastAsia"/>
                <w:szCs w:val="28"/>
              </w:rPr>
              <w:instrText>30</w:instrText>
            </w:r>
            <w:r w:rsidRPr="00891819">
              <w:rPr>
                <w:rFonts w:hint="eastAsia"/>
                <w:szCs w:val="28"/>
              </w:rPr>
              <w:instrText>名教师进行了间隔</w:instrText>
            </w:r>
            <w:r w:rsidRPr="00891819">
              <w:rPr>
                <w:rFonts w:hint="eastAsia"/>
                <w:szCs w:val="28"/>
              </w:rPr>
              <w:instrText>8</w:instrText>
            </w:r>
            <w:r w:rsidRPr="00891819">
              <w:rPr>
                <w:rFonts w:hint="eastAsia"/>
                <w:szCs w:val="28"/>
              </w:rPr>
              <w:instrText>周的重测</w:instrText>
            </w:r>
            <w:r w:rsidRPr="00891819">
              <w:rPr>
                <w:rFonts w:hint="eastAsia"/>
                <w:szCs w:val="28"/>
              </w:rPr>
              <w:instrText>,</w:instrText>
            </w:r>
            <w:r w:rsidRPr="00891819">
              <w:rPr>
                <w:rFonts w:hint="eastAsia"/>
                <w:szCs w:val="28"/>
              </w:rPr>
              <w:instrText>以检验重测信度。结果</w:instrText>
            </w:r>
            <w:r w:rsidRPr="00891819">
              <w:rPr>
                <w:rFonts w:hint="eastAsia"/>
                <w:szCs w:val="28"/>
              </w:rPr>
              <w:instrText>:CES-D</w:instrText>
            </w:r>
            <w:r w:rsidRPr="00891819">
              <w:rPr>
                <w:rFonts w:hint="eastAsia"/>
                <w:szCs w:val="28"/>
              </w:rPr>
              <w:instrText>的</w:instrText>
            </w:r>
            <w:r w:rsidRPr="00891819">
              <w:rPr>
                <w:rFonts w:hint="eastAsia"/>
                <w:szCs w:val="28"/>
              </w:rPr>
              <w:instrText>Cronbach</w:instrText>
            </w:r>
            <w:r w:rsidRPr="00891819">
              <w:rPr>
                <w:rFonts w:hint="eastAsia"/>
                <w:szCs w:val="28"/>
              </w:rPr>
              <w:instrText>α系数为</w:instrText>
            </w:r>
            <w:r w:rsidRPr="00891819">
              <w:rPr>
                <w:rFonts w:hint="eastAsia"/>
                <w:szCs w:val="28"/>
              </w:rPr>
              <w:instrText>0.90,</w:instrText>
            </w:r>
            <w:r w:rsidRPr="00891819">
              <w:rPr>
                <w:rFonts w:hint="eastAsia"/>
                <w:szCs w:val="28"/>
              </w:rPr>
              <w:instrText>各因素的</w:instrText>
            </w:r>
            <w:r w:rsidRPr="00891819">
              <w:rPr>
                <w:rFonts w:hint="eastAsia"/>
                <w:szCs w:val="28"/>
              </w:rPr>
              <w:instrText>Cronbach</w:instrText>
            </w:r>
            <w:r w:rsidRPr="00891819">
              <w:rPr>
                <w:rFonts w:hint="eastAsia"/>
                <w:szCs w:val="28"/>
              </w:rPr>
              <w:instrText>α系数为</w:instrText>
            </w:r>
            <w:r w:rsidRPr="00891819">
              <w:rPr>
                <w:rFonts w:hint="eastAsia"/>
                <w:szCs w:val="28"/>
              </w:rPr>
              <w:instrText>0.68</w:instrText>
            </w:r>
            <w:r w:rsidRPr="00891819">
              <w:rPr>
                <w:rFonts w:hint="eastAsia"/>
                <w:szCs w:val="28"/>
              </w:rPr>
              <w:instrText>～</w:instrText>
            </w:r>
            <w:r w:rsidRPr="00891819">
              <w:rPr>
                <w:rFonts w:hint="eastAsia"/>
                <w:szCs w:val="28"/>
              </w:rPr>
              <w:instrText>0.86;</w:instrText>
            </w:r>
            <w:r w:rsidRPr="00891819">
              <w:rPr>
                <w:rFonts w:hint="eastAsia"/>
                <w:szCs w:val="28"/>
              </w:rPr>
              <w:instrText>间隔</w:instrText>
            </w:r>
            <w:r w:rsidRPr="00891819">
              <w:rPr>
                <w:rFonts w:hint="eastAsia"/>
                <w:szCs w:val="28"/>
              </w:rPr>
              <w:instrText>8</w:instrText>
            </w:r>
            <w:r w:rsidRPr="00891819">
              <w:rPr>
                <w:rFonts w:hint="eastAsia"/>
                <w:szCs w:val="28"/>
              </w:rPr>
              <w:instrText>周的重测信度为</w:instrText>
            </w:r>
            <w:r w:rsidRPr="00891819">
              <w:rPr>
                <w:rFonts w:hint="eastAsia"/>
                <w:szCs w:val="28"/>
              </w:rPr>
              <w:instrText>0.49(P&lt;0.01),</w:instrText>
            </w:r>
            <w:r w:rsidRPr="00891819">
              <w:rPr>
                <w:rFonts w:hint="eastAsia"/>
                <w:szCs w:val="28"/>
              </w:rPr>
              <w:instrText>各因素重测相关为</w:instrText>
            </w:r>
            <w:r w:rsidRPr="00891819">
              <w:rPr>
                <w:rFonts w:hint="eastAsia"/>
                <w:szCs w:val="28"/>
              </w:rPr>
              <w:instrText>0.39</w:instrText>
            </w:r>
            <w:r w:rsidRPr="00891819">
              <w:rPr>
                <w:rFonts w:hint="eastAsia"/>
                <w:szCs w:val="28"/>
              </w:rPr>
              <w:instrText>～</w:instrText>
            </w:r>
            <w:r w:rsidRPr="00891819">
              <w:rPr>
                <w:rFonts w:hint="eastAsia"/>
                <w:szCs w:val="28"/>
              </w:rPr>
              <w:instrText>0.51(P&lt;0.01);</w:instrText>
            </w:r>
            <w:r w:rsidRPr="00891819">
              <w:rPr>
                <w:rFonts w:hint="eastAsia"/>
                <w:szCs w:val="28"/>
              </w:rPr>
              <w:instrText>验证性因素分析支持原量表</w:instrText>
            </w:r>
            <w:r w:rsidRPr="00891819">
              <w:rPr>
                <w:rFonts w:hint="eastAsia"/>
                <w:szCs w:val="28"/>
              </w:rPr>
              <w:instrText>4</w:instrText>
            </w:r>
            <w:r w:rsidRPr="00891819">
              <w:rPr>
                <w:rFonts w:hint="eastAsia"/>
                <w:szCs w:val="28"/>
              </w:rPr>
              <w:instrText>因素的结构</w:instrText>
            </w:r>
            <w:r w:rsidRPr="00891819">
              <w:rPr>
                <w:rFonts w:hint="eastAsia"/>
                <w:szCs w:val="28"/>
              </w:rPr>
              <w:instrText>(RMSEA=0.057,CFI=0.976,GFI=0.948);</w:instrText>
            </w:r>
            <w:r w:rsidRPr="00891819">
              <w:rPr>
                <w:rFonts w:hint="eastAsia"/>
                <w:szCs w:val="28"/>
              </w:rPr>
              <w:instrText>心理疾病患者</w:instrText>
            </w:r>
            <w:r w:rsidRPr="00891819">
              <w:rPr>
                <w:rFonts w:hint="eastAsia"/>
                <w:szCs w:val="28"/>
              </w:rPr>
              <w:instrText>CES-D</w:instrText>
            </w:r>
            <w:r w:rsidRPr="00891819">
              <w:rPr>
                <w:rFonts w:hint="eastAsia"/>
                <w:szCs w:val="28"/>
              </w:rPr>
              <w:instrText>得分高于普通人群</w:instrText>
            </w:r>
            <w:r w:rsidRPr="00891819">
              <w:rPr>
                <w:rFonts w:hint="eastAsia"/>
                <w:szCs w:val="28"/>
              </w:rPr>
              <w:instrText>[(21.72</w:instrText>
            </w:r>
            <w:r w:rsidRPr="00891819">
              <w:rPr>
                <w:rFonts w:hint="eastAsia"/>
                <w:szCs w:val="28"/>
              </w:rPr>
              <w:instrText>±</w:instrText>
            </w:r>
            <w:r w:rsidRPr="00891819">
              <w:rPr>
                <w:rFonts w:hint="eastAsia"/>
                <w:szCs w:val="28"/>
              </w:rPr>
              <w:instrText>13.39)vs.(13.24</w:instrText>
            </w:r>
            <w:r w:rsidRPr="00891819">
              <w:rPr>
                <w:rFonts w:hint="eastAsia"/>
                <w:szCs w:val="28"/>
              </w:rPr>
              <w:instrText>±</w:instrText>
            </w:r>
            <w:r w:rsidRPr="00891819">
              <w:rPr>
                <w:rFonts w:hint="eastAsia"/>
                <w:szCs w:val="28"/>
              </w:rPr>
              <w:instrText>10.33),P&lt;0.01)],</w:instrText>
            </w:r>
            <w:r w:rsidRPr="00891819">
              <w:rPr>
                <w:rFonts w:hint="eastAsia"/>
                <w:szCs w:val="28"/>
              </w:rPr>
              <w:instrText>其中抑郁患者得分最高</w:instrText>
            </w:r>
            <w:r w:rsidRPr="00891819">
              <w:rPr>
                <w:rFonts w:hint="eastAsia"/>
                <w:szCs w:val="28"/>
              </w:rPr>
              <w:instrText>[(27.82</w:instrText>
            </w:r>
            <w:r w:rsidRPr="00891819">
              <w:rPr>
                <w:rFonts w:hint="eastAsia"/>
                <w:szCs w:val="28"/>
              </w:rPr>
              <w:instrText>±</w:instrText>
            </w:r>
            <w:r w:rsidRPr="00891819">
              <w:rPr>
                <w:rFonts w:hint="eastAsia"/>
                <w:szCs w:val="28"/>
              </w:rPr>
              <w:instrText>14.42),P&lt;0.01];</w:instrText>
            </w:r>
            <w:r w:rsidRPr="00891819">
              <w:rPr>
                <w:rFonts w:hint="eastAsia"/>
                <w:szCs w:val="28"/>
              </w:rPr>
              <w:instrText>不同年龄组</w:instrText>
            </w:r>
            <w:r w:rsidRPr="00891819">
              <w:rPr>
                <w:rFonts w:hint="eastAsia"/>
                <w:szCs w:val="28"/>
              </w:rPr>
              <w:instrText>CES-D</w:instrText>
            </w:r>
            <w:r w:rsidRPr="00891819">
              <w:rPr>
                <w:rFonts w:hint="eastAsia"/>
                <w:szCs w:val="28"/>
              </w:rPr>
              <w:instrText>得分差异有统计学意义</w:instrText>
            </w:r>
            <w:r w:rsidRPr="00891819">
              <w:rPr>
                <w:rFonts w:hint="eastAsia"/>
                <w:szCs w:val="28"/>
              </w:rPr>
              <w:instrText>,60</w:instrText>
            </w:r>
            <w:r w:rsidRPr="00891819">
              <w:rPr>
                <w:rFonts w:hint="eastAsia"/>
                <w:szCs w:val="28"/>
              </w:rPr>
              <w:instrText>岁以上组得分高于</w:instrText>
            </w:r>
            <w:r w:rsidRPr="00891819">
              <w:rPr>
                <w:rFonts w:hint="eastAsia"/>
                <w:szCs w:val="28"/>
              </w:rPr>
              <w:instrText>60</w:instrText>
            </w:r>
            <w:r w:rsidRPr="00891819">
              <w:rPr>
                <w:rFonts w:hint="eastAsia"/>
                <w:szCs w:val="28"/>
              </w:rPr>
              <w:instrText>岁以下各组</w:instrText>
            </w:r>
            <w:r w:rsidRPr="00891819">
              <w:rPr>
                <w:rFonts w:hint="eastAsia"/>
                <w:szCs w:val="28"/>
              </w:rPr>
              <w:instrText>(P&lt;0.01)</w:instrText>
            </w:r>
            <w:r w:rsidRPr="00891819">
              <w:rPr>
                <w:rFonts w:hint="eastAsia"/>
                <w:szCs w:val="28"/>
              </w:rPr>
              <w:instrText>。结论</w:instrText>
            </w:r>
            <w:r w:rsidRPr="00891819">
              <w:rPr>
                <w:rFonts w:hint="eastAsia"/>
                <w:szCs w:val="28"/>
              </w:rPr>
              <w:instrText>:</w:instrText>
            </w:r>
            <w:r w:rsidRPr="00891819">
              <w:rPr>
                <w:rFonts w:hint="eastAsia"/>
                <w:szCs w:val="28"/>
              </w:rPr>
              <w:instrText>中文版流调中心抑郁量表适用于我国不同年龄群体</w:instrText>
            </w:r>
            <w:r w:rsidRPr="00891819">
              <w:rPr>
                <w:rFonts w:hint="eastAsia"/>
                <w:szCs w:val="28"/>
              </w:rPr>
              <w:instrText>,</w:instrText>
            </w:r>
            <w:r w:rsidRPr="00891819">
              <w:rPr>
                <w:rFonts w:hint="eastAsia"/>
                <w:szCs w:val="28"/>
              </w:rPr>
              <w:instrText>是一个可靠而有效的自评式抑郁症状测量工具。</w:instrText>
            </w:r>
            <w:r w:rsidRPr="00891819">
              <w:rPr>
                <w:rFonts w:hint="eastAsia"/>
                <w:szCs w:val="28"/>
              </w:rPr>
              <w:instrText>","container-title":"</w:instrText>
            </w:r>
            <w:r w:rsidRPr="00891819">
              <w:rPr>
                <w:rFonts w:hint="eastAsia"/>
                <w:szCs w:val="28"/>
              </w:rPr>
              <w:instrText>中国心理卫生杂志</w:instrText>
            </w:r>
            <w:r w:rsidRPr="00891819">
              <w:rPr>
                <w:rFonts w:hint="eastAsia"/>
                <w:szCs w:val="28"/>
              </w:rPr>
              <w:instrText>","ISSN":"1000-6729","issue":"2","language":"zh","note":"671 citations(CNKI)[2024-1-27]","page":"139-143","source":"CNKI","title":"</w:instrText>
            </w:r>
            <w:r w:rsidRPr="00891819">
              <w:rPr>
                <w:rFonts w:hint="eastAsia"/>
                <w:szCs w:val="28"/>
              </w:rPr>
              <w:instrText>流调中心抑郁量表全国城市常模的建立</w:instrText>
            </w:r>
            <w:r w:rsidRPr="00891819">
              <w:rPr>
                <w:rFonts w:hint="eastAsia"/>
                <w:szCs w:val="28"/>
              </w:rPr>
              <w:instrText>","volume":"24","author":[{"literal":"</w:instrText>
            </w:r>
            <w:r w:rsidRPr="00891819">
              <w:rPr>
                <w:rFonts w:hint="eastAsia"/>
                <w:szCs w:val="28"/>
              </w:rPr>
              <w:instrText>章婕</w:instrText>
            </w:r>
            <w:r w:rsidRPr="00891819">
              <w:rPr>
                <w:rFonts w:hint="eastAsia"/>
                <w:szCs w:val="28"/>
              </w:rPr>
              <w:instrText>"},{"literal":"</w:instrText>
            </w:r>
            <w:r w:rsidRPr="00891819">
              <w:rPr>
                <w:rFonts w:hint="eastAsia"/>
                <w:szCs w:val="28"/>
              </w:rPr>
              <w:instrText>吴振云</w:instrText>
            </w:r>
            <w:r w:rsidRPr="00891819">
              <w:rPr>
                <w:rFonts w:hint="eastAsia"/>
                <w:szCs w:val="28"/>
              </w:rPr>
              <w:instrText>"},{"literal":"</w:instrText>
            </w:r>
            <w:r w:rsidRPr="00891819">
              <w:rPr>
                <w:rFonts w:hint="eastAsia"/>
                <w:szCs w:val="28"/>
              </w:rPr>
              <w:instrText>方格</w:instrText>
            </w:r>
            <w:r w:rsidRPr="00891819">
              <w:rPr>
                <w:rFonts w:hint="eastAsia"/>
                <w:szCs w:val="28"/>
              </w:rPr>
              <w:instrText>"},{"literal":"</w:instrText>
            </w:r>
            <w:r w:rsidRPr="00891819">
              <w:rPr>
                <w:rFonts w:hint="eastAsia"/>
                <w:szCs w:val="28"/>
              </w:rPr>
              <w:instrText>李娟</w:instrText>
            </w:r>
            <w:r w:rsidRPr="00891819">
              <w:rPr>
                <w:rFonts w:hint="eastAsia"/>
                <w:szCs w:val="28"/>
              </w:rPr>
              <w:instrText>"},{"literal":"</w:instrText>
            </w:r>
            <w:r w:rsidRPr="00891819">
              <w:rPr>
                <w:rFonts w:hint="eastAsia"/>
                <w:szCs w:val="28"/>
              </w:rPr>
              <w:instrText>韩布新</w:instrText>
            </w:r>
            <w:r w:rsidRPr="00891819">
              <w:rPr>
                <w:rFonts w:hint="eastAsia"/>
                <w:szCs w:val="28"/>
              </w:rPr>
              <w:instrText>"},{"literal":"</w:instrText>
            </w:r>
            <w:r w:rsidRPr="00891819">
              <w:rPr>
                <w:rFonts w:hint="eastAsia"/>
                <w:szCs w:val="28"/>
              </w:rPr>
              <w:instrText>陈祉妍</w:instrText>
            </w:r>
            <w:r w:rsidRPr="00891819">
              <w:rPr>
                <w:rFonts w:hint="eastAsia"/>
                <w:szCs w:val="28"/>
              </w:rPr>
              <w:instrText>"}],"issued":{"date-</w:instrText>
            </w:r>
            <w:r w:rsidRPr="00891819">
              <w:rPr>
                <w:szCs w:val="28"/>
              </w:rPr>
              <w:instrText xml:space="preserve">parts":[["2010"]]}}}],"schema":"https://github.com/citation-style-language/schema/raw/master/csl-citation.json"} </w:instrText>
            </w:r>
            <w:r w:rsidRPr="00891819">
              <w:rPr>
                <w:szCs w:val="28"/>
              </w:rPr>
              <w:fldChar w:fldCharType="separate"/>
            </w:r>
            <w:r w:rsidRPr="00891819">
              <w:rPr>
                <w:rFonts w:hint="eastAsia"/>
                <w:szCs w:val="28"/>
              </w:rPr>
              <w:t>章婕等</w:t>
            </w:r>
            <w:r w:rsidRPr="00891819">
              <w:rPr>
                <w:rFonts w:hint="eastAsia"/>
                <w:szCs w:val="28"/>
              </w:rPr>
              <w:t>(</w:t>
            </w:r>
            <w:r w:rsidRPr="00545B57">
              <w:rPr>
                <w:rStyle w:val="innerzoteroCitation"/>
                <w:rFonts w:hint="eastAsia"/>
              </w:rPr>
              <w:t>2010</w:t>
            </w:r>
            <w:r w:rsidRPr="00891819">
              <w:rPr>
                <w:rFonts w:hint="eastAsia"/>
                <w:szCs w:val="28"/>
              </w:rPr>
              <w:t>)</w:t>
            </w:r>
            <w:r w:rsidRPr="00891819">
              <w:rPr>
                <w:szCs w:val="28"/>
              </w:rPr>
              <w:fldChar w:fldCharType="end"/>
            </w:r>
            <w:r w:rsidRPr="00891819">
              <w:rPr>
                <w:rFonts w:hint="eastAsia"/>
                <w:szCs w:val="28"/>
              </w:rPr>
              <w:t>是最近的，并且提出其他有错误翻译。</w:t>
            </w:r>
          </w:p>
        </w:tc>
      </w:tr>
      <w:tr w:rsidR="006D4E79" w:rsidRPr="00891819" w14:paraId="054EC0AE" w14:textId="77777777" w:rsidTr="003372A7">
        <w:trPr>
          <w:trHeight w:val="627"/>
          <w:jc w:val="center"/>
        </w:trPr>
        <w:tc>
          <w:tcPr>
            <w:tcW w:w="4253" w:type="dxa"/>
            <w:tcBorders>
              <w:top w:val="nil"/>
              <w:left w:val="nil"/>
              <w:bottom w:val="nil"/>
              <w:right w:val="nil"/>
            </w:tcBorders>
            <w:vAlign w:val="center"/>
          </w:tcPr>
          <w:p w14:paraId="40777C13" w14:textId="77777777" w:rsidR="006D4E79" w:rsidRDefault="006D4E79" w:rsidP="00E124AE">
            <w:pPr>
              <w:spacing w:line="300" w:lineRule="exact"/>
              <w:jc w:val="center"/>
              <w:rPr>
                <w:color w:val="000000"/>
                <w:szCs w:val="28"/>
              </w:rPr>
            </w:pPr>
            <w:r w:rsidRPr="00891819">
              <w:rPr>
                <w:color w:val="000000"/>
                <w:szCs w:val="28"/>
              </w:rPr>
              <w:lastRenderedPageBreak/>
              <w:t>Children's Depression Inventory (CDI)</w:t>
            </w:r>
          </w:p>
          <w:p w14:paraId="463EB0F3" w14:textId="6B2364F3" w:rsidR="007560EC" w:rsidRDefault="007560EC" w:rsidP="00E124AE">
            <w:pPr>
              <w:spacing w:line="300" w:lineRule="exact"/>
              <w:jc w:val="center"/>
              <w:rPr>
                <w:color w:val="000000"/>
                <w:szCs w:val="28"/>
              </w:rPr>
            </w:pPr>
            <w:r>
              <w:rPr>
                <w:rFonts w:hint="eastAsia"/>
                <w:color w:val="000000"/>
                <w:szCs w:val="28"/>
              </w:rPr>
              <w:t>1992</w:t>
            </w:r>
            <w:r w:rsidR="005A6140">
              <w:rPr>
                <w:rFonts w:hint="eastAsia"/>
                <w:color w:val="0D0D0D" w:themeColor="text1" w:themeTint="F2"/>
                <w:szCs w:val="28"/>
              </w:rPr>
              <w:t>年</w:t>
            </w:r>
            <w:r>
              <w:rPr>
                <w:rFonts w:hint="eastAsia"/>
                <w:color w:val="000000"/>
                <w:szCs w:val="28"/>
              </w:rPr>
              <w:t>编制</w:t>
            </w:r>
            <w:r>
              <w:rPr>
                <w:rFonts w:hint="eastAsia"/>
                <w:color w:val="000000"/>
                <w:szCs w:val="28"/>
              </w:rPr>
              <w:t xml:space="preserve"> 2000</w:t>
            </w:r>
            <w:r w:rsidR="005A6140">
              <w:rPr>
                <w:rFonts w:hint="eastAsia"/>
                <w:color w:val="0D0D0D" w:themeColor="text1" w:themeTint="F2"/>
                <w:szCs w:val="28"/>
              </w:rPr>
              <w:t>年</w:t>
            </w:r>
            <w:r>
              <w:rPr>
                <w:rFonts w:hint="eastAsia"/>
                <w:color w:val="000000"/>
                <w:szCs w:val="28"/>
              </w:rPr>
              <w:t>修订</w:t>
            </w:r>
          </w:p>
          <w:p w14:paraId="402A0175" w14:textId="6619BF32" w:rsidR="007560EC" w:rsidRPr="00891819" w:rsidRDefault="007560EC" w:rsidP="00E124AE">
            <w:pPr>
              <w:spacing w:line="300" w:lineRule="exact"/>
              <w:jc w:val="center"/>
              <w:rPr>
                <w:color w:val="000000"/>
                <w:szCs w:val="28"/>
              </w:rPr>
            </w:pPr>
            <w:r>
              <w:rPr>
                <w:rFonts w:hint="eastAsia"/>
                <w:color w:val="000000"/>
                <w:szCs w:val="28"/>
              </w:rPr>
              <w:t>测量儿童青少年</w:t>
            </w:r>
          </w:p>
        </w:tc>
        <w:tc>
          <w:tcPr>
            <w:tcW w:w="2694" w:type="dxa"/>
            <w:tcBorders>
              <w:top w:val="nil"/>
              <w:left w:val="nil"/>
              <w:bottom w:val="nil"/>
              <w:right w:val="nil"/>
            </w:tcBorders>
            <w:vAlign w:val="center"/>
          </w:tcPr>
          <w:p w14:paraId="2686BC1F" w14:textId="78BB5482" w:rsidR="006D4E79" w:rsidRPr="00891819" w:rsidRDefault="003372A7" w:rsidP="00E124AE">
            <w:pPr>
              <w:spacing w:line="300" w:lineRule="exact"/>
              <w:jc w:val="center"/>
              <w:rPr>
                <w:szCs w:val="28"/>
              </w:rPr>
            </w:pPr>
            <w:r w:rsidRPr="00891819">
              <w:rPr>
                <w:color w:val="FF0000"/>
                <w:szCs w:val="28"/>
              </w:rPr>
              <w:fldChar w:fldCharType="begin"/>
            </w:r>
            <w:r w:rsidRPr="00891819">
              <w:rPr>
                <w:color w:val="FF0000"/>
                <w:szCs w:val="28"/>
              </w:rPr>
              <w:instrText xml:space="preserve"> ADDIN ZOTERO_ITEM CSL_CITATION {"citationID":"O1eacEN6","properties":{"custom":"Kovacs (1992)","formattedCitation":"Kovacs (1992)","plainCitation":"Kovacs (1992)","noteIndex":0},"citationItems":[{"id":567,"uris":["http://zotero.org/users/local/eoP0LvSC/items/HINVMX8R"],"itemData":{"id":567,"type":"article-journal","container-title":"Toronto Ontario","language":"en","title":"Children’s depression inventory","author":[{"family":"Kovacs","given":"Maria"}],"issued":{"date-parts":[["1992"]]}}}],"schema":"https://github.com/citation-style-language/schema/raw/master/csl-citation.json"} </w:instrText>
            </w:r>
            <w:r w:rsidRPr="00891819">
              <w:rPr>
                <w:color w:val="FF0000"/>
                <w:szCs w:val="28"/>
              </w:rPr>
              <w:fldChar w:fldCharType="separate"/>
            </w:r>
            <w:r w:rsidR="003D2B69" w:rsidRPr="00891819">
              <w:rPr>
                <w:color w:val="FF0000"/>
                <w:szCs w:val="28"/>
              </w:rPr>
              <w:t>Kovacs (</w:t>
            </w:r>
            <w:r w:rsidR="003D2B69" w:rsidRPr="00545B57">
              <w:rPr>
                <w:rStyle w:val="innerzoteroCitation"/>
              </w:rPr>
              <w:t>1992</w:t>
            </w:r>
            <w:r w:rsidR="003D2B69" w:rsidRPr="00891819">
              <w:rPr>
                <w:color w:val="FF0000"/>
                <w:szCs w:val="28"/>
              </w:rPr>
              <w:t>)</w:t>
            </w:r>
            <w:r w:rsidRPr="00891819">
              <w:rPr>
                <w:color w:val="FF0000"/>
                <w:szCs w:val="28"/>
              </w:rPr>
              <w:fldChar w:fldCharType="end"/>
            </w:r>
            <w:r w:rsidRPr="00891819">
              <w:rPr>
                <w:color w:val="FF0000"/>
                <w:szCs w:val="28"/>
              </w:rPr>
              <w:t>6</w:t>
            </w:r>
            <w:r w:rsidRPr="00891819">
              <w:rPr>
                <w:rFonts w:hint="eastAsia"/>
                <w:color w:val="FF0000"/>
                <w:szCs w:val="28"/>
              </w:rPr>
              <w:t>篇</w:t>
            </w:r>
            <w:r w:rsidRPr="00891819">
              <w:rPr>
                <w:rFonts w:hint="eastAsia"/>
                <w:color w:val="FF0000"/>
                <w:szCs w:val="28"/>
              </w:rPr>
              <w:t>,</w:t>
            </w:r>
            <w:r w:rsidRPr="00891819">
              <w:rPr>
                <w:color w:val="FF0000"/>
                <w:szCs w:val="28"/>
              </w:rPr>
              <w:t xml:space="preserve"> </w:t>
            </w:r>
            <w:r w:rsidRPr="00891819">
              <w:rPr>
                <w:color w:val="FF0000"/>
                <w:szCs w:val="28"/>
              </w:rPr>
              <w:fldChar w:fldCharType="begin"/>
            </w:r>
            <w:r w:rsidRPr="00891819">
              <w:rPr>
                <w:color w:val="FF0000"/>
                <w:szCs w:val="28"/>
              </w:rPr>
              <w:instrText xml:space="preserve"> ADDIN ZOTERO_ITEM CSL_CITATION {"citationID":"96NhXB9A","properties":{"custom":"Beck (1961)","formattedCitation":"Beck (1961)","plainCitation":"Beck (1961)","noteIndex":0},"citationItems":[{"id":569,"uris":["http://zotero.org/users/local/eoP0LvSC/items/UV4TTRLG"],"itemData":{"id":569,"type":"article-journal","container-title":"Archives of General Psychiatry","DOI":"10.1001/archpsyc.1961.01710120031004","ISSN":"0003-990X","issue":"6","journalAbbreviation":"Arch Gen Psychiatry","language":"en","page":"561","source":"DOI.org (Crossref)","title":"An Inventory for Measuring Depression","volume":"4","author":[{"family":"Beck","given":"A. T."}],"issued":{"date-parts":[["1961",6,1]]}}}],"schema":"https://github.com/citation-style-language/schema/raw/master/csl-citation.json"} </w:instrText>
            </w:r>
            <w:r w:rsidRPr="00891819">
              <w:rPr>
                <w:color w:val="FF0000"/>
                <w:szCs w:val="28"/>
              </w:rPr>
              <w:fldChar w:fldCharType="separate"/>
            </w:r>
            <w:r w:rsidR="003D2B69" w:rsidRPr="00891819">
              <w:rPr>
                <w:color w:val="FF0000"/>
                <w:szCs w:val="28"/>
              </w:rPr>
              <w:t>Beck (</w:t>
            </w:r>
            <w:r w:rsidR="003D2B69" w:rsidRPr="00545B57">
              <w:rPr>
                <w:rStyle w:val="innerzoteroCitation"/>
              </w:rPr>
              <w:t>1961</w:t>
            </w:r>
            <w:r w:rsidR="003D2B69" w:rsidRPr="00891819">
              <w:rPr>
                <w:color w:val="FF0000"/>
                <w:szCs w:val="28"/>
              </w:rPr>
              <w:t>)</w:t>
            </w:r>
            <w:r w:rsidRPr="00891819">
              <w:rPr>
                <w:color w:val="FF0000"/>
                <w:szCs w:val="28"/>
              </w:rPr>
              <w:fldChar w:fldCharType="end"/>
            </w:r>
            <w:r w:rsidRPr="00891819">
              <w:rPr>
                <w:color w:val="FF0000"/>
                <w:szCs w:val="28"/>
              </w:rPr>
              <w:t>1</w:t>
            </w:r>
            <w:r w:rsidRPr="00891819">
              <w:rPr>
                <w:rFonts w:hint="eastAsia"/>
                <w:color w:val="FF0000"/>
                <w:szCs w:val="28"/>
              </w:rPr>
              <w:t>篇</w:t>
            </w:r>
            <w:r w:rsidRPr="00891819">
              <w:rPr>
                <w:rFonts w:hint="eastAsia"/>
                <w:color w:val="FF0000"/>
                <w:szCs w:val="28"/>
              </w:rPr>
              <w:t>,</w:t>
            </w:r>
            <w:r w:rsidRPr="00891819">
              <w:rPr>
                <w:color w:val="FF0000"/>
                <w:szCs w:val="28"/>
              </w:rPr>
              <w:t xml:space="preserve"> </w:t>
            </w:r>
            <w:r w:rsidRPr="00891819">
              <w:rPr>
                <w:color w:val="FF0000"/>
                <w:szCs w:val="28"/>
              </w:rPr>
              <w:fldChar w:fldCharType="begin"/>
            </w:r>
            <w:r w:rsidRPr="00891819">
              <w:rPr>
                <w:rFonts w:hint="eastAsia"/>
                <w:color w:val="FF0000"/>
                <w:szCs w:val="28"/>
              </w:rPr>
              <w:instrText xml:space="preserve"> ADDIN ZOTERO_ITEM CSL_CITATION {"citationID":"aixUgMhf","properties":{"custom":"</w:instrText>
            </w:r>
            <w:r w:rsidRPr="00891819">
              <w:rPr>
                <w:rFonts w:hint="eastAsia"/>
                <w:color w:val="FF0000"/>
                <w:szCs w:val="28"/>
              </w:rPr>
              <w:instrText>洪忻等</w:instrText>
            </w:r>
            <w:r w:rsidRPr="00891819">
              <w:rPr>
                <w:rFonts w:hint="eastAsia"/>
                <w:color w:val="FF0000"/>
                <w:szCs w:val="28"/>
              </w:rPr>
              <w:instrText>(2012)","formattedCitation":"</w:instrText>
            </w:r>
            <w:r w:rsidRPr="00891819">
              <w:rPr>
                <w:rFonts w:hint="eastAsia"/>
                <w:color w:val="FF0000"/>
                <w:szCs w:val="28"/>
              </w:rPr>
              <w:instrText>洪忻等</w:instrText>
            </w:r>
            <w:r w:rsidRPr="00891819">
              <w:rPr>
                <w:rFonts w:hint="eastAsia"/>
                <w:color w:val="FF0000"/>
                <w:szCs w:val="28"/>
              </w:rPr>
              <w:instrText>(2012)","plainCitation":"</w:instrText>
            </w:r>
            <w:r w:rsidRPr="00891819">
              <w:rPr>
                <w:rFonts w:hint="eastAsia"/>
                <w:color w:val="FF0000"/>
                <w:szCs w:val="28"/>
              </w:rPr>
              <w:instrText>洪忻等</w:instrText>
            </w:r>
            <w:r w:rsidRPr="00891819">
              <w:rPr>
                <w:rFonts w:hint="eastAsia"/>
                <w:color w:val="FF0000"/>
                <w:szCs w:val="28"/>
              </w:rPr>
              <w:instrText>(2012)","noteIndex":0},"citationItems":[{"id":571,"uris":["http://zotero.org/users/local/eoP0LvSC/items/MP99V2DU"],"itemData":{"id":571,"type":"article-journal","container-title":"</w:instrText>
            </w:r>
            <w:r w:rsidRPr="00891819">
              <w:rPr>
                <w:rFonts w:hint="eastAsia"/>
                <w:color w:val="FF0000"/>
                <w:szCs w:val="28"/>
              </w:rPr>
              <w:instrText>中国学校卫生</w:instrText>
            </w:r>
            <w:r w:rsidRPr="00891819">
              <w:rPr>
                <w:rFonts w:hint="eastAsia"/>
                <w:color w:val="FF0000"/>
                <w:szCs w:val="28"/>
              </w:rPr>
              <w:instrText>","issue":"10","language":"en","page":"1182-1185","title":"</w:instrText>
            </w:r>
            <w:r w:rsidRPr="00891819">
              <w:rPr>
                <w:rFonts w:hint="eastAsia"/>
                <w:color w:val="FF0000"/>
                <w:szCs w:val="28"/>
              </w:rPr>
              <w:instrText>儿童抑郁量表中文版在中学生中的信效度分析</w:instrText>
            </w:r>
            <w:r w:rsidRPr="00891819">
              <w:rPr>
                <w:rFonts w:hint="eastAsia"/>
                <w:color w:val="FF0000"/>
                <w:szCs w:val="28"/>
              </w:rPr>
              <w:instrText>","volume":"33","author":[{"literal":"</w:instrText>
            </w:r>
            <w:r w:rsidRPr="00891819">
              <w:rPr>
                <w:rFonts w:hint="eastAsia"/>
                <w:color w:val="FF0000"/>
                <w:szCs w:val="28"/>
              </w:rPr>
              <w:instrText>洪忻</w:instrText>
            </w:r>
            <w:r w:rsidRPr="00891819">
              <w:rPr>
                <w:rFonts w:hint="eastAsia"/>
                <w:color w:val="FF0000"/>
                <w:szCs w:val="28"/>
              </w:rPr>
              <w:instrText>"},{"literal":"</w:instrText>
            </w:r>
            <w:r w:rsidRPr="00891819">
              <w:rPr>
                <w:rFonts w:hint="eastAsia"/>
                <w:color w:val="FF0000"/>
                <w:szCs w:val="28"/>
              </w:rPr>
              <w:instrText>李解权</w:instrText>
            </w:r>
            <w:r w:rsidRPr="00891819">
              <w:rPr>
                <w:rFonts w:hint="eastAsia"/>
                <w:color w:val="FF0000"/>
                <w:szCs w:val="28"/>
              </w:rPr>
              <w:instrText>"},{"literal":"</w:instrText>
            </w:r>
            <w:r w:rsidRPr="00891819">
              <w:rPr>
                <w:rFonts w:hint="eastAsia"/>
                <w:color w:val="FF0000"/>
                <w:szCs w:val="28"/>
              </w:rPr>
              <w:instrText>梁亚琼</w:instrText>
            </w:r>
            <w:r w:rsidRPr="00891819">
              <w:rPr>
                <w:rFonts w:hint="eastAsia"/>
                <w:color w:val="FF0000"/>
                <w:szCs w:val="28"/>
              </w:rPr>
              <w:instrText>"},{"literal":"</w:instrText>
            </w:r>
            <w:r w:rsidRPr="00891819">
              <w:rPr>
                <w:rFonts w:hint="eastAsia"/>
                <w:color w:val="FF0000"/>
                <w:szCs w:val="28"/>
              </w:rPr>
              <w:instrText>王志勇</w:instrText>
            </w:r>
            <w:r w:rsidRPr="00891819">
              <w:rPr>
                <w:rFonts w:hint="eastAsia"/>
                <w:color w:val="FF0000"/>
                <w:szCs w:val="28"/>
              </w:rPr>
              <w:instrText>"},{"literal":"</w:instrText>
            </w:r>
            <w:r w:rsidRPr="00891819">
              <w:rPr>
                <w:rFonts w:hint="eastAsia"/>
                <w:color w:val="FF0000"/>
                <w:szCs w:val="28"/>
              </w:rPr>
              <w:instrText>徐斐</w:instrText>
            </w:r>
            <w:r w:rsidRPr="00891819">
              <w:rPr>
                <w:rFonts w:hint="eastAsia"/>
                <w:color w:val="FF0000"/>
                <w:szCs w:val="28"/>
              </w:rPr>
              <w:instrText xml:space="preserve">"}],"issued":{"date-parts":[["2012"]]}}}],"schema":"https://github.com/citation-style-language/schema/raw/master/csl-citation.json"} </w:instrText>
            </w:r>
            <w:r w:rsidRPr="00891819">
              <w:rPr>
                <w:color w:val="FF0000"/>
                <w:szCs w:val="28"/>
              </w:rPr>
              <w:fldChar w:fldCharType="separate"/>
            </w:r>
            <w:r w:rsidR="003D2B69" w:rsidRPr="00891819">
              <w:rPr>
                <w:rFonts w:hint="eastAsia"/>
                <w:szCs w:val="28"/>
              </w:rPr>
              <w:t>洪忻等</w:t>
            </w:r>
            <w:r w:rsidR="003D2B69" w:rsidRPr="00891819">
              <w:rPr>
                <w:rFonts w:hint="eastAsia"/>
                <w:szCs w:val="28"/>
              </w:rPr>
              <w:t>(</w:t>
            </w:r>
            <w:r w:rsidR="003D2B69" w:rsidRPr="00545B57">
              <w:rPr>
                <w:rStyle w:val="innerzoteroCitation"/>
                <w:rFonts w:hint="eastAsia"/>
              </w:rPr>
              <w:t>2012</w:t>
            </w:r>
            <w:r w:rsidR="003D2B69" w:rsidRPr="00891819">
              <w:rPr>
                <w:rFonts w:hint="eastAsia"/>
                <w:szCs w:val="28"/>
              </w:rPr>
              <w:t>)</w:t>
            </w:r>
            <w:r w:rsidRPr="00891819">
              <w:rPr>
                <w:color w:val="FF0000"/>
                <w:szCs w:val="28"/>
              </w:rPr>
              <w:fldChar w:fldCharType="end"/>
            </w:r>
            <w:r w:rsidRPr="00891819">
              <w:rPr>
                <w:szCs w:val="28"/>
              </w:rPr>
              <w:t>1</w:t>
            </w:r>
            <w:r w:rsidRPr="00891819">
              <w:rPr>
                <w:rFonts w:hint="eastAsia"/>
                <w:szCs w:val="28"/>
              </w:rPr>
              <w:t>篇</w:t>
            </w:r>
            <w:r w:rsidRPr="00891819">
              <w:rPr>
                <w:rFonts w:hint="eastAsia"/>
                <w:szCs w:val="28"/>
              </w:rPr>
              <w:t>,</w:t>
            </w:r>
            <w:r w:rsidRPr="00891819">
              <w:rPr>
                <w:szCs w:val="28"/>
              </w:rPr>
              <w:t xml:space="preserve"> </w:t>
            </w:r>
            <w:r w:rsidRPr="00891819">
              <w:rPr>
                <w:color w:val="FF0000"/>
                <w:szCs w:val="28"/>
              </w:rPr>
              <w:fldChar w:fldCharType="begin"/>
            </w:r>
            <w:r w:rsidRPr="00891819">
              <w:rPr>
                <w:rFonts w:hint="eastAsia"/>
                <w:color w:val="FF0000"/>
                <w:szCs w:val="28"/>
              </w:rPr>
              <w:instrText xml:space="preserve"> ADDIN ZOTERO_ITEM CSL_CITATION {"citationID":"5q8sKKiF","properties":{"custom":"</w:instrText>
            </w:r>
            <w:r w:rsidRPr="00891819">
              <w:rPr>
                <w:rFonts w:hint="eastAsia"/>
                <w:color w:val="FF0000"/>
                <w:szCs w:val="28"/>
              </w:rPr>
              <w:instrText>陈海燕等</w:instrText>
            </w:r>
            <w:r w:rsidRPr="00891819">
              <w:rPr>
                <w:rFonts w:hint="eastAsia"/>
                <w:color w:val="FF0000"/>
                <w:szCs w:val="28"/>
              </w:rPr>
              <w:instrText>(2012)","formattedCitation":"</w:instrText>
            </w:r>
            <w:r w:rsidRPr="00891819">
              <w:rPr>
                <w:rFonts w:hint="eastAsia"/>
                <w:color w:val="FF0000"/>
                <w:szCs w:val="28"/>
              </w:rPr>
              <w:instrText>陈海燕等</w:instrText>
            </w:r>
            <w:r w:rsidRPr="00891819">
              <w:rPr>
                <w:rFonts w:hint="eastAsia"/>
                <w:color w:val="FF0000"/>
                <w:szCs w:val="28"/>
              </w:rPr>
              <w:instrText>(2012)","plainCitation":"</w:instrText>
            </w:r>
            <w:r w:rsidRPr="00891819">
              <w:rPr>
                <w:rFonts w:hint="eastAsia"/>
                <w:color w:val="FF0000"/>
                <w:szCs w:val="28"/>
              </w:rPr>
              <w:instrText>陈海燕等</w:instrText>
            </w:r>
            <w:r w:rsidRPr="00891819">
              <w:rPr>
                <w:rFonts w:hint="eastAsia"/>
                <w:color w:val="FF0000"/>
                <w:szCs w:val="28"/>
              </w:rPr>
              <w:instrText>(2012)","noteIndex":0},"citationItems":[{"id":573,"uris":["http://zotero.org/users/local/eoP0LvSC/items/XJYP8RZ4"],"itemData":{"id":573,"type":"article-journal","container-title":"</w:instrText>
            </w:r>
            <w:r w:rsidRPr="00891819">
              <w:rPr>
                <w:rFonts w:hint="eastAsia"/>
                <w:color w:val="FF0000"/>
                <w:szCs w:val="28"/>
              </w:rPr>
              <w:instrText>中国心理卫生杂志</w:instrText>
            </w:r>
            <w:r w:rsidRPr="00891819">
              <w:rPr>
                <w:rFonts w:hint="eastAsia"/>
                <w:color w:val="FF0000"/>
                <w:szCs w:val="28"/>
              </w:rPr>
              <w:instrText>","issue":"10","language":"zh","page":"786-790","title":"</w:instrText>
            </w:r>
            <w:r w:rsidRPr="00891819">
              <w:rPr>
                <w:rFonts w:hint="eastAsia"/>
                <w:color w:val="FF0000"/>
                <w:szCs w:val="28"/>
              </w:rPr>
              <w:instrText>中学生的抑郁症状与生活事件：非适应性策略的中介作用</w:instrText>
            </w:r>
            <w:r w:rsidRPr="00891819">
              <w:rPr>
                <w:rFonts w:hint="eastAsia"/>
                <w:color w:val="FF0000"/>
                <w:szCs w:val="28"/>
              </w:rPr>
              <w:instrText>","volume":"26","author":[{"literal":"</w:instrText>
            </w:r>
            <w:r w:rsidRPr="00891819">
              <w:rPr>
                <w:rFonts w:hint="eastAsia"/>
                <w:color w:val="FF0000"/>
                <w:szCs w:val="28"/>
              </w:rPr>
              <w:instrText>陈海燕</w:instrText>
            </w:r>
            <w:r w:rsidRPr="00891819">
              <w:rPr>
                <w:rFonts w:hint="eastAsia"/>
                <w:color w:val="FF0000"/>
                <w:szCs w:val="28"/>
              </w:rPr>
              <w:instrText>"},{"literal":"</w:instrText>
            </w:r>
            <w:r w:rsidRPr="00891819">
              <w:rPr>
                <w:rFonts w:hint="eastAsia"/>
                <w:color w:val="FF0000"/>
                <w:szCs w:val="28"/>
              </w:rPr>
              <w:instrText>姚树桥</w:instrText>
            </w:r>
            <w:r w:rsidRPr="00891819">
              <w:rPr>
                <w:rFonts w:hint="eastAsia"/>
                <w:color w:val="FF0000"/>
                <w:szCs w:val="28"/>
              </w:rPr>
              <w:instrText>"},{"literal":"</w:instrText>
            </w:r>
            <w:r w:rsidRPr="00891819">
              <w:rPr>
                <w:rFonts w:hint="eastAsia"/>
                <w:color w:val="FF0000"/>
                <w:szCs w:val="28"/>
              </w:rPr>
              <w:instrText>明庆森</w:instrText>
            </w:r>
            <w:r w:rsidRPr="00891819">
              <w:rPr>
                <w:rFonts w:hint="eastAsia"/>
                <w:color w:val="FF0000"/>
                <w:szCs w:val="28"/>
              </w:rPr>
              <w:instrText>"},{"literal":"</w:instrText>
            </w:r>
            <w:r w:rsidRPr="00891819">
              <w:rPr>
                <w:rFonts w:hint="eastAsia"/>
                <w:color w:val="FF0000"/>
                <w:szCs w:val="28"/>
              </w:rPr>
              <w:instrText>侯婵娟</w:instrText>
            </w:r>
            <w:r w:rsidRPr="00891819">
              <w:rPr>
                <w:rFonts w:hint="eastAsia"/>
                <w:color w:val="FF0000"/>
                <w:szCs w:val="28"/>
              </w:rPr>
              <w:instrText xml:space="preserve">"}],"issued":{"date-parts":[["2012"]]}}}],"schema":"https://github.com/citation-style-language/schema/raw/master/csl-citation.json"} </w:instrText>
            </w:r>
            <w:r w:rsidRPr="00891819">
              <w:rPr>
                <w:color w:val="FF0000"/>
                <w:szCs w:val="28"/>
              </w:rPr>
              <w:fldChar w:fldCharType="separate"/>
            </w:r>
            <w:r w:rsidR="003D2B69" w:rsidRPr="00891819">
              <w:rPr>
                <w:rFonts w:hint="eastAsia"/>
                <w:color w:val="FF0000"/>
                <w:szCs w:val="28"/>
              </w:rPr>
              <w:t>陈海燕等</w:t>
            </w:r>
            <w:r w:rsidR="003D2B69" w:rsidRPr="00891819">
              <w:rPr>
                <w:rFonts w:hint="eastAsia"/>
                <w:color w:val="FF0000"/>
                <w:szCs w:val="28"/>
              </w:rPr>
              <w:t>(</w:t>
            </w:r>
            <w:r w:rsidR="003D2B69" w:rsidRPr="00545B57">
              <w:rPr>
                <w:rStyle w:val="innerzoteroCitation"/>
                <w:rFonts w:hint="eastAsia"/>
              </w:rPr>
              <w:t>2012</w:t>
            </w:r>
            <w:r w:rsidR="003D2B69" w:rsidRPr="00891819">
              <w:rPr>
                <w:rFonts w:hint="eastAsia"/>
                <w:color w:val="FF0000"/>
                <w:szCs w:val="28"/>
              </w:rPr>
              <w:t>)</w:t>
            </w:r>
            <w:r w:rsidRPr="00891819">
              <w:rPr>
                <w:color w:val="FF0000"/>
                <w:szCs w:val="28"/>
              </w:rPr>
              <w:fldChar w:fldCharType="end"/>
            </w:r>
            <w:r w:rsidRPr="00891819">
              <w:rPr>
                <w:color w:val="FF0000"/>
                <w:szCs w:val="28"/>
              </w:rPr>
              <w:t>1</w:t>
            </w:r>
            <w:r w:rsidRPr="00891819">
              <w:rPr>
                <w:rFonts w:hint="eastAsia"/>
                <w:color w:val="FF0000"/>
                <w:szCs w:val="28"/>
              </w:rPr>
              <w:t>篇</w:t>
            </w:r>
            <w:r w:rsidRPr="00891819">
              <w:rPr>
                <w:rFonts w:hint="eastAsia"/>
                <w:color w:val="FF0000"/>
                <w:szCs w:val="28"/>
              </w:rPr>
              <w:t>,</w:t>
            </w:r>
            <w:r w:rsidRPr="00891819">
              <w:rPr>
                <w:color w:val="FF0000"/>
                <w:szCs w:val="28"/>
              </w:rPr>
              <w:t xml:space="preserve"> </w:t>
            </w:r>
            <w:r w:rsidR="00063292" w:rsidRPr="00891819">
              <w:rPr>
                <w:szCs w:val="28"/>
              </w:rPr>
              <w:fldChar w:fldCharType="begin"/>
            </w:r>
            <w:r w:rsidR="00063292" w:rsidRPr="00891819">
              <w:rPr>
                <w:rFonts w:hint="eastAsia"/>
                <w:szCs w:val="28"/>
              </w:rPr>
              <w:instrText xml:space="preserve"> ADDIN ZOTERO_ITEM CSL_CITATION {"citationID":"9hHE7Jp1","properties":{"custom":"</w:instrText>
            </w:r>
            <w:r w:rsidR="00063292" w:rsidRPr="00891819">
              <w:rPr>
                <w:rFonts w:hint="eastAsia"/>
                <w:szCs w:val="28"/>
              </w:rPr>
              <w:instrText>俞大维等</w:instrText>
            </w:r>
            <w:r w:rsidR="00063292" w:rsidRPr="00891819">
              <w:rPr>
                <w:rFonts w:hint="eastAsia"/>
                <w:szCs w:val="28"/>
              </w:rPr>
              <w:instrText>(2000)","unsorted":true,"formattedCitation":"</w:instrText>
            </w:r>
            <w:r w:rsidR="00063292" w:rsidRPr="00891819">
              <w:rPr>
                <w:rFonts w:hint="eastAsia"/>
                <w:szCs w:val="28"/>
              </w:rPr>
              <w:instrText>俞大维等</w:instrText>
            </w:r>
            <w:r w:rsidR="00063292" w:rsidRPr="00891819">
              <w:rPr>
                <w:rFonts w:hint="eastAsia"/>
                <w:szCs w:val="28"/>
              </w:rPr>
              <w:instrText>(2000)","plainCitation":"</w:instrText>
            </w:r>
            <w:r w:rsidR="00063292" w:rsidRPr="00891819">
              <w:rPr>
                <w:rFonts w:hint="eastAsia"/>
                <w:szCs w:val="28"/>
              </w:rPr>
              <w:instrText>俞大维等</w:instrText>
            </w:r>
            <w:r w:rsidR="00063292" w:rsidRPr="00891819">
              <w:rPr>
                <w:rFonts w:hint="eastAsia"/>
                <w:szCs w:val="28"/>
              </w:rPr>
              <w:instrText>(2000)","noteIndex":0},"citationItems":[{"id":575,"uris":["http://zotero.org/users/local/eoP0LvSC/items/BII68H5V"],"itemData":{"id":575,"type":"article-journal","container-title":"</w:instrText>
            </w:r>
            <w:r w:rsidR="00063292" w:rsidRPr="00891819">
              <w:rPr>
                <w:rFonts w:hint="eastAsia"/>
                <w:szCs w:val="28"/>
              </w:rPr>
              <w:instrText>中国心理卫生杂志</w:instrText>
            </w:r>
            <w:r w:rsidR="00063292" w:rsidRPr="00891819">
              <w:rPr>
                <w:rFonts w:hint="eastAsia"/>
                <w:szCs w:val="28"/>
              </w:rPr>
              <w:instrText>","issue":"4","language":"en","page":"225-227","title":"</w:instrText>
            </w:r>
            <w:r w:rsidR="00063292" w:rsidRPr="00891819">
              <w:rPr>
                <w:rFonts w:hint="eastAsia"/>
                <w:szCs w:val="28"/>
              </w:rPr>
              <w:instrText>儿童抑郁量表</w:instrText>
            </w:r>
            <w:r w:rsidR="00063292" w:rsidRPr="00891819">
              <w:rPr>
                <w:rFonts w:hint="eastAsia"/>
                <w:szCs w:val="28"/>
              </w:rPr>
              <w:instrText>(CDI)</w:instrText>
            </w:r>
            <w:r w:rsidR="00063292" w:rsidRPr="00891819">
              <w:rPr>
                <w:rFonts w:hint="eastAsia"/>
                <w:szCs w:val="28"/>
              </w:rPr>
              <w:instrText>在中国儿童中的初步运用</w:instrText>
            </w:r>
            <w:r w:rsidR="00063292" w:rsidRPr="00891819">
              <w:rPr>
                <w:rFonts w:hint="eastAsia"/>
                <w:szCs w:val="28"/>
              </w:rPr>
              <w:instrText>","volume":"14","author":[{"literal":"</w:instrText>
            </w:r>
            <w:r w:rsidR="00063292" w:rsidRPr="00891819">
              <w:rPr>
                <w:rFonts w:hint="eastAsia"/>
                <w:szCs w:val="28"/>
              </w:rPr>
              <w:instrText>俞大维</w:instrText>
            </w:r>
            <w:r w:rsidR="00063292" w:rsidRPr="00891819">
              <w:rPr>
                <w:rFonts w:hint="eastAsia"/>
                <w:szCs w:val="28"/>
              </w:rPr>
              <w:instrText>"},{"literal":"</w:instrText>
            </w:r>
            <w:r w:rsidR="00063292" w:rsidRPr="00891819">
              <w:rPr>
                <w:rFonts w:hint="eastAsia"/>
                <w:szCs w:val="28"/>
              </w:rPr>
              <w:instrText>李旭</w:instrText>
            </w:r>
            <w:r w:rsidR="00063292" w:rsidRPr="00891819">
              <w:rPr>
                <w:rFonts w:hint="eastAsia"/>
                <w:szCs w:val="28"/>
              </w:rPr>
              <w:instrText>"}],"issued":{"date-par</w:instrText>
            </w:r>
            <w:r w:rsidR="00063292" w:rsidRPr="00891819">
              <w:rPr>
                <w:szCs w:val="28"/>
              </w:rPr>
              <w:instrText xml:space="preserve">ts":[["2000"]]}}}],"schema":"https://github.com/citation-style-language/schema/raw/master/csl-citation.json"} </w:instrText>
            </w:r>
            <w:r w:rsidR="00063292" w:rsidRPr="00891819">
              <w:rPr>
                <w:szCs w:val="28"/>
              </w:rPr>
              <w:fldChar w:fldCharType="separate"/>
            </w:r>
            <w:r w:rsidR="003D2B69" w:rsidRPr="00891819">
              <w:rPr>
                <w:rFonts w:hint="eastAsia"/>
                <w:szCs w:val="28"/>
              </w:rPr>
              <w:t>俞大维等</w:t>
            </w:r>
            <w:r w:rsidR="003D2B69" w:rsidRPr="00891819">
              <w:rPr>
                <w:rFonts w:hint="eastAsia"/>
                <w:szCs w:val="28"/>
              </w:rPr>
              <w:t>(</w:t>
            </w:r>
            <w:r w:rsidR="003D2B69" w:rsidRPr="00545B57">
              <w:rPr>
                <w:rStyle w:val="innerzoteroCitation"/>
                <w:rFonts w:hint="eastAsia"/>
              </w:rPr>
              <w:t>2000</w:t>
            </w:r>
            <w:r w:rsidR="003D2B69" w:rsidRPr="00891819">
              <w:rPr>
                <w:rFonts w:hint="eastAsia"/>
                <w:szCs w:val="28"/>
              </w:rPr>
              <w:t>)</w:t>
            </w:r>
            <w:r w:rsidR="00063292" w:rsidRPr="00891819">
              <w:rPr>
                <w:szCs w:val="28"/>
              </w:rPr>
              <w:fldChar w:fldCharType="end"/>
            </w:r>
            <w:r w:rsidR="00063292" w:rsidRPr="00891819">
              <w:rPr>
                <w:szCs w:val="28"/>
              </w:rPr>
              <w:t>3</w:t>
            </w:r>
            <w:r w:rsidR="00063292" w:rsidRPr="00891819">
              <w:rPr>
                <w:rFonts w:hint="eastAsia"/>
                <w:szCs w:val="28"/>
              </w:rPr>
              <w:t>篇</w:t>
            </w:r>
            <w:r w:rsidR="00063292" w:rsidRPr="00891819">
              <w:rPr>
                <w:rFonts w:hint="eastAsia"/>
                <w:szCs w:val="28"/>
              </w:rPr>
              <w:t>,</w:t>
            </w:r>
            <w:r w:rsidR="00063292" w:rsidRPr="00891819">
              <w:rPr>
                <w:szCs w:val="28"/>
              </w:rPr>
              <w:t xml:space="preserve"> </w:t>
            </w:r>
            <w:r w:rsidR="00063292" w:rsidRPr="00891819">
              <w:rPr>
                <w:color w:val="FF0000"/>
                <w:szCs w:val="28"/>
              </w:rPr>
              <w:fldChar w:fldCharType="begin"/>
            </w:r>
            <w:r w:rsidR="00063292" w:rsidRPr="00891819">
              <w:rPr>
                <w:rFonts w:hint="eastAsia"/>
                <w:color w:val="FF0000"/>
                <w:szCs w:val="28"/>
              </w:rPr>
              <w:instrText xml:space="preserve"> ADDIN ZOTERO_ITEM CSL_CITATION {"citationID":"wu3XRrqp","properties":{"custom":"</w:instrText>
            </w:r>
            <w:r w:rsidR="00063292" w:rsidRPr="00891819">
              <w:rPr>
                <w:rFonts w:hint="eastAsia"/>
                <w:color w:val="FF0000"/>
                <w:szCs w:val="28"/>
              </w:rPr>
              <w:instrText>吴文峰等</w:instrText>
            </w:r>
            <w:r w:rsidR="00063292" w:rsidRPr="00891819">
              <w:rPr>
                <w:rFonts w:hint="eastAsia"/>
                <w:color w:val="FF0000"/>
                <w:szCs w:val="28"/>
              </w:rPr>
              <w:instrText>(2010)","formattedCitation":"</w:instrText>
            </w:r>
            <w:r w:rsidR="00063292" w:rsidRPr="00891819">
              <w:rPr>
                <w:rFonts w:hint="eastAsia"/>
                <w:color w:val="FF0000"/>
                <w:szCs w:val="28"/>
              </w:rPr>
              <w:instrText>吴文峰等</w:instrText>
            </w:r>
            <w:r w:rsidR="00063292" w:rsidRPr="00891819">
              <w:rPr>
                <w:rFonts w:hint="eastAsia"/>
                <w:color w:val="FF0000"/>
                <w:szCs w:val="28"/>
              </w:rPr>
              <w:instrText>(2010)","plainCitation":"</w:instrText>
            </w:r>
            <w:r w:rsidR="00063292" w:rsidRPr="00891819">
              <w:rPr>
                <w:rFonts w:hint="eastAsia"/>
                <w:color w:val="FF0000"/>
                <w:szCs w:val="28"/>
              </w:rPr>
              <w:instrText>吴文峰等</w:instrText>
            </w:r>
            <w:r w:rsidR="00063292" w:rsidRPr="00891819">
              <w:rPr>
                <w:rFonts w:hint="eastAsia"/>
                <w:color w:val="FF0000"/>
                <w:szCs w:val="28"/>
              </w:rPr>
              <w:instrText>(2010)","noteIndex":0},"citationItems":[{"id":577,"uris":["http://zotero.org/users/local/eoP0LvSC/items/SYW4PFFB"],"itemData":{"id":577,"type":"article-journal","container-title":"</w:instrText>
            </w:r>
            <w:r w:rsidR="00063292" w:rsidRPr="00891819">
              <w:rPr>
                <w:rFonts w:hint="eastAsia"/>
                <w:color w:val="FF0000"/>
                <w:szCs w:val="28"/>
              </w:rPr>
              <w:instrText>中国心理卫生杂志</w:instrText>
            </w:r>
            <w:r w:rsidR="00063292" w:rsidRPr="00891819">
              <w:rPr>
                <w:rFonts w:hint="eastAsia"/>
                <w:color w:val="FF0000"/>
                <w:szCs w:val="28"/>
              </w:rPr>
              <w:instrText>","issue":"10","language":"en","page":"775-779","title":"</w:instrText>
            </w:r>
            <w:r w:rsidR="00063292" w:rsidRPr="00891819">
              <w:rPr>
                <w:rFonts w:hint="eastAsia"/>
                <w:color w:val="FF0000"/>
                <w:szCs w:val="28"/>
              </w:rPr>
              <w:instrText>儿童抑郁量表中文版在中小学生中的信效度</w:instrText>
            </w:r>
            <w:r w:rsidR="00063292" w:rsidRPr="00891819">
              <w:rPr>
                <w:rFonts w:hint="eastAsia"/>
                <w:color w:val="FF0000"/>
                <w:szCs w:val="28"/>
              </w:rPr>
              <w:instrText>","volume":"24","author":[{"literal":"</w:instrText>
            </w:r>
            <w:r w:rsidR="00063292" w:rsidRPr="00891819">
              <w:rPr>
                <w:rFonts w:hint="eastAsia"/>
                <w:color w:val="FF0000"/>
                <w:szCs w:val="28"/>
              </w:rPr>
              <w:instrText>吴文峰</w:instrText>
            </w:r>
            <w:r w:rsidR="00063292" w:rsidRPr="00891819">
              <w:rPr>
                <w:rFonts w:hint="eastAsia"/>
                <w:color w:val="FF0000"/>
                <w:szCs w:val="28"/>
              </w:rPr>
              <w:instrText>"},{"literal":"</w:instrText>
            </w:r>
            <w:r w:rsidR="00063292" w:rsidRPr="00891819">
              <w:rPr>
                <w:rFonts w:hint="eastAsia"/>
                <w:color w:val="FF0000"/>
                <w:szCs w:val="28"/>
              </w:rPr>
              <w:instrText>卢永彪</w:instrText>
            </w:r>
            <w:r w:rsidR="00063292" w:rsidRPr="00891819">
              <w:rPr>
                <w:rFonts w:hint="eastAsia"/>
                <w:color w:val="FF0000"/>
                <w:szCs w:val="28"/>
              </w:rPr>
              <w:instrText>"},{"literal":"</w:instrText>
            </w:r>
            <w:r w:rsidR="00063292" w:rsidRPr="00891819">
              <w:rPr>
                <w:rFonts w:hint="eastAsia"/>
                <w:color w:val="FF0000"/>
                <w:szCs w:val="28"/>
              </w:rPr>
              <w:instrText>谭芙蓉</w:instrText>
            </w:r>
            <w:r w:rsidR="00063292" w:rsidRPr="00891819">
              <w:rPr>
                <w:rFonts w:hint="eastAsia"/>
                <w:color w:val="FF0000"/>
                <w:szCs w:val="28"/>
              </w:rPr>
              <w:instrText>"},{"literal":"</w:instrText>
            </w:r>
            <w:r w:rsidR="00063292" w:rsidRPr="00891819">
              <w:rPr>
                <w:rFonts w:hint="eastAsia"/>
                <w:color w:val="FF0000"/>
                <w:szCs w:val="28"/>
              </w:rPr>
              <w:instrText>姚树桥</w:instrText>
            </w:r>
            <w:r w:rsidR="00063292" w:rsidRPr="00891819">
              <w:rPr>
                <w:rFonts w:hint="eastAsia"/>
                <w:color w:val="FF0000"/>
                <w:szCs w:val="28"/>
              </w:rPr>
              <w:instrText>"}],</w:instrText>
            </w:r>
            <w:r w:rsidR="00063292" w:rsidRPr="00891819">
              <w:rPr>
                <w:color w:val="FF0000"/>
                <w:szCs w:val="28"/>
              </w:rPr>
              <w:instrText xml:space="preserve">"issued":{"date-parts":[["2010"]]}}}],"schema":"https://github.com/citation-style-language/schema/raw/master/csl-citation.json"} </w:instrText>
            </w:r>
            <w:r w:rsidR="00063292" w:rsidRPr="00891819">
              <w:rPr>
                <w:color w:val="FF0000"/>
                <w:szCs w:val="28"/>
              </w:rPr>
              <w:fldChar w:fldCharType="separate"/>
            </w:r>
            <w:r w:rsidR="003D2B69" w:rsidRPr="00891819">
              <w:rPr>
                <w:rFonts w:hint="eastAsia"/>
                <w:color w:val="FF0000"/>
                <w:szCs w:val="28"/>
              </w:rPr>
              <w:t>吴文峰等</w:t>
            </w:r>
            <w:r w:rsidR="003D2B69" w:rsidRPr="00891819">
              <w:rPr>
                <w:rFonts w:hint="eastAsia"/>
                <w:color w:val="FF0000"/>
                <w:szCs w:val="28"/>
              </w:rPr>
              <w:t>(</w:t>
            </w:r>
            <w:r w:rsidR="003D2B69" w:rsidRPr="00545B57">
              <w:rPr>
                <w:rStyle w:val="innerzoteroCitation"/>
                <w:rFonts w:hint="eastAsia"/>
              </w:rPr>
              <w:t>2010</w:t>
            </w:r>
            <w:r w:rsidR="003D2B69" w:rsidRPr="00891819">
              <w:rPr>
                <w:rFonts w:hint="eastAsia"/>
                <w:color w:val="FF0000"/>
                <w:szCs w:val="28"/>
              </w:rPr>
              <w:t>)</w:t>
            </w:r>
            <w:r w:rsidR="00063292" w:rsidRPr="00891819">
              <w:rPr>
                <w:color w:val="FF0000"/>
                <w:szCs w:val="28"/>
              </w:rPr>
              <w:fldChar w:fldCharType="end"/>
            </w:r>
            <w:r w:rsidR="00063292" w:rsidRPr="00891819">
              <w:rPr>
                <w:color w:val="FF0000"/>
                <w:szCs w:val="28"/>
              </w:rPr>
              <w:t>2</w:t>
            </w:r>
            <w:r w:rsidR="00063292" w:rsidRPr="00891819">
              <w:rPr>
                <w:rFonts w:hint="eastAsia"/>
                <w:color w:val="FF0000"/>
                <w:szCs w:val="28"/>
              </w:rPr>
              <w:t>篇</w:t>
            </w:r>
            <w:r w:rsidR="00063292" w:rsidRPr="00891819">
              <w:rPr>
                <w:rFonts w:hint="eastAsia"/>
                <w:color w:val="FF0000"/>
                <w:szCs w:val="28"/>
              </w:rPr>
              <w:t>,</w:t>
            </w:r>
            <w:r w:rsidR="00063292" w:rsidRPr="00891819">
              <w:rPr>
                <w:color w:val="FF0000"/>
                <w:szCs w:val="28"/>
              </w:rPr>
              <w:t xml:space="preserve"> </w:t>
            </w:r>
            <w:r w:rsidR="00063292" w:rsidRPr="00891819">
              <w:rPr>
                <w:color w:val="FF0000"/>
                <w:szCs w:val="28"/>
              </w:rPr>
              <w:fldChar w:fldCharType="begin"/>
            </w:r>
            <w:r w:rsidR="00063292" w:rsidRPr="00891819">
              <w:rPr>
                <w:color w:val="FF0000"/>
                <w:szCs w:val="28"/>
              </w:rPr>
              <w:instrText xml:space="preserve"> ADDIN ZOTERO_ITEM CSL_CITATION {"citationID":"04WNQJNx","properties":{"custom":"Samm et al. (2008)","formattedCitation":"Samm et al. (2008)","plainCitation":"Samm et al. (2008)","noteIndex":0},"citationItems":[{"id":579,"uris":["http://zotero.org/users/local/eoP0LvSC/items/9GZNGY9Q"],"itemData":{"id":579,"type":"article-journal","container-title":"European Child &amp; Adolescent Psychiatry","DOI":"10.1007/s00787-007-0650-z","ISSN":"1018-8827, 1435-165X","issue":"3","journalAbbreviation":"Eur Child Adolesc Psychiatry","language":"en","page":"162-170","source":"DOI.org (Crossref)","title":"Children’s Depression Inventory in Estonia: Single items and factor structure by age and gender","title-short":"Children’s Depression Inventory in Estonia","volume":"17","author":[{"family":"Samm","given":"Algi"},{"family":"Värnik","given":"Airi"},{"family":"Tooding","given":"Liina-Mai"},{"family":"Sisask","given":"Merike"},{"family":"Kõlves","given":"Kairi"},{"family":"Von Knorring","given":"Anne-Liis"}],"issued":{"date-parts":[["2008",4]]}}}],"schema":"https://github.com/citation-style-language/schema/raw/master/csl-citation.json"} </w:instrText>
            </w:r>
            <w:r w:rsidR="00063292" w:rsidRPr="00891819">
              <w:rPr>
                <w:color w:val="FF0000"/>
                <w:szCs w:val="28"/>
              </w:rPr>
              <w:fldChar w:fldCharType="separate"/>
            </w:r>
            <w:r w:rsidR="003D2B69" w:rsidRPr="00891819">
              <w:rPr>
                <w:szCs w:val="28"/>
              </w:rPr>
              <w:t>Samm et al. (</w:t>
            </w:r>
            <w:r w:rsidR="003D2B69" w:rsidRPr="00545B57">
              <w:rPr>
                <w:rStyle w:val="innerzoteroCitation"/>
              </w:rPr>
              <w:t>2008</w:t>
            </w:r>
            <w:r w:rsidR="003D2B69" w:rsidRPr="00891819">
              <w:rPr>
                <w:szCs w:val="28"/>
              </w:rPr>
              <w:t>)</w:t>
            </w:r>
            <w:r w:rsidR="00063292" w:rsidRPr="00891819">
              <w:rPr>
                <w:color w:val="FF0000"/>
                <w:szCs w:val="28"/>
              </w:rPr>
              <w:fldChar w:fldCharType="end"/>
            </w:r>
            <w:r w:rsidR="00063292" w:rsidRPr="00891819">
              <w:rPr>
                <w:szCs w:val="28"/>
              </w:rPr>
              <w:t>1</w:t>
            </w:r>
            <w:r w:rsidR="00063292" w:rsidRPr="00891819">
              <w:rPr>
                <w:rFonts w:hint="eastAsia"/>
                <w:szCs w:val="28"/>
              </w:rPr>
              <w:t>篇</w:t>
            </w:r>
            <w:r w:rsidR="00063292" w:rsidRPr="00891819">
              <w:rPr>
                <w:rFonts w:hint="eastAsia"/>
                <w:szCs w:val="28"/>
              </w:rPr>
              <w:t>,</w:t>
            </w:r>
            <w:r w:rsidR="00063292" w:rsidRPr="00891819">
              <w:rPr>
                <w:szCs w:val="28"/>
              </w:rPr>
              <w:t xml:space="preserve"> </w:t>
            </w:r>
            <w:r w:rsidR="00063292" w:rsidRPr="00891819">
              <w:rPr>
                <w:color w:val="FF0000"/>
                <w:szCs w:val="28"/>
              </w:rPr>
              <w:fldChar w:fldCharType="begin"/>
            </w:r>
            <w:r w:rsidR="00063292" w:rsidRPr="00891819">
              <w:rPr>
                <w:color w:val="FF0000"/>
                <w:szCs w:val="28"/>
              </w:rPr>
              <w:instrText xml:space="preserve"> ADDIN ZOTERO_ITEM CSL_CITATION {"citationID":"Eq0n12DE","properties":{"custom":"Kovacs (1985)","formattedCitation":"Kovacs (1985)","plainCitation":"Kovacs (1985)","noteIndex":0},"citationItems":[{"id":580,"uris":["http://zotero.org/users/local/eoP0LvSC/items/LU42JTZX"],"itemData":{"id":580,"type":"article-journal","container-title":"Psychopharmacol Bull","issue":"21","page":"995-998","title":"The Children's Depression Inventory (CDI)","author":[{"family":"Kovacs","given":"M"}],"issued":{"date-parts":[["1985"]]}}}],"schema":"https://github.com/citation-style-language/schema/raw/master/csl-citation.json"} </w:instrText>
            </w:r>
            <w:r w:rsidR="00063292" w:rsidRPr="00891819">
              <w:rPr>
                <w:color w:val="FF0000"/>
                <w:szCs w:val="28"/>
              </w:rPr>
              <w:fldChar w:fldCharType="separate"/>
            </w:r>
            <w:r w:rsidR="003D2B69" w:rsidRPr="00891819">
              <w:rPr>
                <w:color w:val="FF0000"/>
                <w:szCs w:val="28"/>
              </w:rPr>
              <w:t>Kovacs (</w:t>
            </w:r>
            <w:r w:rsidR="003D2B69" w:rsidRPr="00545B57">
              <w:rPr>
                <w:rStyle w:val="innerzoteroCitation"/>
              </w:rPr>
              <w:t>1985</w:t>
            </w:r>
            <w:r w:rsidR="003D2B69" w:rsidRPr="00891819">
              <w:rPr>
                <w:color w:val="FF0000"/>
                <w:szCs w:val="28"/>
              </w:rPr>
              <w:t>)</w:t>
            </w:r>
            <w:r w:rsidR="00063292" w:rsidRPr="00891819">
              <w:rPr>
                <w:color w:val="FF0000"/>
                <w:szCs w:val="28"/>
              </w:rPr>
              <w:fldChar w:fldCharType="end"/>
            </w:r>
            <w:r w:rsidR="00063292" w:rsidRPr="00891819">
              <w:rPr>
                <w:color w:val="FF0000"/>
                <w:szCs w:val="28"/>
              </w:rPr>
              <w:t>1</w:t>
            </w:r>
            <w:r w:rsidR="00063292" w:rsidRPr="00891819">
              <w:rPr>
                <w:rFonts w:hint="eastAsia"/>
                <w:color w:val="FF0000"/>
                <w:szCs w:val="28"/>
              </w:rPr>
              <w:t>篇</w:t>
            </w:r>
          </w:p>
        </w:tc>
        <w:tc>
          <w:tcPr>
            <w:tcW w:w="2126" w:type="dxa"/>
            <w:tcBorders>
              <w:top w:val="nil"/>
              <w:left w:val="nil"/>
              <w:bottom w:val="nil"/>
              <w:right w:val="nil"/>
            </w:tcBorders>
            <w:vAlign w:val="center"/>
          </w:tcPr>
          <w:p w14:paraId="19EBCA34" w14:textId="4C62AA34" w:rsidR="006D4E79" w:rsidRPr="00891819" w:rsidRDefault="006D4E79" w:rsidP="00E124AE">
            <w:pPr>
              <w:spacing w:line="300" w:lineRule="exact"/>
              <w:jc w:val="center"/>
              <w:rPr>
                <w:szCs w:val="28"/>
              </w:rPr>
            </w:pPr>
            <w:r w:rsidRPr="00891819">
              <w:rPr>
                <w:rFonts w:hint="eastAsia"/>
                <w:szCs w:val="28"/>
              </w:rPr>
              <w:t>2</w:t>
            </w:r>
            <w:r w:rsidRPr="00891819">
              <w:rPr>
                <w:szCs w:val="28"/>
              </w:rPr>
              <w:t>2</w:t>
            </w:r>
          </w:p>
        </w:tc>
        <w:tc>
          <w:tcPr>
            <w:tcW w:w="3566" w:type="dxa"/>
            <w:tcBorders>
              <w:top w:val="nil"/>
              <w:left w:val="nil"/>
              <w:bottom w:val="nil"/>
              <w:right w:val="nil"/>
            </w:tcBorders>
            <w:vAlign w:val="center"/>
          </w:tcPr>
          <w:p w14:paraId="05B8F7AC" w14:textId="467DC019" w:rsidR="006D4E79" w:rsidRPr="00891819" w:rsidRDefault="00063292"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ST3wsgSf","properties":{"custom":"</w:instrText>
            </w:r>
            <w:r w:rsidRPr="00891819">
              <w:rPr>
                <w:rFonts w:hint="eastAsia"/>
                <w:szCs w:val="28"/>
              </w:rPr>
              <w:instrText>俞大维等</w:instrText>
            </w:r>
            <w:r w:rsidRPr="00891819">
              <w:rPr>
                <w:rFonts w:hint="eastAsia"/>
                <w:szCs w:val="28"/>
              </w:rPr>
              <w:instrText>(2000)","unsorted":true,"formattedCitation":"</w:instrText>
            </w:r>
            <w:r w:rsidRPr="00891819">
              <w:rPr>
                <w:rFonts w:hint="eastAsia"/>
                <w:szCs w:val="28"/>
              </w:rPr>
              <w:instrText>俞大维等</w:instrText>
            </w:r>
            <w:r w:rsidRPr="00891819">
              <w:rPr>
                <w:rFonts w:hint="eastAsia"/>
                <w:szCs w:val="28"/>
              </w:rPr>
              <w:instrText>(2000)","plainCitation":"</w:instrText>
            </w:r>
            <w:r w:rsidRPr="00891819">
              <w:rPr>
                <w:rFonts w:hint="eastAsia"/>
                <w:szCs w:val="28"/>
              </w:rPr>
              <w:instrText>俞大维等</w:instrText>
            </w:r>
            <w:r w:rsidRPr="00891819">
              <w:rPr>
                <w:rFonts w:hint="eastAsia"/>
                <w:szCs w:val="28"/>
              </w:rPr>
              <w:instrText>(2000)","noteIndex":0},"citationItems":[{"id":575,"uris":["http://zotero.org/users/local/eoP0LvSC/items/BII68H5V"],"itemData":{"id":575,"type":"article-journal","container-title":"</w:instrText>
            </w:r>
            <w:r w:rsidRPr="00891819">
              <w:rPr>
                <w:rFonts w:hint="eastAsia"/>
                <w:szCs w:val="28"/>
              </w:rPr>
              <w:instrText>中国心理卫生杂志</w:instrText>
            </w:r>
            <w:r w:rsidRPr="00891819">
              <w:rPr>
                <w:rFonts w:hint="eastAsia"/>
                <w:szCs w:val="28"/>
              </w:rPr>
              <w:instrText>","issue":"4","language":"en","page":"225-227","title":"</w:instrText>
            </w:r>
            <w:r w:rsidRPr="00891819">
              <w:rPr>
                <w:rFonts w:hint="eastAsia"/>
                <w:szCs w:val="28"/>
              </w:rPr>
              <w:instrText>儿童抑郁量表</w:instrText>
            </w:r>
            <w:r w:rsidRPr="00891819">
              <w:rPr>
                <w:rFonts w:hint="eastAsia"/>
                <w:szCs w:val="28"/>
              </w:rPr>
              <w:instrText>(CDI)</w:instrText>
            </w:r>
            <w:r w:rsidRPr="00891819">
              <w:rPr>
                <w:rFonts w:hint="eastAsia"/>
                <w:szCs w:val="28"/>
              </w:rPr>
              <w:instrText>在中国儿童中的初步运用</w:instrText>
            </w:r>
            <w:r w:rsidRPr="00891819">
              <w:rPr>
                <w:rFonts w:hint="eastAsia"/>
                <w:szCs w:val="28"/>
              </w:rPr>
              <w:instrText>","volume":"14","author":[{"literal":"</w:instrText>
            </w:r>
            <w:r w:rsidRPr="00891819">
              <w:rPr>
                <w:rFonts w:hint="eastAsia"/>
                <w:szCs w:val="28"/>
              </w:rPr>
              <w:instrText>俞大维</w:instrText>
            </w:r>
            <w:r w:rsidRPr="00891819">
              <w:rPr>
                <w:rFonts w:hint="eastAsia"/>
                <w:szCs w:val="28"/>
              </w:rPr>
              <w:instrText>"},{"literal":"</w:instrText>
            </w:r>
            <w:r w:rsidRPr="00891819">
              <w:rPr>
                <w:rFonts w:hint="eastAsia"/>
                <w:szCs w:val="28"/>
              </w:rPr>
              <w:instrText>李旭</w:instrText>
            </w:r>
            <w:r w:rsidRPr="00891819">
              <w:rPr>
                <w:rFonts w:hint="eastAsia"/>
                <w:szCs w:val="28"/>
              </w:rPr>
              <w:instrText>"}],"issued":{"date-par</w:instrText>
            </w:r>
            <w:r w:rsidRPr="00891819">
              <w:rPr>
                <w:szCs w:val="28"/>
              </w:rPr>
              <w:instrText xml:space="preserve">ts":[["2000"]]}}}],"schema":"https://github.com/citation-style-language/schema/raw/master/csl-citation.json"} </w:instrText>
            </w:r>
            <w:r w:rsidRPr="00891819">
              <w:rPr>
                <w:szCs w:val="28"/>
              </w:rPr>
              <w:fldChar w:fldCharType="separate"/>
            </w:r>
            <w:r w:rsidR="003D2B69" w:rsidRPr="00891819">
              <w:rPr>
                <w:rFonts w:hint="eastAsia"/>
                <w:szCs w:val="28"/>
              </w:rPr>
              <w:t>俞大维等</w:t>
            </w:r>
            <w:r w:rsidR="003D2B69" w:rsidRPr="00891819">
              <w:rPr>
                <w:rFonts w:hint="eastAsia"/>
                <w:szCs w:val="28"/>
              </w:rPr>
              <w:t>(</w:t>
            </w:r>
            <w:r w:rsidR="003D2B69" w:rsidRPr="00545B57">
              <w:rPr>
                <w:rStyle w:val="innerzoteroCitation"/>
                <w:rFonts w:hint="eastAsia"/>
              </w:rPr>
              <w:t>2000</w:t>
            </w:r>
            <w:r w:rsidR="003D2B69" w:rsidRPr="00891819">
              <w:rPr>
                <w:rFonts w:hint="eastAsia"/>
                <w:szCs w:val="28"/>
              </w:rPr>
              <w:t>)</w:t>
            </w:r>
            <w:r w:rsidRPr="00891819">
              <w:rPr>
                <w:szCs w:val="28"/>
              </w:rPr>
              <w:fldChar w:fldCharType="end"/>
            </w:r>
            <w:r w:rsidRPr="00891819">
              <w:rPr>
                <w:szCs w:val="28"/>
              </w:rPr>
              <w:t>27</w:t>
            </w:r>
            <w:r w:rsidRPr="00891819">
              <w:rPr>
                <w:rFonts w:hint="eastAsia"/>
                <w:szCs w:val="28"/>
              </w:rPr>
              <w:t>题</w:t>
            </w:r>
          </w:p>
        </w:tc>
        <w:tc>
          <w:tcPr>
            <w:tcW w:w="3522" w:type="dxa"/>
            <w:tcBorders>
              <w:top w:val="nil"/>
              <w:left w:val="nil"/>
              <w:bottom w:val="nil"/>
              <w:right w:val="nil"/>
            </w:tcBorders>
          </w:tcPr>
          <w:p w14:paraId="6EAFF17F" w14:textId="6E187211" w:rsidR="00895A34" w:rsidRPr="00891819" w:rsidRDefault="00895A34" w:rsidP="00895A34">
            <w:pPr>
              <w:spacing w:line="300" w:lineRule="exact"/>
              <w:jc w:val="center"/>
              <w:rPr>
                <w:szCs w:val="28"/>
              </w:rPr>
            </w:pPr>
            <w:r w:rsidRPr="00891819">
              <w:rPr>
                <w:szCs w:val="28"/>
              </w:rPr>
              <w:fldChar w:fldCharType="begin"/>
            </w:r>
            <w:r w:rsidR="003D2B69" w:rsidRPr="00891819">
              <w:rPr>
                <w:szCs w:val="28"/>
              </w:rPr>
              <w:instrText xml:space="preserve"> ADDIN ZOTERO_ITEM CSL_CITATION {"citationID":"2jU5gZwv","properties":{"custom":"Beck (1961)","formattedCitation":"Beck (1961)","plainCitation":"Beck (1961)","noteIndex":0},"citationItems":[{"id":569,"uris":["http://zotero.org/users/local/eoP0LvSC/items/UV4TTRLG"],"itemData":{"id":569,"type":"article-journal","container-title":"Archives of General Psychiatry","DOI":"10.1001/archpsyc.1961.01710120031004","ISSN":"0003-990X","issue":"6","journalAbbreviation":"Arch Gen Psychiatry","language":"en","page":"561","source":"DOI.org (Crossref)","title":"An Inventory for Measuring Depression","volume":"4","author":[{"family":"Beck","given":"A. T."}],"issued":{"date-parts":[["1961",6,1]]}}}],"schema":"https://github.com/citation-style-language/schema/raw/master/csl-citation.json"} </w:instrText>
            </w:r>
            <w:r w:rsidRPr="00891819">
              <w:rPr>
                <w:szCs w:val="28"/>
              </w:rPr>
              <w:fldChar w:fldCharType="separate"/>
            </w:r>
            <w:r w:rsidR="003D2B69" w:rsidRPr="00891819">
              <w:rPr>
                <w:szCs w:val="28"/>
              </w:rPr>
              <w:t>Beck (</w:t>
            </w:r>
            <w:r w:rsidR="003D2B69" w:rsidRPr="00545B57">
              <w:rPr>
                <w:rStyle w:val="innerzoteroCitation"/>
              </w:rPr>
              <w:t>1961</w:t>
            </w:r>
            <w:r w:rsidR="003D2B69" w:rsidRPr="00891819">
              <w:rPr>
                <w:szCs w:val="28"/>
              </w:rPr>
              <w:t>)</w:t>
            </w:r>
            <w:r w:rsidRPr="00891819">
              <w:rPr>
                <w:szCs w:val="28"/>
              </w:rPr>
              <w:fldChar w:fldCharType="end"/>
            </w:r>
            <w:r w:rsidRPr="00891819">
              <w:rPr>
                <w:rFonts w:hint="eastAsia"/>
                <w:szCs w:val="28"/>
              </w:rPr>
              <w:t xml:space="preserve"> </w:t>
            </w:r>
            <w:r w:rsidRPr="00891819">
              <w:rPr>
                <w:rFonts w:hint="eastAsia"/>
                <w:szCs w:val="28"/>
              </w:rPr>
              <w:t>实际是</w:t>
            </w:r>
            <w:r w:rsidRPr="00891819">
              <w:rPr>
                <w:szCs w:val="28"/>
              </w:rPr>
              <w:t xml:space="preserve"> BDI-I</w:t>
            </w:r>
            <w:r w:rsidRPr="00891819">
              <w:rPr>
                <w:rFonts w:hint="eastAsia"/>
                <w:szCs w:val="28"/>
              </w:rPr>
              <w:t>的文章并不是</w:t>
            </w:r>
            <w:r w:rsidRPr="00891819">
              <w:rPr>
                <w:szCs w:val="28"/>
              </w:rPr>
              <w:t>CDI</w:t>
            </w:r>
            <w:r w:rsidRPr="00891819">
              <w:rPr>
                <w:rFonts w:hint="eastAsia"/>
                <w:szCs w:val="28"/>
              </w:rPr>
              <w:t>。</w:t>
            </w:r>
          </w:p>
          <w:p w14:paraId="3371C553" w14:textId="374D92B4" w:rsidR="00895A34" w:rsidRPr="00891819" w:rsidRDefault="00895A34" w:rsidP="00895A34">
            <w:pPr>
              <w:spacing w:line="300" w:lineRule="exact"/>
              <w:jc w:val="center"/>
              <w:rPr>
                <w:szCs w:val="28"/>
              </w:rPr>
            </w:pPr>
            <w:r w:rsidRPr="00891819">
              <w:rPr>
                <w:szCs w:val="28"/>
              </w:rPr>
              <w:fldChar w:fldCharType="begin"/>
            </w:r>
            <w:r w:rsidR="003D2B69" w:rsidRPr="00891819">
              <w:rPr>
                <w:rFonts w:hint="eastAsia"/>
                <w:szCs w:val="28"/>
              </w:rPr>
              <w:instrText xml:space="preserve"> ADDIN ZOTERO_ITEM CSL_CITATION {"citationID":"dclMJ5w6","properties":{"custom":"</w:instrText>
            </w:r>
            <w:r w:rsidR="003D2B69" w:rsidRPr="00891819">
              <w:rPr>
                <w:rFonts w:hint="eastAsia"/>
                <w:szCs w:val="28"/>
              </w:rPr>
              <w:instrText>陈海燕等</w:instrText>
            </w:r>
            <w:r w:rsidR="003D2B69" w:rsidRPr="00891819">
              <w:rPr>
                <w:rFonts w:hint="eastAsia"/>
                <w:szCs w:val="28"/>
              </w:rPr>
              <w:instrText>(2012)","formattedCitation":"</w:instrText>
            </w:r>
            <w:r w:rsidR="003D2B69" w:rsidRPr="00891819">
              <w:rPr>
                <w:rFonts w:hint="eastAsia"/>
                <w:szCs w:val="28"/>
              </w:rPr>
              <w:instrText>陈海燕等</w:instrText>
            </w:r>
            <w:r w:rsidR="003D2B69" w:rsidRPr="00891819">
              <w:rPr>
                <w:rFonts w:hint="eastAsia"/>
                <w:szCs w:val="28"/>
              </w:rPr>
              <w:instrText>(2012)","plainCitation":"</w:instrText>
            </w:r>
            <w:r w:rsidR="003D2B69" w:rsidRPr="00891819">
              <w:rPr>
                <w:rFonts w:hint="eastAsia"/>
                <w:szCs w:val="28"/>
              </w:rPr>
              <w:instrText>陈海燕等</w:instrText>
            </w:r>
            <w:r w:rsidR="003D2B69" w:rsidRPr="00891819">
              <w:rPr>
                <w:rFonts w:hint="eastAsia"/>
                <w:szCs w:val="28"/>
              </w:rPr>
              <w:instrText>(2012)","noteIndex":0},"citationItems":[{"id":573,"uris":["http://zotero.org/users/local/eoP0LvSC/items/XJYP8RZ4"],"itemData":{"id":573,"type":"article-journal","container-title":"</w:instrText>
            </w:r>
            <w:r w:rsidR="003D2B69" w:rsidRPr="00891819">
              <w:rPr>
                <w:rFonts w:hint="eastAsia"/>
                <w:szCs w:val="28"/>
              </w:rPr>
              <w:instrText>中国心理卫生杂志</w:instrText>
            </w:r>
            <w:r w:rsidR="003D2B69" w:rsidRPr="00891819">
              <w:rPr>
                <w:rFonts w:hint="eastAsia"/>
                <w:szCs w:val="28"/>
              </w:rPr>
              <w:instrText>","issue":"10","language":"zh","page":"786-790","title":"</w:instrText>
            </w:r>
            <w:r w:rsidR="003D2B69" w:rsidRPr="00891819">
              <w:rPr>
                <w:rFonts w:hint="eastAsia"/>
                <w:szCs w:val="28"/>
              </w:rPr>
              <w:instrText>中学生的抑郁症状与生活事件：非适应性策略的中介作用</w:instrText>
            </w:r>
            <w:r w:rsidR="003D2B69" w:rsidRPr="00891819">
              <w:rPr>
                <w:rFonts w:hint="eastAsia"/>
                <w:szCs w:val="28"/>
              </w:rPr>
              <w:instrText>","volume":"26","author":[{"literal":"</w:instrText>
            </w:r>
            <w:r w:rsidR="003D2B69" w:rsidRPr="00891819">
              <w:rPr>
                <w:rFonts w:hint="eastAsia"/>
                <w:szCs w:val="28"/>
              </w:rPr>
              <w:instrText>陈海燕</w:instrText>
            </w:r>
            <w:r w:rsidR="003D2B69" w:rsidRPr="00891819">
              <w:rPr>
                <w:rFonts w:hint="eastAsia"/>
                <w:szCs w:val="28"/>
              </w:rPr>
              <w:instrText>"},{"literal":"</w:instrText>
            </w:r>
            <w:r w:rsidR="003D2B69" w:rsidRPr="00891819">
              <w:rPr>
                <w:rFonts w:hint="eastAsia"/>
                <w:szCs w:val="28"/>
              </w:rPr>
              <w:instrText>姚树桥</w:instrText>
            </w:r>
            <w:r w:rsidR="003D2B69" w:rsidRPr="00891819">
              <w:rPr>
                <w:rFonts w:hint="eastAsia"/>
                <w:szCs w:val="28"/>
              </w:rPr>
              <w:instrText>"},{"literal":"</w:instrText>
            </w:r>
            <w:r w:rsidR="003D2B69" w:rsidRPr="00891819">
              <w:rPr>
                <w:rFonts w:hint="eastAsia"/>
                <w:szCs w:val="28"/>
              </w:rPr>
              <w:instrText>明庆森</w:instrText>
            </w:r>
            <w:r w:rsidR="003D2B69" w:rsidRPr="00891819">
              <w:rPr>
                <w:rFonts w:hint="eastAsia"/>
                <w:szCs w:val="28"/>
              </w:rPr>
              <w:instrText>"},{"literal":"</w:instrText>
            </w:r>
            <w:r w:rsidR="003D2B69" w:rsidRPr="00891819">
              <w:rPr>
                <w:rFonts w:hint="eastAsia"/>
                <w:szCs w:val="28"/>
              </w:rPr>
              <w:instrText>侯婵娟</w:instrText>
            </w:r>
            <w:r w:rsidR="003D2B69" w:rsidRPr="00891819">
              <w:rPr>
                <w:rFonts w:hint="eastAsia"/>
                <w:szCs w:val="28"/>
              </w:rPr>
              <w:instrText xml:space="preserve">"}],"issued":{"date-parts":[["2012"]]}}}],"schema":"https://github.com/citation-style-language/schema/raw/master/csl-citation.json"} </w:instrText>
            </w:r>
            <w:r w:rsidRPr="00891819">
              <w:rPr>
                <w:szCs w:val="28"/>
              </w:rPr>
              <w:fldChar w:fldCharType="separate"/>
            </w:r>
            <w:r w:rsidR="003D2B69" w:rsidRPr="00891819">
              <w:rPr>
                <w:rFonts w:hint="eastAsia"/>
                <w:szCs w:val="28"/>
              </w:rPr>
              <w:t>陈海燕等</w:t>
            </w:r>
            <w:r w:rsidR="003D2B69" w:rsidRPr="00891819">
              <w:rPr>
                <w:rFonts w:hint="eastAsia"/>
                <w:szCs w:val="28"/>
              </w:rPr>
              <w:t>(</w:t>
            </w:r>
            <w:r w:rsidR="003D2B69" w:rsidRPr="00545B57">
              <w:rPr>
                <w:rStyle w:val="innerzoteroCitation"/>
                <w:rFonts w:hint="eastAsia"/>
              </w:rPr>
              <w:t>2012</w:t>
            </w:r>
            <w:r w:rsidR="003D2B69" w:rsidRPr="00891819">
              <w:rPr>
                <w:rFonts w:hint="eastAsia"/>
                <w:szCs w:val="28"/>
              </w:rPr>
              <w:t>)</w:t>
            </w:r>
            <w:r w:rsidRPr="00891819">
              <w:rPr>
                <w:szCs w:val="28"/>
              </w:rPr>
              <w:fldChar w:fldCharType="end"/>
            </w:r>
            <w:r w:rsidRPr="00891819">
              <w:rPr>
                <w:szCs w:val="28"/>
              </w:rPr>
              <w:t xml:space="preserve">, </w:t>
            </w:r>
            <w:r w:rsidRPr="00891819">
              <w:rPr>
                <w:szCs w:val="28"/>
              </w:rPr>
              <w:fldChar w:fldCharType="begin"/>
            </w:r>
            <w:r w:rsidR="003D2B69" w:rsidRPr="00891819">
              <w:rPr>
                <w:rFonts w:hint="eastAsia"/>
                <w:szCs w:val="28"/>
              </w:rPr>
              <w:instrText xml:space="preserve"> ADDIN ZOTERO_ITEM CSL_CITATION {"citationID":"72Hp5Ur6","properties":{"custom":"</w:instrText>
            </w:r>
            <w:r w:rsidR="003D2B69" w:rsidRPr="00891819">
              <w:rPr>
                <w:rFonts w:hint="eastAsia"/>
                <w:szCs w:val="28"/>
              </w:rPr>
              <w:instrText>吴文峰等</w:instrText>
            </w:r>
            <w:r w:rsidR="003D2B69" w:rsidRPr="00891819">
              <w:rPr>
                <w:rFonts w:hint="eastAsia"/>
                <w:szCs w:val="28"/>
              </w:rPr>
              <w:instrText>(2010)","formattedCitation":"</w:instrText>
            </w:r>
            <w:r w:rsidR="003D2B69" w:rsidRPr="00891819">
              <w:rPr>
                <w:rFonts w:hint="eastAsia"/>
                <w:szCs w:val="28"/>
              </w:rPr>
              <w:instrText>吴文峰等</w:instrText>
            </w:r>
            <w:r w:rsidR="003D2B69" w:rsidRPr="00891819">
              <w:rPr>
                <w:rFonts w:hint="eastAsia"/>
                <w:szCs w:val="28"/>
              </w:rPr>
              <w:instrText>(2010)","plainCitation":"</w:instrText>
            </w:r>
            <w:r w:rsidR="003D2B69" w:rsidRPr="00891819">
              <w:rPr>
                <w:rFonts w:hint="eastAsia"/>
                <w:szCs w:val="28"/>
              </w:rPr>
              <w:instrText>吴文峰等</w:instrText>
            </w:r>
            <w:r w:rsidR="003D2B69" w:rsidRPr="00891819">
              <w:rPr>
                <w:rFonts w:hint="eastAsia"/>
                <w:szCs w:val="28"/>
              </w:rPr>
              <w:instrText>(2010)","noteIndex":0},"citationItems":[{"id":577,"uris":["http://zotero.org/users/local/eoP0LvSC/items/SYW4PFFB"],"itemData":{"id":577,"type":"article-journal","container-title":"</w:instrText>
            </w:r>
            <w:r w:rsidR="003D2B69" w:rsidRPr="00891819">
              <w:rPr>
                <w:rFonts w:hint="eastAsia"/>
                <w:szCs w:val="28"/>
              </w:rPr>
              <w:instrText>中国心理卫生杂志</w:instrText>
            </w:r>
            <w:r w:rsidR="003D2B69" w:rsidRPr="00891819">
              <w:rPr>
                <w:rFonts w:hint="eastAsia"/>
                <w:szCs w:val="28"/>
              </w:rPr>
              <w:instrText>","issue":"10","language":"en","page":"775-779","title":"</w:instrText>
            </w:r>
            <w:r w:rsidR="003D2B69" w:rsidRPr="00891819">
              <w:rPr>
                <w:rFonts w:hint="eastAsia"/>
                <w:szCs w:val="28"/>
              </w:rPr>
              <w:instrText>儿童抑郁量表中文版在中小学生中的信效度</w:instrText>
            </w:r>
            <w:r w:rsidR="003D2B69" w:rsidRPr="00891819">
              <w:rPr>
                <w:rFonts w:hint="eastAsia"/>
                <w:szCs w:val="28"/>
              </w:rPr>
              <w:instrText>","volume":"24","author":[{"literal":"</w:instrText>
            </w:r>
            <w:r w:rsidR="003D2B69" w:rsidRPr="00891819">
              <w:rPr>
                <w:rFonts w:hint="eastAsia"/>
                <w:szCs w:val="28"/>
              </w:rPr>
              <w:instrText>吴文峰</w:instrText>
            </w:r>
            <w:r w:rsidR="003D2B69" w:rsidRPr="00891819">
              <w:rPr>
                <w:rFonts w:hint="eastAsia"/>
                <w:szCs w:val="28"/>
              </w:rPr>
              <w:instrText>"},{"literal":"</w:instrText>
            </w:r>
            <w:r w:rsidR="003D2B69" w:rsidRPr="00891819">
              <w:rPr>
                <w:rFonts w:hint="eastAsia"/>
                <w:szCs w:val="28"/>
              </w:rPr>
              <w:instrText>卢永彪</w:instrText>
            </w:r>
            <w:r w:rsidR="003D2B69" w:rsidRPr="00891819">
              <w:rPr>
                <w:rFonts w:hint="eastAsia"/>
                <w:szCs w:val="28"/>
              </w:rPr>
              <w:instrText>"},{"literal":"</w:instrText>
            </w:r>
            <w:r w:rsidR="003D2B69" w:rsidRPr="00891819">
              <w:rPr>
                <w:rFonts w:hint="eastAsia"/>
                <w:szCs w:val="28"/>
              </w:rPr>
              <w:instrText>谭芙蓉</w:instrText>
            </w:r>
            <w:r w:rsidR="003D2B69" w:rsidRPr="00891819">
              <w:rPr>
                <w:rFonts w:hint="eastAsia"/>
                <w:szCs w:val="28"/>
              </w:rPr>
              <w:instrText>"},{"literal":"</w:instrText>
            </w:r>
            <w:r w:rsidR="003D2B69" w:rsidRPr="00891819">
              <w:rPr>
                <w:rFonts w:hint="eastAsia"/>
                <w:szCs w:val="28"/>
              </w:rPr>
              <w:instrText>姚树桥</w:instrText>
            </w:r>
            <w:r w:rsidR="003D2B69" w:rsidRPr="00891819">
              <w:rPr>
                <w:rFonts w:hint="eastAsia"/>
                <w:szCs w:val="28"/>
              </w:rPr>
              <w:instrText>"}],</w:instrText>
            </w:r>
            <w:r w:rsidR="003D2B69" w:rsidRPr="00891819">
              <w:rPr>
                <w:szCs w:val="28"/>
              </w:rPr>
              <w:instrText xml:space="preserve">"issued":{"date-parts":[["2010"]]}}}],"schema":"https://github.com/citation-style-language/schema/raw/master/csl-citation.json"} </w:instrText>
            </w:r>
            <w:r w:rsidRPr="00891819">
              <w:rPr>
                <w:szCs w:val="28"/>
              </w:rPr>
              <w:fldChar w:fldCharType="separate"/>
            </w:r>
            <w:r w:rsidR="003D2B69" w:rsidRPr="00891819">
              <w:rPr>
                <w:rFonts w:hint="eastAsia"/>
                <w:szCs w:val="28"/>
              </w:rPr>
              <w:t>吴文峰等</w:t>
            </w:r>
            <w:r w:rsidR="003D2B69" w:rsidRPr="00891819">
              <w:rPr>
                <w:rFonts w:hint="eastAsia"/>
                <w:szCs w:val="28"/>
              </w:rPr>
              <w:t>(</w:t>
            </w:r>
            <w:r w:rsidR="003D2B69" w:rsidRPr="00545B57">
              <w:rPr>
                <w:rStyle w:val="innerzoteroCitation"/>
                <w:rFonts w:hint="eastAsia"/>
              </w:rPr>
              <w:t>2010</w:t>
            </w:r>
            <w:r w:rsidR="003D2B69" w:rsidRPr="00891819">
              <w:rPr>
                <w:rFonts w:hint="eastAsia"/>
                <w:szCs w:val="28"/>
              </w:rPr>
              <w:t>)</w:t>
            </w:r>
            <w:r w:rsidRPr="00891819">
              <w:rPr>
                <w:szCs w:val="28"/>
              </w:rPr>
              <w:fldChar w:fldCharType="end"/>
            </w:r>
            <w:r w:rsidRPr="00891819">
              <w:rPr>
                <w:rFonts w:hint="eastAsia"/>
                <w:szCs w:val="28"/>
              </w:rPr>
              <w:t>未提供题目。</w:t>
            </w:r>
          </w:p>
          <w:p w14:paraId="7FA93F51" w14:textId="4DDE4E0C" w:rsidR="006D4E79" w:rsidRPr="00891819" w:rsidRDefault="00895A34" w:rsidP="00E124AE">
            <w:pPr>
              <w:spacing w:line="300" w:lineRule="exact"/>
              <w:jc w:val="center"/>
              <w:rPr>
                <w:szCs w:val="28"/>
              </w:rPr>
            </w:pPr>
            <w:r w:rsidRPr="00891819">
              <w:rPr>
                <w:szCs w:val="28"/>
              </w:rPr>
              <w:fldChar w:fldCharType="begin"/>
            </w:r>
            <w:r w:rsidR="003D2B69" w:rsidRPr="00891819">
              <w:rPr>
                <w:szCs w:val="28"/>
              </w:rPr>
              <w:instrText xml:space="preserve"> ADDIN ZOTERO_ITEM CSL_CITATION {"citationID":"XFfGXq4Y","properties":{"custom":"Kovacs (1992)","formattedCitation":"Kovacs (1992)","plainCitation":"Kovacs (1992)","noteIndex":0},"citationItems":[{"id":567,"uris":["http://zotero.org/users/local/eoP0LvSC/items/HINVMX8R"],"itemData":{"id":567,"type":"article-journal","container-title":"Toronto Ontario","language":"en","title":"Children’s depression inventory","author":[{"family":"Kovacs","given":"Maria"}],"issued":{"date-parts":[["1992"]]}}}],"schema":"https://github.com/citation-style-language/schema/raw/master/csl-citation.json"} </w:instrText>
            </w:r>
            <w:r w:rsidRPr="00891819">
              <w:rPr>
                <w:szCs w:val="28"/>
              </w:rPr>
              <w:fldChar w:fldCharType="separate"/>
            </w:r>
            <w:r w:rsidR="003D2B69" w:rsidRPr="00891819">
              <w:rPr>
                <w:szCs w:val="28"/>
              </w:rPr>
              <w:t>Kovacs (</w:t>
            </w:r>
            <w:r w:rsidR="003D2B69" w:rsidRPr="00545B57">
              <w:rPr>
                <w:rStyle w:val="innerzoteroCitation"/>
              </w:rPr>
              <w:t>1992</w:t>
            </w:r>
            <w:r w:rsidR="003D2B69" w:rsidRPr="00891819">
              <w:rPr>
                <w:szCs w:val="28"/>
              </w:rPr>
              <w:t>)</w:t>
            </w:r>
            <w:r w:rsidRPr="00891819">
              <w:rPr>
                <w:szCs w:val="28"/>
              </w:rPr>
              <w:fldChar w:fldCharType="end"/>
            </w:r>
            <w:r w:rsidRPr="00891819">
              <w:rPr>
                <w:szCs w:val="28"/>
              </w:rPr>
              <w:t xml:space="preserve">, </w:t>
            </w:r>
            <w:r w:rsidRPr="00891819">
              <w:rPr>
                <w:szCs w:val="28"/>
              </w:rPr>
              <w:fldChar w:fldCharType="begin"/>
            </w:r>
            <w:r w:rsidR="003D2B69" w:rsidRPr="00891819">
              <w:rPr>
                <w:szCs w:val="28"/>
              </w:rPr>
              <w:instrText xml:space="preserve"> ADDIN ZOTERO_ITEM CSL_CITATION {"citationID":"snjuZ6Jc","properties":{"custom":"Kovacs (1985)","formattedCitation":"Kovacs (1985)","plainCitation":"Kovacs (1985)","noteIndex":0},"citationItems":[{"id":580,"uris":["http://zotero.org/users/local/eoP0LvSC/items/LU42JTZX"],"itemData":{"id":580,"type":"article-journal","container-title":"Psychopharmacol Bull","issue":"21","page":"995-998","title":"The Children's Depression Inventory (CDI)","author":[{"family":"Kovacs","given":"M"}],"issued":{"date-parts":[["1985"]]}}}],"schema":"https://github.com/citation-style-language/schema/raw/master/csl-citation.json"} </w:instrText>
            </w:r>
            <w:r w:rsidRPr="00891819">
              <w:rPr>
                <w:szCs w:val="28"/>
              </w:rPr>
              <w:fldChar w:fldCharType="separate"/>
            </w:r>
            <w:r w:rsidR="003D2B69" w:rsidRPr="00891819">
              <w:rPr>
                <w:szCs w:val="28"/>
              </w:rPr>
              <w:t>Kovacs (</w:t>
            </w:r>
            <w:r w:rsidR="003D2B69" w:rsidRPr="00545B57">
              <w:rPr>
                <w:rStyle w:val="innerzoteroCitation"/>
              </w:rPr>
              <w:t>1985</w:t>
            </w:r>
            <w:r w:rsidR="003D2B69" w:rsidRPr="00891819">
              <w:rPr>
                <w:szCs w:val="28"/>
              </w:rPr>
              <w:t>)</w:t>
            </w:r>
            <w:r w:rsidRPr="00891819">
              <w:rPr>
                <w:szCs w:val="28"/>
              </w:rPr>
              <w:fldChar w:fldCharType="end"/>
            </w:r>
            <w:r w:rsidRPr="00891819">
              <w:rPr>
                <w:rFonts w:hint="eastAsia"/>
                <w:szCs w:val="28"/>
              </w:rPr>
              <w:t>未获得。</w:t>
            </w:r>
          </w:p>
          <w:p w14:paraId="24023F9A" w14:textId="2A255757" w:rsidR="00895A34" w:rsidRPr="00891819" w:rsidRDefault="00895A34" w:rsidP="00E124AE">
            <w:pPr>
              <w:spacing w:line="300" w:lineRule="exact"/>
              <w:jc w:val="center"/>
              <w:rPr>
                <w:szCs w:val="28"/>
              </w:rPr>
            </w:pPr>
            <w:r w:rsidRPr="00891819">
              <w:rPr>
                <w:szCs w:val="28"/>
              </w:rPr>
              <w:fldChar w:fldCharType="begin"/>
            </w:r>
            <w:r w:rsidR="003D2B69" w:rsidRPr="00891819">
              <w:rPr>
                <w:rFonts w:hint="eastAsia"/>
                <w:szCs w:val="28"/>
              </w:rPr>
              <w:instrText xml:space="preserve"> ADDIN ZOTERO_ITEM CSL_CITATION {"citationID":"81cgDRg7","properties":{"custom":"</w:instrText>
            </w:r>
            <w:r w:rsidR="003D2B69" w:rsidRPr="00891819">
              <w:rPr>
                <w:rFonts w:hint="eastAsia"/>
                <w:szCs w:val="28"/>
              </w:rPr>
              <w:instrText>俞大维等</w:instrText>
            </w:r>
            <w:r w:rsidR="003D2B69" w:rsidRPr="00891819">
              <w:rPr>
                <w:rFonts w:hint="eastAsia"/>
                <w:szCs w:val="28"/>
              </w:rPr>
              <w:instrText>(2000)","unsorted":true,"formattedCitation":"</w:instrText>
            </w:r>
            <w:r w:rsidR="003D2B69" w:rsidRPr="00891819">
              <w:rPr>
                <w:rFonts w:hint="eastAsia"/>
                <w:szCs w:val="28"/>
              </w:rPr>
              <w:instrText>俞大维等</w:instrText>
            </w:r>
            <w:r w:rsidR="003D2B69" w:rsidRPr="00891819">
              <w:rPr>
                <w:rFonts w:hint="eastAsia"/>
                <w:szCs w:val="28"/>
              </w:rPr>
              <w:instrText>(2000)","plainCitation":"</w:instrText>
            </w:r>
            <w:r w:rsidR="003D2B69" w:rsidRPr="00891819">
              <w:rPr>
                <w:rFonts w:hint="eastAsia"/>
                <w:szCs w:val="28"/>
              </w:rPr>
              <w:instrText>俞大维等</w:instrText>
            </w:r>
            <w:r w:rsidR="003D2B69" w:rsidRPr="00891819">
              <w:rPr>
                <w:rFonts w:hint="eastAsia"/>
                <w:szCs w:val="28"/>
              </w:rPr>
              <w:instrText>(2000)","noteIndex":0},"citationItems":[{"id":575,"uris":["http://zotero.org/users/local/eoP0LvSC/items/BII68H5V"],"itemData":{"id":575,"type":"article-journal","container-title":"</w:instrText>
            </w:r>
            <w:r w:rsidR="003D2B69" w:rsidRPr="00891819">
              <w:rPr>
                <w:rFonts w:hint="eastAsia"/>
                <w:szCs w:val="28"/>
              </w:rPr>
              <w:instrText>中国心理卫生杂志</w:instrText>
            </w:r>
            <w:r w:rsidR="003D2B69" w:rsidRPr="00891819">
              <w:rPr>
                <w:rFonts w:hint="eastAsia"/>
                <w:szCs w:val="28"/>
              </w:rPr>
              <w:instrText>","issue":"4","language":"en","page":"225-227","title":"</w:instrText>
            </w:r>
            <w:r w:rsidR="003D2B69" w:rsidRPr="00891819">
              <w:rPr>
                <w:rFonts w:hint="eastAsia"/>
                <w:szCs w:val="28"/>
              </w:rPr>
              <w:instrText>儿童抑郁量表</w:instrText>
            </w:r>
            <w:r w:rsidR="003D2B69" w:rsidRPr="00891819">
              <w:rPr>
                <w:rFonts w:hint="eastAsia"/>
                <w:szCs w:val="28"/>
              </w:rPr>
              <w:instrText>(CDI)</w:instrText>
            </w:r>
            <w:r w:rsidR="003D2B69" w:rsidRPr="00891819">
              <w:rPr>
                <w:rFonts w:hint="eastAsia"/>
                <w:szCs w:val="28"/>
              </w:rPr>
              <w:instrText>在中国儿童中的初步运用</w:instrText>
            </w:r>
            <w:r w:rsidR="003D2B69" w:rsidRPr="00891819">
              <w:rPr>
                <w:rFonts w:hint="eastAsia"/>
                <w:szCs w:val="28"/>
              </w:rPr>
              <w:instrText>","volume":"14","author":[{"literal":"</w:instrText>
            </w:r>
            <w:r w:rsidR="003D2B69" w:rsidRPr="00891819">
              <w:rPr>
                <w:rFonts w:hint="eastAsia"/>
                <w:szCs w:val="28"/>
              </w:rPr>
              <w:instrText>俞大维</w:instrText>
            </w:r>
            <w:r w:rsidR="003D2B69" w:rsidRPr="00891819">
              <w:rPr>
                <w:rFonts w:hint="eastAsia"/>
                <w:szCs w:val="28"/>
              </w:rPr>
              <w:instrText>"},{"literal":"</w:instrText>
            </w:r>
            <w:r w:rsidR="003D2B69" w:rsidRPr="00891819">
              <w:rPr>
                <w:rFonts w:hint="eastAsia"/>
                <w:szCs w:val="28"/>
              </w:rPr>
              <w:instrText>李旭</w:instrText>
            </w:r>
            <w:r w:rsidR="003D2B69" w:rsidRPr="00891819">
              <w:rPr>
                <w:rFonts w:hint="eastAsia"/>
                <w:szCs w:val="28"/>
              </w:rPr>
              <w:instrText>"}],"issued":{"date-par</w:instrText>
            </w:r>
            <w:r w:rsidR="003D2B69" w:rsidRPr="00891819">
              <w:rPr>
                <w:szCs w:val="28"/>
              </w:rPr>
              <w:instrText xml:space="preserve">ts":[["2000"]]}}}],"schema":"https://github.com/citation-style-language/schema/raw/master/csl-citation.json"} </w:instrText>
            </w:r>
            <w:r w:rsidRPr="00891819">
              <w:rPr>
                <w:szCs w:val="28"/>
              </w:rPr>
              <w:fldChar w:fldCharType="separate"/>
            </w:r>
            <w:r w:rsidR="003D2B69" w:rsidRPr="00891819">
              <w:rPr>
                <w:rFonts w:hint="eastAsia"/>
                <w:szCs w:val="28"/>
              </w:rPr>
              <w:t>俞大维等</w:t>
            </w:r>
            <w:r w:rsidR="003D2B69" w:rsidRPr="00891819">
              <w:rPr>
                <w:rFonts w:hint="eastAsia"/>
                <w:szCs w:val="28"/>
              </w:rPr>
              <w:t>(</w:t>
            </w:r>
            <w:r w:rsidR="003D2B69" w:rsidRPr="00545B57">
              <w:rPr>
                <w:rStyle w:val="innerzoteroCitation"/>
                <w:rFonts w:hint="eastAsia"/>
              </w:rPr>
              <w:t>2000</w:t>
            </w:r>
            <w:r w:rsidR="003D2B69" w:rsidRPr="00891819">
              <w:rPr>
                <w:rFonts w:hint="eastAsia"/>
                <w:szCs w:val="28"/>
              </w:rPr>
              <w:t>)</w:t>
            </w:r>
            <w:r w:rsidRPr="00891819">
              <w:rPr>
                <w:szCs w:val="28"/>
              </w:rPr>
              <w:fldChar w:fldCharType="end"/>
            </w:r>
            <w:r w:rsidRPr="00891819">
              <w:rPr>
                <w:rFonts w:hint="eastAsia"/>
                <w:szCs w:val="28"/>
              </w:rPr>
              <w:t xml:space="preserve"> </w:t>
            </w:r>
            <w:r w:rsidRPr="00891819">
              <w:rPr>
                <w:rFonts w:hint="eastAsia"/>
                <w:szCs w:val="28"/>
              </w:rPr>
              <w:t>提供的是症状名，可以用于内容分析，但是无法用于实际测量。</w:t>
            </w:r>
          </w:p>
        </w:tc>
      </w:tr>
      <w:tr w:rsidR="00895A34" w:rsidRPr="00891819" w14:paraId="03F0A214" w14:textId="77777777" w:rsidTr="00E124AE">
        <w:trPr>
          <w:jc w:val="center"/>
        </w:trPr>
        <w:tc>
          <w:tcPr>
            <w:tcW w:w="4253" w:type="dxa"/>
            <w:tcBorders>
              <w:top w:val="nil"/>
              <w:left w:val="nil"/>
              <w:bottom w:val="nil"/>
              <w:right w:val="nil"/>
            </w:tcBorders>
            <w:vAlign w:val="center"/>
          </w:tcPr>
          <w:p w14:paraId="4FDCB5DB" w14:textId="77777777" w:rsidR="00895A34" w:rsidRPr="00891819" w:rsidRDefault="00895A34" w:rsidP="00895A34">
            <w:pPr>
              <w:spacing w:line="300" w:lineRule="exact"/>
              <w:jc w:val="center"/>
              <w:rPr>
                <w:color w:val="000000"/>
                <w:szCs w:val="28"/>
              </w:rPr>
            </w:pPr>
            <w:r w:rsidRPr="00891819">
              <w:rPr>
                <w:color w:val="000000"/>
                <w:szCs w:val="28"/>
              </w:rPr>
              <w:t xml:space="preserve">Depression Self-rating Scale for </w:t>
            </w:r>
            <w:r w:rsidRPr="00891819">
              <w:rPr>
                <w:color w:val="000000"/>
                <w:szCs w:val="28"/>
              </w:rPr>
              <w:lastRenderedPageBreak/>
              <w:t>Children (DSRSC)</w:t>
            </w:r>
          </w:p>
          <w:p w14:paraId="3DFE688B" w14:textId="2AA36681" w:rsidR="00895A34" w:rsidRPr="007560EC" w:rsidRDefault="007560EC" w:rsidP="00E124AE">
            <w:pPr>
              <w:spacing w:line="300" w:lineRule="exact"/>
              <w:jc w:val="center"/>
              <w:rPr>
                <w:color w:val="000000"/>
                <w:szCs w:val="28"/>
              </w:rPr>
            </w:pPr>
            <w:r w:rsidRPr="007560EC">
              <w:rPr>
                <w:color w:val="000000"/>
                <w:szCs w:val="28"/>
              </w:rPr>
              <w:t>1981</w:t>
            </w:r>
            <w:r w:rsidR="005A6140">
              <w:rPr>
                <w:rFonts w:hint="eastAsia"/>
                <w:color w:val="0D0D0D" w:themeColor="text1" w:themeTint="F2"/>
                <w:szCs w:val="28"/>
              </w:rPr>
              <w:t>年</w:t>
            </w:r>
            <w:r w:rsidRPr="007560EC">
              <w:rPr>
                <w:color w:val="000000"/>
                <w:szCs w:val="28"/>
              </w:rPr>
              <w:t>编制</w:t>
            </w:r>
            <w:r w:rsidRPr="007560EC">
              <w:rPr>
                <w:color w:val="000000"/>
                <w:szCs w:val="28"/>
              </w:rPr>
              <w:t xml:space="preserve"> 2003</w:t>
            </w:r>
            <w:r w:rsidR="005A6140">
              <w:rPr>
                <w:rFonts w:hint="eastAsia"/>
                <w:color w:val="0D0D0D" w:themeColor="text1" w:themeTint="F2"/>
                <w:szCs w:val="28"/>
              </w:rPr>
              <w:t>年</w:t>
            </w:r>
            <w:r w:rsidRPr="007560EC">
              <w:rPr>
                <w:color w:val="000000"/>
                <w:szCs w:val="28"/>
              </w:rPr>
              <w:t>修订</w:t>
            </w:r>
          </w:p>
          <w:p w14:paraId="5A66EA19" w14:textId="0D0ADA6B" w:rsidR="007560EC" w:rsidRPr="00891819" w:rsidRDefault="007560EC" w:rsidP="00E124AE">
            <w:pPr>
              <w:spacing w:line="300" w:lineRule="exact"/>
              <w:jc w:val="center"/>
              <w:rPr>
                <w:rFonts w:ascii="Tahoma" w:hAnsi="Tahoma" w:cs="Tahoma"/>
                <w:color w:val="000000"/>
                <w:szCs w:val="28"/>
              </w:rPr>
            </w:pPr>
            <w:r>
              <w:rPr>
                <w:rFonts w:ascii="Tahoma" w:hAnsi="Tahoma" w:cs="Tahoma" w:hint="eastAsia"/>
                <w:color w:val="000000"/>
                <w:szCs w:val="28"/>
              </w:rPr>
              <w:t>测量儿童</w:t>
            </w:r>
          </w:p>
        </w:tc>
        <w:tc>
          <w:tcPr>
            <w:tcW w:w="2694" w:type="dxa"/>
            <w:tcBorders>
              <w:top w:val="nil"/>
              <w:left w:val="nil"/>
              <w:bottom w:val="nil"/>
              <w:right w:val="nil"/>
            </w:tcBorders>
            <w:vAlign w:val="center"/>
          </w:tcPr>
          <w:p w14:paraId="392FA0FE" w14:textId="530E24F9" w:rsidR="00895A34" w:rsidRPr="00891819" w:rsidRDefault="0056560D" w:rsidP="00E124AE">
            <w:pPr>
              <w:spacing w:line="300" w:lineRule="exact"/>
              <w:jc w:val="center"/>
              <w:rPr>
                <w:szCs w:val="28"/>
              </w:rPr>
            </w:pPr>
            <w:r w:rsidRPr="00891819">
              <w:rPr>
                <w:color w:val="FF0000"/>
                <w:szCs w:val="28"/>
              </w:rPr>
              <w:lastRenderedPageBreak/>
              <w:fldChar w:fldCharType="begin"/>
            </w:r>
            <w:r w:rsidRPr="00891819">
              <w:rPr>
                <w:rFonts w:hint="eastAsia"/>
                <w:color w:val="FF0000"/>
                <w:szCs w:val="28"/>
              </w:rPr>
              <w:instrText xml:space="preserve"> ADDIN ZOTERO_ITEM CSL_CITATION {"citationID":"9BUVD9Wz","properties":{"custom":"</w:instrText>
            </w:r>
            <w:r w:rsidRPr="00891819">
              <w:rPr>
                <w:rFonts w:hint="eastAsia"/>
                <w:color w:val="FF0000"/>
                <w:szCs w:val="28"/>
              </w:rPr>
              <w:instrText>苏林雁等</w:instrText>
            </w:r>
            <w:r w:rsidRPr="00891819">
              <w:rPr>
                <w:rFonts w:hint="eastAsia"/>
                <w:color w:val="FF0000"/>
                <w:szCs w:val="28"/>
              </w:rPr>
              <w:instrText>(2003)","formattedCitation":"</w:instrText>
            </w:r>
            <w:r w:rsidRPr="00891819">
              <w:rPr>
                <w:rFonts w:hint="eastAsia"/>
                <w:color w:val="FF0000"/>
                <w:szCs w:val="28"/>
              </w:rPr>
              <w:instrText>苏林雁等</w:instrText>
            </w:r>
            <w:r w:rsidRPr="00891819">
              <w:rPr>
                <w:rFonts w:hint="eastAsia"/>
                <w:color w:val="FF0000"/>
                <w:szCs w:val="28"/>
              </w:rPr>
              <w:instrText>(2003)","plainCitation":"</w:instrText>
            </w:r>
            <w:r w:rsidRPr="00891819">
              <w:rPr>
                <w:rFonts w:hint="eastAsia"/>
                <w:color w:val="FF0000"/>
                <w:szCs w:val="28"/>
              </w:rPr>
              <w:instrText>苏林雁等</w:instrText>
            </w:r>
            <w:r w:rsidRPr="00891819">
              <w:rPr>
                <w:rFonts w:hint="eastAsia"/>
                <w:color w:val="FF0000"/>
                <w:szCs w:val="28"/>
              </w:rPr>
              <w:instrText>(2003)","noteIndex":0},"citationItems":[{"id":586,"uris":["http://zotero.org/users/local/eoP0LvSC/items/CMNVZY95"],"itemData":{"id":586,"type":"article-journal","container-title":"</w:instrText>
            </w:r>
            <w:r w:rsidRPr="00891819">
              <w:rPr>
                <w:rFonts w:hint="eastAsia"/>
                <w:color w:val="FF0000"/>
                <w:szCs w:val="28"/>
              </w:rPr>
              <w:instrText>中国心理卫生杂志</w:instrText>
            </w:r>
            <w:r w:rsidRPr="00891819">
              <w:rPr>
                <w:rFonts w:hint="eastAsia"/>
                <w:color w:val="FF0000"/>
                <w:szCs w:val="28"/>
              </w:rPr>
              <w:instrText>","issue":"8","language":"zh","page":"547-549","title":"</w:instrText>
            </w:r>
            <w:r w:rsidRPr="00891819">
              <w:rPr>
                <w:rFonts w:hint="eastAsia"/>
                <w:color w:val="FF0000"/>
                <w:szCs w:val="28"/>
              </w:rPr>
              <w:instrText>儿童抑郁障碍自评量表的中国城市常模</w:instrText>
            </w:r>
            <w:r w:rsidRPr="00891819">
              <w:rPr>
                <w:rFonts w:hint="eastAsia"/>
                <w:color w:val="FF0000"/>
                <w:szCs w:val="28"/>
              </w:rPr>
              <w:instrText>","volume":"17","author":[{"literal":"</w:instrText>
            </w:r>
            <w:r w:rsidRPr="00891819">
              <w:rPr>
                <w:rFonts w:hint="eastAsia"/>
                <w:color w:val="FF0000"/>
                <w:szCs w:val="28"/>
              </w:rPr>
              <w:instrText>苏林雁</w:instrText>
            </w:r>
            <w:r w:rsidRPr="00891819">
              <w:rPr>
                <w:rFonts w:hint="eastAsia"/>
                <w:color w:val="FF0000"/>
                <w:szCs w:val="28"/>
              </w:rPr>
              <w:instrText>"},{"literal":"</w:instrText>
            </w:r>
            <w:r w:rsidRPr="00891819">
              <w:rPr>
                <w:rFonts w:hint="eastAsia"/>
                <w:color w:val="FF0000"/>
                <w:szCs w:val="28"/>
              </w:rPr>
              <w:instrText>王凯</w:instrText>
            </w:r>
            <w:r w:rsidRPr="00891819">
              <w:rPr>
                <w:rFonts w:hint="eastAsia"/>
                <w:color w:val="FF0000"/>
                <w:szCs w:val="28"/>
              </w:rPr>
              <w:instrText>"},{"literal":"</w:instrText>
            </w:r>
            <w:r w:rsidRPr="00891819">
              <w:rPr>
                <w:rFonts w:hint="eastAsia"/>
                <w:color w:val="FF0000"/>
                <w:szCs w:val="28"/>
              </w:rPr>
              <w:instrText>朱焱</w:instrText>
            </w:r>
            <w:r w:rsidRPr="00891819">
              <w:rPr>
                <w:rFonts w:hint="eastAsia"/>
                <w:color w:val="FF0000"/>
                <w:szCs w:val="28"/>
              </w:rPr>
              <w:instrText>"},{"literal":"</w:instrText>
            </w:r>
            <w:r w:rsidRPr="00891819">
              <w:rPr>
                <w:rFonts w:hint="eastAsia"/>
                <w:color w:val="FF0000"/>
                <w:szCs w:val="28"/>
              </w:rPr>
              <w:instrText>罗学荣</w:instrText>
            </w:r>
            <w:r w:rsidRPr="00891819">
              <w:rPr>
                <w:rFonts w:hint="eastAsia"/>
                <w:color w:val="FF0000"/>
                <w:szCs w:val="28"/>
              </w:rPr>
              <w:instrText>"},{"literal":"</w:instrText>
            </w:r>
            <w:r w:rsidRPr="00891819">
              <w:rPr>
                <w:rFonts w:hint="eastAsia"/>
                <w:color w:val="FF0000"/>
                <w:szCs w:val="28"/>
              </w:rPr>
              <w:instrText>杨志伟</w:instrText>
            </w:r>
            <w:r w:rsidRPr="00891819">
              <w:rPr>
                <w:rFonts w:hint="eastAsia"/>
                <w:color w:val="FF0000"/>
                <w:szCs w:val="28"/>
              </w:rPr>
              <w:instrText xml:space="preserve">"}],"issued":{"date-parts":[["2003"]]}}}],"schema":"https://github.com/citation-style-language/schema/raw/master/csl-citation.json"} </w:instrText>
            </w:r>
            <w:r w:rsidRPr="00891819">
              <w:rPr>
                <w:color w:val="FF0000"/>
                <w:szCs w:val="28"/>
              </w:rPr>
              <w:fldChar w:fldCharType="separate"/>
            </w:r>
            <w:r w:rsidRPr="00891819">
              <w:rPr>
                <w:rFonts w:hint="eastAsia"/>
                <w:szCs w:val="28"/>
              </w:rPr>
              <w:t>苏林雁等</w:t>
            </w:r>
            <w:r w:rsidRPr="00891819">
              <w:rPr>
                <w:rFonts w:hint="eastAsia"/>
                <w:szCs w:val="28"/>
              </w:rPr>
              <w:t>(</w:t>
            </w:r>
            <w:r w:rsidRPr="00545B57">
              <w:rPr>
                <w:rStyle w:val="innerzoteroCitation"/>
                <w:rFonts w:hint="eastAsia"/>
              </w:rPr>
              <w:t>2003</w:t>
            </w:r>
            <w:r w:rsidRPr="00891819">
              <w:rPr>
                <w:rFonts w:hint="eastAsia"/>
                <w:szCs w:val="28"/>
              </w:rPr>
              <w:t>)</w:t>
            </w:r>
            <w:r w:rsidRPr="00891819">
              <w:rPr>
                <w:color w:val="FF0000"/>
                <w:szCs w:val="28"/>
              </w:rPr>
              <w:fldChar w:fldCharType="end"/>
            </w:r>
            <w:r w:rsidRPr="00891819">
              <w:rPr>
                <w:szCs w:val="28"/>
              </w:rPr>
              <w:t>11</w:t>
            </w:r>
            <w:r w:rsidRPr="00891819">
              <w:rPr>
                <w:rFonts w:hint="eastAsia"/>
                <w:szCs w:val="28"/>
              </w:rPr>
              <w:lastRenderedPageBreak/>
              <w:t>篇</w:t>
            </w:r>
            <w:r w:rsidRPr="00891819">
              <w:rPr>
                <w:szCs w:val="28"/>
              </w:rPr>
              <w:t>,</w:t>
            </w:r>
            <w:r w:rsidR="003D2B69" w:rsidRPr="00891819">
              <w:rPr>
                <w:color w:val="FF0000"/>
                <w:szCs w:val="28"/>
              </w:rPr>
              <w:fldChar w:fldCharType="begin"/>
            </w:r>
            <w:r w:rsidR="003D2B69" w:rsidRPr="00891819">
              <w:rPr>
                <w:rFonts w:hint="eastAsia"/>
                <w:color w:val="FF0000"/>
                <w:szCs w:val="28"/>
              </w:rPr>
              <w:instrText xml:space="preserve"> ADDIN ZOTERO_ITEM CSL_CITATION {"citationID":"HSIGqnAA","properties":{"custom":"</w:instrText>
            </w:r>
            <w:r w:rsidR="003D2B69" w:rsidRPr="00891819">
              <w:rPr>
                <w:rFonts w:hint="eastAsia"/>
                <w:color w:val="FF0000"/>
                <w:szCs w:val="28"/>
              </w:rPr>
              <w:instrText>王凯等</w:instrText>
            </w:r>
            <w:r w:rsidR="003D2B69" w:rsidRPr="00891819">
              <w:rPr>
                <w:rFonts w:hint="eastAsia"/>
                <w:color w:val="FF0000"/>
                <w:szCs w:val="28"/>
              </w:rPr>
              <w:instrText>(2002)","formattedCitation":"</w:instrText>
            </w:r>
            <w:r w:rsidR="003D2B69" w:rsidRPr="00891819">
              <w:rPr>
                <w:rFonts w:hint="eastAsia"/>
                <w:color w:val="FF0000"/>
                <w:szCs w:val="28"/>
              </w:rPr>
              <w:instrText>王凯等</w:instrText>
            </w:r>
            <w:r w:rsidR="003D2B69" w:rsidRPr="00891819">
              <w:rPr>
                <w:rFonts w:hint="eastAsia"/>
                <w:color w:val="FF0000"/>
                <w:szCs w:val="28"/>
              </w:rPr>
              <w:instrText>(2002)","plainCitation":"</w:instrText>
            </w:r>
            <w:r w:rsidR="003D2B69" w:rsidRPr="00891819">
              <w:rPr>
                <w:rFonts w:hint="eastAsia"/>
                <w:color w:val="FF0000"/>
                <w:szCs w:val="28"/>
              </w:rPr>
              <w:instrText>王凯等</w:instrText>
            </w:r>
            <w:r w:rsidR="003D2B69" w:rsidRPr="00891819">
              <w:rPr>
                <w:rFonts w:hint="eastAsia"/>
                <w:color w:val="FF0000"/>
                <w:szCs w:val="28"/>
              </w:rPr>
              <w:instrText>(2002)","noteIndex":0},"citationItems":[{"id":583,"uris":["http://zotero.org/users/local/eoP0LvSC/items/FP4P7AAA"],"itemData":{"id":583,"type":"article-journal","abstract":"</w:instrText>
            </w:r>
            <w:r w:rsidR="003D2B69" w:rsidRPr="00891819">
              <w:rPr>
                <w:rFonts w:hint="eastAsia"/>
                <w:color w:val="FF0000"/>
                <w:szCs w:val="28"/>
              </w:rPr>
              <w:instrText>目的</w:instrText>
            </w:r>
            <w:r w:rsidR="003D2B69" w:rsidRPr="00891819">
              <w:rPr>
                <w:rFonts w:hint="eastAsia"/>
                <w:color w:val="FF0000"/>
                <w:szCs w:val="28"/>
              </w:rPr>
              <w:instrText xml:space="preserve"> :</w:instrText>
            </w:r>
            <w:r w:rsidR="003D2B69" w:rsidRPr="00891819">
              <w:rPr>
                <w:rFonts w:hint="eastAsia"/>
                <w:color w:val="FF0000"/>
                <w:szCs w:val="28"/>
              </w:rPr>
              <w:instrText>建立儿童焦虑性情绪障碍筛查表的中国城市常模并检验其信度和效度。方法</w:instrText>
            </w:r>
            <w:r w:rsidR="003D2B69" w:rsidRPr="00891819">
              <w:rPr>
                <w:rFonts w:hint="eastAsia"/>
                <w:color w:val="FF0000"/>
                <w:szCs w:val="28"/>
              </w:rPr>
              <w:instrText xml:space="preserve"> :</w:instrText>
            </w:r>
            <w:r w:rsidR="003D2B69" w:rsidRPr="00891819">
              <w:rPr>
                <w:rFonts w:hint="eastAsia"/>
                <w:color w:val="FF0000"/>
                <w:szCs w:val="28"/>
              </w:rPr>
              <w:instrText>在全国</w:instrText>
            </w:r>
            <w:r w:rsidR="003D2B69" w:rsidRPr="00891819">
              <w:rPr>
                <w:rFonts w:hint="eastAsia"/>
                <w:color w:val="FF0000"/>
                <w:szCs w:val="28"/>
              </w:rPr>
              <w:instrText xml:space="preserve"> 14</w:instrText>
            </w:r>
            <w:r w:rsidR="003D2B69" w:rsidRPr="00891819">
              <w:rPr>
                <w:rFonts w:hint="eastAsia"/>
                <w:color w:val="FF0000"/>
                <w:szCs w:val="28"/>
              </w:rPr>
              <w:instrText>个城市采样</w:instrText>
            </w:r>
            <w:r w:rsidR="003D2B69" w:rsidRPr="00891819">
              <w:rPr>
                <w:rFonts w:hint="eastAsia"/>
                <w:color w:val="FF0000"/>
                <w:szCs w:val="28"/>
              </w:rPr>
              <w:instrText xml:space="preserve"> 2 0 19</w:instrText>
            </w:r>
            <w:r w:rsidR="003D2B69" w:rsidRPr="00891819">
              <w:rPr>
                <w:rFonts w:hint="eastAsia"/>
                <w:color w:val="FF0000"/>
                <w:szCs w:val="28"/>
              </w:rPr>
              <w:instrText>例</w:instrText>
            </w:r>
            <w:r w:rsidR="003D2B69" w:rsidRPr="00891819">
              <w:rPr>
                <w:rFonts w:hint="eastAsia"/>
                <w:color w:val="FF0000"/>
                <w:szCs w:val="28"/>
              </w:rPr>
              <w:instrText xml:space="preserve"> (</w:instrText>
            </w:r>
            <w:r w:rsidR="003D2B69" w:rsidRPr="00891819">
              <w:rPr>
                <w:rFonts w:hint="eastAsia"/>
                <w:color w:val="FF0000"/>
                <w:szCs w:val="28"/>
              </w:rPr>
              <w:instrText>男</w:instrText>
            </w:r>
            <w:r w:rsidR="003D2B69" w:rsidRPr="00891819">
              <w:rPr>
                <w:rFonts w:hint="eastAsia"/>
                <w:color w:val="FF0000"/>
                <w:szCs w:val="28"/>
              </w:rPr>
              <w:instrText xml:space="preserve"> 10 12</w:instrText>
            </w:r>
            <w:r w:rsidR="003D2B69" w:rsidRPr="00891819">
              <w:rPr>
                <w:rFonts w:hint="eastAsia"/>
                <w:color w:val="FF0000"/>
                <w:szCs w:val="28"/>
              </w:rPr>
              <w:instrText>例</w:instrText>
            </w:r>
            <w:r w:rsidR="003D2B69" w:rsidRPr="00891819">
              <w:rPr>
                <w:rFonts w:hint="eastAsia"/>
                <w:color w:val="FF0000"/>
                <w:szCs w:val="28"/>
              </w:rPr>
              <w:instrText xml:space="preserve"> ,</w:instrText>
            </w:r>
            <w:r w:rsidR="003D2B69" w:rsidRPr="00891819">
              <w:rPr>
                <w:rFonts w:hint="eastAsia"/>
                <w:color w:val="FF0000"/>
                <w:szCs w:val="28"/>
              </w:rPr>
              <w:instrText>女</w:instrText>
            </w:r>
            <w:r w:rsidR="003D2B69" w:rsidRPr="00891819">
              <w:rPr>
                <w:rFonts w:hint="eastAsia"/>
                <w:color w:val="FF0000"/>
                <w:szCs w:val="28"/>
              </w:rPr>
              <w:instrText xml:space="preserve"> 10 0 7</w:instrText>
            </w:r>
            <w:r w:rsidR="003D2B69" w:rsidRPr="00891819">
              <w:rPr>
                <w:rFonts w:hint="eastAsia"/>
                <w:color w:val="FF0000"/>
                <w:szCs w:val="28"/>
              </w:rPr>
              <w:instrText>例</w:instrText>
            </w:r>
            <w:r w:rsidR="003D2B69" w:rsidRPr="00891819">
              <w:rPr>
                <w:rFonts w:hint="eastAsia"/>
                <w:color w:val="FF0000"/>
                <w:szCs w:val="28"/>
              </w:rPr>
              <w:instrText xml:space="preserve"> ) ,</w:instrText>
            </w:r>
            <w:r w:rsidR="003D2B69" w:rsidRPr="00891819">
              <w:rPr>
                <w:rFonts w:hint="eastAsia"/>
                <w:color w:val="FF0000"/>
                <w:szCs w:val="28"/>
              </w:rPr>
              <w:instrText>平均年龄</w:instrText>
            </w:r>
            <w:r w:rsidR="003D2B69" w:rsidRPr="00891819">
              <w:rPr>
                <w:rFonts w:hint="eastAsia"/>
                <w:color w:val="FF0000"/>
                <w:szCs w:val="28"/>
              </w:rPr>
              <w:instrText xml:space="preserve"> 11.2 9</w:instrText>
            </w:r>
            <w:r w:rsidR="003D2B69" w:rsidRPr="00891819">
              <w:rPr>
                <w:rFonts w:hint="eastAsia"/>
                <w:color w:val="FF0000"/>
                <w:szCs w:val="28"/>
              </w:rPr>
              <w:instrText>±</w:instrText>
            </w:r>
            <w:r w:rsidR="003D2B69" w:rsidRPr="00891819">
              <w:rPr>
                <w:rFonts w:hint="eastAsia"/>
                <w:color w:val="FF0000"/>
                <w:szCs w:val="28"/>
              </w:rPr>
              <w:instrText xml:space="preserve"> 2 .34</w:instrText>
            </w:r>
            <w:r w:rsidR="003D2B69" w:rsidRPr="00891819">
              <w:rPr>
                <w:rFonts w:hint="eastAsia"/>
                <w:color w:val="FF0000"/>
                <w:szCs w:val="28"/>
              </w:rPr>
              <w:instrText>岁</w:instrText>
            </w:r>
            <w:r w:rsidR="003D2B69" w:rsidRPr="00891819">
              <w:rPr>
                <w:rFonts w:hint="eastAsia"/>
                <w:color w:val="FF0000"/>
                <w:szCs w:val="28"/>
              </w:rPr>
              <w:instrText xml:space="preserve"> ,</w:instrText>
            </w:r>
            <w:r w:rsidR="003D2B69" w:rsidRPr="00891819">
              <w:rPr>
                <w:rFonts w:hint="eastAsia"/>
                <w:color w:val="FF0000"/>
                <w:szCs w:val="28"/>
              </w:rPr>
              <w:instrText>由学生及其父母分别填写儿童焦虑性情绪障碍筛查表。结果</w:instrText>
            </w:r>
            <w:r w:rsidR="003D2B69" w:rsidRPr="00891819">
              <w:rPr>
                <w:rFonts w:hint="eastAsia"/>
                <w:color w:val="FF0000"/>
                <w:szCs w:val="28"/>
              </w:rPr>
              <w:instrText xml:space="preserve"> :</w:instrText>
            </w:r>
            <w:r w:rsidR="003D2B69" w:rsidRPr="00891819">
              <w:rPr>
                <w:rFonts w:hint="eastAsia"/>
                <w:color w:val="FF0000"/>
                <w:szCs w:val="28"/>
              </w:rPr>
              <w:instrText>量表的重测信度为</w:instrText>
            </w:r>
            <w:r w:rsidR="003D2B69" w:rsidRPr="00891819">
              <w:rPr>
                <w:rFonts w:hint="eastAsia"/>
                <w:color w:val="FF0000"/>
                <w:szCs w:val="28"/>
              </w:rPr>
              <w:instrText xml:space="preserve"> 0 .5 6 7</w:instrText>
            </w:r>
            <w:r w:rsidR="003D2B69" w:rsidRPr="00891819">
              <w:rPr>
                <w:rFonts w:hint="eastAsia"/>
                <w:color w:val="FF0000"/>
                <w:szCs w:val="28"/>
              </w:rPr>
              <w:instrText>～</w:instrText>
            </w:r>
            <w:r w:rsidR="003D2B69" w:rsidRPr="00891819">
              <w:rPr>
                <w:rFonts w:hint="eastAsia"/>
                <w:color w:val="FF0000"/>
                <w:szCs w:val="28"/>
              </w:rPr>
              <w:instrText xml:space="preserve"> 0 .6 0 8,</w:instrText>
            </w:r>
            <w:r w:rsidR="003D2B69" w:rsidRPr="00891819">
              <w:rPr>
                <w:rFonts w:hint="eastAsia"/>
                <w:color w:val="FF0000"/>
                <w:szCs w:val="28"/>
              </w:rPr>
              <w:instrText>半分信度为</w:instrText>
            </w:r>
            <w:r w:rsidR="003D2B69" w:rsidRPr="00891819">
              <w:rPr>
                <w:rFonts w:hint="eastAsia"/>
                <w:color w:val="FF0000"/>
                <w:szCs w:val="28"/>
              </w:rPr>
              <w:instrText xml:space="preserve"> 0 .88,Crobacha</w:instrText>
            </w:r>
            <w:r w:rsidR="003D2B69" w:rsidRPr="00891819">
              <w:rPr>
                <w:rFonts w:hint="eastAsia"/>
                <w:color w:val="FF0000"/>
                <w:szCs w:val="28"/>
              </w:rPr>
              <w:instrText>系数</w:instrText>
            </w:r>
            <w:r w:rsidR="003D2B69" w:rsidRPr="00891819">
              <w:rPr>
                <w:rFonts w:hint="eastAsia"/>
                <w:color w:val="FF0000"/>
                <w:szCs w:val="28"/>
              </w:rPr>
              <w:instrText xml:space="preserve"> 0 .4 3</w:instrText>
            </w:r>
            <w:r w:rsidR="003D2B69" w:rsidRPr="00891819">
              <w:rPr>
                <w:rFonts w:hint="eastAsia"/>
                <w:color w:val="FF0000"/>
                <w:szCs w:val="28"/>
              </w:rPr>
              <w:instrText>～</w:instrText>
            </w:r>
            <w:r w:rsidR="003D2B69" w:rsidRPr="00891819">
              <w:rPr>
                <w:rFonts w:hint="eastAsia"/>
                <w:color w:val="FF0000"/>
                <w:szCs w:val="28"/>
              </w:rPr>
              <w:instrText xml:space="preserve"> 0 .89,</w:instrText>
            </w:r>
            <w:r w:rsidR="003D2B69" w:rsidRPr="00891819">
              <w:rPr>
                <w:rFonts w:hint="eastAsia"/>
                <w:color w:val="FF0000"/>
                <w:szCs w:val="28"/>
              </w:rPr>
              <w:instrText>项目与总分的相关在</w:instrText>
            </w:r>
            <w:r w:rsidR="003D2B69" w:rsidRPr="00891819">
              <w:rPr>
                <w:rFonts w:hint="eastAsia"/>
                <w:color w:val="FF0000"/>
                <w:szCs w:val="28"/>
              </w:rPr>
              <w:instrText xml:space="preserve"> 0 .4 3</w:instrText>
            </w:r>
            <w:r w:rsidR="003D2B69" w:rsidRPr="00891819">
              <w:rPr>
                <w:rFonts w:hint="eastAsia"/>
                <w:color w:val="FF0000"/>
                <w:szCs w:val="28"/>
              </w:rPr>
              <w:instrText>～</w:instrText>
            </w:r>
            <w:r w:rsidR="003D2B69" w:rsidRPr="00891819">
              <w:rPr>
                <w:rFonts w:hint="eastAsia"/>
                <w:color w:val="FF0000"/>
                <w:szCs w:val="28"/>
              </w:rPr>
              <w:instrText xml:space="preserve"> 0 .74</w:instrText>
            </w:r>
            <w:r w:rsidR="003D2B69" w:rsidRPr="00891819">
              <w:rPr>
                <w:rFonts w:hint="eastAsia"/>
                <w:color w:val="FF0000"/>
                <w:szCs w:val="28"/>
              </w:rPr>
              <w:instrText>之间。本量表与</w:instrText>
            </w:r>
            <w:r w:rsidR="003D2B69" w:rsidRPr="00891819">
              <w:rPr>
                <w:rFonts w:hint="eastAsia"/>
                <w:color w:val="FF0000"/>
                <w:szCs w:val="28"/>
              </w:rPr>
              <w:instrText>AchenbachCBCL</w:instrText>
            </w:r>
            <w:r w:rsidR="003D2B69" w:rsidRPr="00891819">
              <w:rPr>
                <w:rFonts w:hint="eastAsia"/>
                <w:color w:val="FF0000"/>
                <w:szCs w:val="28"/>
              </w:rPr>
              <w:instrText>、</w:instrText>
            </w:r>
            <w:r w:rsidR="003D2B69" w:rsidRPr="00891819">
              <w:rPr>
                <w:rFonts w:hint="eastAsia"/>
                <w:color w:val="FF0000"/>
                <w:szCs w:val="28"/>
              </w:rPr>
              <w:instrText>PH</w:instrText>
            </w:r>
            <w:r w:rsidR="003D2B69" w:rsidRPr="00891819">
              <w:rPr>
                <w:rFonts w:hint="eastAsia"/>
                <w:color w:val="FF0000"/>
                <w:szCs w:val="28"/>
              </w:rPr>
              <w:instrText>自我意识量表的相应分量表显著相关。对焦虑症性障碍诊断的灵敏度为</w:instrText>
            </w:r>
            <w:r w:rsidR="003D2B69" w:rsidRPr="00891819">
              <w:rPr>
                <w:rFonts w:hint="eastAsia"/>
                <w:color w:val="FF0000"/>
                <w:szCs w:val="28"/>
              </w:rPr>
              <w:instrText xml:space="preserve"> 0 .74 ,</w:instrText>
            </w:r>
            <w:r w:rsidR="003D2B69" w:rsidRPr="00891819">
              <w:rPr>
                <w:rFonts w:hint="eastAsia"/>
                <w:color w:val="FF0000"/>
                <w:szCs w:val="28"/>
              </w:rPr>
              <w:instrText>特异度为</w:instrText>
            </w:r>
            <w:r w:rsidR="003D2B69" w:rsidRPr="00891819">
              <w:rPr>
                <w:rFonts w:hint="eastAsia"/>
                <w:color w:val="FF0000"/>
                <w:szCs w:val="28"/>
              </w:rPr>
              <w:instrText xml:space="preserve"> 0 .79</w:instrText>
            </w:r>
            <w:r w:rsidR="003D2B69" w:rsidRPr="00891819">
              <w:rPr>
                <w:rFonts w:hint="eastAsia"/>
                <w:color w:val="FF0000"/>
                <w:szCs w:val="28"/>
              </w:rPr>
              <w:instrText>。结论</w:instrText>
            </w:r>
            <w:r w:rsidR="003D2B69" w:rsidRPr="00891819">
              <w:rPr>
                <w:rFonts w:hint="eastAsia"/>
                <w:color w:val="FF0000"/>
                <w:szCs w:val="28"/>
              </w:rPr>
              <w:instrText xml:space="preserve"> :</w:instrText>
            </w:r>
            <w:r w:rsidR="003D2B69" w:rsidRPr="00891819">
              <w:rPr>
                <w:rFonts w:hint="eastAsia"/>
                <w:color w:val="FF0000"/>
                <w:szCs w:val="28"/>
              </w:rPr>
              <w:instrText>儿童焦虑性情绪障碍筛查表可用于我国儿童焦虑症状的评估</w:instrText>
            </w:r>
            <w:r w:rsidR="003D2B69" w:rsidRPr="00891819">
              <w:rPr>
                <w:rFonts w:hint="eastAsia"/>
                <w:color w:val="FF0000"/>
                <w:szCs w:val="28"/>
              </w:rPr>
              <w:instrText>","container-title":"</w:instrText>
            </w:r>
            <w:r w:rsidR="003D2B69" w:rsidRPr="00891819">
              <w:rPr>
                <w:rFonts w:hint="eastAsia"/>
                <w:color w:val="FF0000"/>
                <w:szCs w:val="28"/>
              </w:rPr>
              <w:instrText>中国临床心理学杂志</w:instrText>
            </w:r>
            <w:r w:rsidR="003D2B69" w:rsidRPr="00891819">
              <w:rPr>
                <w:rFonts w:hint="eastAsia"/>
                <w:color w:val="FF0000"/>
                <w:szCs w:val="28"/>
              </w:rPr>
              <w:instrText>","ISSN":"1005-3611","issue":"4","language":"zh","note":"364 citations(CNKI)[2024-1-28]","page":"270-272","source":"CNKI","title":"</w:instrText>
            </w:r>
            <w:r w:rsidR="003D2B69" w:rsidRPr="00891819">
              <w:rPr>
                <w:rFonts w:hint="eastAsia"/>
                <w:color w:val="FF0000"/>
                <w:szCs w:val="28"/>
              </w:rPr>
              <w:instrText>儿童焦虑性情绪障碍筛查表的中国城市常模</w:instrText>
            </w:r>
            <w:r w:rsidR="003D2B69" w:rsidRPr="00891819">
              <w:rPr>
                <w:rFonts w:hint="eastAsia"/>
                <w:color w:val="FF0000"/>
                <w:szCs w:val="28"/>
              </w:rPr>
              <w:instrText>","author":[{"family":"</w:instrText>
            </w:r>
            <w:r w:rsidR="003D2B69" w:rsidRPr="00891819">
              <w:rPr>
                <w:rFonts w:hint="eastAsia"/>
                <w:color w:val="FF0000"/>
                <w:szCs w:val="28"/>
              </w:rPr>
              <w:instrText>王</w:instrText>
            </w:r>
            <w:r w:rsidR="003D2B69" w:rsidRPr="00891819">
              <w:rPr>
                <w:rFonts w:hint="eastAsia"/>
                <w:color w:val="FF0000"/>
                <w:szCs w:val="28"/>
              </w:rPr>
              <w:instrText>","given":"</w:instrText>
            </w:r>
            <w:r w:rsidR="003D2B69" w:rsidRPr="00891819">
              <w:rPr>
                <w:rFonts w:hint="eastAsia"/>
                <w:color w:val="FF0000"/>
                <w:szCs w:val="28"/>
              </w:rPr>
              <w:instrText>凯</w:instrText>
            </w:r>
            <w:r w:rsidR="003D2B69" w:rsidRPr="00891819">
              <w:rPr>
                <w:rFonts w:hint="eastAsia"/>
                <w:color w:val="FF0000"/>
                <w:szCs w:val="28"/>
              </w:rPr>
              <w:instrText>"},{"family":"</w:instrText>
            </w:r>
            <w:r w:rsidR="003D2B69" w:rsidRPr="00891819">
              <w:rPr>
                <w:rFonts w:hint="eastAsia"/>
                <w:color w:val="FF0000"/>
                <w:szCs w:val="28"/>
              </w:rPr>
              <w:instrText>苏</w:instrText>
            </w:r>
            <w:r w:rsidR="003D2B69" w:rsidRPr="00891819">
              <w:rPr>
                <w:rFonts w:hint="eastAsia"/>
                <w:color w:val="FF0000"/>
                <w:szCs w:val="28"/>
              </w:rPr>
              <w:instrText>","given":"</w:instrText>
            </w:r>
            <w:r w:rsidR="003D2B69" w:rsidRPr="00891819">
              <w:rPr>
                <w:rFonts w:hint="eastAsia"/>
                <w:color w:val="FF0000"/>
                <w:szCs w:val="28"/>
              </w:rPr>
              <w:instrText>林雁</w:instrText>
            </w:r>
            <w:r w:rsidR="003D2B69" w:rsidRPr="00891819">
              <w:rPr>
                <w:rFonts w:hint="eastAsia"/>
                <w:color w:val="FF0000"/>
                <w:szCs w:val="28"/>
              </w:rPr>
              <w:instrText>"},{"family":"</w:instrText>
            </w:r>
            <w:r w:rsidR="003D2B69" w:rsidRPr="00891819">
              <w:rPr>
                <w:rFonts w:hint="eastAsia"/>
                <w:color w:val="FF0000"/>
                <w:szCs w:val="28"/>
              </w:rPr>
              <w:instrText>朱</w:instrText>
            </w:r>
            <w:r w:rsidR="003D2B69" w:rsidRPr="00891819">
              <w:rPr>
                <w:rFonts w:hint="eastAsia"/>
                <w:color w:val="FF0000"/>
                <w:szCs w:val="28"/>
              </w:rPr>
              <w:instrText>","given":"</w:instrText>
            </w:r>
            <w:r w:rsidR="003D2B69" w:rsidRPr="00891819">
              <w:rPr>
                <w:rFonts w:hint="eastAsia"/>
                <w:color w:val="FF0000"/>
                <w:szCs w:val="28"/>
              </w:rPr>
              <w:instrText>焱</w:instrText>
            </w:r>
            <w:r w:rsidR="003D2B69" w:rsidRPr="00891819">
              <w:rPr>
                <w:rFonts w:hint="eastAsia"/>
                <w:color w:val="FF0000"/>
                <w:szCs w:val="28"/>
              </w:rPr>
              <w:instrText>"},{"family":"</w:instrText>
            </w:r>
            <w:r w:rsidR="003D2B69" w:rsidRPr="00891819">
              <w:rPr>
                <w:rFonts w:hint="eastAsia"/>
                <w:color w:val="FF0000"/>
                <w:szCs w:val="28"/>
              </w:rPr>
              <w:instrText>翟</w:instrText>
            </w:r>
            <w:r w:rsidR="003D2B69" w:rsidRPr="00891819">
              <w:rPr>
                <w:rFonts w:hint="eastAsia"/>
                <w:color w:val="FF0000"/>
                <w:szCs w:val="28"/>
              </w:rPr>
              <w:instrText>","given":"</w:instrText>
            </w:r>
            <w:r w:rsidR="003D2B69" w:rsidRPr="00891819">
              <w:rPr>
                <w:rFonts w:hint="eastAsia"/>
                <w:color w:val="FF0000"/>
                <w:szCs w:val="28"/>
              </w:rPr>
              <w:instrText>静</w:instrText>
            </w:r>
            <w:r w:rsidR="003D2B69" w:rsidRPr="00891819">
              <w:rPr>
                <w:rFonts w:hint="eastAsia"/>
                <w:color w:val="FF0000"/>
                <w:szCs w:val="28"/>
              </w:rPr>
              <w:instrText>"},{"family":"</w:instrText>
            </w:r>
            <w:r w:rsidR="003D2B69" w:rsidRPr="00891819">
              <w:rPr>
                <w:rFonts w:hint="eastAsia"/>
                <w:color w:val="FF0000"/>
                <w:szCs w:val="28"/>
              </w:rPr>
              <w:instrText>杨</w:instrText>
            </w:r>
            <w:r w:rsidR="003D2B69" w:rsidRPr="00891819">
              <w:rPr>
                <w:rFonts w:hint="eastAsia"/>
                <w:color w:val="FF0000"/>
                <w:szCs w:val="28"/>
              </w:rPr>
              <w:instrText>","given":"</w:instrText>
            </w:r>
            <w:r w:rsidR="003D2B69" w:rsidRPr="00891819">
              <w:rPr>
                <w:rFonts w:hint="eastAsia"/>
                <w:color w:val="FF0000"/>
                <w:szCs w:val="28"/>
              </w:rPr>
              <w:instrText>志伟</w:instrText>
            </w:r>
            <w:r w:rsidR="003D2B69" w:rsidRPr="00891819">
              <w:rPr>
                <w:rFonts w:hint="eastAsia"/>
                <w:color w:val="FF0000"/>
                <w:szCs w:val="28"/>
              </w:rPr>
              <w:instrText>"},{"family":"</w:instrText>
            </w:r>
            <w:r w:rsidR="003D2B69" w:rsidRPr="00891819">
              <w:rPr>
                <w:rFonts w:hint="eastAsia"/>
                <w:color w:val="FF0000"/>
                <w:szCs w:val="28"/>
              </w:rPr>
              <w:instrText>张</w:instrText>
            </w:r>
            <w:r w:rsidR="003D2B69" w:rsidRPr="00891819">
              <w:rPr>
                <w:rFonts w:hint="eastAsia"/>
                <w:color w:val="FF0000"/>
                <w:szCs w:val="28"/>
              </w:rPr>
              <w:instrText>","given":"</w:instrText>
            </w:r>
            <w:r w:rsidR="003D2B69" w:rsidRPr="00891819">
              <w:rPr>
                <w:rFonts w:hint="eastAsia"/>
                <w:color w:val="FF0000"/>
                <w:szCs w:val="28"/>
              </w:rPr>
              <w:instrText>纪水</w:instrText>
            </w:r>
            <w:r w:rsidR="003D2B69" w:rsidRPr="00891819">
              <w:rPr>
                <w:rFonts w:hint="eastAsia"/>
                <w:color w:val="FF0000"/>
                <w:szCs w:val="28"/>
              </w:rPr>
              <w:instrText>"}],"issued":{"date-parts"</w:instrText>
            </w:r>
            <w:r w:rsidR="003D2B69" w:rsidRPr="00891819">
              <w:rPr>
                <w:color w:val="FF0000"/>
                <w:szCs w:val="28"/>
              </w:rPr>
              <w:instrText xml:space="preserve">:[["2002"]]}}}],"schema":"https://github.com/citation-style-language/schema/raw/master/csl-citation.json"} </w:instrText>
            </w:r>
            <w:r w:rsidR="003D2B69" w:rsidRPr="00891819">
              <w:rPr>
                <w:color w:val="FF0000"/>
                <w:szCs w:val="28"/>
              </w:rPr>
              <w:fldChar w:fldCharType="separate"/>
            </w:r>
            <w:r w:rsidR="003D2B69" w:rsidRPr="00891819">
              <w:rPr>
                <w:rFonts w:hint="eastAsia"/>
                <w:color w:val="FF0000"/>
                <w:szCs w:val="28"/>
              </w:rPr>
              <w:t>王凯等</w:t>
            </w:r>
            <w:r w:rsidR="003D2B69" w:rsidRPr="00891819">
              <w:rPr>
                <w:rFonts w:hint="eastAsia"/>
                <w:color w:val="FF0000"/>
                <w:szCs w:val="28"/>
              </w:rPr>
              <w:t>(</w:t>
            </w:r>
            <w:r w:rsidR="003D2B69" w:rsidRPr="00545B57">
              <w:rPr>
                <w:rStyle w:val="innerzoteroCitation"/>
                <w:rFonts w:hint="eastAsia"/>
              </w:rPr>
              <w:t>2002</w:t>
            </w:r>
            <w:r w:rsidR="003D2B69" w:rsidRPr="00891819">
              <w:rPr>
                <w:rFonts w:hint="eastAsia"/>
                <w:color w:val="FF0000"/>
                <w:szCs w:val="28"/>
              </w:rPr>
              <w:t>)</w:t>
            </w:r>
            <w:r w:rsidR="003D2B69" w:rsidRPr="00891819">
              <w:rPr>
                <w:color w:val="FF0000"/>
                <w:szCs w:val="28"/>
              </w:rPr>
              <w:fldChar w:fldCharType="end"/>
            </w:r>
            <w:r w:rsidR="003D2B69" w:rsidRPr="00891819">
              <w:rPr>
                <w:color w:val="FF0000"/>
                <w:szCs w:val="28"/>
              </w:rPr>
              <w:t>4</w:t>
            </w:r>
            <w:r w:rsidR="003D2B69" w:rsidRPr="00891819">
              <w:rPr>
                <w:rFonts w:hint="eastAsia"/>
                <w:color w:val="FF0000"/>
                <w:szCs w:val="28"/>
              </w:rPr>
              <w:t>篇</w:t>
            </w:r>
          </w:p>
        </w:tc>
        <w:tc>
          <w:tcPr>
            <w:tcW w:w="2126" w:type="dxa"/>
            <w:tcBorders>
              <w:top w:val="nil"/>
              <w:left w:val="nil"/>
              <w:bottom w:val="nil"/>
              <w:right w:val="nil"/>
            </w:tcBorders>
            <w:vAlign w:val="center"/>
          </w:tcPr>
          <w:p w14:paraId="733FF6EE" w14:textId="2C79705B" w:rsidR="00895A34" w:rsidRPr="00891819" w:rsidRDefault="003D2B69" w:rsidP="00E124AE">
            <w:pPr>
              <w:spacing w:line="300" w:lineRule="exact"/>
              <w:jc w:val="center"/>
              <w:rPr>
                <w:szCs w:val="28"/>
              </w:rPr>
            </w:pPr>
            <w:r w:rsidRPr="00891819">
              <w:rPr>
                <w:rFonts w:hint="eastAsia"/>
                <w:szCs w:val="28"/>
              </w:rPr>
              <w:lastRenderedPageBreak/>
              <w:t>1</w:t>
            </w:r>
            <w:r w:rsidRPr="00891819">
              <w:rPr>
                <w:szCs w:val="28"/>
              </w:rPr>
              <w:t>5</w:t>
            </w:r>
          </w:p>
        </w:tc>
        <w:tc>
          <w:tcPr>
            <w:tcW w:w="3566" w:type="dxa"/>
            <w:tcBorders>
              <w:top w:val="nil"/>
              <w:left w:val="nil"/>
              <w:bottom w:val="nil"/>
              <w:right w:val="nil"/>
            </w:tcBorders>
            <w:vAlign w:val="center"/>
          </w:tcPr>
          <w:p w14:paraId="77F0ED50" w14:textId="76BE3AB0" w:rsidR="00895A34" w:rsidRPr="00891819" w:rsidRDefault="0056560D" w:rsidP="00E124AE">
            <w:pPr>
              <w:spacing w:line="300" w:lineRule="exact"/>
              <w:jc w:val="center"/>
              <w:rPr>
                <w:szCs w:val="28"/>
              </w:rPr>
            </w:pPr>
            <w:r w:rsidRPr="00891819">
              <w:rPr>
                <w:color w:val="FF0000"/>
                <w:szCs w:val="28"/>
              </w:rPr>
              <w:fldChar w:fldCharType="begin"/>
            </w:r>
            <w:r w:rsidRPr="00891819">
              <w:rPr>
                <w:rFonts w:hint="eastAsia"/>
                <w:color w:val="FF0000"/>
                <w:szCs w:val="28"/>
              </w:rPr>
              <w:instrText xml:space="preserve"> ADDIN ZOTERO_ITEM CSL_CITATION {"citationID":"S5H4C62h","properties":{"custom":"</w:instrText>
            </w:r>
            <w:r w:rsidRPr="00891819">
              <w:rPr>
                <w:rFonts w:hint="eastAsia"/>
                <w:color w:val="FF0000"/>
                <w:szCs w:val="28"/>
              </w:rPr>
              <w:instrText>苏林雁等</w:instrText>
            </w:r>
            <w:r w:rsidRPr="00891819">
              <w:rPr>
                <w:rFonts w:hint="eastAsia"/>
                <w:color w:val="FF0000"/>
                <w:szCs w:val="28"/>
              </w:rPr>
              <w:instrText>(2003)","formattedCitation":"</w:instrText>
            </w:r>
            <w:r w:rsidRPr="00891819">
              <w:rPr>
                <w:rFonts w:hint="eastAsia"/>
                <w:color w:val="FF0000"/>
                <w:szCs w:val="28"/>
              </w:rPr>
              <w:instrText>苏林雁等</w:instrText>
            </w:r>
            <w:r w:rsidRPr="00891819">
              <w:rPr>
                <w:rFonts w:hint="eastAsia"/>
                <w:color w:val="FF0000"/>
                <w:szCs w:val="28"/>
              </w:rPr>
              <w:instrText>(2003)","plainCitation":"</w:instrText>
            </w:r>
            <w:r w:rsidRPr="00891819">
              <w:rPr>
                <w:rFonts w:hint="eastAsia"/>
                <w:color w:val="FF0000"/>
                <w:szCs w:val="28"/>
              </w:rPr>
              <w:instrText>苏林雁等</w:instrText>
            </w:r>
            <w:r w:rsidRPr="00891819">
              <w:rPr>
                <w:rFonts w:hint="eastAsia"/>
                <w:color w:val="FF0000"/>
                <w:szCs w:val="28"/>
              </w:rPr>
              <w:instrText>(2003)","noteIndex":0},"citationItems":[{"id":586,"uris":["http://zotero.org/users/local/eoP0LvSC/items/CMNVZY95"],"itemData":{"id":586,"type":"article-journal","container-title":"</w:instrText>
            </w:r>
            <w:r w:rsidRPr="00891819">
              <w:rPr>
                <w:rFonts w:hint="eastAsia"/>
                <w:color w:val="FF0000"/>
                <w:szCs w:val="28"/>
              </w:rPr>
              <w:instrText>中国心理卫生杂志</w:instrText>
            </w:r>
            <w:r w:rsidRPr="00891819">
              <w:rPr>
                <w:rFonts w:hint="eastAsia"/>
                <w:color w:val="FF0000"/>
                <w:szCs w:val="28"/>
              </w:rPr>
              <w:instrText>","issue":"8","language":"zh","page":"547-549","title":"</w:instrText>
            </w:r>
            <w:r w:rsidRPr="00891819">
              <w:rPr>
                <w:rFonts w:hint="eastAsia"/>
                <w:color w:val="FF0000"/>
                <w:szCs w:val="28"/>
              </w:rPr>
              <w:instrText>儿童抑郁障碍自评量表的中国城市常模</w:instrText>
            </w:r>
            <w:r w:rsidRPr="00891819">
              <w:rPr>
                <w:rFonts w:hint="eastAsia"/>
                <w:color w:val="FF0000"/>
                <w:szCs w:val="28"/>
              </w:rPr>
              <w:instrText>","volume":"17","author":[{"literal":"</w:instrText>
            </w:r>
            <w:r w:rsidRPr="00891819">
              <w:rPr>
                <w:rFonts w:hint="eastAsia"/>
                <w:color w:val="FF0000"/>
                <w:szCs w:val="28"/>
              </w:rPr>
              <w:instrText>苏林雁</w:instrText>
            </w:r>
            <w:r w:rsidRPr="00891819">
              <w:rPr>
                <w:rFonts w:hint="eastAsia"/>
                <w:color w:val="FF0000"/>
                <w:szCs w:val="28"/>
              </w:rPr>
              <w:instrText>"},{"literal":"</w:instrText>
            </w:r>
            <w:r w:rsidRPr="00891819">
              <w:rPr>
                <w:rFonts w:hint="eastAsia"/>
                <w:color w:val="FF0000"/>
                <w:szCs w:val="28"/>
              </w:rPr>
              <w:instrText>王凯</w:instrText>
            </w:r>
            <w:r w:rsidRPr="00891819">
              <w:rPr>
                <w:rFonts w:hint="eastAsia"/>
                <w:color w:val="FF0000"/>
                <w:szCs w:val="28"/>
              </w:rPr>
              <w:instrText>"},{"literal":"</w:instrText>
            </w:r>
            <w:r w:rsidRPr="00891819">
              <w:rPr>
                <w:rFonts w:hint="eastAsia"/>
                <w:color w:val="FF0000"/>
                <w:szCs w:val="28"/>
              </w:rPr>
              <w:instrText>朱焱</w:instrText>
            </w:r>
            <w:r w:rsidRPr="00891819">
              <w:rPr>
                <w:rFonts w:hint="eastAsia"/>
                <w:color w:val="FF0000"/>
                <w:szCs w:val="28"/>
              </w:rPr>
              <w:instrText>"},{"literal":"</w:instrText>
            </w:r>
            <w:r w:rsidRPr="00891819">
              <w:rPr>
                <w:rFonts w:hint="eastAsia"/>
                <w:color w:val="FF0000"/>
                <w:szCs w:val="28"/>
              </w:rPr>
              <w:instrText>罗学荣</w:instrText>
            </w:r>
            <w:r w:rsidRPr="00891819">
              <w:rPr>
                <w:rFonts w:hint="eastAsia"/>
                <w:color w:val="FF0000"/>
                <w:szCs w:val="28"/>
              </w:rPr>
              <w:instrText>"},{"literal":"</w:instrText>
            </w:r>
            <w:r w:rsidRPr="00891819">
              <w:rPr>
                <w:rFonts w:hint="eastAsia"/>
                <w:color w:val="FF0000"/>
                <w:szCs w:val="28"/>
              </w:rPr>
              <w:instrText>杨志伟</w:instrText>
            </w:r>
            <w:r w:rsidRPr="00891819">
              <w:rPr>
                <w:rFonts w:hint="eastAsia"/>
                <w:color w:val="FF0000"/>
                <w:szCs w:val="28"/>
              </w:rPr>
              <w:instrText xml:space="preserve">"}],"issued":{"date-parts":[["2003"]]}}}],"schema":"https://github.com/citation-style-language/schema/raw/master/csl-citation.json"} </w:instrText>
            </w:r>
            <w:r w:rsidRPr="00891819">
              <w:rPr>
                <w:color w:val="FF0000"/>
                <w:szCs w:val="28"/>
              </w:rPr>
              <w:fldChar w:fldCharType="separate"/>
            </w:r>
            <w:r w:rsidRPr="00891819">
              <w:rPr>
                <w:rFonts w:hint="eastAsia"/>
                <w:szCs w:val="28"/>
              </w:rPr>
              <w:t>苏林雁等</w:t>
            </w:r>
            <w:r w:rsidRPr="00891819">
              <w:rPr>
                <w:rFonts w:hint="eastAsia"/>
                <w:szCs w:val="28"/>
              </w:rPr>
              <w:t>(</w:t>
            </w:r>
            <w:r w:rsidRPr="00545B57">
              <w:rPr>
                <w:rStyle w:val="innerzoteroCitation"/>
                <w:rFonts w:hint="eastAsia"/>
              </w:rPr>
              <w:t>2003</w:t>
            </w:r>
            <w:r w:rsidRPr="00891819">
              <w:rPr>
                <w:rFonts w:hint="eastAsia"/>
                <w:szCs w:val="28"/>
              </w:rPr>
              <w:t>)</w:t>
            </w:r>
            <w:r w:rsidRPr="00891819">
              <w:rPr>
                <w:color w:val="FF0000"/>
                <w:szCs w:val="28"/>
              </w:rPr>
              <w:fldChar w:fldCharType="end"/>
            </w:r>
            <w:r w:rsidRPr="00891819">
              <w:rPr>
                <w:szCs w:val="28"/>
              </w:rPr>
              <w:t>18</w:t>
            </w:r>
            <w:r w:rsidRPr="00891819">
              <w:rPr>
                <w:rFonts w:hint="eastAsia"/>
                <w:szCs w:val="28"/>
              </w:rPr>
              <w:t>题</w:t>
            </w:r>
          </w:p>
        </w:tc>
        <w:tc>
          <w:tcPr>
            <w:tcW w:w="3522" w:type="dxa"/>
            <w:tcBorders>
              <w:top w:val="nil"/>
              <w:left w:val="nil"/>
              <w:bottom w:val="nil"/>
              <w:right w:val="nil"/>
            </w:tcBorders>
          </w:tcPr>
          <w:p w14:paraId="5A137F68" w14:textId="6B4C763C" w:rsidR="0056560D" w:rsidRPr="00891819" w:rsidRDefault="0056560D" w:rsidP="0056560D">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qVNuaxAB","properties":{"custom":"</w:instrText>
            </w:r>
            <w:r w:rsidRPr="00891819">
              <w:rPr>
                <w:rFonts w:hint="eastAsia"/>
                <w:szCs w:val="28"/>
              </w:rPr>
              <w:instrText>王凯等</w:instrText>
            </w:r>
            <w:r w:rsidRPr="00891819">
              <w:rPr>
                <w:rFonts w:hint="eastAsia"/>
                <w:szCs w:val="28"/>
              </w:rPr>
              <w:instrText>(2002)","formattedCitation":"</w:instrText>
            </w:r>
            <w:r w:rsidRPr="00891819">
              <w:rPr>
                <w:rFonts w:hint="eastAsia"/>
                <w:szCs w:val="28"/>
              </w:rPr>
              <w:instrText>王凯等</w:instrText>
            </w:r>
            <w:r w:rsidRPr="00891819">
              <w:rPr>
                <w:rFonts w:hint="eastAsia"/>
                <w:szCs w:val="28"/>
              </w:rPr>
              <w:instrText>(2002)","plainCitation":"</w:instrText>
            </w:r>
            <w:r w:rsidRPr="00891819">
              <w:rPr>
                <w:rFonts w:hint="eastAsia"/>
                <w:szCs w:val="28"/>
              </w:rPr>
              <w:instrText>王凯等</w:instrText>
            </w:r>
            <w:r w:rsidRPr="00891819">
              <w:rPr>
                <w:rFonts w:hint="eastAsia"/>
                <w:szCs w:val="28"/>
              </w:rPr>
              <w:instrText>(2002)","noteIndex":0},"citationItems":[{"id":583,"uris":["http://zotero.org/users/local/eoP0LvSC/items/FP4P7AAA"],"itemData":{"id":583,"type":"article-journal","abstract":"</w:instrText>
            </w:r>
            <w:r w:rsidRPr="00891819">
              <w:rPr>
                <w:rFonts w:hint="eastAsia"/>
                <w:szCs w:val="28"/>
              </w:rPr>
              <w:instrText>目的</w:instrText>
            </w:r>
            <w:r w:rsidRPr="00891819">
              <w:rPr>
                <w:rFonts w:hint="eastAsia"/>
                <w:szCs w:val="28"/>
              </w:rPr>
              <w:instrText xml:space="preserve"> :</w:instrText>
            </w:r>
            <w:r w:rsidRPr="00891819">
              <w:rPr>
                <w:rFonts w:hint="eastAsia"/>
                <w:szCs w:val="28"/>
              </w:rPr>
              <w:instrText>建立儿童焦虑性情绪障碍筛查表的中国城市常模并检验其信度和效度。方法</w:instrText>
            </w:r>
            <w:r w:rsidRPr="00891819">
              <w:rPr>
                <w:rFonts w:hint="eastAsia"/>
                <w:szCs w:val="28"/>
              </w:rPr>
              <w:instrText xml:space="preserve"> :</w:instrText>
            </w:r>
            <w:r w:rsidRPr="00891819">
              <w:rPr>
                <w:rFonts w:hint="eastAsia"/>
                <w:szCs w:val="28"/>
              </w:rPr>
              <w:instrText>在全国</w:instrText>
            </w:r>
            <w:r w:rsidRPr="00891819">
              <w:rPr>
                <w:rFonts w:hint="eastAsia"/>
                <w:szCs w:val="28"/>
              </w:rPr>
              <w:instrText xml:space="preserve"> 14</w:instrText>
            </w:r>
            <w:r w:rsidRPr="00891819">
              <w:rPr>
                <w:rFonts w:hint="eastAsia"/>
                <w:szCs w:val="28"/>
              </w:rPr>
              <w:instrText>个城市采样</w:instrText>
            </w:r>
            <w:r w:rsidRPr="00891819">
              <w:rPr>
                <w:rFonts w:hint="eastAsia"/>
                <w:szCs w:val="28"/>
              </w:rPr>
              <w:instrText xml:space="preserve"> 2 0 19</w:instrText>
            </w:r>
            <w:r w:rsidRPr="00891819">
              <w:rPr>
                <w:rFonts w:hint="eastAsia"/>
                <w:szCs w:val="28"/>
              </w:rPr>
              <w:instrText>例</w:instrText>
            </w:r>
            <w:r w:rsidRPr="00891819">
              <w:rPr>
                <w:rFonts w:hint="eastAsia"/>
                <w:szCs w:val="28"/>
              </w:rPr>
              <w:instrText xml:space="preserve"> (</w:instrText>
            </w:r>
            <w:r w:rsidRPr="00891819">
              <w:rPr>
                <w:rFonts w:hint="eastAsia"/>
                <w:szCs w:val="28"/>
              </w:rPr>
              <w:instrText>男</w:instrText>
            </w:r>
            <w:r w:rsidRPr="00891819">
              <w:rPr>
                <w:rFonts w:hint="eastAsia"/>
                <w:szCs w:val="28"/>
              </w:rPr>
              <w:instrText xml:space="preserve"> 10 12</w:instrText>
            </w:r>
            <w:r w:rsidRPr="00891819">
              <w:rPr>
                <w:rFonts w:hint="eastAsia"/>
                <w:szCs w:val="28"/>
              </w:rPr>
              <w:instrText>例</w:instrText>
            </w:r>
            <w:r w:rsidRPr="00891819">
              <w:rPr>
                <w:rFonts w:hint="eastAsia"/>
                <w:szCs w:val="28"/>
              </w:rPr>
              <w:instrText xml:space="preserve"> ,</w:instrText>
            </w:r>
            <w:r w:rsidRPr="00891819">
              <w:rPr>
                <w:rFonts w:hint="eastAsia"/>
                <w:szCs w:val="28"/>
              </w:rPr>
              <w:instrText>女</w:instrText>
            </w:r>
            <w:r w:rsidRPr="00891819">
              <w:rPr>
                <w:rFonts w:hint="eastAsia"/>
                <w:szCs w:val="28"/>
              </w:rPr>
              <w:instrText xml:space="preserve"> 10 0 7</w:instrText>
            </w:r>
            <w:r w:rsidRPr="00891819">
              <w:rPr>
                <w:rFonts w:hint="eastAsia"/>
                <w:szCs w:val="28"/>
              </w:rPr>
              <w:instrText>例</w:instrText>
            </w:r>
            <w:r w:rsidRPr="00891819">
              <w:rPr>
                <w:rFonts w:hint="eastAsia"/>
                <w:szCs w:val="28"/>
              </w:rPr>
              <w:instrText xml:space="preserve"> ) ,</w:instrText>
            </w:r>
            <w:r w:rsidRPr="00891819">
              <w:rPr>
                <w:rFonts w:hint="eastAsia"/>
                <w:szCs w:val="28"/>
              </w:rPr>
              <w:instrText>平均年龄</w:instrText>
            </w:r>
            <w:r w:rsidRPr="00891819">
              <w:rPr>
                <w:rFonts w:hint="eastAsia"/>
                <w:szCs w:val="28"/>
              </w:rPr>
              <w:instrText xml:space="preserve"> 11.2 9</w:instrText>
            </w:r>
            <w:r w:rsidRPr="00891819">
              <w:rPr>
                <w:rFonts w:hint="eastAsia"/>
                <w:szCs w:val="28"/>
              </w:rPr>
              <w:instrText>±</w:instrText>
            </w:r>
            <w:r w:rsidRPr="00891819">
              <w:rPr>
                <w:rFonts w:hint="eastAsia"/>
                <w:szCs w:val="28"/>
              </w:rPr>
              <w:instrText xml:space="preserve"> 2 .34</w:instrText>
            </w:r>
            <w:r w:rsidRPr="00891819">
              <w:rPr>
                <w:rFonts w:hint="eastAsia"/>
                <w:szCs w:val="28"/>
              </w:rPr>
              <w:instrText>岁</w:instrText>
            </w:r>
            <w:r w:rsidRPr="00891819">
              <w:rPr>
                <w:rFonts w:hint="eastAsia"/>
                <w:szCs w:val="28"/>
              </w:rPr>
              <w:instrText xml:space="preserve"> ,</w:instrText>
            </w:r>
            <w:r w:rsidRPr="00891819">
              <w:rPr>
                <w:rFonts w:hint="eastAsia"/>
                <w:szCs w:val="28"/>
              </w:rPr>
              <w:instrText>由学生及其父母分别填写儿童焦虑性情绪障碍筛查表。结果</w:instrText>
            </w:r>
            <w:r w:rsidRPr="00891819">
              <w:rPr>
                <w:rFonts w:hint="eastAsia"/>
                <w:szCs w:val="28"/>
              </w:rPr>
              <w:instrText xml:space="preserve"> :</w:instrText>
            </w:r>
            <w:r w:rsidRPr="00891819">
              <w:rPr>
                <w:rFonts w:hint="eastAsia"/>
                <w:szCs w:val="28"/>
              </w:rPr>
              <w:instrText>量表的重测信度为</w:instrText>
            </w:r>
            <w:r w:rsidRPr="00891819">
              <w:rPr>
                <w:rFonts w:hint="eastAsia"/>
                <w:szCs w:val="28"/>
              </w:rPr>
              <w:instrText xml:space="preserve"> 0 .5 6 7</w:instrText>
            </w:r>
            <w:r w:rsidRPr="00891819">
              <w:rPr>
                <w:rFonts w:hint="eastAsia"/>
                <w:szCs w:val="28"/>
              </w:rPr>
              <w:instrText>～</w:instrText>
            </w:r>
            <w:r w:rsidRPr="00891819">
              <w:rPr>
                <w:rFonts w:hint="eastAsia"/>
                <w:szCs w:val="28"/>
              </w:rPr>
              <w:instrText xml:space="preserve"> 0 .6 0 8,</w:instrText>
            </w:r>
            <w:r w:rsidRPr="00891819">
              <w:rPr>
                <w:rFonts w:hint="eastAsia"/>
                <w:szCs w:val="28"/>
              </w:rPr>
              <w:instrText>半分信度为</w:instrText>
            </w:r>
            <w:r w:rsidRPr="00891819">
              <w:rPr>
                <w:rFonts w:hint="eastAsia"/>
                <w:szCs w:val="28"/>
              </w:rPr>
              <w:instrText xml:space="preserve"> 0 .88,Crobacha</w:instrText>
            </w:r>
            <w:r w:rsidRPr="00891819">
              <w:rPr>
                <w:rFonts w:hint="eastAsia"/>
                <w:szCs w:val="28"/>
              </w:rPr>
              <w:instrText>系数</w:instrText>
            </w:r>
            <w:r w:rsidRPr="00891819">
              <w:rPr>
                <w:rFonts w:hint="eastAsia"/>
                <w:szCs w:val="28"/>
              </w:rPr>
              <w:instrText xml:space="preserve"> 0 .4 3</w:instrText>
            </w:r>
            <w:r w:rsidRPr="00891819">
              <w:rPr>
                <w:rFonts w:hint="eastAsia"/>
                <w:szCs w:val="28"/>
              </w:rPr>
              <w:instrText>～</w:instrText>
            </w:r>
            <w:r w:rsidRPr="00891819">
              <w:rPr>
                <w:rFonts w:hint="eastAsia"/>
                <w:szCs w:val="28"/>
              </w:rPr>
              <w:instrText xml:space="preserve"> 0 .89,</w:instrText>
            </w:r>
            <w:r w:rsidRPr="00891819">
              <w:rPr>
                <w:rFonts w:hint="eastAsia"/>
                <w:szCs w:val="28"/>
              </w:rPr>
              <w:instrText>项目与总分的相关在</w:instrText>
            </w:r>
            <w:r w:rsidRPr="00891819">
              <w:rPr>
                <w:rFonts w:hint="eastAsia"/>
                <w:szCs w:val="28"/>
              </w:rPr>
              <w:instrText xml:space="preserve"> 0 .4 3</w:instrText>
            </w:r>
            <w:r w:rsidRPr="00891819">
              <w:rPr>
                <w:rFonts w:hint="eastAsia"/>
                <w:szCs w:val="28"/>
              </w:rPr>
              <w:instrText>～</w:instrText>
            </w:r>
            <w:r w:rsidRPr="00891819">
              <w:rPr>
                <w:rFonts w:hint="eastAsia"/>
                <w:szCs w:val="28"/>
              </w:rPr>
              <w:instrText xml:space="preserve"> 0 .74</w:instrText>
            </w:r>
            <w:r w:rsidRPr="00891819">
              <w:rPr>
                <w:rFonts w:hint="eastAsia"/>
                <w:szCs w:val="28"/>
              </w:rPr>
              <w:instrText>之间。本量表与</w:instrText>
            </w:r>
            <w:r w:rsidRPr="00891819">
              <w:rPr>
                <w:rFonts w:hint="eastAsia"/>
                <w:szCs w:val="28"/>
              </w:rPr>
              <w:instrText>AchenbachCBCL</w:instrText>
            </w:r>
            <w:r w:rsidRPr="00891819">
              <w:rPr>
                <w:rFonts w:hint="eastAsia"/>
                <w:szCs w:val="28"/>
              </w:rPr>
              <w:instrText>、</w:instrText>
            </w:r>
            <w:r w:rsidRPr="00891819">
              <w:rPr>
                <w:rFonts w:hint="eastAsia"/>
                <w:szCs w:val="28"/>
              </w:rPr>
              <w:instrText>PH</w:instrText>
            </w:r>
            <w:r w:rsidRPr="00891819">
              <w:rPr>
                <w:rFonts w:hint="eastAsia"/>
                <w:szCs w:val="28"/>
              </w:rPr>
              <w:instrText>自我意识量表的相应分量表显著相关。对焦虑症性障碍诊断的灵敏度为</w:instrText>
            </w:r>
            <w:r w:rsidRPr="00891819">
              <w:rPr>
                <w:rFonts w:hint="eastAsia"/>
                <w:szCs w:val="28"/>
              </w:rPr>
              <w:instrText xml:space="preserve"> 0 .74 ,</w:instrText>
            </w:r>
            <w:r w:rsidRPr="00891819">
              <w:rPr>
                <w:rFonts w:hint="eastAsia"/>
                <w:szCs w:val="28"/>
              </w:rPr>
              <w:instrText>特异度为</w:instrText>
            </w:r>
            <w:r w:rsidRPr="00891819">
              <w:rPr>
                <w:rFonts w:hint="eastAsia"/>
                <w:szCs w:val="28"/>
              </w:rPr>
              <w:instrText xml:space="preserve"> 0 .79</w:instrText>
            </w:r>
            <w:r w:rsidRPr="00891819">
              <w:rPr>
                <w:rFonts w:hint="eastAsia"/>
                <w:szCs w:val="28"/>
              </w:rPr>
              <w:instrText>。结论</w:instrText>
            </w:r>
            <w:r w:rsidRPr="00891819">
              <w:rPr>
                <w:rFonts w:hint="eastAsia"/>
                <w:szCs w:val="28"/>
              </w:rPr>
              <w:instrText xml:space="preserve"> :</w:instrText>
            </w:r>
            <w:r w:rsidRPr="00891819">
              <w:rPr>
                <w:rFonts w:hint="eastAsia"/>
                <w:szCs w:val="28"/>
              </w:rPr>
              <w:instrText>儿童焦虑性情绪障碍筛查表可用于我国儿童焦虑症状的评估</w:instrText>
            </w:r>
            <w:r w:rsidRPr="00891819">
              <w:rPr>
                <w:rFonts w:hint="eastAsia"/>
                <w:szCs w:val="28"/>
              </w:rPr>
              <w:instrText>","container-title":"</w:instrText>
            </w:r>
            <w:r w:rsidRPr="00891819">
              <w:rPr>
                <w:rFonts w:hint="eastAsia"/>
                <w:szCs w:val="28"/>
              </w:rPr>
              <w:instrText>中国临床心理学杂志</w:instrText>
            </w:r>
            <w:r w:rsidRPr="00891819">
              <w:rPr>
                <w:rFonts w:hint="eastAsia"/>
                <w:szCs w:val="28"/>
              </w:rPr>
              <w:instrText>","ISSN":"1005-3611","issue":"4","language":"zh","note":"364 citations(CNKI)[2024-1-28]","page":"270-272","source":"CNKI","title":"</w:instrText>
            </w:r>
            <w:r w:rsidRPr="00891819">
              <w:rPr>
                <w:rFonts w:hint="eastAsia"/>
                <w:szCs w:val="28"/>
              </w:rPr>
              <w:instrText>儿童焦虑性情绪障碍筛查表的中国城市常模</w:instrText>
            </w:r>
            <w:r w:rsidRPr="00891819">
              <w:rPr>
                <w:rFonts w:hint="eastAsia"/>
                <w:szCs w:val="28"/>
              </w:rPr>
              <w:instrText>","author":[{"family":"</w:instrText>
            </w:r>
            <w:r w:rsidRPr="00891819">
              <w:rPr>
                <w:rFonts w:hint="eastAsia"/>
                <w:szCs w:val="28"/>
              </w:rPr>
              <w:instrText>王</w:instrText>
            </w:r>
            <w:r w:rsidRPr="00891819">
              <w:rPr>
                <w:rFonts w:hint="eastAsia"/>
                <w:szCs w:val="28"/>
              </w:rPr>
              <w:instrText>","given":"</w:instrText>
            </w:r>
            <w:r w:rsidRPr="00891819">
              <w:rPr>
                <w:rFonts w:hint="eastAsia"/>
                <w:szCs w:val="28"/>
              </w:rPr>
              <w:instrText>凯</w:instrText>
            </w:r>
            <w:r w:rsidRPr="00891819">
              <w:rPr>
                <w:rFonts w:hint="eastAsia"/>
                <w:szCs w:val="28"/>
              </w:rPr>
              <w:instrText>"},{"family":"</w:instrText>
            </w:r>
            <w:r w:rsidRPr="00891819">
              <w:rPr>
                <w:rFonts w:hint="eastAsia"/>
                <w:szCs w:val="28"/>
              </w:rPr>
              <w:instrText>苏</w:instrText>
            </w:r>
            <w:r w:rsidRPr="00891819">
              <w:rPr>
                <w:rFonts w:hint="eastAsia"/>
                <w:szCs w:val="28"/>
              </w:rPr>
              <w:instrText>","given":"</w:instrText>
            </w:r>
            <w:r w:rsidRPr="00891819">
              <w:rPr>
                <w:rFonts w:hint="eastAsia"/>
                <w:szCs w:val="28"/>
              </w:rPr>
              <w:instrText>林雁</w:instrText>
            </w:r>
            <w:r w:rsidRPr="00891819">
              <w:rPr>
                <w:rFonts w:hint="eastAsia"/>
                <w:szCs w:val="28"/>
              </w:rPr>
              <w:instrText>"},{"family":"</w:instrText>
            </w:r>
            <w:r w:rsidRPr="00891819">
              <w:rPr>
                <w:rFonts w:hint="eastAsia"/>
                <w:szCs w:val="28"/>
              </w:rPr>
              <w:instrText>朱</w:instrText>
            </w:r>
            <w:r w:rsidRPr="00891819">
              <w:rPr>
                <w:rFonts w:hint="eastAsia"/>
                <w:szCs w:val="28"/>
              </w:rPr>
              <w:instrText>","given":"</w:instrText>
            </w:r>
            <w:r w:rsidRPr="00891819">
              <w:rPr>
                <w:rFonts w:hint="eastAsia"/>
                <w:szCs w:val="28"/>
              </w:rPr>
              <w:instrText>焱</w:instrText>
            </w:r>
            <w:r w:rsidRPr="00891819">
              <w:rPr>
                <w:rFonts w:hint="eastAsia"/>
                <w:szCs w:val="28"/>
              </w:rPr>
              <w:instrText>"},{"family":"</w:instrText>
            </w:r>
            <w:r w:rsidRPr="00891819">
              <w:rPr>
                <w:rFonts w:hint="eastAsia"/>
                <w:szCs w:val="28"/>
              </w:rPr>
              <w:instrText>翟</w:instrText>
            </w:r>
            <w:r w:rsidRPr="00891819">
              <w:rPr>
                <w:rFonts w:hint="eastAsia"/>
                <w:szCs w:val="28"/>
              </w:rPr>
              <w:instrText>","given":"</w:instrText>
            </w:r>
            <w:r w:rsidRPr="00891819">
              <w:rPr>
                <w:rFonts w:hint="eastAsia"/>
                <w:szCs w:val="28"/>
              </w:rPr>
              <w:instrText>静</w:instrText>
            </w:r>
            <w:r w:rsidRPr="00891819">
              <w:rPr>
                <w:rFonts w:hint="eastAsia"/>
                <w:szCs w:val="28"/>
              </w:rPr>
              <w:instrText>"},{"family":"</w:instrText>
            </w:r>
            <w:r w:rsidRPr="00891819">
              <w:rPr>
                <w:rFonts w:hint="eastAsia"/>
                <w:szCs w:val="28"/>
              </w:rPr>
              <w:instrText>杨</w:instrText>
            </w:r>
            <w:r w:rsidRPr="00891819">
              <w:rPr>
                <w:rFonts w:hint="eastAsia"/>
                <w:szCs w:val="28"/>
              </w:rPr>
              <w:instrText>","given":"</w:instrText>
            </w:r>
            <w:r w:rsidRPr="00891819">
              <w:rPr>
                <w:rFonts w:hint="eastAsia"/>
                <w:szCs w:val="28"/>
              </w:rPr>
              <w:instrText>志伟</w:instrText>
            </w:r>
            <w:r w:rsidRPr="00891819">
              <w:rPr>
                <w:rFonts w:hint="eastAsia"/>
                <w:szCs w:val="28"/>
              </w:rPr>
              <w:instrText>"},{"family":"</w:instrText>
            </w:r>
            <w:r w:rsidRPr="00891819">
              <w:rPr>
                <w:rFonts w:hint="eastAsia"/>
                <w:szCs w:val="28"/>
              </w:rPr>
              <w:instrText>张</w:instrText>
            </w:r>
            <w:r w:rsidRPr="00891819">
              <w:rPr>
                <w:rFonts w:hint="eastAsia"/>
                <w:szCs w:val="28"/>
              </w:rPr>
              <w:instrText>","given":"</w:instrText>
            </w:r>
            <w:r w:rsidRPr="00891819">
              <w:rPr>
                <w:rFonts w:hint="eastAsia"/>
                <w:szCs w:val="28"/>
              </w:rPr>
              <w:instrText>纪水</w:instrText>
            </w:r>
            <w:r w:rsidRPr="00891819">
              <w:rPr>
                <w:rFonts w:hint="eastAsia"/>
                <w:szCs w:val="28"/>
              </w:rPr>
              <w:instrText>"}],"issued":{"date-parts"</w:instrText>
            </w:r>
            <w:r w:rsidRPr="00891819">
              <w:rPr>
                <w:szCs w:val="28"/>
              </w:rPr>
              <w:instrText xml:space="preserve">:[["2002"]]}}}],"schema":"https://github.com/citation-style-language/schema/raw/master/csl-citation.json"} </w:instrText>
            </w:r>
            <w:r w:rsidRPr="00891819">
              <w:rPr>
                <w:szCs w:val="28"/>
              </w:rPr>
              <w:fldChar w:fldCharType="separate"/>
            </w:r>
            <w:r w:rsidRPr="00891819">
              <w:rPr>
                <w:rFonts w:hint="eastAsia"/>
                <w:szCs w:val="28"/>
              </w:rPr>
              <w:t>王凯等</w:t>
            </w:r>
            <w:r w:rsidRPr="00891819">
              <w:rPr>
                <w:rFonts w:hint="eastAsia"/>
                <w:szCs w:val="28"/>
              </w:rPr>
              <w:t>(</w:t>
            </w:r>
            <w:r w:rsidRPr="00545B57">
              <w:rPr>
                <w:rStyle w:val="innerzoteroCitation"/>
                <w:rFonts w:hint="eastAsia"/>
              </w:rPr>
              <w:t>2002</w:t>
            </w:r>
            <w:r w:rsidRPr="00891819">
              <w:rPr>
                <w:rFonts w:hint="eastAsia"/>
                <w:szCs w:val="28"/>
              </w:rPr>
              <w:t>)</w:t>
            </w:r>
            <w:r w:rsidRPr="00891819">
              <w:rPr>
                <w:szCs w:val="28"/>
              </w:rPr>
              <w:fldChar w:fldCharType="end"/>
            </w:r>
            <w:r w:rsidRPr="00891819">
              <w:rPr>
                <w:rFonts w:hint="eastAsia"/>
                <w:szCs w:val="28"/>
              </w:rPr>
              <w:t xml:space="preserve"> </w:t>
            </w:r>
            <w:r w:rsidRPr="00891819">
              <w:rPr>
                <w:rFonts w:hint="eastAsia"/>
                <w:szCs w:val="28"/>
              </w:rPr>
              <w:t>是焦虑的常</w:t>
            </w:r>
            <w:r w:rsidRPr="00891819">
              <w:rPr>
                <w:rFonts w:hint="eastAsia"/>
                <w:szCs w:val="28"/>
              </w:rPr>
              <w:lastRenderedPageBreak/>
              <w:t>模与抑郁无关。</w:t>
            </w:r>
          </w:p>
          <w:p w14:paraId="70CD02C8" w14:textId="48E8F8BC" w:rsidR="00895A34" w:rsidRPr="00891819" w:rsidRDefault="0056560D" w:rsidP="00E124AE">
            <w:pPr>
              <w:spacing w:line="300" w:lineRule="exact"/>
              <w:jc w:val="center"/>
              <w:rPr>
                <w:szCs w:val="28"/>
              </w:rPr>
            </w:pPr>
            <w:r w:rsidRPr="00891819">
              <w:rPr>
                <w:color w:val="FF0000"/>
                <w:szCs w:val="28"/>
              </w:rPr>
              <w:fldChar w:fldCharType="begin"/>
            </w:r>
            <w:r w:rsidRPr="00891819">
              <w:rPr>
                <w:rFonts w:hint="eastAsia"/>
                <w:color w:val="FF0000"/>
                <w:szCs w:val="28"/>
              </w:rPr>
              <w:instrText xml:space="preserve"> ADDIN ZOTERO_ITEM CSL_CITATION {"citationID":"FjGmFY7b","properties":{"custom":"</w:instrText>
            </w:r>
            <w:r w:rsidRPr="00891819">
              <w:rPr>
                <w:rFonts w:hint="eastAsia"/>
                <w:color w:val="FF0000"/>
                <w:szCs w:val="28"/>
              </w:rPr>
              <w:instrText>苏林雁等</w:instrText>
            </w:r>
            <w:r w:rsidRPr="00891819">
              <w:rPr>
                <w:rFonts w:hint="eastAsia"/>
                <w:color w:val="FF0000"/>
                <w:szCs w:val="28"/>
              </w:rPr>
              <w:instrText>(2003)","formattedCitation":"</w:instrText>
            </w:r>
            <w:r w:rsidRPr="00891819">
              <w:rPr>
                <w:rFonts w:hint="eastAsia"/>
                <w:color w:val="FF0000"/>
                <w:szCs w:val="28"/>
              </w:rPr>
              <w:instrText>苏林雁等</w:instrText>
            </w:r>
            <w:r w:rsidRPr="00891819">
              <w:rPr>
                <w:rFonts w:hint="eastAsia"/>
                <w:color w:val="FF0000"/>
                <w:szCs w:val="28"/>
              </w:rPr>
              <w:instrText>(2003)","plainCitation":"</w:instrText>
            </w:r>
            <w:r w:rsidRPr="00891819">
              <w:rPr>
                <w:rFonts w:hint="eastAsia"/>
                <w:color w:val="FF0000"/>
                <w:szCs w:val="28"/>
              </w:rPr>
              <w:instrText>苏林雁等</w:instrText>
            </w:r>
            <w:r w:rsidRPr="00891819">
              <w:rPr>
                <w:rFonts w:hint="eastAsia"/>
                <w:color w:val="FF0000"/>
                <w:szCs w:val="28"/>
              </w:rPr>
              <w:instrText>(2003)","noteIndex":0},"citationItems":[{"id":586,"uris":["http://zotero.org/users/local/eoP0LvSC/items/CMNVZY95"],"itemData":{"id":586,"type":"article-journal","container-title":"</w:instrText>
            </w:r>
            <w:r w:rsidRPr="00891819">
              <w:rPr>
                <w:rFonts w:hint="eastAsia"/>
                <w:color w:val="FF0000"/>
                <w:szCs w:val="28"/>
              </w:rPr>
              <w:instrText>中国心理卫生杂志</w:instrText>
            </w:r>
            <w:r w:rsidRPr="00891819">
              <w:rPr>
                <w:rFonts w:hint="eastAsia"/>
                <w:color w:val="FF0000"/>
                <w:szCs w:val="28"/>
              </w:rPr>
              <w:instrText>","issue":"8","language":"zh","page":"547-549","title":"</w:instrText>
            </w:r>
            <w:r w:rsidRPr="00891819">
              <w:rPr>
                <w:rFonts w:hint="eastAsia"/>
                <w:color w:val="FF0000"/>
                <w:szCs w:val="28"/>
              </w:rPr>
              <w:instrText>儿童抑郁障碍自评量表的中国城市常模</w:instrText>
            </w:r>
            <w:r w:rsidRPr="00891819">
              <w:rPr>
                <w:rFonts w:hint="eastAsia"/>
                <w:color w:val="FF0000"/>
                <w:szCs w:val="28"/>
              </w:rPr>
              <w:instrText>","volume":"17","author":[{"literal":"</w:instrText>
            </w:r>
            <w:r w:rsidRPr="00891819">
              <w:rPr>
                <w:rFonts w:hint="eastAsia"/>
                <w:color w:val="FF0000"/>
                <w:szCs w:val="28"/>
              </w:rPr>
              <w:instrText>苏林雁</w:instrText>
            </w:r>
            <w:r w:rsidRPr="00891819">
              <w:rPr>
                <w:rFonts w:hint="eastAsia"/>
                <w:color w:val="FF0000"/>
                <w:szCs w:val="28"/>
              </w:rPr>
              <w:instrText>"},{"literal":"</w:instrText>
            </w:r>
            <w:r w:rsidRPr="00891819">
              <w:rPr>
                <w:rFonts w:hint="eastAsia"/>
                <w:color w:val="FF0000"/>
                <w:szCs w:val="28"/>
              </w:rPr>
              <w:instrText>王凯</w:instrText>
            </w:r>
            <w:r w:rsidRPr="00891819">
              <w:rPr>
                <w:rFonts w:hint="eastAsia"/>
                <w:color w:val="FF0000"/>
                <w:szCs w:val="28"/>
              </w:rPr>
              <w:instrText>"},{"literal":"</w:instrText>
            </w:r>
            <w:r w:rsidRPr="00891819">
              <w:rPr>
                <w:rFonts w:hint="eastAsia"/>
                <w:color w:val="FF0000"/>
                <w:szCs w:val="28"/>
              </w:rPr>
              <w:instrText>朱焱</w:instrText>
            </w:r>
            <w:r w:rsidRPr="00891819">
              <w:rPr>
                <w:rFonts w:hint="eastAsia"/>
                <w:color w:val="FF0000"/>
                <w:szCs w:val="28"/>
              </w:rPr>
              <w:instrText>"},{"literal":"</w:instrText>
            </w:r>
            <w:r w:rsidRPr="00891819">
              <w:rPr>
                <w:rFonts w:hint="eastAsia"/>
                <w:color w:val="FF0000"/>
                <w:szCs w:val="28"/>
              </w:rPr>
              <w:instrText>罗学荣</w:instrText>
            </w:r>
            <w:r w:rsidRPr="00891819">
              <w:rPr>
                <w:rFonts w:hint="eastAsia"/>
                <w:color w:val="FF0000"/>
                <w:szCs w:val="28"/>
              </w:rPr>
              <w:instrText>"},{"literal":"</w:instrText>
            </w:r>
            <w:r w:rsidRPr="00891819">
              <w:rPr>
                <w:rFonts w:hint="eastAsia"/>
                <w:color w:val="FF0000"/>
                <w:szCs w:val="28"/>
              </w:rPr>
              <w:instrText>杨志伟</w:instrText>
            </w:r>
            <w:r w:rsidRPr="00891819">
              <w:rPr>
                <w:rFonts w:hint="eastAsia"/>
                <w:color w:val="FF0000"/>
                <w:szCs w:val="28"/>
              </w:rPr>
              <w:instrText xml:space="preserve">"}],"issued":{"date-parts":[["2003"]]}}}],"schema":"https://github.com/citation-style-language/schema/raw/master/csl-citation.json"} </w:instrText>
            </w:r>
            <w:r w:rsidRPr="00891819">
              <w:rPr>
                <w:color w:val="FF0000"/>
                <w:szCs w:val="28"/>
              </w:rPr>
              <w:fldChar w:fldCharType="separate"/>
            </w:r>
            <w:r w:rsidRPr="00891819">
              <w:rPr>
                <w:rFonts w:hint="eastAsia"/>
                <w:szCs w:val="28"/>
              </w:rPr>
              <w:t>苏林雁等</w:t>
            </w:r>
            <w:r w:rsidRPr="00891819">
              <w:rPr>
                <w:rFonts w:hint="eastAsia"/>
                <w:szCs w:val="28"/>
              </w:rPr>
              <w:t>(</w:t>
            </w:r>
            <w:r w:rsidRPr="00545B57">
              <w:rPr>
                <w:rStyle w:val="innerzoteroCitation"/>
                <w:rFonts w:hint="eastAsia"/>
              </w:rPr>
              <w:t>2003</w:t>
            </w:r>
            <w:r w:rsidRPr="00891819">
              <w:rPr>
                <w:rFonts w:hint="eastAsia"/>
                <w:szCs w:val="28"/>
              </w:rPr>
              <w:t>)</w:t>
            </w:r>
            <w:r w:rsidRPr="00891819">
              <w:rPr>
                <w:color w:val="FF0000"/>
                <w:szCs w:val="28"/>
              </w:rPr>
              <w:fldChar w:fldCharType="end"/>
            </w:r>
            <w:r w:rsidRPr="00891819">
              <w:rPr>
                <w:rFonts w:hint="eastAsia"/>
                <w:szCs w:val="28"/>
              </w:rPr>
              <w:t xml:space="preserve"> </w:t>
            </w:r>
            <w:r w:rsidRPr="00891819">
              <w:rPr>
                <w:rFonts w:hint="eastAsia"/>
                <w:szCs w:val="28"/>
              </w:rPr>
              <w:t>提供的是症状名，可以用于内容分析，但是无法用于实际测量。</w:t>
            </w:r>
          </w:p>
        </w:tc>
      </w:tr>
      <w:tr w:rsidR="0056560D" w:rsidRPr="00891819" w14:paraId="6DB80AE8" w14:textId="77777777" w:rsidTr="00E124AE">
        <w:trPr>
          <w:jc w:val="center"/>
        </w:trPr>
        <w:tc>
          <w:tcPr>
            <w:tcW w:w="4253" w:type="dxa"/>
            <w:tcBorders>
              <w:top w:val="nil"/>
              <w:left w:val="nil"/>
              <w:bottom w:val="nil"/>
              <w:right w:val="nil"/>
            </w:tcBorders>
            <w:vAlign w:val="center"/>
          </w:tcPr>
          <w:p w14:paraId="12ADD9D7" w14:textId="036A9E2D" w:rsidR="009C4BCF" w:rsidRPr="009C4BCF" w:rsidRDefault="0056560D" w:rsidP="009C4BCF">
            <w:pPr>
              <w:spacing w:line="300" w:lineRule="exact"/>
              <w:jc w:val="center"/>
              <w:rPr>
                <w:color w:val="0D0D0D" w:themeColor="text1" w:themeTint="F2"/>
                <w:kern w:val="0"/>
                <w:szCs w:val="28"/>
              </w:rPr>
            </w:pPr>
            <w:r w:rsidRPr="00891819">
              <w:rPr>
                <w:kern w:val="0"/>
                <w:szCs w:val="28"/>
              </w:rPr>
              <w:lastRenderedPageBreak/>
              <w:t>Beck Depression Inventory</w:t>
            </w:r>
            <w:r w:rsidRPr="00891819">
              <w:rPr>
                <w:rFonts w:hint="eastAsia"/>
                <w:color w:val="0D0D0D" w:themeColor="text1" w:themeTint="F2"/>
                <w:szCs w:val="28"/>
              </w:rPr>
              <w:t>（</w:t>
            </w:r>
            <w:r w:rsidRPr="00891819">
              <w:rPr>
                <w:color w:val="0D0D0D" w:themeColor="text1" w:themeTint="F2"/>
                <w:szCs w:val="28"/>
              </w:rPr>
              <w:t>BDI-I</w:t>
            </w:r>
            <w:r w:rsidRPr="00891819">
              <w:rPr>
                <w:rFonts w:hint="eastAsia"/>
                <w:color w:val="0D0D0D" w:themeColor="text1" w:themeTint="F2"/>
                <w:szCs w:val="28"/>
              </w:rPr>
              <w:t>）</w:t>
            </w:r>
            <w:r w:rsidR="007560EC">
              <w:rPr>
                <w:color w:val="0D0D0D" w:themeColor="text1" w:themeTint="F2"/>
                <w:szCs w:val="28"/>
              </w:rPr>
              <w:br/>
            </w:r>
            <w:r w:rsidR="009C4BCF">
              <w:rPr>
                <w:rFonts w:hint="eastAsia"/>
                <w:color w:val="0D0D0D" w:themeColor="text1" w:themeTint="F2"/>
                <w:kern w:val="0"/>
                <w:szCs w:val="28"/>
              </w:rPr>
              <w:t>1967</w:t>
            </w:r>
            <w:r w:rsidR="009C4BCF">
              <w:rPr>
                <w:rFonts w:hint="eastAsia"/>
                <w:color w:val="0D0D0D" w:themeColor="text1" w:themeTint="F2"/>
                <w:kern w:val="0"/>
                <w:szCs w:val="28"/>
              </w:rPr>
              <w:t>年编制</w:t>
            </w:r>
          </w:p>
        </w:tc>
        <w:tc>
          <w:tcPr>
            <w:tcW w:w="2694" w:type="dxa"/>
            <w:tcBorders>
              <w:top w:val="nil"/>
              <w:left w:val="nil"/>
              <w:bottom w:val="nil"/>
              <w:right w:val="nil"/>
            </w:tcBorders>
            <w:vAlign w:val="center"/>
          </w:tcPr>
          <w:p w14:paraId="328ADA48" w14:textId="613E7A4A" w:rsidR="0056560D" w:rsidRPr="00891819" w:rsidRDefault="0056560D" w:rsidP="00E124AE">
            <w:pPr>
              <w:spacing w:line="300" w:lineRule="exact"/>
              <w:jc w:val="center"/>
              <w:rPr>
                <w:szCs w:val="28"/>
              </w:rPr>
            </w:pPr>
            <w:r w:rsidRPr="00891819">
              <w:rPr>
                <w:color w:val="FF0000"/>
                <w:szCs w:val="28"/>
              </w:rPr>
              <w:fldChar w:fldCharType="begin"/>
            </w:r>
            <w:r w:rsidRPr="00891819">
              <w:rPr>
                <w:rFonts w:hint="eastAsia"/>
                <w:color w:val="FF0000"/>
                <w:szCs w:val="28"/>
              </w:rPr>
              <w:instrText xml:space="preserve"> ADDIN ZOTERO_ITEM CSL_CITATION {"citationID":"e4ZOGzkZ","properties":{"custom":"</w:instrText>
            </w:r>
            <w:r w:rsidRPr="00891819">
              <w:rPr>
                <w:rFonts w:hint="eastAsia"/>
                <w:color w:val="FF0000"/>
                <w:szCs w:val="28"/>
              </w:rPr>
              <w:instrText>周德新</w:instrText>
            </w:r>
            <w:r w:rsidRPr="00891819">
              <w:rPr>
                <w:rFonts w:hint="eastAsia"/>
                <w:color w:val="FF0000"/>
                <w:szCs w:val="28"/>
              </w:rPr>
              <w:instrText>(2006)","unsorted":true,"formattedCitation":"</w:instrText>
            </w:r>
            <w:r w:rsidRPr="00891819">
              <w:rPr>
                <w:rFonts w:hint="eastAsia"/>
                <w:color w:val="FF0000"/>
                <w:szCs w:val="28"/>
              </w:rPr>
              <w:instrText>周德新</w:instrText>
            </w:r>
            <w:r w:rsidRPr="00891819">
              <w:rPr>
                <w:rFonts w:hint="eastAsia"/>
                <w:color w:val="FF0000"/>
                <w:szCs w:val="28"/>
              </w:rPr>
              <w:instrText>(2006)","plainCitation":"</w:instrText>
            </w:r>
            <w:r w:rsidRPr="00891819">
              <w:rPr>
                <w:rFonts w:hint="eastAsia"/>
                <w:color w:val="FF0000"/>
                <w:szCs w:val="28"/>
              </w:rPr>
              <w:instrText>周德新</w:instrText>
            </w:r>
            <w:r w:rsidRPr="00891819">
              <w:rPr>
                <w:rFonts w:hint="eastAsia"/>
                <w:color w:val="FF0000"/>
                <w:szCs w:val="28"/>
              </w:rPr>
              <w:instrText>(2006)","noteIndex":0},"citationItems":[{"id":588,"uris":["http://zotero.org/users/local/eoP0LvSC/items/PU7AHK6K"],"itemData":{"id":588,"type":"article-journal","abstract":"</w:instrText>
            </w:r>
            <w:r w:rsidRPr="00891819">
              <w:rPr>
                <w:rFonts w:hint="eastAsia"/>
                <w:color w:val="FF0000"/>
                <w:szCs w:val="28"/>
              </w:rPr>
              <w:instrText>自杀是一种病态的社会现象和一个普遍存在的社会问题。在我国</w:instrText>
            </w:r>
            <w:r w:rsidRPr="00891819">
              <w:rPr>
                <w:rFonts w:hint="eastAsia"/>
                <w:color w:val="FF0000"/>
                <w:szCs w:val="28"/>
              </w:rPr>
              <w:instrText>,</w:instrText>
            </w:r>
            <w:r w:rsidRPr="00891819">
              <w:rPr>
                <w:rFonts w:hint="eastAsia"/>
                <w:color w:val="FF0000"/>
                <w:szCs w:val="28"/>
              </w:rPr>
              <w:instrText>大学生自杀现象已经成为高校一个严重的社会问题。分析与研究大学生自杀的现状与特点</w:instrText>
            </w:r>
            <w:r w:rsidRPr="00891819">
              <w:rPr>
                <w:rFonts w:hint="eastAsia"/>
                <w:color w:val="FF0000"/>
                <w:szCs w:val="28"/>
              </w:rPr>
              <w:instrText>,</w:instrText>
            </w:r>
            <w:r w:rsidRPr="00891819">
              <w:rPr>
                <w:rFonts w:hint="eastAsia"/>
                <w:color w:val="FF0000"/>
                <w:szCs w:val="28"/>
              </w:rPr>
              <w:instrText>探寻大学生自杀现象背后的社会原因</w:instrText>
            </w:r>
            <w:r w:rsidRPr="00891819">
              <w:rPr>
                <w:rFonts w:hint="eastAsia"/>
                <w:color w:val="FF0000"/>
                <w:szCs w:val="28"/>
              </w:rPr>
              <w:instrText>,</w:instrText>
            </w:r>
            <w:r w:rsidRPr="00891819">
              <w:rPr>
                <w:rFonts w:hint="eastAsia"/>
                <w:color w:val="FF0000"/>
                <w:szCs w:val="28"/>
              </w:rPr>
              <w:instrText>采取有效的措施预防大学生自杀现象的发生</w:instrText>
            </w:r>
            <w:r w:rsidRPr="00891819">
              <w:rPr>
                <w:rFonts w:hint="eastAsia"/>
                <w:color w:val="FF0000"/>
                <w:szCs w:val="28"/>
              </w:rPr>
              <w:instrText>,</w:instrText>
            </w:r>
            <w:r w:rsidRPr="00891819">
              <w:rPr>
                <w:rFonts w:hint="eastAsia"/>
                <w:color w:val="FF0000"/>
                <w:szCs w:val="28"/>
              </w:rPr>
              <w:instrText>应该成为高校工作的一个重要内容。</w:instrText>
            </w:r>
            <w:r w:rsidRPr="00891819">
              <w:rPr>
                <w:rFonts w:hint="eastAsia"/>
                <w:color w:val="FF0000"/>
                <w:szCs w:val="28"/>
              </w:rPr>
              <w:instrText>","container-title":"</w:instrText>
            </w:r>
            <w:r w:rsidRPr="00891819">
              <w:rPr>
                <w:rFonts w:hint="eastAsia"/>
                <w:color w:val="FF0000"/>
                <w:szCs w:val="28"/>
              </w:rPr>
              <w:instrText>湖南文理学院学报</w:instrText>
            </w:r>
            <w:r w:rsidRPr="00891819">
              <w:rPr>
                <w:rFonts w:hint="eastAsia"/>
                <w:color w:val="FF0000"/>
                <w:szCs w:val="28"/>
              </w:rPr>
              <w:instrText>(</w:instrText>
            </w:r>
            <w:r w:rsidRPr="00891819">
              <w:rPr>
                <w:rFonts w:hint="eastAsia"/>
                <w:color w:val="FF0000"/>
                <w:szCs w:val="28"/>
              </w:rPr>
              <w:instrText>社会科学版</w:instrText>
            </w:r>
            <w:r w:rsidRPr="00891819">
              <w:rPr>
                <w:rFonts w:hint="eastAsia"/>
                <w:color w:val="FF0000"/>
                <w:szCs w:val="28"/>
              </w:rPr>
              <w:instrText>)","ISSN":"1672-6154","issue":"5","language":"zh","note":"6 citations(CNKI)[2024-1-28]","page":"60-62","source":"CNKI","title":"</w:instrText>
            </w:r>
            <w:r w:rsidRPr="00891819">
              <w:rPr>
                <w:rFonts w:hint="eastAsia"/>
                <w:color w:val="FF0000"/>
                <w:szCs w:val="28"/>
              </w:rPr>
              <w:instrText>大学生自杀现象的社会学解读</w:instrText>
            </w:r>
            <w:r w:rsidRPr="00891819">
              <w:rPr>
                <w:rFonts w:hint="eastAsia"/>
                <w:color w:val="FF0000"/>
                <w:szCs w:val="28"/>
              </w:rPr>
              <w:instrText>","author":[{"family":"</w:instrText>
            </w:r>
            <w:r w:rsidRPr="00891819">
              <w:rPr>
                <w:rFonts w:hint="eastAsia"/>
                <w:color w:val="FF0000"/>
                <w:szCs w:val="28"/>
              </w:rPr>
              <w:instrText>周</w:instrText>
            </w:r>
            <w:r w:rsidRPr="00891819">
              <w:rPr>
                <w:rFonts w:hint="eastAsia"/>
                <w:color w:val="FF0000"/>
                <w:szCs w:val="28"/>
              </w:rPr>
              <w:instrText>","given":"</w:instrText>
            </w:r>
            <w:r w:rsidRPr="00891819">
              <w:rPr>
                <w:rFonts w:hint="eastAsia"/>
                <w:color w:val="FF0000"/>
                <w:szCs w:val="28"/>
              </w:rPr>
              <w:instrText>德新</w:instrText>
            </w:r>
            <w:r w:rsidRPr="00891819">
              <w:rPr>
                <w:rFonts w:hint="eastAsia"/>
                <w:color w:val="FF0000"/>
                <w:szCs w:val="28"/>
              </w:rPr>
              <w:instrText>"}],"issued":{"date-parts":[["2006"]]}}}],"schema":"https://github.com/citation-style-language/sc</w:instrText>
            </w:r>
            <w:r w:rsidRPr="00891819">
              <w:rPr>
                <w:color w:val="FF0000"/>
                <w:szCs w:val="28"/>
              </w:rPr>
              <w:instrText xml:space="preserve">hema/raw/master/csl-citation.json"} </w:instrText>
            </w:r>
            <w:r w:rsidRPr="00891819">
              <w:rPr>
                <w:color w:val="FF0000"/>
                <w:szCs w:val="28"/>
              </w:rPr>
              <w:fldChar w:fldCharType="separate"/>
            </w:r>
            <w:r w:rsidRPr="00891819">
              <w:rPr>
                <w:rFonts w:hint="eastAsia"/>
                <w:color w:val="FF0000"/>
                <w:szCs w:val="28"/>
              </w:rPr>
              <w:t>周德新</w:t>
            </w:r>
            <w:r w:rsidRPr="00891819">
              <w:rPr>
                <w:rFonts w:hint="eastAsia"/>
                <w:color w:val="FF0000"/>
                <w:szCs w:val="28"/>
              </w:rPr>
              <w:t>(</w:t>
            </w:r>
            <w:r w:rsidRPr="00545B57">
              <w:rPr>
                <w:rStyle w:val="innerzoteroCitation"/>
                <w:rFonts w:hint="eastAsia"/>
              </w:rPr>
              <w:t>2006</w:t>
            </w:r>
            <w:r w:rsidRPr="00891819">
              <w:rPr>
                <w:rFonts w:hint="eastAsia"/>
                <w:color w:val="FF0000"/>
                <w:szCs w:val="28"/>
              </w:rPr>
              <w:t>)</w:t>
            </w:r>
            <w:r w:rsidRPr="00891819">
              <w:rPr>
                <w:color w:val="FF0000"/>
                <w:szCs w:val="28"/>
              </w:rPr>
              <w:fldChar w:fldCharType="end"/>
            </w:r>
            <w:r w:rsidRPr="00891819">
              <w:rPr>
                <w:color w:val="FF0000"/>
                <w:szCs w:val="28"/>
              </w:rPr>
              <w:t>1</w:t>
            </w:r>
            <w:r w:rsidRPr="00891819">
              <w:rPr>
                <w:rFonts w:hint="eastAsia"/>
                <w:color w:val="FF0000"/>
                <w:szCs w:val="28"/>
              </w:rPr>
              <w:t>篇</w:t>
            </w:r>
            <w:r w:rsidRPr="00891819">
              <w:rPr>
                <w:rFonts w:hint="eastAsia"/>
                <w:szCs w:val="28"/>
              </w:rPr>
              <w:t>,</w:t>
            </w:r>
            <w:r w:rsidRPr="00891819">
              <w:rPr>
                <w:szCs w:val="28"/>
              </w:rPr>
              <w:t xml:space="preserve"> </w:t>
            </w:r>
            <w:r w:rsidRPr="00891819">
              <w:rPr>
                <w:szCs w:val="28"/>
              </w:rPr>
              <w:fldChar w:fldCharType="begin"/>
            </w:r>
            <w:r w:rsidRPr="00891819">
              <w:rPr>
                <w:rFonts w:hint="eastAsia"/>
                <w:szCs w:val="28"/>
              </w:rPr>
              <w:instrText xml:space="preserve"> ADDIN ZOTERO_ITEM CSL_CITATION {"citationID":"7kpyABbl","properties":{"custom":"</w:instrText>
            </w:r>
            <w:r w:rsidRPr="00891819">
              <w:rPr>
                <w:rFonts w:hint="eastAsia"/>
                <w:szCs w:val="28"/>
              </w:rPr>
              <w:instrText>汪向东等</w:instrText>
            </w:r>
            <w:r w:rsidRPr="00891819">
              <w:rPr>
                <w:rFonts w:hint="eastAsia"/>
                <w:szCs w:val="28"/>
              </w:rPr>
              <w:instrText>(1999)","formattedCitation":"</w:instrText>
            </w:r>
            <w:r w:rsidRPr="00891819">
              <w:rPr>
                <w:rFonts w:hint="eastAsia"/>
                <w:szCs w:val="28"/>
              </w:rPr>
              <w:instrText>汪向东等</w:instrText>
            </w:r>
            <w:r w:rsidRPr="00891819">
              <w:rPr>
                <w:rFonts w:hint="eastAsia"/>
                <w:szCs w:val="28"/>
              </w:rPr>
              <w:instrText>(1999)","plainCitation":"</w:instrText>
            </w:r>
            <w:r w:rsidRPr="00891819">
              <w:rPr>
                <w:rFonts w:hint="eastAsia"/>
                <w:szCs w:val="28"/>
              </w:rPr>
              <w:instrText>汪向东等</w:instrText>
            </w:r>
            <w:r w:rsidRPr="00891819">
              <w:rPr>
                <w:rFonts w:hint="eastAsia"/>
                <w:szCs w:val="28"/>
              </w:rPr>
              <w:instrText>(1999)","noteIndex":0},"citationItems":[{"id":108,"uris":["http://zotero.org/users/local/eoP0LvSC/items/AME6BL5E"],"itemData":{"id":108,"type":"book","publisher":"</w:instrText>
            </w:r>
            <w:r w:rsidRPr="00891819">
              <w:rPr>
                <w:rFonts w:hint="eastAsia"/>
                <w:szCs w:val="28"/>
              </w:rPr>
              <w:instrText>中国心理卫生杂志社</w:instrText>
            </w:r>
            <w:r w:rsidRPr="00891819">
              <w:rPr>
                <w:rFonts w:hint="eastAsia"/>
                <w:szCs w:val="28"/>
              </w:rPr>
              <w:instrText>","title":"</w:instrText>
            </w:r>
            <w:r w:rsidRPr="00891819">
              <w:rPr>
                <w:rFonts w:hint="eastAsia"/>
                <w:szCs w:val="28"/>
              </w:rPr>
              <w:instrText>心理卫生评定量表手册</w:instrText>
            </w:r>
            <w:r w:rsidRPr="00891819">
              <w:rPr>
                <w:rFonts w:hint="eastAsia"/>
                <w:szCs w:val="28"/>
              </w:rPr>
              <w:instrText>","author":[{"literal":"</w:instrText>
            </w:r>
            <w:r w:rsidRPr="00891819">
              <w:rPr>
                <w:rFonts w:hint="eastAsia"/>
                <w:szCs w:val="28"/>
              </w:rPr>
              <w:instrText>汪向东</w:instrText>
            </w:r>
            <w:r w:rsidRPr="00891819">
              <w:rPr>
                <w:rFonts w:hint="eastAsia"/>
                <w:szCs w:val="28"/>
              </w:rPr>
              <w:instrText>"},{"literal":"</w:instrText>
            </w:r>
            <w:r w:rsidRPr="00891819">
              <w:rPr>
                <w:rFonts w:hint="eastAsia"/>
                <w:szCs w:val="28"/>
              </w:rPr>
              <w:instrText>王希林</w:instrText>
            </w:r>
            <w:r w:rsidRPr="00891819">
              <w:rPr>
                <w:rFonts w:hint="eastAsia"/>
                <w:szCs w:val="28"/>
              </w:rPr>
              <w:instrText>"},{"literal":"</w:instrText>
            </w:r>
            <w:r w:rsidRPr="00891819">
              <w:rPr>
                <w:rFonts w:hint="eastAsia"/>
                <w:szCs w:val="28"/>
              </w:rPr>
              <w:instrText>马弘</w:instrText>
            </w:r>
            <w:r w:rsidRPr="00891819">
              <w:rPr>
                <w:rFonts w:hint="eastAsia"/>
                <w:szCs w:val="28"/>
              </w:rPr>
              <w:instrText>"}],"issued":{"date-parts":[["1999"]]}}}],"schema":"https://github.com/citation-style-language/schema/raw/ma</w:instrText>
            </w:r>
            <w:r w:rsidRPr="00891819">
              <w:rPr>
                <w:szCs w:val="28"/>
              </w:rPr>
              <w:instrText xml:space="preserve">ster/csl-citation.json"} </w:instrText>
            </w:r>
            <w:r w:rsidRPr="00891819">
              <w:rPr>
                <w:szCs w:val="28"/>
              </w:rPr>
              <w:fldChar w:fldCharType="separate"/>
            </w:r>
            <w:r w:rsidRPr="00891819">
              <w:rPr>
                <w:rFonts w:hint="eastAsia"/>
                <w:szCs w:val="28"/>
              </w:rPr>
              <w:t>汪向东等</w:t>
            </w:r>
            <w:r w:rsidRPr="00891819">
              <w:rPr>
                <w:rFonts w:hint="eastAsia"/>
                <w:szCs w:val="28"/>
              </w:rPr>
              <w:t>(</w:t>
            </w:r>
            <w:r w:rsidRPr="00545B57">
              <w:rPr>
                <w:rStyle w:val="innerzoteroCitation"/>
                <w:rFonts w:hint="eastAsia"/>
              </w:rPr>
              <w:t>1999</w:t>
            </w:r>
            <w:r w:rsidRPr="00891819">
              <w:rPr>
                <w:rFonts w:hint="eastAsia"/>
                <w:szCs w:val="28"/>
              </w:rPr>
              <w:t>)</w:t>
            </w:r>
            <w:r w:rsidRPr="00891819">
              <w:rPr>
                <w:szCs w:val="28"/>
              </w:rPr>
              <w:fldChar w:fldCharType="end"/>
            </w:r>
            <w:r w:rsidRPr="00891819">
              <w:rPr>
                <w:szCs w:val="28"/>
              </w:rPr>
              <w:t>3</w:t>
            </w:r>
            <w:r w:rsidRPr="00891819">
              <w:rPr>
                <w:rFonts w:hint="eastAsia"/>
                <w:szCs w:val="28"/>
              </w:rPr>
              <w:t>篇</w:t>
            </w:r>
            <w:r w:rsidRPr="00891819">
              <w:rPr>
                <w:rFonts w:hint="eastAsia"/>
                <w:szCs w:val="28"/>
              </w:rPr>
              <w:t>,</w:t>
            </w:r>
            <w:r w:rsidRPr="00891819">
              <w:rPr>
                <w:szCs w:val="28"/>
              </w:rPr>
              <w:t xml:space="preserve"> </w:t>
            </w:r>
            <w:r w:rsidRPr="00891819">
              <w:rPr>
                <w:szCs w:val="28"/>
              </w:rPr>
              <w:fldChar w:fldCharType="begin"/>
            </w:r>
            <w:r w:rsidRPr="00891819">
              <w:rPr>
                <w:szCs w:val="28"/>
              </w:rPr>
              <w:instrText xml:space="preserve"> ADDIN ZOTERO_ITEM CSL_CITATION {"citationID":"0OLdFei3","properties":{"custom":"Beck et al. (1972)","formattedCitation":"Beck et al. (1972)","plainCitation":"Beck et al. (1972)","noteIndex":0},"citationItems":[{"id":592,"uris":["http://zotero.org/users/local/eoP0LvSC/items/J8CWX25F"],"itemData":{"id":592,"type":"article-journal","container-title":"Postgraduate Medicine","DOI":"10.1080/00325481.1972.11713319","ISSN":"0032-5481, 1941-9260","issue":"6","journalAbbreviation":"Postgraduate Medicine","language":"en","page":"81-85","source":"DOI.org (Crossref)","title":"Screening Depressed Patients in Family Practice: A Rapid Technic","title-short":"Screening Depressed Patients in Family Practice","volume":"52","author":[{"family":"Beck","given":"Aaron T."},{"family":"Beck","given":"Roy W."}],"issued":{"date-parts":[["1972",12]]}}}],"schema":"https://github.com/citation-style-language/schema/raw/master/csl-citation.json"} </w:instrText>
            </w:r>
            <w:r w:rsidRPr="00891819">
              <w:rPr>
                <w:szCs w:val="28"/>
              </w:rPr>
              <w:fldChar w:fldCharType="separate"/>
            </w:r>
            <w:r w:rsidRPr="00891819">
              <w:rPr>
                <w:szCs w:val="28"/>
              </w:rPr>
              <w:t>Beck et al. (</w:t>
            </w:r>
            <w:r w:rsidRPr="00545B57">
              <w:rPr>
                <w:rStyle w:val="innerzoteroCitation"/>
              </w:rPr>
              <w:t>1972</w:t>
            </w:r>
            <w:r w:rsidRPr="00891819">
              <w:rPr>
                <w:szCs w:val="28"/>
              </w:rPr>
              <w:t>)</w:t>
            </w:r>
            <w:r w:rsidRPr="00891819">
              <w:rPr>
                <w:szCs w:val="28"/>
              </w:rPr>
              <w:fldChar w:fldCharType="end"/>
            </w:r>
            <w:r w:rsidRPr="00891819">
              <w:rPr>
                <w:szCs w:val="28"/>
              </w:rPr>
              <w:t>2</w:t>
            </w:r>
            <w:r w:rsidRPr="00891819">
              <w:rPr>
                <w:rFonts w:hint="eastAsia"/>
                <w:szCs w:val="28"/>
              </w:rPr>
              <w:t>篇</w:t>
            </w:r>
            <w:r w:rsidRPr="00891819">
              <w:rPr>
                <w:rFonts w:hint="eastAsia"/>
                <w:szCs w:val="28"/>
              </w:rPr>
              <w:t>,</w:t>
            </w:r>
            <w:r w:rsidRPr="00891819">
              <w:rPr>
                <w:szCs w:val="28"/>
              </w:rPr>
              <w:t xml:space="preserve"> </w:t>
            </w:r>
            <w:r w:rsidRPr="00891819">
              <w:rPr>
                <w:color w:val="FF0000"/>
                <w:szCs w:val="28"/>
              </w:rPr>
              <w:fldChar w:fldCharType="begin"/>
            </w:r>
            <w:r w:rsidRPr="00891819">
              <w:rPr>
                <w:color w:val="FF0000"/>
                <w:szCs w:val="28"/>
              </w:rPr>
              <w:instrText xml:space="preserve"> ADDIN ZOTERO_ITEM CSL_CITATION {"citationID":"k7QFAytj","properties":{"custom":"Beck et al. (1988)","formattedCitation":"Beck et al. (1988)","plainCitation":"Beck et al. (1988)","noteIndex":0},"citationItems":[{"id":594,"uris":["http://zotero.org/users/local/eoP0LvSC/items/J5Q2M8PR"],"itemData":{"id":594,"type":"article-journal","abstract":"Research studies focusing on the psychometric proper&amp; of the Beck Depression Inventory (BDI) with psychiatric and nonpsychiatric samples were reviewed for theyears 1961 throughJune, 1986. A meta-analysis of the BDI s internal consistency estimatesyielded a mean coefficient alpha of 0.86 for psychiatric patients and 0.81 f or nonpsychiatric subjects. The concurrent ualidities of the BDI with respect to clinical ratings and the Hamilton Psychiatric Rating Scale&amp;r Depression (HRSD) were also high. The mean correlations of the BDI samples with clinical ratings and the HRSD were 0. 72 and 0.73, respectively, for psychiatric patients. With nonpsychiatric subjects, the mean correlations of the BDI with clinical ratings and the HRSD were 0.60 and 0.74, respectiuely. Recent euidence indicates that the BDI discriminates subtypes of depression and dzfferentiatesdepressionfrom anxiety.","container-title":"Clinical Psychology Review","DOI":"10.1016/0272-7358(88)90050-5","ISSN":"02727358","issue":"1","journalAbbreviation":"Clinical Psychology Review","language":"en","page":"77-100","source":"DOI.org (Crossref)","title":"Psychometric properties of the Beck Depression Inventory: Twenty-five years of evaluation","title-short":"Psychometric properties of the Beck Depression Inventory","volume":"8","author":[{"family":"Beck","given":"Aaron T."},{"family":"Steer","given":"Robert A."},{"family":"Carbin","given":"Margery G."}],"issued":{"date-parts":[["1988",1]]}}}],"schema":"https://github.com/citation-style-language/schema/raw/master/csl-citation.json"} </w:instrText>
            </w:r>
            <w:r w:rsidRPr="00891819">
              <w:rPr>
                <w:color w:val="FF0000"/>
                <w:szCs w:val="28"/>
              </w:rPr>
              <w:fldChar w:fldCharType="separate"/>
            </w:r>
            <w:r w:rsidRPr="00891819">
              <w:rPr>
                <w:color w:val="FF0000"/>
                <w:szCs w:val="28"/>
              </w:rPr>
              <w:t>Beck et al. (</w:t>
            </w:r>
            <w:r w:rsidRPr="00545B57">
              <w:rPr>
                <w:rStyle w:val="innerzoteroCitation"/>
              </w:rPr>
              <w:t>1988</w:t>
            </w:r>
            <w:r w:rsidRPr="00891819">
              <w:rPr>
                <w:color w:val="FF0000"/>
                <w:szCs w:val="28"/>
              </w:rPr>
              <w:t>)</w:t>
            </w:r>
            <w:r w:rsidRPr="00891819">
              <w:rPr>
                <w:color w:val="FF0000"/>
                <w:szCs w:val="28"/>
              </w:rPr>
              <w:fldChar w:fldCharType="end"/>
            </w:r>
            <w:r w:rsidRPr="00891819">
              <w:rPr>
                <w:color w:val="FF0000"/>
                <w:szCs w:val="28"/>
              </w:rPr>
              <w:t>1</w:t>
            </w:r>
            <w:r w:rsidRPr="00891819">
              <w:rPr>
                <w:rFonts w:hint="eastAsia"/>
                <w:color w:val="FF0000"/>
                <w:szCs w:val="28"/>
              </w:rPr>
              <w:t>篇</w:t>
            </w:r>
            <w:r w:rsidRPr="00891819">
              <w:rPr>
                <w:rFonts w:hint="eastAsia"/>
                <w:szCs w:val="28"/>
              </w:rPr>
              <w:t>,</w:t>
            </w:r>
            <w:r w:rsidRPr="00891819">
              <w:rPr>
                <w:szCs w:val="28"/>
              </w:rPr>
              <w:t xml:space="preserve"> </w:t>
            </w:r>
            <w:r w:rsidR="00F54BAA" w:rsidRPr="00891819">
              <w:rPr>
                <w:szCs w:val="28"/>
              </w:rPr>
              <w:fldChar w:fldCharType="begin"/>
            </w:r>
            <w:r w:rsidR="00F54BAA" w:rsidRPr="00891819">
              <w:rPr>
                <w:szCs w:val="28"/>
              </w:rPr>
              <w:instrText xml:space="preserve"> ADDIN ZOTERO_ITEM CSL_CITATION {"citationID":"AZXcSJ4s","properties":{"custom":"Beck et al. (1961)","formattedCitation":"Beck et al. (1961)","plainCitation":"Beck et al. (1961)","noteIndex":0},"citationItems":[{"id":595,"uris":["http://zotero.org/users/local/eoP0LvSC/items/XHY2JFNF"],"itemData":{"id":595,"type":"article-journal","container-title":"Archives of general psychiatry","issue":"6","language":"en","note":"publisher: American Medical Association","page":"561–571","title":"An inventory for measuring depression","volume":"4","author":[{"family":"Beck","given":"Aaron T"},{"family":"Ward","given":"Calvin H"},{"family":"Mendelson","given":"Mock"},{"family":"Mock","given":"Jeremiah"},{"family":"Erbaugh","given":"John"}],"issued":{"date-parts":[["1961"]]}}}],"schema":"https://github.com/citation-style-language/schema/raw/master/csl-citation.json"} </w:instrText>
            </w:r>
            <w:r w:rsidR="00F54BAA" w:rsidRPr="00891819">
              <w:rPr>
                <w:szCs w:val="28"/>
              </w:rPr>
              <w:fldChar w:fldCharType="separate"/>
            </w:r>
            <w:r w:rsidR="00F54BAA" w:rsidRPr="00891819">
              <w:rPr>
                <w:szCs w:val="28"/>
              </w:rPr>
              <w:t>Beck et al. (</w:t>
            </w:r>
            <w:r w:rsidR="00F54BAA" w:rsidRPr="00545B57">
              <w:rPr>
                <w:rStyle w:val="innerzoteroCitation"/>
              </w:rPr>
              <w:t>1961</w:t>
            </w:r>
            <w:r w:rsidR="00F54BAA" w:rsidRPr="00891819">
              <w:rPr>
                <w:szCs w:val="28"/>
              </w:rPr>
              <w:t>)</w:t>
            </w:r>
            <w:r w:rsidR="00F54BAA" w:rsidRPr="00891819">
              <w:rPr>
                <w:szCs w:val="28"/>
              </w:rPr>
              <w:fldChar w:fldCharType="end"/>
            </w:r>
            <w:r w:rsidR="00F54BAA" w:rsidRPr="00891819">
              <w:rPr>
                <w:szCs w:val="28"/>
              </w:rPr>
              <w:t>1</w:t>
            </w:r>
            <w:r w:rsidR="00F54BAA" w:rsidRPr="00891819">
              <w:rPr>
                <w:rFonts w:hint="eastAsia"/>
                <w:szCs w:val="28"/>
              </w:rPr>
              <w:t>篇</w:t>
            </w:r>
            <w:r w:rsidR="00F54BAA" w:rsidRPr="00891819">
              <w:rPr>
                <w:rFonts w:hint="eastAsia"/>
                <w:szCs w:val="28"/>
              </w:rPr>
              <w:t>,</w:t>
            </w:r>
            <w:r w:rsidR="00F54BAA" w:rsidRPr="00891819">
              <w:rPr>
                <w:szCs w:val="28"/>
              </w:rPr>
              <w:t xml:space="preserve"> </w:t>
            </w:r>
            <w:r w:rsidR="00F54BAA" w:rsidRPr="00891819">
              <w:rPr>
                <w:color w:val="FF0000"/>
                <w:szCs w:val="28"/>
              </w:rPr>
              <w:fldChar w:fldCharType="begin"/>
            </w:r>
            <w:r w:rsidR="00F54BAA" w:rsidRPr="00891819">
              <w:rPr>
                <w:color w:val="FF0000"/>
                <w:szCs w:val="28"/>
              </w:rPr>
              <w:instrText xml:space="preserve"> ADDIN ZOTERO_ITEM CSL_CITATION {"citationID":"JRlXWqdQ","properties":{"custom":"Beck et al. (1974)","formattedCitation":"Beck et al. (1974)","plainCitation":"Beck et al. (1974)","noteIndex":0},"citationItems":[{"id":596,"uris":["http://zotero.org/users/local/eoP0LvSC/items/GG7H9QQ8"],"itemData":{"id":596,"type":"book","language":"en","publisher":"S. Karger","title":"Assessment of depression: the depression inventory.","author":[{"family":"Beck","given":"Aaron T"},{"family":"Beamesderfer","given":"Alice"}],"issued":{"date-parts":[["1974"]]}}}],"schema":"https://github.com/citation-style-language/schema/raw/master/csl-citation.json"} </w:instrText>
            </w:r>
            <w:r w:rsidR="00F54BAA" w:rsidRPr="00891819">
              <w:rPr>
                <w:color w:val="FF0000"/>
                <w:szCs w:val="28"/>
              </w:rPr>
              <w:fldChar w:fldCharType="separate"/>
            </w:r>
            <w:r w:rsidR="00F54BAA" w:rsidRPr="00891819">
              <w:rPr>
                <w:color w:val="FF0000"/>
                <w:szCs w:val="28"/>
              </w:rPr>
              <w:t>Beck et al. (</w:t>
            </w:r>
            <w:r w:rsidR="00F54BAA" w:rsidRPr="00545B57">
              <w:rPr>
                <w:rStyle w:val="innerzoteroCitation"/>
              </w:rPr>
              <w:t>1974</w:t>
            </w:r>
            <w:r w:rsidR="00F54BAA" w:rsidRPr="00891819">
              <w:rPr>
                <w:color w:val="FF0000"/>
                <w:szCs w:val="28"/>
              </w:rPr>
              <w:t>)</w:t>
            </w:r>
            <w:r w:rsidR="00F54BAA" w:rsidRPr="00891819">
              <w:rPr>
                <w:color w:val="FF0000"/>
                <w:szCs w:val="28"/>
              </w:rPr>
              <w:fldChar w:fldCharType="end"/>
            </w:r>
            <w:r w:rsidR="00F54BAA" w:rsidRPr="00891819">
              <w:rPr>
                <w:color w:val="FF0000"/>
                <w:szCs w:val="28"/>
              </w:rPr>
              <w:t>1</w:t>
            </w:r>
            <w:r w:rsidR="00F54BAA" w:rsidRPr="00891819">
              <w:rPr>
                <w:rFonts w:hint="eastAsia"/>
                <w:color w:val="FF0000"/>
                <w:szCs w:val="28"/>
              </w:rPr>
              <w:t>篇</w:t>
            </w:r>
          </w:p>
        </w:tc>
        <w:tc>
          <w:tcPr>
            <w:tcW w:w="2126" w:type="dxa"/>
            <w:tcBorders>
              <w:top w:val="nil"/>
              <w:left w:val="nil"/>
              <w:bottom w:val="nil"/>
              <w:right w:val="nil"/>
            </w:tcBorders>
            <w:vAlign w:val="center"/>
          </w:tcPr>
          <w:p w14:paraId="13E4D972" w14:textId="68A85E9D" w:rsidR="0056560D" w:rsidRPr="00891819" w:rsidRDefault="0056560D" w:rsidP="00E124AE">
            <w:pPr>
              <w:spacing w:line="300" w:lineRule="exact"/>
              <w:jc w:val="center"/>
              <w:rPr>
                <w:szCs w:val="28"/>
              </w:rPr>
            </w:pPr>
            <w:r w:rsidRPr="00891819">
              <w:rPr>
                <w:rFonts w:hint="eastAsia"/>
                <w:szCs w:val="28"/>
              </w:rPr>
              <w:t>1</w:t>
            </w:r>
            <w:r w:rsidRPr="00891819">
              <w:rPr>
                <w:szCs w:val="28"/>
              </w:rPr>
              <w:t>7</w:t>
            </w:r>
          </w:p>
        </w:tc>
        <w:tc>
          <w:tcPr>
            <w:tcW w:w="3566" w:type="dxa"/>
            <w:tcBorders>
              <w:top w:val="nil"/>
              <w:left w:val="nil"/>
              <w:bottom w:val="nil"/>
              <w:right w:val="nil"/>
            </w:tcBorders>
            <w:vAlign w:val="center"/>
          </w:tcPr>
          <w:p w14:paraId="4D76A35C" w14:textId="7300C4EE" w:rsidR="0056560D" w:rsidRPr="00891819" w:rsidRDefault="00F54BAA" w:rsidP="00E124AE">
            <w:pPr>
              <w:spacing w:line="300" w:lineRule="exact"/>
              <w:jc w:val="center"/>
              <w:rPr>
                <w:szCs w:val="28"/>
              </w:rPr>
            </w:pPr>
            <w:r w:rsidRPr="00891819">
              <w:rPr>
                <w:szCs w:val="28"/>
              </w:rPr>
              <w:fldChar w:fldCharType="begin"/>
            </w:r>
            <w:r w:rsidR="001646B4" w:rsidRPr="00891819">
              <w:rPr>
                <w:rFonts w:hint="eastAsia"/>
                <w:szCs w:val="28"/>
              </w:rPr>
              <w:instrText xml:space="preserve"> ADDIN ZOTERO_ITEM CSL_CITATION {"citationID":"bIod25sS","properties":{"custom":"</w:instrText>
            </w:r>
            <w:r w:rsidR="001646B4" w:rsidRPr="00891819">
              <w:rPr>
                <w:rFonts w:hint="eastAsia"/>
                <w:szCs w:val="28"/>
              </w:rPr>
              <w:instrText>汪向东等</w:instrText>
            </w:r>
            <w:r w:rsidR="001646B4" w:rsidRPr="00891819">
              <w:rPr>
                <w:rFonts w:hint="eastAsia"/>
                <w:szCs w:val="28"/>
              </w:rPr>
              <w:instrText>(1999)","formattedCitation":"</w:instrText>
            </w:r>
            <w:r w:rsidR="001646B4" w:rsidRPr="00891819">
              <w:rPr>
                <w:rFonts w:hint="eastAsia"/>
                <w:szCs w:val="28"/>
              </w:rPr>
              <w:instrText>汪向东等</w:instrText>
            </w:r>
            <w:r w:rsidR="001646B4" w:rsidRPr="00891819">
              <w:rPr>
                <w:rFonts w:hint="eastAsia"/>
                <w:szCs w:val="28"/>
              </w:rPr>
              <w:instrText>(1999)","plainCitation":"</w:instrText>
            </w:r>
            <w:r w:rsidR="001646B4" w:rsidRPr="00891819">
              <w:rPr>
                <w:rFonts w:hint="eastAsia"/>
                <w:szCs w:val="28"/>
              </w:rPr>
              <w:instrText>汪向东等</w:instrText>
            </w:r>
            <w:r w:rsidR="001646B4" w:rsidRPr="00891819">
              <w:rPr>
                <w:rFonts w:hint="eastAsia"/>
                <w:szCs w:val="28"/>
              </w:rPr>
              <w:instrText>(1999)","noteIndex":0},"citationItems":[{"id":108,"uris":["http://zotero.org/users/local/eoP0LvSC/items/AME6BL5E"],"itemData":{"id":108,"type":"book","publisher":"</w:instrText>
            </w:r>
            <w:r w:rsidR="001646B4" w:rsidRPr="00891819">
              <w:rPr>
                <w:rFonts w:hint="eastAsia"/>
                <w:szCs w:val="28"/>
              </w:rPr>
              <w:instrText>中国心理卫生杂志社</w:instrText>
            </w:r>
            <w:r w:rsidR="001646B4" w:rsidRPr="00891819">
              <w:rPr>
                <w:rFonts w:hint="eastAsia"/>
                <w:szCs w:val="28"/>
              </w:rPr>
              <w:instrText>","title":"</w:instrText>
            </w:r>
            <w:r w:rsidR="001646B4" w:rsidRPr="00891819">
              <w:rPr>
                <w:rFonts w:hint="eastAsia"/>
                <w:szCs w:val="28"/>
              </w:rPr>
              <w:instrText>心理卫生评定量表手册</w:instrText>
            </w:r>
            <w:r w:rsidR="001646B4" w:rsidRPr="00891819">
              <w:rPr>
                <w:rFonts w:hint="eastAsia"/>
                <w:szCs w:val="28"/>
              </w:rPr>
              <w:instrText>","author":[{"literal":"</w:instrText>
            </w:r>
            <w:r w:rsidR="001646B4" w:rsidRPr="00891819">
              <w:rPr>
                <w:rFonts w:hint="eastAsia"/>
                <w:szCs w:val="28"/>
              </w:rPr>
              <w:instrText>汪向东</w:instrText>
            </w:r>
            <w:r w:rsidR="001646B4" w:rsidRPr="00891819">
              <w:rPr>
                <w:rFonts w:hint="eastAsia"/>
                <w:szCs w:val="28"/>
              </w:rPr>
              <w:instrText>"},{"literal":"</w:instrText>
            </w:r>
            <w:r w:rsidR="001646B4" w:rsidRPr="00891819">
              <w:rPr>
                <w:rFonts w:hint="eastAsia"/>
                <w:szCs w:val="28"/>
              </w:rPr>
              <w:instrText>王希林</w:instrText>
            </w:r>
            <w:r w:rsidR="001646B4" w:rsidRPr="00891819">
              <w:rPr>
                <w:rFonts w:hint="eastAsia"/>
                <w:szCs w:val="28"/>
              </w:rPr>
              <w:instrText>"},{"literal":"</w:instrText>
            </w:r>
            <w:r w:rsidR="001646B4" w:rsidRPr="00891819">
              <w:rPr>
                <w:rFonts w:hint="eastAsia"/>
                <w:szCs w:val="28"/>
              </w:rPr>
              <w:instrText>马弘</w:instrText>
            </w:r>
            <w:r w:rsidR="001646B4" w:rsidRPr="00891819">
              <w:rPr>
                <w:rFonts w:hint="eastAsia"/>
                <w:szCs w:val="28"/>
              </w:rPr>
              <w:instrText>"}],"issued":{"date-parts":[["1999"]]}}}],"schema":"https://github.com/citation-style-language/schema/raw/ma</w:instrText>
            </w:r>
            <w:r w:rsidR="001646B4" w:rsidRPr="00891819">
              <w:rPr>
                <w:szCs w:val="28"/>
              </w:rPr>
              <w:instrText xml:space="preserve">ster/csl-citation.json"} </w:instrText>
            </w:r>
            <w:r w:rsidRPr="00891819">
              <w:rPr>
                <w:szCs w:val="28"/>
              </w:rPr>
              <w:fldChar w:fldCharType="separate"/>
            </w:r>
            <w:r w:rsidRPr="00891819">
              <w:rPr>
                <w:rFonts w:hint="eastAsia"/>
                <w:szCs w:val="28"/>
              </w:rPr>
              <w:t>汪向东等</w:t>
            </w:r>
            <w:r w:rsidRPr="00891819">
              <w:rPr>
                <w:rFonts w:hint="eastAsia"/>
                <w:szCs w:val="28"/>
              </w:rPr>
              <w:t>(</w:t>
            </w:r>
            <w:r w:rsidRPr="00545B57">
              <w:rPr>
                <w:rStyle w:val="innerzoteroCitation"/>
                <w:rFonts w:hint="eastAsia"/>
              </w:rPr>
              <w:t>1999</w:t>
            </w:r>
            <w:r w:rsidRPr="00891819">
              <w:rPr>
                <w:rFonts w:hint="eastAsia"/>
                <w:szCs w:val="28"/>
              </w:rPr>
              <w:t>)</w:t>
            </w:r>
            <w:r w:rsidRPr="00891819">
              <w:rPr>
                <w:szCs w:val="28"/>
              </w:rPr>
              <w:fldChar w:fldCharType="end"/>
            </w:r>
            <w:r w:rsidRPr="00891819">
              <w:rPr>
                <w:szCs w:val="28"/>
              </w:rPr>
              <w:t>21</w:t>
            </w:r>
            <w:r w:rsidRPr="00891819">
              <w:rPr>
                <w:rFonts w:hint="eastAsia"/>
                <w:szCs w:val="28"/>
              </w:rPr>
              <w:t>题</w:t>
            </w:r>
          </w:p>
        </w:tc>
        <w:tc>
          <w:tcPr>
            <w:tcW w:w="3522" w:type="dxa"/>
            <w:tcBorders>
              <w:top w:val="nil"/>
              <w:left w:val="nil"/>
              <w:bottom w:val="nil"/>
              <w:right w:val="nil"/>
            </w:tcBorders>
          </w:tcPr>
          <w:p w14:paraId="53AC03BD" w14:textId="77777777" w:rsidR="00F54BAA" w:rsidRPr="00891819" w:rsidRDefault="00F54BAA" w:rsidP="00E124AE">
            <w:pPr>
              <w:spacing w:line="300" w:lineRule="exact"/>
              <w:jc w:val="center"/>
              <w:rPr>
                <w:color w:val="FF0000"/>
                <w:szCs w:val="28"/>
              </w:rPr>
            </w:pPr>
          </w:p>
          <w:p w14:paraId="79F12694" w14:textId="11E0352A" w:rsidR="00F54BAA" w:rsidRPr="00891819" w:rsidRDefault="00F54BAA" w:rsidP="00E124AE">
            <w:pPr>
              <w:spacing w:line="300" w:lineRule="exact"/>
              <w:jc w:val="center"/>
              <w:rPr>
                <w:szCs w:val="28"/>
              </w:rPr>
            </w:pPr>
            <w:r w:rsidRPr="00891819">
              <w:rPr>
                <w:szCs w:val="28"/>
              </w:rPr>
              <w:fldChar w:fldCharType="begin"/>
            </w:r>
            <w:r w:rsidRPr="00891819">
              <w:rPr>
                <w:szCs w:val="28"/>
              </w:rPr>
              <w:instrText xml:space="preserve"> ADDIN ZOTERO_ITEM CSL_CITATION {"citationID":"t0DDMoaq","properties":{"custom":"Beck et al. (1988)","formattedCitation":"Beck et al. (1988)","plainCitation":"Beck et al. (1988)","noteIndex":0},"citationItems":[{"id":594,"uris":["http://zotero.org/users/local/eoP0LvSC/items/J5Q2M8PR"],"itemData":{"id":594,"type":"article-journal","abstract":"Research studies focusing on the psychometric proper&amp; of the Beck Depression Inventory (BDI) with psychiatric and nonpsychiatric samples were reviewed for theyears 1961 throughJune, 1986. A meta-analysis of the BDI s internal consistency estimatesyielded a mean coefficient alpha of 0.86 for psychiatric patients and 0.81 f or nonpsychiatric subjects. The concurrent ualidities of the BDI with respect to clinical ratings and the Hamilton Psychiatric Rating Scale&amp;r Depression (HRSD) were also high. The mean correlations of the BDI samples with clinical ratings and the HRSD were 0. 72 and 0.73, respectively, for psychiatric patients. With nonpsychiatric subjects, the mean correlations of the BDI with clinical ratings and the HRSD were 0.60 and 0.74, respectiuely. Recent euidence indicates that the BDI discriminates subtypes of depression and dzfferentiatesdepressionfrom anxiety.","container-title":"Clinical Psychology Review","DOI":"10.1016/0272-7358(88)90050-5","ISSN":"02727358","issue":"1","journalAbbreviation":"Clinical Psychology Review","language":"en","page":"77-100","source":"DOI.org (Crossref)","title":"Psychometric properties of the Beck Depression Inventory: Twenty-five years of evaluation","title-short":"Psychometric properties of the Beck Depression Inventory","volume":"8","author":[{"family":"Beck","given":"Aaron T."},{"family":"Steer","given":"Robert A."},{"family":"Carbin","given":"Margery G."}],"issued":{"date-parts":[["1988",1]]}}}],"schema":"https://github.com/citation-style-language/schema/raw/master/csl-citation.json"} </w:instrText>
            </w:r>
            <w:r w:rsidRPr="00891819">
              <w:rPr>
                <w:szCs w:val="28"/>
              </w:rPr>
              <w:fldChar w:fldCharType="separate"/>
            </w:r>
            <w:r w:rsidRPr="00891819">
              <w:rPr>
                <w:szCs w:val="28"/>
              </w:rPr>
              <w:t>Beck et al. (</w:t>
            </w:r>
            <w:r w:rsidRPr="00545B57">
              <w:rPr>
                <w:rStyle w:val="innerzoteroCitation"/>
              </w:rPr>
              <w:t>1988</w:t>
            </w:r>
            <w:r w:rsidRPr="00891819">
              <w:rPr>
                <w:szCs w:val="28"/>
              </w:rPr>
              <w:t>)</w:t>
            </w:r>
            <w:r w:rsidRPr="00891819">
              <w:rPr>
                <w:szCs w:val="28"/>
              </w:rPr>
              <w:fldChar w:fldCharType="end"/>
            </w:r>
            <w:r w:rsidRPr="00891819">
              <w:rPr>
                <w:rFonts w:hint="eastAsia"/>
                <w:szCs w:val="28"/>
              </w:rPr>
              <w:t>未提供题目。</w:t>
            </w:r>
          </w:p>
          <w:p w14:paraId="0418C935" w14:textId="200FD499" w:rsidR="00F54BAA" w:rsidRPr="00891819" w:rsidRDefault="00F54BAA"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TEo4nlsc","properties":{"custom":"</w:instrText>
            </w:r>
            <w:r w:rsidRPr="00891819">
              <w:rPr>
                <w:rFonts w:hint="eastAsia"/>
                <w:szCs w:val="28"/>
              </w:rPr>
              <w:instrText>周德新</w:instrText>
            </w:r>
            <w:r w:rsidRPr="00891819">
              <w:rPr>
                <w:rFonts w:hint="eastAsia"/>
                <w:szCs w:val="28"/>
              </w:rPr>
              <w:instrText>(2006)","unsorted":true,"formattedCitation":"</w:instrText>
            </w:r>
            <w:r w:rsidRPr="00891819">
              <w:rPr>
                <w:rFonts w:hint="eastAsia"/>
                <w:szCs w:val="28"/>
              </w:rPr>
              <w:instrText>周德新</w:instrText>
            </w:r>
            <w:r w:rsidRPr="00891819">
              <w:rPr>
                <w:rFonts w:hint="eastAsia"/>
                <w:szCs w:val="28"/>
              </w:rPr>
              <w:instrText>(2006)","plainCitation":"</w:instrText>
            </w:r>
            <w:r w:rsidRPr="00891819">
              <w:rPr>
                <w:rFonts w:hint="eastAsia"/>
                <w:szCs w:val="28"/>
              </w:rPr>
              <w:instrText>周德新</w:instrText>
            </w:r>
            <w:r w:rsidRPr="00891819">
              <w:rPr>
                <w:rFonts w:hint="eastAsia"/>
                <w:szCs w:val="28"/>
              </w:rPr>
              <w:instrText>(2006)","noteIndex":0},"citationItems":[{"id":588,"uris":["http://zotero.org/users/local/eoP0LvSC/items/PU7AHK6K"],"itemData":{"id":588,"type":"article-journal","abstract":"</w:instrText>
            </w:r>
            <w:r w:rsidRPr="00891819">
              <w:rPr>
                <w:rFonts w:hint="eastAsia"/>
                <w:szCs w:val="28"/>
              </w:rPr>
              <w:instrText>自杀是一种病态的社会现象和一个普遍存在的社会问题。在我国</w:instrText>
            </w:r>
            <w:r w:rsidRPr="00891819">
              <w:rPr>
                <w:rFonts w:hint="eastAsia"/>
                <w:szCs w:val="28"/>
              </w:rPr>
              <w:instrText>,</w:instrText>
            </w:r>
            <w:r w:rsidRPr="00891819">
              <w:rPr>
                <w:rFonts w:hint="eastAsia"/>
                <w:szCs w:val="28"/>
              </w:rPr>
              <w:instrText>大学生自杀现象已经成为高校一个严重的社会问题。分析与研究大学生自杀的现状与特点</w:instrText>
            </w:r>
            <w:r w:rsidRPr="00891819">
              <w:rPr>
                <w:rFonts w:hint="eastAsia"/>
                <w:szCs w:val="28"/>
              </w:rPr>
              <w:instrText>,</w:instrText>
            </w:r>
            <w:r w:rsidRPr="00891819">
              <w:rPr>
                <w:rFonts w:hint="eastAsia"/>
                <w:szCs w:val="28"/>
              </w:rPr>
              <w:instrText>探寻大学生自杀现象背后的社会原因</w:instrText>
            </w:r>
            <w:r w:rsidRPr="00891819">
              <w:rPr>
                <w:rFonts w:hint="eastAsia"/>
                <w:szCs w:val="28"/>
              </w:rPr>
              <w:instrText>,</w:instrText>
            </w:r>
            <w:r w:rsidRPr="00891819">
              <w:rPr>
                <w:rFonts w:hint="eastAsia"/>
                <w:szCs w:val="28"/>
              </w:rPr>
              <w:instrText>采取有效的措施预防大学生自杀现象的发生</w:instrText>
            </w:r>
            <w:r w:rsidRPr="00891819">
              <w:rPr>
                <w:rFonts w:hint="eastAsia"/>
                <w:szCs w:val="28"/>
              </w:rPr>
              <w:instrText>,</w:instrText>
            </w:r>
            <w:r w:rsidRPr="00891819">
              <w:rPr>
                <w:rFonts w:hint="eastAsia"/>
                <w:szCs w:val="28"/>
              </w:rPr>
              <w:instrText>应该成为高校工作的一个重要内容。</w:instrText>
            </w:r>
            <w:r w:rsidRPr="00891819">
              <w:rPr>
                <w:rFonts w:hint="eastAsia"/>
                <w:szCs w:val="28"/>
              </w:rPr>
              <w:instrText>","container-title":"</w:instrText>
            </w:r>
            <w:r w:rsidRPr="00891819">
              <w:rPr>
                <w:rFonts w:hint="eastAsia"/>
                <w:szCs w:val="28"/>
              </w:rPr>
              <w:instrText>湖南文理学院学报</w:instrText>
            </w:r>
            <w:r w:rsidRPr="00891819">
              <w:rPr>
                <w:rFonts w:hint="eastAsia"/>
                <w:szCs w:val="28"/>
              </w:rPr>
              <w:instrText>(</w:instrText>
            </w:r>
            <w:r w:rsidRPr="00891819">
              <w:rPr>
                <w:rFonts w:hint="eastAsia"/>
                <w:szCs w:val="28"/>
              </w:rPr>
              <w:instrText>社会科学版</w:instrText>
            </w:r>
            <w:r w:rsidRPr="00891819">
              <w:rPr>
                <w:rFonts w:hint="eastAsia"/>
                <w:szCs w:val="28"/>
              </w:rPr>
              <w:instrText>)","ISSN":"1672-6154","issue":"5","language":"zh","note":"6 citations(CNKI)[2024-1-28]","page":"60-62","source":"CNKI","title":"</w:instrText>
            </w:r>
            <w:r w:rsidRPr="00891819">
              <w:rPr>
                <w:rFonts w:hint="eastAsia"/>
                <w:szCs w:val="28"/>
              </w:rPr>
              <w:instrText>大学生自杀现象的社会学解读</w:instrText>
            </w:r>
            <w:r w:rsidRPr="00891819">
              <w:rPr>
                <w:rFonts w:hint="eastAsia"/>
                <w:szCs w:val="28"/>
              </w:rPr>
              <w:instrText>","author":[{"family":"</w:instrText>
            </w:r>
            <w:r w:rsidRPr="00891819">
              <w:rPr>
                <w:rFonts w:hint="eastAsia"/>
                <w:szCs w:val="28"/>
              </w:rPr>
              <w:instrText>周</w:instrText>
            </w:r>
            <w:r w:rsidRPr="00891819">
              <w:rPr>
                <w:rFonts w:hint="eastAsia"/>
                <w:szCs w:val="28"/>
              </w:rPr>
              <w:instrText>","given":"</w:instrText>
            </w:r>
            <w:r w:rsidRPr="00891819">
              <w:rPr>
                <w:rFonts w:hint="eastAsia"/>
                <w:szCs w:val="28"/>
              </w:rPr>
              <w:instrText>德新</w:instrText>
            </w:r>
            <w:r w:rsidRPr="00891819">
              <w:rPr>
                <w:rFonts w:hint="eastAsia"/>
                <w:szCs w:val="28"/>
              </w:rPr>
              <w:instrText>"}],"issued":{"date-parts":[["2006"]]}}}],"schema":"https://github.com/citation-style-language/sc</w:instrText>
            </w:r>
            <w:r w:rsidRPr="00891819">
              <w:rPr>
                <w:szCs w:val="28"/>
              </w:rPr>
              <w:instrText xml:space="preserve">hema/raw/master/csl-citation.json"} </w:instrText>
            </w:r>
            <w:r w:rsidRPr="00891819">
              <w:rPr>
                <w:szCs w:val="28"/>
              </w:rPr>
              <w:fldChar w:fldCharType="separate"/>
            </w:r>
            <w:r w:rsidRPr="00891819">
              <w:rPr>
                <w:rFonts w:hint="eastAsia"/>
                <w:szCs w:val="28"/>
              </w:rPr>
              <w:t>周德新</w:t>
            </w:r>
            <w:r w:rsidRPr="00891819">
              <w:rPr>
                <w:rFonts w:hint="eastAsia"/>
                <w:szCs w:val="28"/>
              </w:rPr>
              <w:t>(</w:t>
            </w:r>
            <w:r w:rsidRPr="00545B57">
              <w:rPr>
                <w:rStyle w:val="innerzoteroCitation"/>
                <w:rFonts w:hint="eastAsia"/>
              </w:rPr>
              <w:t>2006</w:t>
            </w:r>
            <w:r w:rsidRPr="00891819">
              <w:rPr>
                <w:rFonts w:hint="eastAsia"/>
                <w:szCs w:val="28"/>
              </w:rPr>
              <w:t>)</w:t>
            </w:r>
            <w:r w:rsidRPr="00891819">
              <w:rPr>
                <w:szCs w:val="28"/>
              </w:rPr>
              <w:fldChar w:fldCharType="end"/>
            </w:r>
            <w:r w:rsidRPr="00891819">
              <w:rPr>
                <w:rFonts w:hint="eastAsia"/>
                <w:szCs w:val="28"/>
              </w:rPr>
              <w:t xml:space="preserve"> </w:t>
            </w:r>
            <w:r w:rsidRPr="00891819">
              <w:rPr>
                <w:rFonts w:hint="eastAsia"/>
                <w:szCs w:val="28"/>
              </w:rPr>
              <w:t>与本量表无关。</w:t>
            </w:r>
          </w:p>
          <w:p w14:paraId="5B65DC0F" w14:textId="22780ABA" w:rsidR="0056560D" w:rsidRPr="00891819" w:rsidRDefault="00F54BAA" w:rsidP="00E124AE">
            <w:pPr>
              <w:spacing w:line="300" w:lineRule="exact"/>
              <w:jc w:val="center"/>
              <w:rPr>
                <w:szCs w:val="28"/>
              </w:rPr>
            </w:pPr>
            <w:r w:rsidRPr="00891819">
              <w:rPr>
                <w:szCs w:val="28"/>
              </w:rPr>
              <w:fldChar w:fldCharType="begin"/>
            </w:r>
            <w:r w:rsidRPr="00891819">
              <w:rPr>
                <w:szCs w:val="28"/>
              </w:rPr>
              <w:instrText xml:space="preserve"> ADDIN ZOTERO_ITEM CSL_CITATION {"citationID":"PiBCg6my","properties":{"custom":"Beck et al. (1974)","formattedCitation":"Beck et al. (1974)","plainCitation":"Beck et al. (1974)","noteIndex":0},"citationItems":[{"id":596,"uris":["http://zotero.org/users/local/eoP0LvSC/items/GG7H9QQ8"],"itemData":{"id":596,"type":"book","language":"en","publisher":"S. Karger","title":"Assessment of depression: the depression inventory.","author":[{"family":"Beck","given":"Aaron T"},{"family":"Beamesderfer","given":"Alice"}],"issued":{"date-parts":[["1974"]]}}}],"schema":"https://github.com/citation-style-language/schema/raw/master/csl-citation.json"} </w:instrText>
            </w:r>
            <w:r w:rsidRPr="00891819">
              <w:rPr>
                <w:szCs w:val="28"/>
              </w:rPr>
              <w:fldChar w:fldCharType="separate"/>
            </w:r>
            <w:r w:rsidRPr="00891819">
              <w:rPr>
                <w:szCs w:val="28"/>
              </w:rPr>
              <w:t>Beck et al. (</w:t>
            </w:r>
            <w:r w:rsidRPr="00545B57">
              <w:rPr>
                <w:rStyle w:val="innerzoteroCitation"/>
              </w:rPr>
              <w:t>1974</w:t>
            </w:r>
            <w:r w:rsidRPr="00891819">
              <w:rPr>
                <w:szCs w:val="28"/>
              </w:rPr>
              <w:t>)</w:t>
            </w:r>
            <w:r w:rsidRPr="00891819">
              <w:rPr>
                <w:szCs w:val="28"/>
              </w:rPr>
              <w:fldChar w:fldCharType="end"/>
            </w:r>
            <w:r w:rsidRPr="00891819">
              <w:rPr>
                <w:rFonts w:hint="eastAsia"/>
                <w:szCs w:val="28"/>
              </w:rPr>
              <w:t>未获得</w:t>
            </w:r>
            <w:r w:rsidRPr="00891819">
              <w:rPr>
                <w:rFonts w:hint="eastAsia"/>
                <w:color w:val="FF0000"/>
                <w:szCs w:val="28"/>
              </w:rPr>
              <w:t>。</w:t>
            </w:r>
          </w:p>
        </w:tc>
      </w:tr>
      <w:tr w:rsidR="00F54BAA" w:rsidRPr="00891819" w14:paraId="10484366" w14:textId="77777777" w:rsidTr="00E124AE">
        <w:trPr>
          <w:jc w:val="center"/>
        </w:trPr>
        <w:tc>
          <w:tcPr>
            <w:tcW w:w="4253" w:type="dxa"/>
            <w:tcBorders>
              <w:top w:val="nil"/>
              <w:left w:val="nil"/>
              <w:bottom w:val="nil"/>
              <w:right w:val="nil"/>
            </w:tcBorders>
            <w:vAlign w:val="center"/>
          </w:tcPr>
          <w:p w14:paraId="0872E142" w14:textId="08E96242" w:rsidR="00F54BAA" w:rsidRDefault="00F54BAA" w:rsidP="00E124AE">
            <w:pPr>
              <w:spacing w:line="300" w:lineRule="exact"/>
              <w:jc w:val="center"/>
              <w:rPr>
                <w:szCs w:val="28"/>
              </w:rPr>
            </w:pPr>
            <w:r w:rsidRPr="00891819">
              <w:rPr>
                <w:szCs w:val="28"/>
              </w:rPr>
              <w:t xml:space="preserve">Mental Health </w:t>
            </w:r>
            <w:r w:rsidR="008E362B" w:rsidRPr="00891819">
              <w:rPr>
                <w:szCs w:val="28"/>
              </w:rPr>
              <w:t>Inventory</w:t>
            </w:r>
            <w:r w:rsidRPr="00891819">
              <w:rPr>
                <w:szCs w:val="28"/>
              </w:rPr>
              <w:t xml:space="preserve"> of Middle-school students</w:t>
            </w:r>
            <w:r w:rsidRPr="00891819">
              <w:rPr>
                <w:rFonts w:hint="eastAsia"/>
                <w:szCs w:val="28"/>
              </w:rPr>
              <w:t>（</w:t>
            </w:r>
            <w:r w:rsidRPr="00891819">
              <w:rPr>
                <w:szCs w:val="28"/>
              </w:rPr>
              <w:t>MSSMHS</w:t>
            </w:r>
            <w:r w:rsidRPr="00891819">
              <w:rPr>
                <w:rFonts w:hint="eastAsia"/>
                <w:szCs w:val="28"/>
              </w:rPr>
              <w:t>）</w:t>
            </w:r>
            <w:r w:rsidR="009C4BCF">
              <w:rPr>
                <w:szCs w:val="28"/>
              </w:rPr>
              <w:br/>
            </w:r>
            <w:r w:rsidR="009C4BCF">
              <w:rPr>
                <w:rFonts w:hint="eastAsia"/>
                <w:szCs w:val="28"/>
              </w:rPr>
              <w:t>1997</w:t>
            </w:r>
            <w:r w:rsidR="009C4BCF">
              <w:rPr>
                <w:rFonts w:hint="eastAsia"/>
                <w:szCs w:val="28"/>
              </w:rPr>
              <w:t>年中国人自编</w:t>
            </w:r>
          </w:p>
          <w:p w14:paraId="13FF9A52" w14:textId="6AF7BBC1" w:rsidR="009C4BCF" w:rsidRPr="00891819" w:rsidRDefault="009C4BCF" w:rsidP="00E124AE">
            <w:pPr>
              <w:spacing w:line="300" w:lineRule="exact"/>
              <w:jc w:val="center"/>
              <w:rPr>
                <w:szCs w:val="28"/>
              </w:rPr>
            </w:pPr>
            <w:r>
              <w:rPr>
                <w:rFonts w:hint="eastAsia"/>
                <w:szCs w:val="28"/>
              </w:rPr>
              <w:t>测量中学生</w:t>
            </w:r>
          </w:p>
        </w:tc>
        <w:tc>
          <w:tcPr>
            <w:tcW w:w="2694" w:type="dxa"/>
            <w:tcBorders>
              <w:top w:val="nil"/>
              <w:left w:val="nil"/>
              <w:bottom w:val="nil"/>
              <w:right w:val="nil"/>
            </w:tcBorders>
            <w:vAlign w:val="center"/>
          </w:tcPr>
          <w:p w14:paraId="4FCFF5A2" w14:textId="60654ACF" w:rsidR="00F54BAA" w:rsidRPr="00891819" w:rsidRDefault="00DC0B2B" w:rsidP="00E124AE">
            <w:pPr>
              <w:spacing w:line="300" w:lineRule="exact"/>
              <w:jc w:val="center"/>
              <w:rPr>
                <w:szCs w:val="28"/>
              </w:rPr>
            </w:pPr>
            <w:r w:rsidRPr="00891819">
              <w:rPr>
                <w:color w:val="FF0000"/>
                <w:szCs w:val="28"/>
              </w:rPr>
              <w:fldChar w:fldCharType="begin"/>
            </w:r>
            <w:r w:rsidRPr="00891819">
              <w:rPr>
                <w:rFonts w:hint="eastAsia"/>
                <w:color w:val="FF0000"/>
                <w:szCs w:val="28"/>
              </w:rPr>
              <w:instrText xml:space="preserve"> ADDIN ZOTERO_ITEM CSL_CITATION {"citationID":"mEc9CLCt","properties":{"custom":"</w:instrText>
            </w:r>
            <w:r w:rsidRPr="00891819">
              <w:rPr>
                <w:rFonts w:hint="eastAsia"/>
                <w:color w:val="FF0000"/>
                <w:szCs w:val="28"/>
              </w:rPr>
              <w:instrText>王极盛等</w:instrText>
            </w:r>
            <w:r w:rsidRPr="00891819">
              <w:rPr>
                <w:rFonts w:hint="eastAsia"/>
                <w:color w:val="FF0000"/>
                <w:szCs w:val="28"/>
              </w:rPr>
              <w:instrText>(1997)","formattedCitation":"</w:instrText>
            </w:r>
            <w:r w:rsidRPr="00891819">
              <w:rPr>
                <w:rFonts w:hint="eastAsia"/>
                <w:color w:val="FF0000"/>
                <w:szCs w:val="28"/>
              </w:rPr>
              <w:instrText>王极盛等</w:instrText>
            </w:r>
            <w:r w:rsidRPr="00891819">
              <w:rPr>
                <w:rFonts w:hint="eastAsia"/>
                <w:color w:val="FF0000"/>
                <w:szCs w:val="28"/>
              </w:rPr>
              <w:instrText>(1997)","plainCitation":"</w:instrText>
            </w:r>
            <w:r w:rsidRPr="00891819">
              <w:rPr>
                <w:rFonts w:hint="eastAsia"/>
                <w:color w:val="FF0000"/>
                <w:szCs w:val="28"/>
              </w:rPr>
              <w:instrText>王极盛等</w:instrText>
            </w:r>
            <w:r w:rsidRPr="00891819">
              <w:rPr>
                <w:rFonts w:hint="eastAsia"/>
                <w:color w:val="FF0000"/>
                <w:szCs w:val="28"/>
              </w:rPr>
              <w:instrText>(1997)","dontUpdate":true,"noteIndex":0},"citationItems":[{"id":634,"uris":["http://zotero.org/users/local/eoP0LvSC/items/NDURNR6P"],"itemData":{"id":634,"type":"article-journal","container-title":"</w:instrText>
            </w:r>
            <w:r w:rsidRPr="00891819">
              <w:rPr>
                <w:rFonts w:hint="eastAsia"/>
                <w:color w:val="FF0000"/>
                <w:szCs w:val="28"/>
              </w:rPr>
              <w:instrText>社会心理科学</w:instrText>
            </w:r>
            <w:r w:rsidRPr="00891819">
              <w:rPr>
                <w:rFonts w:hint="eastAsia"/>
                <w:color w:val="FF0000"/>
                <w:szCs w:val="28"/>
              </w:rPr>
              <w:instrText>","issue":"4","language":"zh","page":"15-20","title":"</w:instrText>
            </w:r>
            <w:r w:rsidRPr="00891819">
              <w:rPr>
                <w:rFonts w:hint="eastAsia"/>
                <w:color w:val="FF0000"/>
                <w:szCs w:val="28"/>
              </w:rPr>
              <w:instrText>中国中学生心理健康量表的编制及其标准化</w:instrText>
            </w:r>
            <w:r w:rsidRPr="00891819">
              <w:rPr>
                <w:rFonts w:hint="eastAsia"/>
                <w:color w:val="FF0000"/>
                <w:szCs w:val="28"/>
              </w:rPr>
              <w:instrText>","author":[{"literal":"</w:instrText>
            </w:r>
            <w:r w:rsidRPr="00891819">
              <w:rPr>
                <w:rFonts w:hint="eastAsia"/>
                <w:color w:val="FF0000"/>
                <w:szCs w:val="28"/>
              </w:rPr>
              <w:instrText>王极盛</w:instrText>
            </w:r>
            <w:r w:rsidRPr="00891819">
              <w:rPr>
                <w:rFonts w:hint="eastAsia"/>
                <w:color w:val="FF0000"/>
                <w:szCs w:val="28"/>
              </w:rPr>
              <w:instrText>"},{"literal":"</w:instrText>
            </w:r>
            <w:r w:rsidRPr="00891819">
              <w:rPr>
                <w:rFonts w:hint="eastAsia"/>
                <w:color w:val="FF0000"/>
                <w:szCs w:val="28"/>
              </w:rPr>
              <w:instrText>李焰</w:instrText>
            </w:r>
            <w:r w:rsidRPr="00891819">
              <w:rPr>
                <w:rFonts w:hint="eastAsia"/>
                <w:color w:val="FF0000"/>
                <w:szCs w:val="28"/>
              </w:rPr>
              <w:instrText>"},{"literal":"</w:instrText>
            </w:r>
            <w:r w:rsidRPr="00891819">
              <w:rPr>
                <w:rFonts w:hint="eastAsia"/>
                <w:color w:val="FF0000"/>
                <w:szCs w:val="28"/>
              </w:rPr>
              <w:instrText>赫尔实</w:instrText>
            </w:r>
            <w:r w:rsidRPr="00891819">
              <w:rPr>
                <w:rFonts w:hint="eastAsia"/>
                <w:color w:val="FF0000"/>
                <w:szCs w:val="28"/>
              </w:rPr>
              <w:instrText>"}],"issued":{"date-part</w:instrText>
            </w:r>
            <w:r w:rsidRPr="00891819">
              <w:rPr>
                <w:color w:val="FF0000"/>
                <w:szCs w:val="28"/>
              </w:rPr>
              <w:instrText xml:space="preserve">s":[["1997"]]}}}],"schema":"https://github.com/citation-style-language/schema/raw/master/csl-citation.json"} </w:instrText>
            </w:r>
            <w:r w:rsidRPr="00891819">
              <w:rPr>
                <w:color w:val="FF0000"/>
                <w:szCs w:val="28"/>
              </w:rPr>
              <w:fldChar w:fldCharType="separate"/>
            </w:r>
            <w:r w:rsidRPr="00891819">
              <w:rPr>
                <w:rFonts w:hint="eastAsia"/>
                <w:color w:val="FF0000"/>
                <w:szCs w:val="28"/>
              </w:rPr>
              <w:t>王极盛等</w:t>
            </w:r>
            <w:r w:rsidRPr="00891819">
              <w:rPr>
                <w:rFonts w:hint="eastAsia"/>
                <w:color w:val="FF0000"/>
                <w:szCs w:val="28"/>
              </w:rPr>
              <w:t>(</w:t>
            </w:r>
            <w:r w:rsidRPr="00545B57">
              <w:rPr>
                <w:rStyle w:val="innerzoteroCitation"/>
                <w:rFonts w:hint="eastAsia"/>
              </w:rPr>
              <w:t>1997a</w:t>
            </w:r>
            <w:r w:rsidRPr="00891819">
              <w:rPr>
                <w:rFonts w:hint="eastAsia"/>
                <w:color w:val="FF0000"/>
                <w:szCs w:val="28"/>
              </w:rPr>
              <w:t>)</w:t>
            </w:r>
            <w:r w:rsidRPr="00891819">
              <w:rPr>
                <w:color w:val="FF0000"/>
                <w:szCs w:val="28"/>
              </w:rPr>
              <w:fldChar w:fldCharType="end"/>
            </w:r>
            <w:r w:rsidR="00F54BAA" w:rsidRPr="00891819">
              <w:rPr>
                <w:color w:val="FF0000"/>
                <w:szCs w:val="28"/>
              </w:rPr>
              <w:t>8</w:t>
            </w:r>
            <w:r w:rsidR="00F54BAA" w:rsidRPr="00891819">
              <w:rPr>
                <w:rFonts w:hint="eastAsia"/>
                <w:color w:val="FF0000"/>
                <w:szCs w:val="28"/>
              </w:rPr>
              <w:t>篇</w:t>
            </w:r>
          </w:p>
        </w:tc>
        <w:tc>
          <w:tcPr>
            <w:tcW w:w="2126" w:type="dxa"/>
            <w:tcBorders>
              <w:top w:val="nil"/>
              <w:left w:val="nil"/>
              <w:bottom w:val="nil"/>
              <w:right w:val="nil"/>
            </w:tcBorders>
            <w:vAlign w:val="center"/>
          </w:tcPr>
          <w:p w14:paraId="780F2A61" w14:textId="222D3082" w:rsidR="00F54BAA" w:rsidRPr="00891819" w:rsidRDefault="00F54BAA" w:rsidP="00E124AE">
            <w:pPr>
              <w:spacing w:line="300" w:lineRule="exact"/>
              <w:jc w:val="center"/>
              <w:rPr>
                <w:szCs w:val="28"/>
              </w:rPr>
            </w:pPr>
            <w:r w:rsidRPr="00891819">
              <w:rPr>
                <w:rFonts w:hint="eastAsia"/>
                <w:szCs w:val="28"/>
              </w:rPr>
              <w:t>1</w:t>
            </w:r>
            <w:r w:rsidRPr="00891819">
              <w:rPr>
                <w:szCs w:val="28"/>
              </w:rPr>
              <w:t>5</w:t>
            </w:r>
          </w:p>
        </w:tc>
        <w:tc>
          <w:tcPr>
            <w:tcW w:w="3566" w:type="dxa"/>
            <w:tcBorders>
              <w:top w:val="nil"/>
              <w:left w:val="nil"/>
              <w:bottom w:val="nil"/>
              <w:right w:val="nil"/>
            </w:tcBorders>
            <w:vAlign w:val="center"/>
          </w:tcPr>
          <w:p w14:paraId="78D9C5F8" w14:textId="7DAEF608" w:rsidR="00F54BAA" w:rsidRPr="00891819" w:rsidRDefault="00F54BAA"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mXVvQNgw","properties":{"custom":"</w:instrText>
            </w:r>
            <w:r w:rsidRPr="00891819">
              <w:rPr>
                <w:rFonts w:hint="eastAsia"/>
                <w:szCs w:val="28"/>
              </w:rPr>
              <w:instrText>王极盛</w:instrText>
            </w:r>
            <w:r w:rsidRPr="00891819">
              <w:rPr>
                <w:rFonts w:hint="eastAsia"/>
                <w:szCs w:val="28"/>
              </w:rPr>
              <w:instrText>(1998)","formattedCitation":"</w:instrText>
            </w:r>
            <w:r w:rsidRPr="00891819">
              <w:rPr>
                <w:rFonts w:hint="eastAsia"/>
                <w:szCs w:val="28"/>
              </w:rPr>
              <w:instrText>王极盛</w:instrText>
            </w:r>
            <w:r w:rsidRPr="00891819">
              <w:rPr>
                <w:rFonts w:hint="eastAsia"/>
                <w:szCs w:val="28"/>
              </w:rPr>
              <w:instrText>(1998)","plainCitation":"</w:instrText>
            </w:r>
            <w:r w:rsidRPr="00891819">
              <w:rPr>
                <w:rFonts w:hint="eastAsia"/>
                <w:szCs w:val="28"/>
              </w:rPr>
              <w:instrText>王极盛</w:instrText>
            </w:r>
            <w:r w:rsidRPr="00891819">
              <w:rPr>
                <w:rFonts w:hint="eastAsia"/>
                <w:szCs w:val="28"/>
              </w:rPr>
              <w:instrText>(1998)","noteIndex":0},"citationItems":[{"id":152,"uris":["http://zotero.org/users/local/eoP0LvSC/items/4ZCYB2QX"],"itemData":{"id":152,"type":"book","publisher":"</w:instrText>
            </w:r>
            <w:r w:rsidRPr="00891819">
              <w:rPr>
                <w:rFonts w:hint="eastAsia"/>
                <w:szCs w:val="28"/>
              </w:rPr>
              <w:instrText>中国城市出版社</w:instrText>
            </w:r>
            <w:r w:rsidRPr="00891819">
              <w:rPr>
                <w:rFonts w:hint="eastAsia"/>
                <w:szCs w:val="28"/>
              </w:rPr>
              <w:instrText>","title":"</w:instrText>
            </w:r>
            <w:r w:rsidRPr="00891819">
              <w:rPr>
                <w:rFonts w:hint="eastAsia"/>
                <w:szCs w:val="28"/>
              </w:rPr>
              <w:instrText>心灵时代—心理主宰健康</w:instrText>
            </w:r>
            <w:r w:rsidRPr="00891819">
              <w:rPr>
                <w:rFonts w:hint="eastAsia"/>
                <w:szCs w:val="28"/>
              </w:rPr>
              <w:instrText>","author":[{"literal":"</w:instrText>
            </w:r>
            <w:r w:rsidRPr="00891819">
              <w:rPr>
                <w:rFonts w:hint="eastAsia"/>
                <w:szCs w:val="28"/>
              </w:rPr>
              <w:instrText>王极盛</w:instrText>
            </w:r>
            <w:r w:rsidRPr="00891819">
              <w:rPr>
                <w:rFonts w:hint="eastAsia"/>
                <w:szCs w:val="28"/>
              </w:rPr>
              <w:instrText xml:space="preserve">"}],"issued":{"date-parts":[["1998"]]}}}],"schema":"https://github.com/citation-style-language/schema/raw/master/csl-citation.json"} </w:instrText>
            </w:r>
            <w:r w:rsidRPr="00891819">
              <w:rPr>
                <w:szCs w:val="28"/>
              </w:rPr>
              <w:fldChar w:fldCharType="separate"/>
            </w:r>
            <w:r w:rsidRPr="00891819">
              <w:rPr>
                <w:rFonts w:hint="eastAsia"/>
                <w:szCs w:val="28"/>
              </w:rPr>
              <w:t>王极盛</w:t>
            </w:r>
            <w:r w:rsidRPr="00891819">
              <w:rPr>
                <w:rFonts w:hint="eastAsia"/>
                <w:szCs w:val="28"/>
              </w:rPr>
              <w:t>(</w:t>
            </w:r>
            <w:r w:rsidRPr="00545B57">
              <w:rPr>
                <w:rStyle w:val="innerzoteroCitation"/>
                <w:rFonts w:hint="eastAsia"/>
              </w:rPr>
              <w:t>1998</w:t>
            </w:r>
            <w:r w:rsidRPr="00891819">
              <w:rPr>
                <w:rFonts w:hint="eastAsia"/>
                <w:szCs w:val="28"/>
              </w:rPr>
              <w:t>)</w:t>
            </w:r>
            <w:r w:rsidRPr="00891819">
              <w:rPr>
                <w:szCs w:val="28"/>
              </w:rPr>
              <w:fldChar w:fldCharType="end"/>
            </w:r>
            <w:r w:rsidRPr="00891819">
              <w:rPr>
                <w:szCs w:val="28"/>
              </w:rPr>
              <w:t>6</w:t>
            </w:r>
            <w:r w:rsidRPr="00891819">
              <w:rPr>
                <w:rFonts w:hint="eastAsia"/>
                <w:szCs w:val="28"/>
              </w:rPr>
              <w:t>题</w:t>
            </w:r>
          </w:p>
        </w:tc>
        <w:tc>
          <w:tcPr>
            <w:tcW w:w="3522" w:type="dxa"/>
            <w:tcBorders>
              <w:top w:val="nil"/>
              <w:left w:val="nil"/>
              <w:bottom w:val="nil"/>
              <w:right w:val="nil"/>
            </w:tcBorders>
          </w:tcPr>
          <w:p w14:paraId="558CA950" w14:textId="1133C63F" w:rsidR="00F54BAA" w:rsidRPr="00891819" w:rsidRDefault="00DC0B2B" w:rsidP="00E124AE">
            <w:pPr>
              <w:spacing w:line="300" w:lineRule="exact"/>
              <w:jc w:val="center"/>
              <w:rPr>
                <w:szCs w:val="28"/>
              </w:rPr>
            </w:pPr>
            <w:r w:rsidRPr="00891819">
              <w:rPr>
                <w:color w:val="FF0000"/>
                <w:szCs w:val="28"/>
              </w:rPr>
              <w:fldChar w:fldCharType="begin"/>
            </w:r>
            <w:r w:rsidRPr="00891819">
              <w:rPr>
                <w:rFonts w:hint="eastAsia"/>
                <w:color w:val="FF0000"/>
                <w:szCs w:val="28"/>
              </w:rPr>
              <w:instrText xml:space="preserve"> ADDIN ZOTERO_ITEM CSL_CITATION {"citationID":"ueBv3WQX","properties":{"custom":"</w:instrText>
            </w:r>
            <w:r w:rsidRPr="00891819">
              <w:rPr>
                <w:rFonts w:hint="eastAsia"/>
                <w:color w:val="FF0000"/>
                <w:szCs w:val="28"/>
              </w:rPr>
              <w:instrText>王极盛等</w:instrText>
            </w:r>
            <w:r w:rsidRPr="00891819">
              <w:rPr>
                <w:rFonts w:hint="eastAsia"/>
                <w:color w:val="FF0000"/>
                <w:szCs w:val="28"/>
              </w:rPr>
              <w:instrText>(1997)","formattedCitation":"</w:instrText>
            </w:r>
            <w:r w:rsidRPr="00891819">
              <w:rPr>
                <w:rFonts w:hint="eastAsia"/>
                <w:color w:val="FF0000"/>
                <w:szCs w:val="28"/>
              </w:rPr>
              <w:instrText>王极盛等</w:instrText>
            </w:r>
            <w:r w:rsidRPr="00891819">
              <w:rPr>
                <w:rFonts w:hint="eastAsia"/>
                <w:color w:val="FF0000"/>
                <w:szCs w:val="28"/>
              </w:rPr>
              <w:instrText>(1997)","plainCitation":"</w:instrText>
            </w:r>
            <w:r w:rsidRPr="00891819">
              <w:rPr>
                <w:rFonts w:hint="eastAsia"/>
                <w:color w:val="FF0000"/>
                <w:szCs w:val="28"/>
              </w:rPr>
              <w:instrText>王极盛等</w:instrText>
            </w:r>
            <w:r w:rsidRPr="00891819">
              <w:rPr>
                <w:rFonts w:hint="eastAsia"/>
                <w:color w:val="FF0000"/>
                <w:szCs w:val="28"/>
              </w:rPr>
              <w:instrText>(1997)","dontUpdate":true,"noteIndex":0},"citationItems":[{"id":634,"uris":["http://zotero.org/users/local/eoP0LvSC/items/NDURNR6P"],"itemData":{"id":634,"type":"article-journal","container-title":"</w:instrText>
            </w:r>
            <w:r w:rsidRPr="00891819">
              <w:rPr>
                <w:rFonts w:hint="eastAsia"/>
                <w:color w:val="FF0000"/>
                <w:szCs w:val="28"/>
              </w:rPr>
              <w:instrText>社会心理科学</w:instrText>
            </w:r>
            <w:r w:rsidRPr="00891819">
              <w:rPr>
                <w:rFonts w:hint="eastAsia"/>
                <w:color w:val="FF0000"/>
                <w:szCs w:val="28"/>
              </w:rPr>
              <w:instrText>","issue":"4","language":"zh","page":"15-20","title":"</w:instrText>
            </w:r>
            <w:r w:rsidRPr="00891819">
              <w:rPr>
                <w:rFonts w:hint="eastAsia"/>
                <w:color w:val="FF0000"/>
                <w:szCs w:val="28"/>
              </w:rPr>
              <w:instrText>中国中学生心理健康量表的编制及其标准化</w:instrText>
            </w:r>
            <w:r w:rsidRPr="00891819">
              <w:rPr>
                <w:rFonts w:hint="eastAsia"/>
                <w:color w:val="FF0000"/>
                <w:szCs w:val="28"/>
              </w:rPr>
              <w:instrText>","author":[{"literal":"</w:instrText>
            </w:r>
            <w:r w:rsidRPr="00891819">
              <w:rPr>
                <w:rFonts w:hint="eastAsia"/>
                <w:color w:val="FF0000"/>
                <w:szCs w:val="28"/>
              </w:rPr>
              <w:instrText>王极盛</w:instrText>
            </w:r>
            <w:r w:rsidRPr="00891819">
              <w:rPr>
                <w:rFonts w:hint="eastAsia"/>
                <w:color w:val="FF0000"/>
                <w:szCs w:val="28"/>
              </w:rPr>
              <w:instrText>"},{"literal":"</w:instrText>
            </w:r>
            <w:r w:rsidRPr="00891819">
              <w:rPr>
                <w:rFonts w:hint="eastAsia"/>
                <w:color w:val="FF0000"/>
                <w:szCs w:val="28"/>
              </w:rPr>
              <w:instrText>李焰</w:instrText>
            </w:r>
            <w:r w:rsidRPr="00891819">
              <w:rPr>
                <w:rFonts w:hint="eastAsia"/>
                <w:color w:val="FF0000"/>
                <w:szCs w:val="28"/>
              </w:rPr>
              <w:instrText>"},{"literal":"</w:instrText>
            </w:r>
            <w:r w:rsidRPr="00891819">
              <w:rPr>
                <w:rFonts w:hint="eastAsia"/>
                <w:color w:val="FF0000"/>
                <w:szCs w:val="28"/>
              </w:rPr>
              <w:instrText>赫尔实</w:instrText>
            </w:r>
            <w:r w:rsidRPr="00891819">
              <w:rPr>
                <w:rFonts w:hint="eastAsia"/>
                <w:color w:val="FF0000"/>
                <w:szCs w:val="28"/>
              </w:rPr>
              <w:instrText>"}],"issued":{"date-part</w:instrText>
            </w:r>
            <w:r w:rsidRPr="00891819">
              <w:rPr>
                <w:color w:val="FF0000"/>
                <w:szCs w:val="28"/>
              </w:rPr>
              <w:instrText xml:space="preserve">s":[["1997"]]}}}],"schema":"https://github.com/citation-style-language/schema/raw/master/csl-citation.json"} </w:instrText>
            </w:r>
            <w:r w:rsidRPr="00891819">
              <w:rPr>
                <w:color w:val="FF0000"/>
                <w:szCs w:val="28"/>
              </w:rPr>
              <w:fldChar w:fldCharType="separate"/>
            </w:r>
            <w:r w:rsidRPr="00891819">
              <w:rPr>
                <w:rFonts w:hint="eastAsia"/>
                <w:szCs w:val="28"/>
              </w:rPr>
              <w:t>王极盛等</w:t>
            </w:r>
            <w:r w:rsidRPr="00891819">
              <w:rPr>
                <w:rFonts w:hint="eastAsia"/>
                <w:szCs w:val="28"/>
              </w:rPr>
              <w:t>(</w:t>
            </w:r>
            <w:r w:rsidRPr="00545B57">
              <w:rPr>
                <w:rStyle w:val="innerzoteroCitation"/>
                <w:rFonts w:hint="eastAsia"/>
              </w:rPr>
              <w:t>1997a</w:t>
            </w:r>
            <w:r w:rsidRPr="00891819">
              <w:rPr>
                <w:rFonts w:hint="eastAsia"/>
                <w:szCs w:val="28"/>
              </w:rPr>
              <w:t>)</w:t>
            </w:r>
            <w:r w:rsidRPr="00891819">
              <w:rPr>
                <w:color w:val="FF0000"/>
                <w:szCs w:val="28"/>
              </w:rPr>
              <w:fldChar w:fldCharType="end"/>
            </w:r>
            <w:r w:rsidR="00F54BAA" w:rsidRPr="00891819">
              <w:rPr>
                <w:rFonts w:hint="eastAsia"/>
                <w:szCs w:val="28"/>
              </w:rPr>
              <w:t>未提供题目</w:t>
            </w:r>
          </w:p>
        </w:tc>
      </w:tr>
      <w:tr w:rsidR="00F54BAA" w:rsidRPr="00891819" w14:paraId="5CC3B495" w14:textId="77777777" w:rsidTr="00E124AE">
        <w:trPr>
          <w:jc w:val="center"/>
        </w:trPr>
        <w:tc>
          <w:tcPr>
            <w:tcW w:w="4253" w:type="dxa"/>
            <w:tcBorders>
              <w:top w:val="nil"/>
              <w:left w:val="nil"/>
              <w:bottom w:val="nil"/>
              <w:right w:val="nil"/>
            </w:tcBorders>
            <w:vAlign w:val="center"/>
          </w:tcPr>
          <w:p w14:paraId="5BCBDDA0" w14:textId="74782694" w:rsidR="00F54BAA" w:rsidRPr="00891819" w:rsidRDefault="00F54BAA" w:rsidP="00E124AE">
            <w:pPr>
              <w:spacing w:line="300" w:lineRule="exact"/>
              <w:jc w:val="center"/>
              <w:rPr>
                <w:color w:val="0D0D0D" w:themeColor="text1" w:themeTint="F2"/>
                <w:szCs w:val="28"/>
              </w:rPr>
            </w:pPr>
            <w:r w:rsidRPr="00891819">
              <w:rPr>
                <w:color w:val="0D0D0D" w:themeColor="text1" w:themeTint="F2"/>
                <w:szCs w:val="28"/>
              </w:rPr>
              <w:t>Beck Depression Inventory-II</w:t>
            </w:r>
            <w:r w:rsidRPr="00891819">
              <w:rPr>
                <w:rFonts w:hint="eastAsia"/>
                <w:color w:val="0D0D0D" w:themeColor="text1" w:themeTint="F2"/>
                <w:szCs w:val="28"/>
              </w:rPr>
              <w:t>（</w:t>
            </w:r>
            <w:r w:rsidRPr="00891819">
              <w:rPr>
                <w:color w:val="0D0D0D" w:themeColor="text1" w:themeTint="F2"/>
                <w:szCs w:val="28"/>
              </w:rPr>
              <w:t>BDI-II</w:t>
            </w:r>
            <w:r w:rsidRPr="00891819">
              <w:rPr>
                <w:rFonts w:hint="eastAsia"/>
                <w:color w:val="0D0D0D" w:themeColor="text1" w:themeTint="F2"/>
                <w:szCs w:val="28"/>
              </w:rPr>
              <w:t>）</w:t>
            </w:r>
            <w:r w:rsidR="009C4BCF">
              <w:rPr>
                <w:color w:val="0D0D0D" w:themeColor="text1" w:themeTint="F2"/>
                <w:szCs w:val="28"/>
              </w:rPr>
              <w:br/>
            </w:r>
            <w:r w:rsidR="009C4BCF">
              <w:rPr>
                <w:rFonts w:hint="eastAsia"/>
                <w:color w:val="0D0D0D" w:themeColor="text1" w:themeTint="F2"/>
                <w:szCs w:val="28"/>
              </w:rPr>
              <w:t>1996</w:t>
            </w:r>
            <w:r w:rsidR="005A6140">
              <w:rPr>
                <w:rFonts w:hint="eastAsia"/>
                <w:color w:val="0D0D0D" w:themeColor="text1" w:themeTint="F2"/>
                <w:szCs w:val="28"/>
              </w:rPr>
              <w:t>年</w:t>
            </w:r>
            <w:r w:rsidR="009C4BCF">
              <w:rPr>
                <w:rFonts w:hint="eastAsia"/>
                <w:color w:val="0D0D0D" w:themeColor="text1" w:themeTint="F2"/>
                <w:szCs w:val="28"/>
              </w:rPr>
              <w:t>编制</w:t>
            </w:r>
            <w:r w:rsidR="009C4BCF">
              <w:rPr>
                <w:rFonts w:hint="eastAsia"/>
                <w:color w:val="0D0D0D" w:themeColor="text1" w:themeTint="F2"/>
                <w:szCs w:val="28"/>
              </w:rPr>
              <w:t xml:space="preserve"> 2011</w:t>
            </w:r>
            <w:r w:rsidR="005A6140">
              <w:rPr>
                <w:rFonts w:hint="eastAsia"/>
                <w:color w:val="0D0D0D" w:themeColor="text1" w:themeTint="F2"/>
                <w:szCs w:val="28"/>
              </w:rPr>
              <w:t>年</w:t>
            </w:r>
            <w:r w:rsidR="009C4BCF">
              <w:rPr>
                <w:rFonts w:hint="eastAsia"/>
                <w:color w:val="0D0D0D" w:themeColor="text1" w:themeTint="F2"/>
                <w:szCs w:val="28"/>
              </w:rPr>
              <w:t>修订</w:t>
            </w:r>
            <w:r w:rsidR="009C4BCF">
              <w:rPr>
                <w:color w:val="0D0D0D" w:themeColor="text1" w:themeTint="F2"/>
                <w:szCs w:val="28"/>
              </w:rPr>
              <w:br/>
            </w:r>
          </w:p>
        </w:tc>
        <w:tc>
          <w:tcPr>
            <w:tcW w:w="2694" w:type="dxa"/>
            <w:tcBorders>
              <w:top w:val="nil"/>
              <w:left w:val="nil"/>
              <w:bottom w:val="nil"/>
              <w:right w:val="nil"/>
            </w:tcBorders>
            <w:vAlign w:val="center"/>
          </w:tcPr>
          <w:p w14:paraId="370237A4" w14:textId="33B8F8F1" w:rsidR="00F54BAA" w:rsidRPr="00891819" w:rsidRDefault="001646B4" w:rsidP="00E124AE">
            <w:pPr>
              <w:spacing w:line="300" w:lineRule="exact"/>
              <w:jc w:val="center"/>
              <w:rPr>
                <w:szCs w:val="28"/>
              </w:rPr>
            </w:pPr>
            <w:r w:rsidRPr="00891819">
              <w:rPr>
                <w:color w:val="FF0000"/>
                <w:szCs w:val="28"/>
              </w:rPr>
              <w:fldChar w:fldCharType="begin"/>
            </w:r>
            <w:r w:rsidRPr="00891819">
              <w:rPr>
                <w:rFonts w:hint="eastAsia"/>
                <w:color w:val="FF0000"/>
                <w:szCs w:val="28"/>
              </w:rPr>
              <w:instrText xml:space="preserve"> ADDIN ZOTERO_ITEM CSL_CITATION {"citationID":"jyBIBUll","properties":{"custom":"</w:instrText>
            </w:r>
            <w:r w:rsidRPr="00891819">
              <w:rPr>
                <w:rFonts w:hint="eastAsia"/>
                <w:color w:val="FF0000"/>
                <w:szCs w:val="28"/>
              </w:rPr>
              <w:instrText>杨文辉等</w:instrText>
            </w:r>
            <w:r w:rsidRPr="00891819">
              <w:rPr>
                <w:rFonts w:hint="eastAsia"/>
                <w:color w:val="FF0000"/>
                <w:szCs w:val="28"/>
              </w:rPr>
              <w:instrText>(2014)","formattedCitation":"</w:instrText>
            </w:r>
            <w:r w:rsidRPr="00891819">
              <w:rPr>
                <w:rFonts w:hint="eastAsia"/>
                <w:color w:val="FF0000"/>
                <w:szCs w:val="28"/>
              </w:rPr>
              <w:instrText>杨文辉等</w:instrText>
            </w:r>
            <w:r w:rsidRPr="00891819">
              <w:rPr>
                <w:rFonts w:hint="eastAsia"/>
                <w:color w:val="FF0000"/>
                <w:szCs w:val="28"/>
              </w:rPr>
              <w:instrText>(2014)","plainCitation":"</w:instrText>
            </w:r>
            <w:r w:rsidRPr="00891819">
              <w:rPr>
                <w:rFonts w:hint="eastAsia"/>
                <w:color w:val="FF0000"/>
                <w:szCs w:val="28"/>
              </w:rPr>
              <w:instrText>杨文辉等</w:instrText>
            </w:r>
            <w:r w:rsidRPr="00891819">
              <w:rPr>
                <w:rFonts w:hint="eastAsia"/>
                <w:color w:val="FF0000"/>
                <w:szCs w:val="28"/>
              </w:rPr>
              <w:instrText>(2014)","noteIndex":0},"citationItems":[{"id":600,"uris":["http://zotero.org/users/local/eoP0LvSC/items/8HA24MF4"],"itemData":{"id":600,"type":"article-journal","abstract":"</w:instrText>
            </w:r>
            <w:r w:rsidRPr="00891819">
              <w:rPr>
                <w:rFonts w:hint="eastAsia"/>
                <w:color w:val="FF0000"/>
                <w:szCs w:val="28"/>
              </w:rPr>
              <w:instrText>目的</w:instrText>
            </w:r>
            <w:r w:rsidRPr="00891819">
              <w:rPr>
                <w:rFonts w:hint="eastAsia"/>
                <w:color w:val="FF0000"/>
                <w:szCs w:val="28"/>
              </w:rPr>
              <w:instrText>:</w:instrText>
            </w:r>
            <w:r w:rsidRPr="00891819">
              <w:rPr>
                <w:rFonts w:hint="eastAsia"/>
                <w:color w:val="FF0000"/>
                <w:szCs w:val="28"/>
              </w:rPr>
              <w:instrText>评估贝克抑郁量表第</w:instrText>
            </w:r>
            <w:r w:rsidRPr="00891819">
              <w:rPr>
                <w:rFonts w:hint="eastAsia"/>
                <w:color w:val="FF0000"/>
                <w:szCs w:val="28"/>
              </w:rPr>
              <w:instrText>2</w:instrText>
            </w:r>
            <w:r w:rsidRPr="00891819">
              <w:rPr>
                <w:rFonts w:hint="eastAsia"/>
                <w:color w:val="FF0000"/>
                <w:szCs w:val="28"/>
              </w:rPr>
              <w:instrText>版中文版</w:instrText>
            </w:r>
            <w:r w:rsidRPr="00891819">
              <w:rPr>
                <w:rFonts w:hint="eastAsia"/>
                <w:color w:val="FF0000"/>
                <w:szCs w:val="28"/>
              </w:rPr>
              <w:instrText>(BDI-II-C)</w:instrText>
            </w:r>
            <w:r w:rsidRPr="00891819">
              <w:rPr>
                <w:rFonts w:hint="eastAsia"/>
                <w:color w:val="FF0000"/>
                <w:szCs w:val="28"/>
              </w:rPr>
              <w:instrText>在我国青少年中的信度和效度。方法</w:instrText>
            </w:r>
            <w:r w:rsidRPr="00891819">
              <w:rPr>
                <w:rFonts w:hint="eastAsia"/>
                <w:color w:val="FF0000"/>
                <w:szCs w:val="28"/>
              </w:rPr>
              <w:instrText>:2744</w:instrText>
            </w:r>
            <w:r w:rsidRPr="00891819">
              <w:rPr>
                <w:rFonts w:hint="eastAsia"/>
                <w:color w:val="FF0000"/>
                <w:szCs w:val="28"/>
              </w:rPr>
              <w:instrText>名农村和</w:instrText>
            </w:r>
            <w:r w:rsidRPr="00891819">
              <w:rPr>
                <w:rFonts w:hint="eastAsia"/>
                <w:color w:val="FF0000"/>
                <w:szCs w:val="28"/>
              </w:rPr>
              <w:instrText>2821</w:instrText>
            </w:r>
            <w:r w:rsidRPr="00891819">
              <w:rPr>
                <w:rFonts w:hint="eastAsia"/>
                <w:color w:val="FF0000"/>
                <w:szCs w:val="28"/>
              </w:rPr>
              <w:instrText>名城市中学生</w:instrText>
            </w:r>
            <w:r w:rsidRPr="00891819">
              <w:rPr>
                <w:rFonts w:hint="eastAsia"/>
                <w:color w:val="FF0000"/>
                <w:szCs w:val="28"/>
              </w:rPr>
              <w:instrText>(</w:instrText>
            </w:r>
            <w:r w:rsidRPr="00891819">
              <w:rPr>
                <w:rFonts w:hint="eastAsia"/>
                <w:color w:val="FF0000"/>
                <w:szCs w:val="28"/>
              </w:rPr>
              <w:instrText>年龄</w:instrText>
            </w:r>
            <w:r w:rsidRPr="00891819">
              <w:rPr>
                <w:rFonts w:hint="eastAsia"/>
                <w:color w:val="FF0000"/>
                <w:szCs w:val="28"/>
              </w:rPr>
              <w:instrText>:14.2</w:instrText>
            </w:r>
            <w:r w:rsidRPr="00891819">
              <w:rPr>
                <w:rFonts w:hint="eastAsia"/>
                <w:color w:val="FF0000"/>
                <w:szCs w:val="28"/>
              </w:rPr>
              <w:instrText>±</w:instrText>
            </w:r>
            <w:r w:rsidRPr="00891819">
              <w:rPr>
                <w:rFonts w:hint="eastAsia"/>
                <w:color w:val="FF0000"/>
                <w:szCs w:val="28"/>
              </w:rPr>
              <w:instrText>1.7</w:instrText>
            </w:r>
            <w:r w:rsidRPr="00891819">
              <w:rPr>
                <w:rFonts w:hint="eastAsia"/>
                <w:color w:val="FF0000"/>
                <w:szCs w:val="28"/>
              </w:rPr>
              <w:instrText>岁</w:instrText>
            </w:r>
            <w:r w:rsidRPr="00891819">
              <w:rPr>
                <w:rFonts w:hint="eastAsia"/>
                <w:color w:val="FF0000"/>
                <w:szCs w:val="28"/>
              </w:rPr>
              <w:instrText>)</w:instrText>
            </w:r>
            <w:r w:rsidRPr="00891819">
              <w:rPr>
                <w:rFonts w:hint="eastAsia"/>
                <w:color w:val="FF0000"/>
                <w:szCs w:val="28"/>
              </w:rPr>
              <w:instrText>、</w:instrText>
            </w:r>
            <w:r w:rsidRPr="00891819">
              <w:rPr>
                <w:rFonts w:hint="eastAsia"/>
                <w:color w:val="FF0000"/>
                <w:szCs w:val="28"/>
              </w:rPr>
              <w:instrText>45</w:instrText>
            </w:r>
            <w:r w:rsidRPr="00891819">
              <w:rPr>
                <w:rFonts w:hint="eastAsia"/>
                <w:color w:val="FF0000"/>
                <w:szCs w:val="28"/>
              </w:rPr>
              <w:instrText>名重性抑郁障碍、</w:instrText>
            </w:r>
            <w:r w:rsidRPr="00891819">
              <w:rPr>
                <w:rFonts w:hint="eastAsia"/>
                <w:color w:val="FF0000"/>
                <w:szCs w:val="28"/>
              </w:rPr>
              <w:instrText>22</w:instrText>
            </w:r>
            <w:r w:rsidRPr="00891819">
              <w:rPr>
                <w:rFonts w:hint="eastAsia"/>
                <w:color w:val="FF0000"/>
                <w:szCs w:val="28"/>
              </w:rPr>
              <w:instrText>名轻性抑郁障碍和</w:instrText>
            </w:r>
            <w:r w:rsidRPr="00891819">
              <w:rPr>
                <w:rFonts w:hint="eastAsia"/>
                <w:color w:val="FF0000"/>
                <w:szCs w:val="28"/>
              </w:rPr>
              <w:instrText>160</w:instrText>
            </w:r>
            <w:r w:rsidRPr="00891819">
              <w:rPr>
                <w:rFonts w:hint="eastAsia"/>
                <w:color w:val="FF0000"/>
                <w:szCs w:val="28"/>
              </w:rPr>
              <w:instrText>名无抑郁障碍青少年完成</w:instrText>
            </w:r>
            <w:r w:rsidRPr="00891819">
              <w:rPr>
                <w:rFonts w:hint="eastAsia"/>
                <w:color w:val="FF0000"/>
                <w:szCs w:val="28"/>
              </w:rPr>
              <w:instrText>BDI-II-C</w:instrText>
            </w:r>
            <w:r w:rsidRPr="00891819">
              <w:rPr>
                <w:rFonts w:hint="eastAsia"/>
                <w:color w:val="FF0000"/>
                <w:szCs w:val="28"/>
              </w:rPr>
              <w:instrText>和流调中心用抑郁量表</w:instrText>
            </w:r>
            <w:r w:rsidRPr="00891819">
              <w:rPr>
                <w:rFonts w:hint="eastAsia"/>
                <w:color w:val="FF0000"/>
                <w:szCs w:val="28"/>
              </w:rPr>
              <w:instrText>(CES-D)</w:instrText>
            </w:r>
            <w:r w:rsidRPr="00891819">
              <w:rPr>
                <w:rFonts w:hint="eastAsia"/>
                <w:color w:val="FF0000"/>
                <w:szCs w:val="28"/>
              </w:rPr>
              <w:instrText>的测试</w:instrText>
            </w:r>
            <w:r w:rsidRPr="00891819">
              <w:rPr>
                <w:rFonts w:hint="eastAsia"/>
                <w:color w:val="FF0000"/>
                <w:szCs w:val="28"/>
              </w:rPr>
              <w:instrText>,</w:instrText>
            </w:r>
            <w:r w:rsidRPr="00891819">
              <w:rPr>
                <w:rFonts w:hint="eastAsia"/>
                <w:color w:val="FF0000"/>
                <w:szCs w:val="28"/>
              </w:rPr>
              <w:instrText>并随机抽取</w:instrText>
            </w:r>
            <w:r w:rsidRPr="00891819">
              <w:rPr>
                <w:rFonts w:hint="eastAsia"/>
                <w:color w:val="FF0000"/>
                <w:szCs w:val="28"/>
              </w:rPr>
              <w:instrText>196</w:instrText>
            </w:r>
            <w:r w:rsidRPr="00891819">
              <w:rPr>
                <w:rFonts w:hint="eastAsia"/>
                <w:color w:val="FF0000"/>
                <w:szCs w:val="28"/>
              </w:rPr>
              <w:instrText>名中学生</w:instrText>
            </w:r>
            <w:r w:rsidRPr="00891819">
              <w:rPr>
                <w:rFonts w:hint="eastAsia"/>
                <w:color w:val="FF0000"/>
                <w:szCs w:val="28"/>
              </w:rPr>
              <w:instrText>1</w:instrText>
            </w:r>
            <w:r w:rsidRPr="00891819">
              <w:rPr>
                <w:rFonts w:hint="eastAsia"/>
                <w:color w:val="FF0000"/>
                <w:szCs w:val="28"/>
              </w:rPr>
              <w:instrText>周后及</w:instrText>
            </w:r>
            <w:r w:rsidRPr="00891819">
              <w:rPr>
                <w:rFonts w:hint="eastAsia"/>
                <w:color w:val="FF0000"/>
                <w:szCs w:val="28"/>
              </w:rPr>
              <w:instrText>67</w:instrText>
            </w:r>
            <w:r w:rsidRPr="00891819">
              <w:rPr>
                <w:rFonts w:hint="eastAsia"/>
                <w:color w:val="FF0000"/>
                <w:szCs w:val="28"/>
              </w:rPr>
              <w:instrText>名抑郁障碍青少年</w:instrText>
            </w:r>
            <w:r w:rsidRPr="00891819">
              <w:rPr>
                <w:rFonts w:hint="eastAsia"/>
                <w:color w:val="FF0000"/>
                <w:szCs w:val="28"/>
              </w:rPr>
              <w:instrText>2</w:instrText>
            </w:r>
            <w:r w:rsidRPr="00891819">
              <w:rPr>
                <w:rFonts w:hint="eastAsia"/>
                <w:color w:val="FF0000"/>
                <w:szCs w:val="28"/>
              </w:rPr>
              <w:instrText>个月后完成</w:instrText>
            </w:r>
            <w:r w:rsidRPr="00891819">
              <w:rPr>
                <w:rFonts w:hint="eastAsia"/>
                <w:color w:val="FF0000"/>
                <w:szCs w:val="28"/>
              </w:rPr>
              <w:instrText>BDI-II-C</w:instrText>
            </w:r>
            <w:r w:rsidRPr="00891819">
              <w:rPr>
                <w:rFonts w:hint="eastAsia"/>
                <w:color w:val="FF0000"/>
                <w:szCs w:val="28"/>
              </w:rPr>
              <w:instrText>的重测。结果</w:instrText>
            </w:r>
            <w:r w:rsidRPr="00891819">
              <w:rPr>
                <w:rFonts w:hint="eastAsia"/>
                <w:color w:val="FF0000"/>
                <w:szCs w:val="28"/>
              </w:rPr>
              <w:instrText>:</w:instrText>
            </w:r>
            <w:r w:rsidRPr="00891819">
              <w:rPr>
                <w:rFonts w:hint="eastAsia"/>
                <w:color w:val="FF0000"/>
                <w:szCs w:val="28"/>
              </w:rPr>
              <w:instrText>①在非临床和抑郁障碍青少年中</w:instrText>
            </w:r>
            <w:r w:rsidRPr="00891819">
              <w:rPr>
                <w:rFonts w:hint="eastAsia"/>
                <w:color w:val="FF0000"/>
                <w:szCs w:val="28"/>
              </w:rPr>
              <w:instrText>,BDI-II-C Cronbach</w:instrText>
            </w:r>
            <w:r w:rsidRPr="00891819">
              <w:rPr>
                <w:rFonts w:hint="eastAsia"/>
                <w:color w:val="FF0000"/>
                <w:szCs w:val="28"/>
              </w:rPr>
              <w:instrText>α系数分别为</w:instrText>
            </w:r>
            <w:r w:rsidRPr="00891819">
              <w:rPr>
                <w:rFonts w:hint="eastAsia"/>
                <w:color w:val="FF0000"/>
                <w:szCs w:val="28"/>
              </w:rPr>
              <w:instrText>0.89</w:instrText>
            </w:r>
            <w:r w:rsidRPr="00891819">
              <w:rPr>
                <w:rFonts w:hint="eastAsia"/>
                <w:color w:val="FF0000"/>
                <w:szCs w:val="28"/>
              </w:rPr>
              <w:instrText>和</w:instrText>
            </w:r>
            <w:r w:rsidRPr="00891819">
              <w:rPr>
                <w:rFonts w:hint="eastAsia"/>
                <w:color w:val="FF0000"/>
                <w:szCs w:val="28"/>
              </w:rPr>
              <w:instrText>0.93,</w:instrText>
            </w:r>
            <w:r w:rsidRPr="00891819">
              <w:rPr>
                <w:rFonts w:hint="eastAsia"/>
                <w:color w:val="FF0000"/>
                <w:szCs w:val="28"/>
              </w:rPr>
              <w:instrText>各条目间的相关系数分别在</w:instrText>
            </w:r>
            <w:r w:rsidRPr="00891819">
              <w:rPr>
                <w:rFonts w:hint="eastAsia"/>
                <w:color w:val="FF0000"/>
                <w:szCs w:val="28"/>
              </w:rPr>
              <w:instrText>0.14-0.45</w:instrText>
            </w:r>
            <w:r w:rsidRPr="00891819">
              <w:rPr>
                <w:rFonts w:hint="eastAsia"/>
                <w:color w:val="FF0000"/>
                <w:szCs w:val="28"/>
              </w:rPr>
              <w:instrText>和</w:instrText>
            </w:r>
            <w:r w:rsidRPr="00891819">
              <w:rPr>
                <w:rFonts w:hint="eastAsia"/>
                <w:color w:val="FF0000"/>
                <w:szCs w:val="28"/>
              </w:rPr>
              <w:instrText>0.03-0.69</w:instrText>
            </w:r>
            <w:r w:rsidRPr="00891819">
              <w:rPr>
                <w:rFonts w:hint="eastAsia"/>
                <w:color w:val="FF0000"/>
                <w:szCs w:val="28"/>
              </w:rPr>
              <w:instrText>之间</w:instrText>
            </w:r>
            <w:r w:rsidRPr="00891819">
              <w:rPr>
                <w:rFonts w:hint="eastAsia"/>
                <w:color w:val="FF0000"/>
                <w:szCs w:val="28"/>
              </w:rPr>
              <w:instrText>,</w:instrText>
            </w:r>
            <w:r w:rsidRPr="00891819">
              <w:rPr>
                <w:rFonts w:hint="eastAsia"/>
                <w:color w:val="FF0000"/>
                <w:szCs w:val="28"/>
              </w:rPr>
              <w:instrText>各条目与总分的相关系数分别为</w:instrText>
            </w:r>
            <w:r w:rsidRPr="00891819">
              <w:rPr>
                <w:rFonts w:hint="eastAsia"/>
                <w:color w:val="FF0000"/>
                <w:szCs w:val="28"/>
              </w:rPr>
              <w:instrText>0.42-0.65</w:instrText>
            </w:r>
            <w:r w:rsidRPr="00891819">
              <w:rPr>
                <w:rFonts w:hint="eastAsia"/>
                <w:color w:val="FF0000"/>
                <w:szCs w:val="28"/>
              </w:rPr>
              <w:instrText>和</w:instrText>
            </w:r>
            <w:r w:rsidRPr="00891819">
              <w:rPr>
                <w:rFonts w:hint="eastAsia"/>
                <w:color w:val="FF0000"/>
                <w:szCs w:val="28"/>
              </w:rPr>
              <w:instrText>0.12-0.75</w:instrText>
            </w:r>
            <w:r w:rsidRPr="00891819">
              <w:rPr>
                <w:rFonts w:hint="eastAsia"/>
                <w:color w:val="FF0000"/>
                <w:szCs w:val="28"/>
              </w:rPr>
              <w:instrText>之间</w:instrText>
            </w:r>
            <w:r w:rsidRPr="00891819">
              <w:rPr>
                <w:rFonts w:hint="eastAsia"/>
                <w:color w:val="FF0000"/>
                <w:szCs w:val="28"/>
              </w:rPr>
              <w:instrText>,</w:instrText>
            </w:r>
            <w:r w:rsidRPr="00891819">
              <w:rPr>
                <w:rFonts w:hint="eastAsia"/>
                <w:color w:val="FF0000"/>
                <w:szCs w:val="28"/>
              </w:rPr>
              <w:instrText>重测相关系数分别为</w:instrText>
            </w:r>
            <w:r w:rsidRPr="00891819">
              <w:rPr>
                <w:rFonts w:hint="eastAsia"/>
                <w:color w:val="FF0000"/>
                <w:szCs w:val="28"/>
              </w:rPr>
              <w:instrText>0.76</w:instrText>
            </w:r>
            <w:r w:rsidRPr="00891819">
              <w:rPr>
                <w:rFonts w:hint="eastAsia"/>
                <w:color w:val="FF0000"/>
                <w:szCs w:val="28"/>
              </w:rPr>
              <w:instrText>和</w:instrText>
            </w:r>
            <w:r w:rsidRPr="00891819">
              <w:rPr>
                <w:rFonts w:hint="eastAsia"/>
                <w:color w:val="FF0000"/>
                <w:szCs w:val="28"/>
              </w:rPr>
              <w:instrText>0.56(Ps&lt;0.001);</w:instrText>
            </w:r>
            <w:r w:rsidRPr="00891819">
              <w:rPr>
                <w:rFonts w:hint="eastAsia"/>
                <w:color w:val="FF0000"/>
                <w:szCs w:val="28"/>
              </w:rPr>
              <w:instrText>②探索性因子分析提示</w:instrText>
            </w:r>
            <w:r w:rsidRPr="00891819">
              <w:rPr>
                <w:rFonts w:hint="eastAsia"/>
                <w:color w:val="FF0000"/>
                <w:szCs w:val="28"/>
              </w:rPr>
              <w:instrText>BDI-II-C</w:instrText>
            </w:r>
            <w:r w:rsidRPr="00891819">
              <w:rPr>
                <w:rFonts w:hint="eastAsia"/>
                <w:color w:val="FF0000"/>
                <w:szCs w:val="28"/>
              </w:rPr>
              <w:instrText>可提取认知</w:instrText>
            </w:r>
            <w:r w:rsidRPr="00891819">
              <w:rPr>
                <w:rFonts w:hint="eastAsia"/>
                <w:color w:val="FF0000"/>
                <w:szCs w:val="28"/>
              </w:rPr>
              <w:instrText>-</w:instrText>
            </w:r>
            <w:r w:rsidRPr="00891819">
              <w:rPr>
                <w:rFonts w:hint="eastAsia"/>
                <w:color w:val="FF0000"/>
                <w:szCs w:val="28"/>
              </w:rPr>
              <w:instrText>情感和躯体症状两个高度相关的因子</w:instrText>
            </w:r>
            <w:r w:rsidRPr="00891819">
              <w:rPr>
                <w:rFonts w:hint="eastAsia"/>
                <w:color w:val="FF0000"/>
                <w:szCs w:val="28"/>
              </w:rPr>
              <w:instrText>,</w:instrText>
            </w:r>
            <w:r w:rsidRPr="00891819">
              <w:rPr>
                <w:rFonts w:hint="eastAsia"/>
                <w:color w:val="FF0000"/>
                <w:szCs w:val="28"/>
              </w:rPr>
              <w:instrText>两因子累积方差贡献率为</w:instrText>
            </w:r>
            <w:r w:rsidRPr="00891819">
              <w:rPr>
                <w:rFonts w:hint="eastAsia"/>
                <w:color w:val="FF0000"/>
                <w:szCs w:val="28"/>
              </w:rPr>
              <w:instrText>36.71%;</w:instrText>
            </w:r>
            <w:r w:rsidRPr="00891819">
              <w:rPr>
                <w:rFonts w:hint="eastAsia"/>
                <w:color w:val="FF0000"/>
                <w:szCs w:val="28"/>
              </w:rPr>
              <w:instrText>验证性因素分析发现一般因子</w:instrText>
            </w:r>
            <w:r w:rsidRPr="00891819">
              <w:rPr>
                <w:rFonts w:hint="eastAsia"/>
                <w:color w:val="FF0000"/>
                <w:szCs w:val="28"/>
              </w:rPr>
              <w:instrText>-</w:instrText>
            </w:r>
            <w:r w:rsidRPr="00891819">
              <w:rPr>
                <w:rFonts w:hint="eastAsia"/>
                <w:color w:val="FF0000"/>
                <w:szCs w:val="28"/>
              </w:rPr>
              <w:instrText>躯体症状</w:instrText>
            </w:r>
            <w:r w:rsidRPr="00891819">
              <w:rPr>
                <w:rFonts w:hint="eastAsia"/>
                <w:color w:val="FF0000"/>
                <w:szCs w:val="28"/>
              </w:rPr>
              <w:instrText>-</w:instrText>
            </w:r>
            <w:r w:rsidRPr="00891819">
              <w:rPr>
                <w:rFonts w:hint="eastAsia"/>
                <w:color w:val="FF0000"/>
                <w:szCs w:val="28"/>
              </w:rPr>
              <w:instrText>认知情感三因子模型拟合数据最优</w:instrText>
            </w:r>
            <w:r w:rsidRPr="00891819">
              <w:rPr>
                <w:rFonts w:hint="eastAsia"/>
                <w:color w:val="FF0000"/>
                <w:szCs w:val="28"/>
              </w:rPr>
              <w:instrText>,</w:instrText>
            </w:r>
            <w:r w:rsidRPr="00891819">
              <w:rPr>
                <w:rFonts w:hint="eastAsia"/>
                <w:color w:val="FF0000"/>
                <w:szCs w:val="28"/>
              </w:rPr>
              <w:instrText>各指标为χ</w:instrText>
            </w:r>
            <w:r w:rsidRPr="00891819">
              <w:rPr>
                <w:rFonts w:hint="eastAsia"/>
                <w:color w:val="FF0000"/>
                <w:szCs w:val="28"/>
              </w:rPr>
              <w:instrText>2/df=2.87,TLI=0.96,CFI=0.97,RMSEA=0.026</w:instrText>
            </w:r>
            <w:r w:rsidRPr="00891819">
              <w:rPr>
                <w:rFonts w:hint="eastAsia"/>
                <w:color w:val="FF0000"/>
                <w:szCs w:val="28"/>
              </w:rPr>
              <w:instrText>。③</w:instrText>
            </w:r>
            <w:r w:rsidRPr="00891819">
              <w:rPr>
                <w:rFonts w:hint="eastAsia"/>
                <w:color w:val="FF0000"/>
                <w:szCs w:val="28"/>
              </w:rPr>
              <w:instrText>BDI-II-C</w:instrText>
            </w:r>
            <w:r w:rsidRPr="00891819">
              <w:rPr>
                <w:rFonts w:hint="eastAsia"/>
                <w:color w:val="FF0000"/>
                <w:szCs w:val="28"/>
              </w:rPr>
              <w:instrText>总分与</w:instrText>
            </w:r>
            <w:r w:rsidRPr="00891819">
              <w:rPr>
                <w:rFonts w:hint="eastAsia"/>
                <w:color w:val="FF0000"/>
                <w:szCs w:val="28"/>
              </w:rPr>
              <w:instrText>CES-D</w:instrText>
            </w:r>
            <w:r w:rsidRPr="00891819">
              <w:rPr>
                <w:rFonts w:hint="eastAsia"/>
                <w:color w:val="FF0000"/>
                <w:szCs w:val="28"/>
              </w:rPr>
              <w:instrText>总分呈正相关</w:instrText>
            </w:r>
            <w:r w:rsidRPr="00891819">
              <w:rPr>
                <w:rFonts w:hint="eastAsia"/>
                <w:color w:val="FF0000"/>
                <w:szCs w:val="28"/>
              </w:rPr>
              <w:instrText>(r=0.72~0.76,Ps&lt;0.01),</w:instrText>
            </w:r>
            <w:r w:rsidRPr="00891819">
              <w:rPr>
                <w:rFonts w:hint="eastAsia"/>
                <w:color w:val="FF0000"/>
                <w:szCs w:val="28"/>
              </w:rPr>
              <w:instrText>重性、轻性抑郁障碍及无抑郁障碍青少年</w:instrText>
            </w:r>
            <w:r w:rsidRPr="00891819">
              <w:rPr>
                <w:rFonts w:hint="eastAsia"/>
                <w:color w:val="FF0000"/>
                <w:szCs w:val="28"/>
              </w:rPr>
              <w:instrText>BDI-II-C</w:instrText>
            </w:r>
            <w:r w:rsidRPr="00891819">
              <w:rPr>
                <w:rFonts w:hint="eastAsia"/>
                <w:color w:val="FF0000"/>
                <w:szCs w:val="28"/>
              </w:rPr>
              <w:instrText>总分得分两两比较差异显著。结论</w:instrText>
            </w:r>
            <w:r w:rsidRPr="00891819">
              <w:rPr>
                <w:rFonts w:hint="eastAsia"/>
                <w:color w:val="FF0000"/>
                <w:szCs w:val="28"/>
              </w:rPr>
              <w:instrText>:BDI-II-C</w:instrText>
            </w:r>
            <w:r w:rsidRPr="00891819">
              <w:rPr>
                <w:rFonts w:hint="eastAsia"/>
                <w:color w:val="FF0000"/>
                <w:szCs w:val="28"/>
              </w:rPr>
              <w:instrText>在我国青少年中具有良好的信度和效度</w:instrText>
            </w:r>
            <w:r w:rsidRPr="00891819">
              <w:rPr>
                <w:rFonts w:hint="eastAsia"/>
                <w:color w:val="FF0000"/>
                <w:szCs w:val="28"/>
              </w:rPr>
              <w:instrText>,</w:instrText>
            </w:r>
            <w:r w:rsidRPr="00891819">
              <w:rPr>
                <w:rFonts w:hint="eastAsia"/>
                <w:color w:val="FF0000"/>
                <w:szCs w:val="28"/>
              </w:rPr>
              <w:instrText>能够作为我国青少年抑郁症状筛查和严重程度评估的自评工具。</w:instrText>
            </w:r>
            <w:r w:rsidRPr="00891819">
              <w:rPr>
                <w:rFonts w:hint="eastAsia"/>
                <w:color w:val="FF0000"/>
                <w:szCs w:val="28"/>
              </w:rPr>
              <w:instrText>","container-title":"</w:instrText>
            </w:r>
            <w:r w:rsidRPr="00891819">
              <w:rPr>
                <w:rFonts w:hint="eastAsia"/>
                <w:color w:val="FF0000"/>
                <w:szCs w:val="28"/>
              </w:rPr>
              <w:instrText>中国临床心理学杂志</w:instrText>
            </w:r>
            <w:r w:rsidRPr="00891819">
              <w:rPr>
                <w:rFonts w:hint="eastAsia"/>
                <w:color w:val="FF0000"/>
                <w:szCs w:val="28"/>
              </w:rPr>
              <w:instrText>","DOI":"10.16128/j.cnki.1005-3611.2014.02.018","ISSN":"1005-3611","issue":"2","language":"zh","note":"171 citations(CNKI)[2024-1-28]","page":"240-245","source":"CNKI","title":"</w:instrText>
            </w:r>
            <w:r w:rsidRPr="00891819">
              <w:rPr>
                <w:rFonts w:hint="eastAsia"/>
                <w:color w:val="FF0000"/>
                <w:szCs w:val="28"/>
              </w:rPr>
              <w:instrText>贝克抑郁量表第</w:instrText>
            </w:r>
            <w:r w:rsidRPr="00891819">
              <w:rPr>
                <w:rFonts w:hint="eastAsia"/>
                <w:color w:val="FF0000"/>
                <w:szCs w:val="28"/>
              </w:rPr>
              <w:instrText>2</w:instrText>
            </w:r>
            <w:r w:rsidRPr="00891819">
              <w:rPr>
                <w:rFonts w:hint="eastAsia"/>
                <w:color w:val="FF0000"/>
                <w:szCs w:val="28"/>
              </w:rPr>
              <w:instrText>版中文版在青少年中的信效度</w:instrText>
            </w:r>
            <w:r w:rsidRPr="00891819">
              <w:rPr>
                <w:rFonts w:hint="eastAsia"/>
                <w:color w:val="FF0000"/>
                <w:szCs w:val="28"/>
              </w:rPr>
              <w:instrText>","volume":"22","author":[{"family":"</w:instrText>
            </w:r>
            <w:r w:rsidRPr="00891819">
              <w:rPr>
                <w:rFonts w:hint="eastAsia"/>
                <w:color w:val="FF0000"/>
                <w:szCs w:val="28"/>
              </w:rPr>
              <w:instrText>杨</w:instrText>
            </w:r>
            <w:r w:rsidRPr="00891819">
              <w:rPr>
                <w:rFonts w:hint="eastAsia"/>
                <w:color w:val="FF0000"/>
                <w:szCs w:val="28"/>
              </w:rPr>
              <w:instrText>","given":"</w:instrText>
            </w:r>
            <w:r w:rsidRPr="00891819">
              <w:rPr>
                <w:rFonts w:hint="eastAsia"/>
                <w:color w:val="FF0000"/>
                <w:szCs w:val="28"/>
              </w:rPr>
              <w:instrText>文辉</w:instrText>
            </w:r>
            <w:r w:rsidRPr="00891819">
              <w:rPr>
                <w:rFonts w:hint="eastAsia"/>
                <w:color w:val="FF0000"/>
                <w:szCs w:val="28"/>
              </w:rPr>
              <w:instrText>"},{"family":"</w:instrText>
            </w:r>
            <w:r w:rsidRPr="00891819">
              <w:rPr>
                <w:rFonts w:hint="eastAsia"/>
                <w:color w:val="FF0000"/>
                <w:szCs w:val="28"/>
              </w:rPr>
              <w:instrText>刘</w:instrText>
            </w:r>
            <w:r w:rsidRPr="00891819">
              <w:rPr>
                <w:rFonts w:hint="eastAsia"/>
                <w:color w:val="FF0000"/>
                <w:szCs w:val="28"/>
              </w:rPr>
              <w:instrText>","given":"</w:instrText>
            </w:r>
            <w:r w:rsidRPr="00891819">
              <w:rPr>
                <w:rFonts w:hint="eastAsia"/>
                <w:color w:val="FF0000"/>
                <w:szCs w:val="28"/>
              </w:rPr>
              <w:instrText>绍亮</w:instrText>
            </w:r>
            <w:r w:rsidRPr="00891819">
              <w:rPr>
                <w:rFonts w:hint="eastAsia"/>
                <w:color w:val="FF0000"/>
                <w:szCs w:val="28"/>
              </w:rPr>
              <w:instrText>"},{"family":"</w:instrText>
            </w:r>
            <w:r w:rsidRPr="00891819">
              <w:rPr>
                <w:rFonts w:hint="eastAsia"/>
                <w:color w:val="FF0000"/>
                <w:szCs w:val="28"/>
              </w:rPr>
              <w:instrText>周</w:instrText>
            </w:r>
            <w:r w:rsidRPr="00891819">
              <w:rPr>
                <w:rFonts w:hint="eastAsia"/>
                <w:color w:val="FF0000"/>
                <w:szCs w:val="28"/>
              </w:rPr>
              <w:instrText>","given":"</w:instrText>
            </w:r>
            <w:r w:rsidRPr="00891819">
              <w:rPr>
                <w:rFonts w:hint="eastAsia"/>
                <w:color w:val="FF0000"/>
                <w:szCs w:val="28"/>
              </w:rPr>
              <w:instrText>烃</w:instrText>
            </w:r>
            <w:r w:rsidRPr="00891819">
              <w:rPr>
                <w:rFonts w:hint="eastAsia"/>
                <w:color w:val="FF0000"/>
                <w:szCs w:val="28"/>
              </w:rPr>
              <w:instrText>"},{"family":"</w:instrText>
            </w:r>
            <w:r w:rsidRPr="00891819">
              <w:rPr>
                <w:rFonts w:hint="eastAsia"/>
                <w:color w:val="FF0000"/>
                <w:szCs w:val="28"/>
              </w:rPr>
              <w:instrText>彭</w:instrText>
            </w:r>
            <w:r w:rsidRPr="00891819">
              <w:rPr>
                <w:rFonts w:hint="eastAsia"/>
                <w:color w:val="FF0000"/>
                <w:szCs w:val="28"/>
              </w:rPr>
              <w:instrText>","given":"</w:instrText>
            </w:r>
            <w:r w:rsidRPr="00891819">
              <w:rPr>
                <w:rFonts w:hint="eastAsia"/>
                <w:color w:val="FF0000"/>
                <w:szCs w:val="28"/>
              </w:rPr>
              <w:instrText>芳</w:instrText>
            </w:r>
            <w:r w:rsidRPr="00891819">
              <w:rPr>
                <w:rFonts w:hint="eastAsia"/>
                <w:color w:val="FF0000"/>
                <w:szCs w:val="28"/>
              </w:rPr>
              <w:instrText>"},{"family":"</w:instrText>
            </w:r>
            <w:r w:rsidRPr="00891819">
              <w:rPr>
                <w:rFonts w:hint="eastAsia"/>
                <w:color w:val="FF0000"/>
                <w:szCs w:val="28"/>
              </w:rPr>
              <w:instrText>刘</w:instrText>
            </w:r>
            <w:r w:rsidRPr="00891819">
              <w:rPr>
                <w:rFonts w:hint="eastAsia"/>
                <w:color w:val="FF0000"/>
                <w:szCs w:val="28"/>
              </w:rPr>
              <w:instrText>","given":"</w:instrText>
            </w:r>
            <w:r w:rsidRPr="00891819">
              <w:rPr>
                <w:rFonts w:hint="eastAsia"/>
                <w:color w:val="FF0000"/>
                <w:szCs w:val="28"/>
              </w:rPr>
              <w:instrText>细梅</w:instrText>
            </w:r>
            <w:r w:rsidRPr="00891819">
              <w:rPr>
                <w:rFonts w:hint="eastAsia"/>
                <w:color w:val="FF0000"/>
                <w:szCs w:val="28"/>
              </w:rPr>
              <w:instrText>"},{"family":"</w:instrText>
            </w:r>
            <w:r w:rsidRPr="00891819">
              <w:rPr>
                <w:rFonts w:hint="eastAsia"/>
                <w:color w:val="FF0000"/>
                <w:szCs w:val="28"/>
              </w:rPr>
              <w:instrText>李</w:instrText>
            </w:r>
            <w:r w:rsidRPr="00891819">
              <w:rPr>
                <w:rFonts w:hint="eastAsia"/>
                <w:color w:val="FF0000"/>
                <w:szCs w:val="28"/>
              </w:rPr>
              <w:instrText>","given":"</w:instrText>
            </w:r>
            <w:r w:rsidRPr="00891819">
              <w:rPr>
                <w:rFonts w:hint="eastAsia"/>
                <w:color w:val="FF0000"/>
                <w:szCs w:val="28"/>
              </w:rPr>
              <w:instrText>莉</w:instrText>
            </w:r>
            <w:r w:rsidRPr="00891819">
              <w:rPr>
                <w:rFonts w:hint="eastAsia"/>
                <w:color w:val="FF0000"/>
                <w:szCs w:val="28"/>
              </w:rPr>
              <w:instrText>"},{"family":"</w:instrText>
            </w:r>
            <w:r w:rsidRPr="00891819">
              <w:rPr>
                <w:rFonts w:hint="eastAsia"/>
                <w:color w:val="FF0000"/>
                <w:szCs w:val="28"/>
              </w:rPr>
              <w:instrText>杨</w:instrText>
            </w:r>
            <w:r w:rsidRPr="00891819">
              <w:rPr>
                <w:rFonts w:hint="eastAsia"/>
                <w:color w:val="FF0000"/>
                <w:szCs w:val="28"/>
              </w:rPr>
              <w:instrText>","given":"</w:instrText>
            </w:r>
            <w:r w:rsidRPr="00891819">
              <w:rPr>
                <w:rFonts w:hint="eastAsia"/>
                <w:color w:val="FF0000"/>
                <w:szCs w:val="28"/>
              </w:rPr>
              <w:instrText>朝明</w:instrText>
            </w:r>
            <w:r w:rsidRPr="00891819">
              <w:rPr>
                <w:rFonts w:hint="eastAsia"/>
                <w:color w:val="FF0000"/>
                <w:szCs w:val="28"/>
              </w:rPr>
              <w:instrText>"},{"family":"</w:instrText>
            </w:r>
            <w:r w:rsidRPr="00891819">
              <w:rPr>
                <w:rFonts w:hint="eastAsia"/>
                <w:color w:val="FF0000"/>
                <w:szCs w:val="28"/>
              </w:rPr>
              <w:instrText>刘</w:instrText>
            </w:r>
            <w:r w:rsidRPr="00891819">
              <w:rPr>
                <w:rFonts w:hint="eastAsia"/>
                <w:color w:val="FF0000"/>
                <w:szCs w:val="28"/>
              </w:rPr>
              <w:instrText>","given":"</w:instrText>
            </w:r>
            <w:r w:rsidRPr="00891819">
              <w:rPr>
                <w:rFonts w:hint="eastAsia"/>
                <w:color w:val="FF0000"/>
                <w:szCs w:val="28"/>
              </w:rPr>
              <w:instrText>海洪</w:instrText>
            </w:r>
            <w:r w:rsidRPr="00891819">
              <w:rPr>
                <w:rFonts w:hint="eastAsia"/>
                <w:color w:val="FF0000"/>
                <w:szCs w:val="28"/>
              </w:rPr>
              <w:instrText>"},{"family":"</w:instrText>
            </w:r>
            <w:r w:rsidRPr="00891819">
              <w:rPr>
                <w:rFonts w:hint="eastAsia"/>
                <w:color w:val="FF0000"/>
                <w:szCs w:val="28"/>
              </w:rPr>
              <w:instrText>蚁</w:instrText>
            </w:r>
            <w:r w:rsidRPr="00891819">
              <w:rPr>
                <w:rFonts w:hint="eastAsia"/>
                <w:color w:val="FF0000"/>
                <w:szCs w:val="28"/>
              </w:rPr>
              <w:instrText>","given":"</w:instrText>
            </w:r>
            <w:r w:rsidRPr="00891819">
              <w:rPr>
                <w:rFonts w:hint="eastAsia"/>
                <w:color w:val="FF0000"/>
                <w:szCs w:val="28"/>
              </w:rPr>
              <w:instrText>金瑶</w:instrText>
            </w:r>
            <w:r w:rsidRPr="00891819">
              <w:rPr>
                <w:rFonts w:hint="eastAsia"/>
                <w:color w:val="FF0000"/>
                <w:szCs w:val="28"/>
              </w:rPr>
              <w:instrText>"}],"issued":{"date-parts":[["2014"]]}}}],"schema":"https://github.com/citation-style-language/s</w:instrText>
            </w:r>
            <w:r w:rsidRPr="00891819">
              <w:rPr>
                <w:color w:val="FF0000"/>
                <w:szCs w:val="28"/>
              </w:rPr>
              <w:instrText xml:space="preserve">chema/raw/master/csl-citation.json"} </w:instrText>
            </w:r>
            <w:r w:rsidRPr="00891819">
              <w:rPr>
                <w:color w:val="FF0000"/>
                <w:szCs w:val="28"/>
              </w:rPr>
              <w:fldChar w:fldCharType="separate"/>
            </w:r>
            <w:r w:rsidRPr="00891819">
              <w:rPr>
                <w:rFonts w:hint="eastAsia"/>
                <w:color w:val="FF0000"/>
                <w:szCs w:val="28"/>
              </w:rPr>
              <w:t>杨文辉等</w:t>
            </w:r>
            <w:r w:rsidRPr="00891819">
              <w:rPr>
                <w:rFonts w:hint="eastAsia"/>
                <w:color w:val="FF0000"/>
                <w:szCs w:val="28"/>
              </w:rPr>
              <w:t>(</w:t>
            </w:r>
            <w:r w:rsidRPr="00545B57">
              <w:rPr>
                <w:rStyle w:val="innerzoteroCitation"/>
                <w:rFonts w:hint="eastAsia"/>
              </w:rPr>
              <w:t>2014</w:t>
            </w:r>
            <w:r w:rsidRPr="00891819">
              <w:rPr>
                <w:rFonts w:hint="eastAsia"/>
                <w:color w:val="FF0000"/>
                <w:szCs w:val="28"/>
              </w:rPr>
              <w:t>)</w:t>
            </w:r>
            <w:r w:rsidRPr="00891819">
              <w:rPr>
                <w:color w:val="FF0000"/>
                <w:szCs w:val="28"/>
              </w:rPr>
              <w:fldChar w:fldCharType="end"/>
            </w:r>
            <w:r w:rsidRPr="00891819">
              <w:rPr>
                <w:color w:val="FF0000"/>
                <w:szCs w:val="28"/>
              </w:rPr>
              <w:t>3</w:t>
            </w:r>
            <w:r w:rsidRPr="00891819">
              <w:rPr>
                <w:rFonts w:hint="eastAsia"/>
                <w:color w:val="FF0000"/>
                <w:szCs w:val="28"/>
              </w:rPr>
              <w:t>篇</w:t>
            </w:r>
            <w:r w:rsidRPr="00891819">
              <w:rPr>
                <w:rFonts w:hint="eastAsia"/>
                <w:szCs w:val="28"/>
              </w:rPr>
              <w:t>,</w:t>
            </w:r>
            <w:r w:rsidRPr="00891819">
              <w:rPr>
                <w:szCs w:val="28"/>
              </w:rPr>
              <w:t xml:space="preserve"> </w:t>
            </w:r>
            <w:r w:rsidRPr="00891819">
              <w:rPr>
                <w:szCs w:val="28"/>
              </w:rPr>
              <w:fldChar w:fldCharType="begin"/>
            </w:r>
            <w:r w:rsidRPr="00891819">
              <w:rPr>
                <w:rFonts w:hint="eastAsia"/>
                <w:szCs w:val="28"/>
              </w:rPr>
              <w:instrText xml:space="preserve"> ADDIN ZOTERO_ITEM CSL_CITATION {"citationID":"YWPFhIrx","properties":{"custom":"</w:instrText>
            </w:r>
            <w:r w:rsidRPr="00891819">
              <w:rPr>
                <w:rFonts w:hint="eastAsia"/>
                <w:szCs w:val="28"/>
              </w:rPr>
              <w:instrText>王振等</w:instrText>
            </w:r>
            <w:r w:rsidRPr="00891819">
              <w:rPr>
                <w:rFonts w:hint="eastAsia"/>
                <w:szCs w:val="28"/>
              </w:rPr>
              <w:instrText>(2011)","formattedCitation":"</w:instrText>
            </w:r>
            <w:r w:rsidRPr="00891819">
              <w:rPr>
                <w:rFonts w:hint="eastAsia"/>
                <w:szCs w:val="28"/>
              </w:rPr>
              <w:instrText>王振等</w:instrText>
            </w:r>
            <w:r w:rsidRPr="00891819">
              <w:rPr>
                <w:rFonts w:hint="eastAsia"/>
                <w:szCs w:val="28"/>
              </w:rPr>
              <w:instrText>(2011)","plainCitation":"</w:instrText>
            </w:r>
            <w:r w:rsidRPr="00891819">
              <w:rPr>
                <w:rFonts w:hint="eastAsia"/>
                <w:szCs w:val="28"/>
              </w:rPr>
              <w:instrText>王振等</w:instrText>
            </w:r>
            <w:r w:rsidRPr="00891819">
              <w:rPr>
                <w:rFonts w:hint="eastAsia"/>
                <w:szCs w:val="28"/>
              </w:rPr>
              <w:instrText>(2011)","noteIndex":0},"citationItems":[{"id":603,"uris":["http://zotero.org/users/local/eoP0LvSC/items/HLP9K6LJ"],"itemData":{"id":603,"type":"article-journal","abstract":"</w:instrText>
            </w:r>
            <w:r w:rsidRPr="00891819">
              <w:rPr>
                <w:rFonts w:hint="eastAsia"/>
                <w:szCs w:val="28"/>
              </w:rPr>
              <w:instrText>目的</w:instrText>
            </w:r>
            <w:r w:rsidRPr="00891819">
              <w:rPr>
                <w:rFonts w:hint="eastAsia"/>
                <w:szCs w:val="28"/>
              </w:rPr>
              <w:instrText>:</w:instrText>
            </w:r>
            <w:r w:rsidRPr="00891819">
              <w:rPr>
                <w:rFonts w:hint="eastAsia"/>
                <w:szCs w:val="28"/>
              </w:rPr>
              <w:instrText>评估贝克抑郁量表第</w:instrText>
            </w:r>
            <w:r w:rsidRPr="00891819">
              <w:rPr>
                <w:rFonts w:hint="eastAsia"/>
                <w:szCs w:val="28"/>
              </w:rPr>
              <w:instrText>2</w:instrText>
            </w:r>
            <w:r w:rsidRPr="00891819">
              <w:rPr>
                <w:rFonts w:hint="eastAsia"/>
                <w:szCs w:val="28"/>
              </w:rPr>
              <w:instrText>版</w:instrText>
            </w:r>
            <w:r w:rsidRPr="00891819">
              <w:rPr>
                <w:rFonts w:hint="eastAsia"/>
                <w:szCs w:val="28"/>
              </w:rPr>
              <w:instrText>(Beck Depression Inventory-II,BDI-II)</w:instrText>
            </w:r>
            <w:r w:rsidRPr="00891819">
              <w:rPr>
                <w:rFonts w:hint="eastAsia"/>
                <w:szCs w:val="28"/>
              </w:rPr>
              <w:instrText>中文版的信度和效度。方法</w:instrText>
            </w:r>
            <w:r w:rsidRPr="00891819">
              <w:rPr>
                <w:rFonts w:hint="eastAsia"/>
                <w:szCs w:val="28"/>
              </w:rPr>
              <w:instrText>:</w:instrText>
            </w:r>
            <w:r w:rsidRPr="00891819">
              <w:rPr>
                <w:rFonts w:hint="eastAsia"/>
                <w:szCs w:val="28"/>
              </w:rPr>
              <w:instrText>方便选取</w:instrText>
            </w:r>
            <w:r w:rsidRPr="00891819">
              <w:rPr>
                <w:rFonts w:hint="eastAsia"/>
                <w:szCs w:val="28"/>
              </w:rPr>
              <w:instrText>142</w:instrText>
            </w:r>
            <w:r w:rsidRPr="00891819">
              <w:rPr>
                <w:rFonts w:hint="eastAsia"/>
                <w:szCs w:val="28"/>
              </w:rPr>
              <w:instrText>名复发性抑郁症患者完成</w:instrText>
            </w:r>
            <w:r w:rsidRPr="00891819">
              <w:rPr>
                <w:rFonts w:hint="eastAsia"/>
                <w:szCs w:val="28"/>
              </w:rPr>
              <w:instrText>BDI-II</w:instrText>
            </w:r>
            <w:r w:rsidRPr="00891819">
              <w:rPr>
                <w:rFonts w:hint="eastAsia"/>
                <w:szCs w:val="28"/>
              </w:rPr>
              <w:instrText>和汉密尔顿抑郁量表</w:instrText>
            </w:r>
            <w:r w:rsidRPr="00891819">
              <w:rPr>
                <w:rFonts w:hint="eastAsia"/>
                <w:szCs w:val="28"/>
              </w:rPr>
              <w:instrText>(HAMD)</w:instrText>
            </w:r>
            <w:r w:rsidRPr="00891819">
              <w:rPr>
                <w:rFonts w:hint="eastAsia"/>
                <w:szCs w:val="28"/>
              </w:rPr>
              <w:instrText>的测试</w:instrText>
            </w:r>
            <w:r w:rsidRPr="00891819">
              <w:rPr>
                <w:rFonts w:hint="eastAsia"/>
                <w:szCs w:val="28"/>
              </w:rPr>
              <w:instrText>,</w:instrText>
            </w:r>
            <w:r w:rsidRPr="00891819">
              <w:rPr>
                <w:rFonts w:hint="eastAsia"/>
                <w:szCs w:val="28"/>
              </w:rPr>
              <w:instrText>并随机抽取</w:instrText>
            </w:r>
            <w:r w:rsidRPr="00891819">
              <w:rPr>
                <w:rFonts w:hint="eastAsia"/>
                <w:szCs w:val="28"/>
              </w:rPr>
              <w:instrText>20</w:instrText>
            </w:r>
            <w:r w:rsidRPr="00891819">
              <w:rPr>
                <w:rFonts w:hint="eastAsia"/>
                <w:szCs w:val="28"/>
              </w:rPr>
              <w:instrText>名患者</w:instrText>
            </w:r>
            <w:r w:rsidRPr="00891819">
              <w:rPr>
                <w:rFonts w:hint="eastAsia"/>
                <w:szCs w:val="28"/>
              </w:rPr>
              <w:instrText>1</w:instrText>
            </w:r>
            <w:r w:rsidRPr="00891819">
              <w:rPr>
                <w:rFonts w:hint="eastAsia"/>
                <w:szCs w:val="28"/>
              </w:rPr>
              <w:instrText>周后进行</w:instrText>
            </w:r>
            <w:r w:rsidRPr="00891819">
              <w:rPr>
                <w:rFonts w:hint="eastAsia"/>
                <w:szCs w:val="28"/>
              </w:rPr>
              <w:instrText>BDI-II</w:instrText>
            </w:r>
            <w:r w:rsidRPr="00891819">
              <w:rPr>
                <w:rFonts w:hint="eastAsia"/>
                <w:szCs w:val="28"/>
              </w:rPr>
              <w:instrText>的重测。结果</w:instrText>
            </w:r>
            <w:r w:rsidRPr="00891819">
              <w:rPr>
                <w:rFonts w:hint="eastAsia"/>
                <w:szCs w:val="28"/>
              </w:rPr>
              <w:instrText>:BDI-II</w:instrText>
            </w:r>
            <w:r w:rsidRPr="00891819">
              <w:rPr>
                <w:rFonts w:hint="eastAsia"/>
                <w:szCs w:val="28"/>
              </w:rPr>
              <w:instrText>中文版的</w:instrText>
            </w:r>
            <w:r w:rsidRPr="00891819">
              <w:rPr>
                <w:rFonts w:hint="eastAsia"/>
                <w:szCs w:val="28"/>
              </w:rPr>
              <w:instrText>Cronbach</w:instrText>
            </w:r>
            <w:r w:rsidRPr="00891819">
              <w:rPr>
                <w:rFonts w:hint="eastAsia"/>
                <w:szCs w:val="28"/>
              </w:rPr>
              <w:instrText>α系数为</w:instrText>
            </w:r>
            <w:r w:rsidRPr="00891819">
              <w:rPr>
                <w:rFonts w:hint="eastAsia"/>
                <w:szCs w:val="28"/>
              </w:rPr>
              <w:instrText>0.94,</w:instrText>
            </w:r>
            <w:r w:rsidRPr="00891819">
              <w:rPr>
                <w:rFonts w:hint="eastAsia"/>
                <w:szCs w:val="28"/>
              </w:rPr>
              <w:instrText>各条目间的相关系数在</w:instrText>
            </w:r>
            <w:r w:rsidRPr="00891819">
              <w:rPr>
                <w:rFonts w:hint="eastAsia"/>
                <w:szCs w:val="28"/>
              </w:rPr>
              <w:instrText>0.18</w:instrText>
            </w:r>
            <w:r w:rsidRPr="00891819">
              <w:rPr>
                <w:rFonts w:hint="eastAsia"/>
                <w:szCs w:val="28"/>
              </w:rPr>
              <w:instrText>～</w:instrText>
            </w:r>
            <w:r w:rsidRPr="00891819">
              <w:rPr>
                <w:rFonts w:hint="eastAsia"/>
                <w:szCs w:val="28"/>
              </w:rPr>
              <w:instrText>0.71</w:instrText>
            </w:r>
            <w:r w:rsidRPr="00891819">
              <w:rPr>
                <w:rFonts w:hint="eastAsia"/>
                <w:szCs w:val="28"/>
              </w:rPr>
              <w:instrText>之间</w:instrText>
            </w:r>
            <w:r w:rsidRPr="00891819">
              <w:rPr>
                <w:rFonts w:hint="eastAsia"/>
                <w:szCs w:val="28"/>
              </w:rPr>
              <w:instrText>,</w:instrText>
            </w:r>
            <w:r w:rsidRPr="00891819">
              <w:rPr>
                <w:rFonts w:hint="eastAsia"/>
                <w:szCs w:val="28"/>
              </w:rPr>
              <w:instrText>各条目与</w:instrText>
            </w:r>
            <w:r w:rsidRPr="00891819">
              <w:rPr>
                <w:rFonts w:hint="eastAsia"/>
                <w:szCs w:val="28"/>
              </w:rPr>
              <w:instrText>BDI-II</w:instrText>
            </w:r>
            <w:r w:rsidRPr="00891819">
              <w:rPr>
                <w:rFonts w:hint="eastAsia"/>
                <w:szCs w:val="28"/>
              </w:rPr>
              <w:instrText>总分的相关系数在</w:instrText>
            </w:r>
            <w:r w:rsidRPr="00891819">
              <w:rPr>
                <w:rFonts w:hint="eastAsia"/>
                <w:szCs w:val="28"/>
              </w:rPr>
              <w:instrText>0.56</w:instrText>
            </w:r>
            <w:r w:rsidRPr="00891819">
              <w:rPr>
                <w:rFonts w:hint="eastAsia"/>
                <w:szCs w:val="28"/>
              </w:rPr>
              <w:instrText>～</w:instrText>
            </w:r>
            <w:r w:rsidRPr="00891819">
              <w:rPr>
                <w:rFonts w:hint="eastAsia"/>
                <w:szCs w:val="28"/>
              </w:rPr>
              <w:instrText>0.82</w:instrText>
            </w:r>
            <w:r w:rsidRPr="00891819">
              <w:rPr>
                <w:rFonts w:hint="eastAsia"/>
                <w:szCs w:val="28"/>
              </w:rPr>
              <w:instrText>之间</w:instrText>
            </w:r>
            <w:r w:rsidRPr="00891819">
              <w:rPr>
                <w:rFonts w:hint="eastAsia"/>
                <w:szCs w:val="28"/>
              </w:rPr>
              <w:instrText>,</w:instrText>
            </w:r>
            <w:r w:rsidRPr="00891819">
              <w:rPr>
                <w:rFonts w:hint="eastAsia"/>
                <w:szCs w:val="28"/>
              </w:rPr>
              <w:instrText>重测相关系数为</w:instrText>
            </w:r>
            <w:r w:rsidRPr="00891819">
              <w:rPr>
                <w:rFonts w:hint="eastAsia"/>
                <w:szCs w:val="28"/>
              </w:rPr>
              <w:instrText>0.55(P&lt;0.05);BDI-II</w:instrText>
            </w:r>
            <w:r w:rsidRPr="00891819">
              <w:rPr>
                <w:rFonts w:hint="eastAsia"/>
                <w:szCs w:val="28"/>
              </w:rPr>
              <w:instrText>分与</w:instrText>
            </w:r>
            <w:r w:rsidRPr="00891819">
              <w:rPr>
                <w:rFonts w:hint="eastAsia"/>
                <w:szCs w:val="28"/>
              </w:rPr>
              <w:instrText>HAMD</w:instrText>
            </w:r>
            <w:r w:rsidRPr="00891819">
              <w:rPr>
                <w:rFonts w:hint="eastAsia"/>
                <w:szCs w:val="28"/>
              </w:rPr>
              <w:instrText>分呈正相关</w:instrText>
            </w:r>
            <w:r w:rsidRPr="00891819">
              <w:rPr>
                <w:rFonts w:hint="eastAsia"/>
                <w:szCs w:val="28"/>
              </w:rPr>
              <w:instrText>(r=0.67,P&lt;0.01)</w:instrText>
            </w:r>
            <w:r w:rsidRPr="00891819">
              <w:rPr>
                <w:rFonts w:hint="eastAsia"/>
                <w:szCs w:val="28"/>
              </w:rPr>
              <w:instrText>。探索性因子分析显示</w:instrText>
            </w:r>
            <w:r w:rsidRPr="00891819">
              <w:rPr>
                <w:rFonts w:hint="eastAsia"/>
                <w:szCs w:val="28"/>
              </w:rPr>
              <w:instrText>BDI-II</w:instrText>
            </w:r>
            <w:r w:rsidRPr="00891819">
              <w:rPr>
                <w:rFonts w:hint="eastAsia"/>
                <w:szCs w:val="28"/>
              </w:rPr>
              <w:instrText>可提取躯体化</w:instrText>
            </w:r>
            <w:r w:rsidRPr="00891819">
              <w:rPr>
                <w:rFonts w:hint="eastAsia"/>
                <w:szCs w:val="28"/>
              </w:rPr>
              <w:instrText>-</w:instrText>
            </w:r>
            <w:r w:rsidRPr="00891819">
              <w:rPr>
                <w:rFonts w:hint="eastAsia"/>
                <w:szCs w:val="28"/>
              </w:rPr>
              <w:instrText>情感</w:instrText>
            </w:r>
            <w:r w:rsidRPr="00891819">
              <w:rPr>
                <w:rFonts w:hint="eastAsia"/>
                <w:szCs w:val="28"/>
              </w:rPr>
              <w:instrText>(13</w:instrText>
            </w:r>
            <w:r w:rsidRPr="00891819">
              <w:rPr>
                <w:rFonts w:hint="eastAsia"/>
                <w:szCs w:val="28"/>
              </w:rPr>
              <w:instrText>个条目</w:instrText>
            </w:r>
            <w:r w:rsidRPr="00891819">
              <w:rPr>
                <w:rFonts w:hint="eastAsia"/>
                <w:szCs w:val="28"/>
              </w:rPr>
              <w:instrText>)</w:instrText>
            </w:r>
            <w:r w:rsidRPr="00891819">
              <w:rPr>
                <w:rFonts w:hint="eastAsia"/>
                <w:szCs w:val="28"/>
              </w:rPr>
              <w:instrText>和认知</w:instrText>
            </w:r>
            <w:r w:rsidRPr="00891819">
              <w:rPr>
                <w:rFonts w:hint="eastAsia"/>
                <w:szCs w:val="28"/>
              </w:rPr>
              <w:instrText>(8</w:instrText>
            </w:r>
            <w:r w:rsidRPr="00891819">
              <w:rPr>
                <w:rFonts w:hint="eastAsia"/>
                <w:szCs w:val="28"/>
              </w:rPr>
              <w:instrText>个条目</w:instrText>
            </w:r>
            <w:r w:rsidRPr="00891819">
              <w:rPr>
                <w:rFonts w:hint="eastAsia"/>
                <w:szCs w:val="28"/>
              </w:rPr>
              <w:instrText>)2</w:instrText>
            </w:r>
            <w:r w:rsidRPr="00891819">
              <w:rPr>
                <w:rFonts w:hint="eastAsia"/>
                <w:szCs w:val="28"/>
              </w:rPr>
              <w:instrText>个因子。结论</w:instrText>
            </w:r>
            <w:r w:rsidRPr="00891819">
              <w:rPr>
                <w:rFonts w:hint="eastAsia"/>
                <w:szCs w:val="28"/>
              </w:rPr>
              <w:instrText>:</w:instrText>
            </w:r>
            <w:r w:rsidRPr="00891819">
              <w:rPr>
                <w:rFonts w:hint="eastAsia"/>
                <w:szCs w:val="28"/>
              </w:rPr>
              <w:instrText>贝克抑郁量表第</w:instrText>
            </w:r>
            <w:r w:rsidRPr="00891819">
              <w:rPr>
                <w:rFonts w:hint="eastAsia"/>
                <w:szCs w:val="28"/>
              </w:rPr>
              <w:instrText>2</w:instrText>
            </w:r>
            <w:r w:rsidRPr="00891819">
              <w:rPr>
                <w:rFonts w:hint="eastAsia"/>
                <w:szCs w:val="28"/>
              </w:rPr>
              <w:instrText>版中文版具有良好的信度与效度</w:instrText>
            </w:r>
            <w:r w:rsidRPr="00891819">
              <w:rPr>
                <w:rFonts w:hint="eastAsia"/>
                <w:szCs w:val="28"/>
              </w:rPr>
              <w:instrText>,</w:instrText>
            </w:r>
            <w:r w:rsidRPr="00891819">
              <w:rPr>
                <w:rFonts w:hint="eastAsia"/>
                <w:szCs w:val="28"/>
              </w:rPr>
              <w:instrText>能够作为自评工具用来评估抑郁症状严重度。</w:instrText>
            </w:r>
            <w:r w:rsidRPr="00891819">
              <w:rPr>
                <w:rFonts w:hint="eastAsia"/>
                <w:szCs w:val="28"/>
              </w:rPr>
              <w:instrText>","container-title":"</w:instrText>
            </w:r>
            <w:r w:rsidRPr="00891819">
              <w:rPr>
                <w:rFonts w:hint="eastAsia"/>
                <w:szCs w:val="28"/>
              </w:rPr>
              <w:instrText>中国心理卫生杂志</w:instrText>
            </w:r>
            <w:r w:rsidRPr="00891819">
              <w:rPr>
                <w:rFonts w:hint="eastAsia"/>
                <w:szCs w:val="28"/>
              </w:rPr>
              <w:instrText>","ISSN":"1000-6729","issue":"6","language":"zh","note":"487 citations(CNKI)[2024-1-28]","page":"476-480","source":"CNKI","title":"</w:instrText>
            </w:r>
            <w:r w:rsidRPr="00891819">
              <w:rPr>
                <w:rFonts w:hint="eastAsia"/>
                <w:szCs w:val="28"/>
              </w:rPr>
              <w:instrText>贝克抑郁量表第</w:instrText>
            </w:r>
            <w:r w:rsidRPr="00891819">
              <w:rPr>
                <w:rFonts w:hint="eastAsia"/>
                <w:szCs w:val="28"/>
              </w:rPr>
              <w:instrText>2</w:instrText>
            </w:r>
            <w:r w:rsidRPr="00891819">
              <w:rPr>
                <w:rFonts w:hint="eastAsia"/>
                <w:szCs w:val="28"/>
              </w:rPr>
              <w:instrText>版中文版在抑郁症患者中的信效度</w:instrText>
            </w:r>
            <w:r w:rsidRPr="00891819">
              <w:rPr>
                <w:rFonts w:hint="eastAsia"/>
                <w:szCs w:val="28"/>
              </w:rPr>
              <w:instrText>","volume":"25","author":[{"family":"</w:instrText>
            </w:r>
            <w:r w:rsidRPr="00891819">
              <w:rPr>
                <w:rFonts w:hint="eastAsia"/>
                <w:szCs w:val="28"/>
              </w:rPr>
              <w:instrText>王</w:instrText>
            </w:r>
            <w:r w:rsidRPr="00891819">
              <w:rPr>
                <w:rFonts w:hint="eastAsia"/>
                <w:szCs w:val="28"/>
              </w:rPr>
              <w:instrText>","given":"</w:instrText>
            </w:r>
            <w:r w:rsidRPr="00891819">
              <w:rPr>
                <w:rFonts w:hint="eastAsia"/>
                <w:szCs w:val="28"/>
              </w:rPr>
              <w:instrText>振</w:instrText>
            </w:r>
            <w:r w:rsidRPr="00891819">
              <w:rPr>
                <w:rFonts w:hint="eastAsia"/>
                <w:szCs w:val="28"/>
              </w:rPr>
              <w:instrText>"},{"family":"</w:instrText>
            </w:r>
            <w:r w:rsidRPr="00891819">
              <w:rPr>
                <w:rFonts w:hint="eastAsia"/>
                <w:szCs w:val="28"/>
              </w:rPr>
              <w:instrText>苑</w:instrText>
            </w:r>
            <w:r w:rsidRPr="00891819">
              <w:rPr>
                <w:rFonts w:hint="eastAsia"/>
                <w:szCs w:val="28"/>
              </w:rPr>
              <w:instrText>","given":"</w:instrText>
            </w:r>
            <w:r w:rsidRPr="00891819">
              <w:rPr>
                <w:rFonts w:hint="eastAsia"/>
                <w:szCs w:val="28"/>
              </w:rPr>
              <w:instrText>成梅</w:instrText>
            </w:r>
            <w:r w:rsidRPr="00891819">
              <w:rPr>
                <w:rFonts w:hint="eastAsia"/>
                <w:szCs w:val="28"/>
              </w:rPr>
              <w:instrText>"},{"family":"</w:instrText>
            </w:r>
            <w:r w:rsidRPr="00891819">
              <w:rPr>
                <w:rFonts w:hint="eastAsia"/>
                <w:szCs w:val="28"/>
              </w:rPr>
              <w:instrText>黄</w:instrText>
            </w:r>
            <w:r w:rsidRPr="00891819">
              <w:rPr>
                <w:rFonts w:hint="eastAsia"/>
                <w:szCs w:val="28"/>
              </w:rPr>
              <w:instrText>","given":"</w:instrText>
            </w:r>
            <w:r w:rsidRPr="00891819">
              <w:rPr>
                <w:rFonts w:hint="eastAsia"/>
                <w:szCs w:val="28"/>
              </w:rPr>
              <w:instrText>佳</w:instrText>
            </w:r>
            <w:r w:rsidRPr="00891819">
              <w:rPr>
                <w:rFonts w:hint="eastAsia"/>
                <w:szCs w:val="28"/>
              </w:rPr>
              <w:instrText>"},{"family":"</w:instrText>
            </w:r>
            <w:r w:rsidRPr="00891819">
              <w:rPr>
                <w:rFonts w:hint="eastAsia"/>
                <w:szCs w:val="28"/>
              </w:rPr>
              <w:instrText>李</w:instrText>
            </w:r>
            <w:r w:rsidRPr="00891819">
              <w:rPr>
                <w:rFonts w:hint="eastAsia"/>
                <w:szCs w:val="28"/>
              </w:rPr>
              <w:instrText>","given":"</w:instrText>
            </w:r>
            <w:r w:rsidRPr="00891819">
              <w:rPr>
                <w:rFonts w:hint="eastAsia"/>
                <w:szCs w:val="28"/>
              </w:rPr>
              <w:instrText>则挚</w:instrText>
            </w:r>
            <w:r w:rsidRPr="00891819">
              <w:rPr>
                <w:rFonts w:hint="eastAsia"/>
                <w:szCs w:val="28"/>
              </w:rPr>
              <w:instrText>"},{"family":"</w:instrText>
            </w:r>
            <w:r w:rsidRPr="00891819">
              <w:rPr>
                <w:rFonts w:hint="eastAsia"/>
                <w:szCs w:val="28"/>
              </w:rPr>
              <w:instrText>陈</w:instrText>
            </w:r>
            <w:r w:rsidRPr="00891819">
              <w:rPr>
                <w:rFonts w:hint="eastAsia"/>
                <w:szCs w:val="28"/>
              </w:rPr>
              <w:instrText>","given":"</w:instrText>
            </w:r>
            <w:r w:rsidRPr="00891819">
              <w:rPr>
                <w:rFonts w:hint="eastAsia"/>
                <w:szCs w:val="28"/>
              </w:rPr>
              <w:instrText>珏</w:instrText>
            </w:r>
            <w:r w:rsidRPr="00891819">
              <w:rPr>
                <w:rFonts w:hint="eastAsia"/>
                <w:szCs w:val="28"/>
              </w:rPr>
              <w:instrText>"},{"family":"</w:instrText>
            </w:r>
            <w:r w:rsidRPr="00891819">
              <w:rPr>
                <w:rFonts w:hint="eastAsia"/>
                <w:szCs w:val="28"/>
              </w:rPr>
              <w:instrText>张</w:instrText>
            </w:r>
            <w:r w:rsidRPr="00891819">
              <w:rPr>
                <w:rFonts w:hint="eastAsia"/>
                <w:szCs w:val="28"/>
              </w:rPr>
              <w:instrText>","given":"</w:instrText>
            </w:r>
            <w:r w:rsidRPr="00891819">
              <w:rPr>
                <w:rFonts w:hint="eastAsia"/>
                <w:szCs w:val="28"/>
              </w:rPr>
              <w:instrText>海音</w:instrText>
            </w:r>
            <w:r w:rsidRPr="00891819">
              <w:rPr>
                <w:rFonts w:hint="eastAsia"/>
                <w:szCs w:val="28"/>
              </w:rPr>
              <w:instrText>"},{"family":"</w:instrText>
            </w:r>
            <w:r w:rsidRPr="00891819">
              <w:rPr>
                <w:rFonts w:hint="eastAsia"/>
                <w:szCs w:val="28"/>
              </w:rPr>
              <w:instrText>方</w:instrText>
            </w:r>
            <w:r w:rsidRPr="00891819">
              <w:rPr>
                <w:rFonts w:hint="eastAsia"/>
                <w:szCs w:val="28"/>
              </w:rPr>
              <w:instrText>","given":"</w:instrText>
            </w:r>
            <w:r w:rsidRPr="00891819">
              <w:rPr>
                <w:rFonts w:hint="eastAsia"/>
                <w:szCs w:val="28"/>
              </w:rPr>
              <w:instrText>贻儒</w:instrText>
            </w:r>
            <w:r w:rsidRPr="00891819">
              <w:rPr>
                <w:rFonts w:hint="eastAsia"/>
                <w:szCs w:val="28"/>
              </w:rPr>
              <w:instrText>"},{"family":"</w:instrText>
            </w:r>
            <w:r w:rsidRPr="00891819">
              <w:rPr>
                <w:rFonts w:hint="eastAsia"/>
                <w:szCs w:val="28"/>
              </w:rPr>
              <w:instrText>肖</w:instrText>
            </w:r>
            <w:r w:rsidRPr="00891819">
              <w:rPr>
                <w:rFonts w:hint="eastAsia"/>
                <w:szCs w:val="28"/>
              </w:rPr>
              <w:instrText>","given":"</w:instrText>
            </w:r>
            <w:r w:rsidRPr="00891819">
              <w:rPr>
                <w:rFonts w:hint="eastAsia"/>
                <w:szCs w:val="28"/>
              </w:rPr>
              <w:instrText>泽萍</w:instrText>
            </w:r>
            <w:r w:rsidRPr="00891819">
              <w:rPr>
                <w:rFonts w:hint="eastAsia"/>
                <w:szCs w:val="28"/>
              </w:rPr>
              <w:instrText xml:space="preserve">"}],"issued":{"date-parts":[["2011"]]}}}],"schema":"https://github.com/citation-style-language/schema/raw/master/csl-citation.json"} </w:instrText>
            </w:r>
            <w:r w:rsidRPr="00891819">
              <w:rPr>
                <w:szCs w:val="28"/>
              </w:rPr>
              <w:fldChar w:fldCharType="separate"/>
            </w:r>
            <w:r w:rsidRPr="00891819">
              <w:rPr>
                <w:rFonts w:hint="eastAsia"/>
                <w:szCs w:val="28"/>
              </w:rPr>
              <w:t>王振等</w:t>
            </w:r>
            <w:r w:rsidRPr="00891819">
              <w:rPr>
                <w:rFonts w:hint="eastAsia"/>
                <w:szCs w:val="28"/>
              </w:rPr>
              <w:t>(</w:t>
            </w:r>
            <w:r w:rsidRPr="00545B57">
              <w:rPr>
                <w:rStyle w:val="innerzoteroCitation"/>
                <w:rFonts w:hint="eastAsia"/>
              </w:rPr>
              <w:t>2011</w:t>
            </w:r>
            <w:r w:rsidRPr="00891819">
              <w:rPr>
                <w:rFonts w:hint="eastAsia"/>
                <w:szCs w:val="28"/>
              </w:rPr>
              <w:t>)</w:t>
            </w:r>
            <w:r w:rsidRPr="00891819">
              <w:rPr>
                <w:szCs w:val="28"/>
              </w:rPr>
              <w:fldChar w:fldCharType="end"/>
            </w:r>
            <w:r w:rsidRPr="00891819">
              <w:rPr>
                <w:szCs w:val="28"/>
              </w:rPr>
              <w:t>3</w:t>
            </w:r>
            <w:r w:rsidRPr="00891819">
              <w:rPr>
                <w:rFonts w:hint="eastAsia"/>
                <w:szCs w:val="28"/>
              </w:rPr>
              <w:t>篇</w:t>
            </w:r>
            <w:r w:rsidRPr="00891819">
              <w:rPr>
                <w:rFonts w:hint="eastAsia"/>
                <w:szCs w:val="28"/>
              </w:rPr>
              <w:t>,</w:t>
            </w:r>
            <w:r w:rsidRPr="00891819">
              <w:rPr>
                <w:szCs w:val="28"/>
              </w:rPr>
              <w:t xml:space="preserve"> </w:t>
            </w:r>
            <w:r w:rsidRPr="00891819">
              <w:rPr>
                <w:color w:val="FF0000"/>
                <w:szCs w:val="28"/>
              </w:rPr>
              <w:fldChar w:fldCharType="begin"/>
            </w:r>
            <w:r w:rsidRPr="00891819">
              <w:rPr>
                <w:color w:val="FF0000"/>
                <w:szCs w:val="28"/>
              </w:rPr>
              <w:instrText xml:space="preserve"> ADDIN ZOTERO_ITEM CSL_CITATION {"citationID":"uH1tuA2l","properties":{"custom":"Wang et al. (2009)","formattedCitation":"Wang et al. (2009)","plainCitation":"Wang et al. (2009)","noteIndex":0},"citationItems":[{"id":608,"uris":["http://zotero.org/users/local/eoP0LvSC/items/2XQ6E5AD"],"itemData":{"id":608,"type":"article-journal","container-title":"BMC Public health","issue":"1","language":"en","note":"publisher: BioMed Central","page":"1–9","title":"Health-promoting lifestyles of university students in Mainland China","volume":"9","author":[{"family":"Wang","given":"Dong"},{"family":"Ou","given":"Chun-Quan"},{"family":"Chen","given":"Mei-Yen"},{"family":"Duan","given":"Ni"}],"issued":{"date-parts":[["2009"]]}}}],"schema":"https://github.com/citation-style-language/schema/raw/master/csl-citation.json"} </w:instrText>
            </w:r>
            <w:r w:rsidRPr="00891819">
              <w:rPr>
                <w:color w:val="FF0000"/>
                <w:szCs w:val="28"/>
              </w:rPr>
              <w:fldChar w:fldCharType="separate"/>
            </w:r>
            <w:r w:rsidRPr="00891819">
              <w:rPr>
                <w:color w:val="FF0000"/>
                <w:szCs w:val="28"/>
              </w:rPr>
              <w:t>Wang et al. (</w:t>
            </w:r>
            <w:r w:rsidRPr="00545B57">
              <w:rPr>
                <w:rStyle w:val="innerzoteroCitation"/>
              </w:rPr>
              <w:t>2009</w:t>
            </w:r>
            <w:r w:rsidRPr="00891819">
              <w:rPr>
                <w:color w:val="FF0000"/>
                <w:szCs w:val="28"/>
              </w:rPr>
              <w:t>)</w:t>
            </w:r>
            <w:r w:rsidRPr="00891819">
              <w:rPr>
                <w:color w:val="FF0000"/>
                <w:szCs w:val="28"/>
              </w:rPr>
              <w:fldChar w:fldCharType="end"/>
            </w:r>
            <w:r w:rsidRPr="00891819">
              <w:rPr>
                <w:color w:val="FF0000"/>
                <w:szCs w:val="28"/>
              </w:rPr>
              <w:t>1</w:t>
            </w:r>
            <w:r w:rsidRPr="00891819">
              <w:rPr>
                <w:rFonts w:hint="eastAsia"/>
                <w:color w:val="FF0000"/>
                <w:szCs w:val="28"/>
              </w:rPr>
              <w:t>篇</w:t>
            </w:r>
            <w:r w:rsidRPr="00891819">
              <w:rPr>
                <w:color w:val="FF0000"/>
                <w:szCs w:val="28"/>
              </w:rPr>
              <w:t xml:space="preserve">, </w:t>
            </w:r>
            <w:r w:rsidRPr="00891819">
              <w:rPr>
                <w:color w:val="FF0000"/>
                <w:szCs w:val="28"/>
              </w:rPr>
              <w:fldChar w:fldCharType="begin"/>
            </w:r>
            <w:r w:rsidRPr="00891819">
              <w:rPr>
                <w:color w:val="FF0000"/>
                <w:szCs w:val="28"/>
              </w:rPr>
              <w:instrText xml:space="preserve"> ADDIN ZOTERO_ITEM CSL_CITATION {"citationID":"iXqQqoRX","properties":{"custom":"Dere et al. (2015)","formattedCitation":"Dere et al. (2015)","plainCitation":"Dere et al. (2015)","noteIndex":0},"citationItems":[{"id":607,"uris":["http://zotero.org/users/local/eoP0LvSC/items/5LVSZE5E"],"itemData":{"id":607,"type":"article-journal","abstract":"Given substantial rates of major depressive disorder among college and university students, as well as the growing cultural diversity on many campuses, establishing the cross-cultural validity of relevant assessment tools is important. In the current investigation, we examined the Beck Depression Inventory—Second Edition (BDI-II; Beck, Steer, &amp; Brown, 1996) among Chinese-heritage (n = 933) and Europeanheritage (n = 933) undergraduates in North America. The investigation integrated 3 distinct lines of inquiry: (a) the literature on cultural variation in depressive symptom reporting between people of Chinese and Western heritage; (b) recent developments regarding the factor structure of the BDI-II; and (c) the application of advanced statistical techniques to the issue of cross-cultural measurement invari­ ance. A bifactor model was found to represent the optimal factor structure of the BDI-U. Multigroup confirmatory factor analysis showed that the BDI-II had strong measurement invariance across both culture and gender. In group comparisons with latent and observed variables, Chinese-heritage students scored higher than European-heritage students on cognitive symptoms of depression. This finding deviates from the commonly held view that those of Chinese heritage somatize depression. These findings hold implications for the study and use of the BDI-II, highlight the value of advanced statistical techniques such as multigroup confirmatory factor analysis, and offer methodological lessons for cross-cultural psychopathology research more broadly.","container-title":"Psychological Assessment","DOI":"10.1037/pas0000026","ISSN":"1939-134X, 1040-3590","issue":"1","journalAbbreviation":"Psychological Assessment","language":"en","page":"68-81","source":"DOI.org (Crossref)","title":"Cross-cultural examination of measurement invariance of the Beck Depression Inventory–II.","volume":"27","author":[{"family":"Dere","given":"Jessica"},{"family":"Watters","given":"Carolyn A."},{"family":"Yu","given":"Stephanie Chee-Min"},{"family":"Bagby","given":"R. Michael"},{"family":"Ryder","given":"Andrew G."},{"family":"Harkness","given":"Kate L."}],"issued":{"date-parts":[["2015",3]]}}}],"schema":"https://github.com/citation-style-language/schema/raw/master/csl-citation.json"} </w:instrText>
            </w:r>
            <w:r w:rsidRPr="00891819">
              <w:rPr>
                <w:color w:val="FF0000"/>
                <w:szCs w:val="28"/>
              </w:rPr>
              <w:fldChar w:fldCharType="separate"/>
            </w:r>
            <w:r w:rsidRPr="00891819">
              <w:rPr>
                <w:color w:val="FF0000"/>
                <w:szCs w:val="28"/>
              </w:rPr>
              <w:t>Dere et al. (</w:t>
            </w:r>
            <w:r w:rsidRPr="00545B57">
              <w:rPr>
                <w:rStyle w:val="innerzoteroCitation"/>
              </w:rPr>
              <w:t>2015</w:t>
            </w:r>
            <w:r w:rsidRPr="00891819">
              <w:rPr>
                <w:color w:val="FF0000"/>
                <w:szCs w:val="28"/>
              </w:rPr>
              <w:t>)</w:t>
            </w:r>
            <w:r w:rsidRPr="00891819">
              <w:rPr>
                <w:color w:val="FF0000"/>
                <w:szCs w:val="28"/>
              </w:rPr>
              <w:fldChar w:fldCharType="end"/>
            </w:r>
            <w:r w:rsidRPr="00891819">
              <w:rPr>
                <w:color w:val="FF0000"/>
                <w:szCs w:val="28"/>
              </w:rPr>
              <w:t>1</w:t>
            </w:r>
            <w:r w:rsidRPr="00891819">
              <w:rPr>
                <w:rFonts w:hint="eastAsia"/>
                <w:color w:val="FF0000"/>
                <w:szCs w:val="28"/>
              </w:rPr>
              <w:t>篇</w:t>
            </w:r>
          </w:p>
        </w:tc>
        <w:tc>
          <w:tcPr>
            <w:tcW w:w="2126" w:type="dxa"/>
            <w:tcBorders>
              <w:top w:val="nil"/>
              <w:left w:val="nil"/>
              <w:bottom w:val="nil"/>
              <w:right w:val="nil"/>
            </w:tcBorders>
            <w:vAlign w:val="center"/>
          </w:tcPr>
          <w:p w14:paraId="6B1D535C" w14:textId="001F1455" w:rsidR="00F54BAA" w:rsidRPr="00891819" w:rsidRDefault="00F54BAA" w:rsidP="00E124AE">
            <w:pPr>
              <w:spacing w:line="300" w:lineRule="exact"/>
              <w:jc w:val="center"/>
              <w:rPr>
                <w:szCs w:val="28"/>
              </w:rPr>
            </w:pPr>
            <w:r w:rsidRPr="00891819">
              <w:rPr>
                <w:rFonts w:hint="eastAsia"/>
                <w:szCs w:val="28"/>
              </w:rPr>
              <w:t>1</w:t>
            </w:r>
            <w:r w:rsidRPr="00891819">
              <w:rPr>
                <w:szCs w:val="28"/>
              </w:rPr>
              <w:t>0</w:t>
            </w:r>
          </w:p>
        </w:tc>
        <w:tc>
          <w:tcPr>
            <w:tcW w:w="3566" w:type="dxa"/>
            <w:tcBorders>
              <w:top w:val="nil"/>
              <w:left w:val="nil"/>
              <w:bottom w:val="nil"/>
              <w:right w:val="nil"/>
            </w:tcBorders>
            <w:vAlign w:val="center"/>
          </w:tcPr>
          <w:p w14:paraId="5F13E6E2" w14:textId="13BE2318" w:rsidR="00F54BAA" w:rsidRPr="00891819" w:rsidRDefault="001646B4"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W0szqPCy","properties":{"custom":"</w:instrText>
            </w:r>
            <w:r w:rsidRPr="00891819">
              <w:rPr>
                <w:rFonts w:hint="eastAsia"/>
                <w:szCs w:val="28"/>
              </w:rPr>
              <w:instrText>王振等</w:instrText>
            </w:r>
            <w:r w:rsidRPr="00891819">
              <w:rPr>
                <w:rFonts w:hint="eastAsia"/>
                <w:szCs w:val="28"/>
              </w:rPr>
              <w:instrText>(2011)","formattedCitation":"</w:instrText>
            </w:r>
            <w:r w:rsidRPr="00891819">
              <w:rPr>
                <w:rFonts w:hint="eastAsia"/>
                <w:szCs w:val="28"/>
              </w:rPr>
              <w:instrText>王振等</w:instrText>
            </w:r>
            <w:r w:rsidRPr="00891819">
              <w:rPr>
                <w:rFonts w:hint="eastAsia"/>
                <w:szCs w:val="28"/>
              </w:rPr>
              <w:instrText>(2011)","plainCitation":"</w:instrText>
            </w:r>
            <w:r w:rsidRPr="00891819">
              <w:rPr>
                <w:rFonts w:hint="eastAsia"/>
                <w:szCs w:val="28"/>
              </w:rPr>
              <w:instrText>王振等</w:instrText>
            </w:r>
            <w:r w:rsidRPr="00891819">
              <w:rPr>
                <w:rFonts w:hint="eastAsia"/>
                <w:szCs w:val="28"/>
              </w:rPr>
              <w:instrText>(2011)","noteIndex":0},"citationItems":[{"id":603,"uris":["http://zotero.org/users/local/eoP0LvSC/items/HLP9K6LJ"],"itemData":{"id":603,"type":"article-journal","abstract":"</w:instrText>
            </w:r>
            <w:r w:rsidRPr="00891819">
              <w:rPr>
                <w:rFonts w:hint="eastAsia"/>
                <w:szCs w:val="28"/>
              </w:rPr>
              <w:instrText>目的</w:instrText>
            </w:r>
            <w:r w:rsidRPr="00891819">
              <w:rPr>
                <w:rFonts w:hint="eastAsia"/>
                <w:szCs w:val="28"/>
              </w:rPr>
              <w:instrText>:</w:instrText>
            </w:r>
            <w:r w:rsidRPr="00891819">
              <w:rPr>
                <w:rFonts w:hint="eastAsia"/>
                <w:szCs w:val="28"/>
              </w:rPr>
              <w:instrText>评估贝克抑郁量表第</w:instrText>
            </w:r>
            <w:r w:rsidRPr="00891819">
              <w:rPr>
                <w:rFonts w:hint="eastAsia"/>
                <w:szCs w:val="28"/>
              </w:rPr>
              <w:instrText>2</w:instrText>
            </w:r>
            <w:r w:rsidRPr="00891819">
              <w:rPr>
                <w:rFonts w:hint="eastAsia"/>
                <w:szCs w:val="28"/>
              </w:rPr>
              <w:instrText>版</w:instrText>
            </w:r>
            <w:r w:rsidRPr="00891819">
              <w:rPr>
                <w:rFonts w:hint="eastAsia"/>
                <w:szCs w:val="28"/>
              </w:rPr>
              <w:instrText>(Beck Depression Inventory-II,BDI-II)</w:instrText>
            </w:r>
            <w:r w:rsidRPr="00891819">
              <w:rPr>
                <w:rFonts w:hint="eastAsia"/>
                <w:szCs w:val="28"/>
              </w:rPr>
              <w:instrText>中文版的信度和效度。方法</w:instrText>
            </w:r>
            <w:r w:rsidRPr="00891819">
              <w:rPr>
                <w:rFonts w:hint="eastAsia"/>
                <w:szCs w:val="28"/>
              </w:rPr>
              <w:instrText>:</w:instrText>
            </w:r>
            <w:r w:rsidRPr="00891819">
              <w:rPr>
                <w:rFonts w:hint="eastAsia"/>
                <w:szCs w:val="28"/>
              </w:rPr>
              <w:instrText>方便选取</w:instrText>
            </w:r>
            <w:r w:rsidRPr="00891819">
              <w:rPr>
                <w:rFonts w:hint="eastAsia"/>
                <w:szCs w:val="28"/>
              </w:rPr>
              <w:instrText>142</w:instrText>
            </w:r>
            <w:r w:rsidRPr="00891819">
              <w:rPr>
                <w:rFonts w:hint="eastAsia"/>
                <w:szCs w:val="28"/>
              </w:rPr>
              <w:instrText>名复发性抑郁症患者完成</w:instrText>
            </w:r>
            <w:r w:rsidRPr="00891819">
              <w:rPr>
                <w:rFonts w:hint="eastAsia"/>
                <w:szCs w:val="28"/>
              </w:rPr>
              <w:instrText>BDI-II</w:instrText>
            </w:r>
            <w:r w:rsidRPr="00891819">
              <w:rPr>
                <w:rFonts w:hint="eastAsia"/>
                <w:szCs w:val="28"/>
              </w:rPr>
              <w:instrText>和汉密尔顿抑郁量表</w:instrText>
            </w:r>
            <w:r w:rsidRPr="00891819">
              <w:rPr>
                <w:rFonts w:hint="eastAsia"/>
                <w:szCs w:val="28"/>
              </w:rPr>
              <w:instrText>(HAMD)</w:instrText>
            </w:r>
            <w:r w:rsidRPr="00891819">
              <w:rPr>
                <w:rFonts w:hint="eastAsia"/>
                <w:szCs w:val="28"/>
              </w:rPr>
              <w:instrText>的测试</w:instrText>
            </w:r>
            <w:r w:rsidRPr="00891819">
              <w:rPr>
                <w:rFonts w:hint="eastAsia"/>
                <w:szCs w:val="28"/>
              </w:rPr>
              <w:instrText>,</w:instrText>
            </w:r>
            <w:r w:rsidRPr="00891819">
              <w:rPr>
                <w:rFonts w:hint="eastAsia"/>
                <w:szCs w:val="28"/>
              </w:rPr>
              <w:instrText>并随机抽取</w:instrText>
            </w:r>
            <w:r w:rsidRPr="00891819">
              <w:rPr>
                <w:rFonts w:hint="eastAsia"/>
                <w:szCs w:val="28"/>
              </w:rPr>
              <w:instrText>20</w:instrText>
            </w:r>
            <w:r w:rsidRPr="00891819">
              <w:rPr>
                <w:rFonts w:hint="eastAsia"/>
                <w:szCs w:val="28"/>
              </w:rPr>
              <w:instrText>名患者</w:instrText>
            </w:r>
            <w:r w:rsidRPr="00891819">
              <w:rPr>
                <w:rFonts w:hint="eastAsia"/>
                <w:szCs w:val="28"/>
              </w:rPr>
              <w:instrText>1</w:instrText>
            </w:r>
            <w:r w:rsidRPr="00891819">
              <w:rPr>
                <w:rFonts w:hint="eastAsia"/>
                <w:szCs w:val="28"/>
              </w:rPr>
              <w:instrText>周后进行</w:instrText>
            </w:r>
            <w:r w:rsidRPr="00891819">
              <w:rPr>
                <w:rFonts w:hint="eastAsia"/>
                <w:szCs w:val="28"/>
              </w:rPr>
              <w:instrText>BDI-II</w:instrText>
            </w:r>
            <w:r w:rsidRPr="00891819">
              <w:rPr>
                <w:rFonts w:hint="eastAsia"/>
                <w:szCs w:val="28"/>
              </w:rPr>
              <w:instrText>的重测。结果</w:instrText>
            </w:r>
            <w:r w:rsidRPr="00891819">
              <w:rPr>
                <w:rFonts w:hint="eastAsia"/>
                <w:szCs w:val="28"/>
              </w:rPr>
              <w:instrText>:BDI-II</w:instrText>
            </w:r>
            <w:r w:rsidRPr="00891819">
              <w:rPr>
                <w:rFonts w:hint="eastAsia"/>
                <w:szCs w:val="28"/>
              </w:rPr>
              <w:instrText>中文版的</w:instrText>
            </w:r>
            <w:r w:rsidRPr="00891819">
              <w:rPr>
                <w:rFonts w:hint="eastAsia"/>
                <w:szCs w:val="28"/>
              </w:rPr>
              <w:instrText>Cronbach</w:instrText>
            </w:r>
            <w:r w:rsidRPr="00891819">
              <w:rPr>
                <w:rFonts w:hint="eastAsia"/>
                <w:szCs w:val="28"/>
              </w:rPr>
              <w:instrText>α系数为</w:instrText>
            </w:r>
            <w:r w:rsidRPr="00891819">
              <w:rPr>
                <w:rFonts w:hint="eastAsia"/>
                <w:szCs w:val="28"/>
              </w:rPr>
              <w:instrText>0.94,</w:instrText>
            </w:r>
            <w:r w:rsidRPr="00891819">
              <w:rPr>
                <w:rFonts w:hint="eastAsia"/>
                <w:szCs w:val="28"/>
              </w:rPr>
              <w:instrText>各条目间的相关系数在</w:instrText>
            </w:r>
            <w:r w:rsidRPr="00891819">
              <w:rPr>
                <w:rFonts w:hint="eastAsia"/>
                <w:szCs w:val="28"/>
              </w:rPr>
              <w:instrText>0.18</w:instrText>
            </w:r>
            <w:r w:rsidRPr="00891819">
              <w:rPr>
                <w:rFonts w:hint="eastAsia"/>
                <w:szCs w:val="28"/>
              </w:rPr>
              <w:instrText>～</w:instrText>
            </w:r>
            <w:r w:rsidRPr="00891819">
              <w:rPr>
                <w:rFonts w:hint="eastAsia"/>
                <w:szCs w:val="28"/>
              </w:rPr>
              <w:instrText>0.71</w:instrText>
            </w:r>
            <w:r w:rsidRPr="00891819">
              <w:rPr>
                <w:rFonts w:hint="eastAsia"/>
                <w:szCs w:val="28"/>
              </w:rPr>
              <w:instrText>之间</w:instrText>
            </w:r>
            <w:r w:rsidRPr="00891819">
              <w:rPr>
                <w:rFonts w:hint="eastAsia"/>
                <w:szCs w:val="28"/>
              </w:rPr>
              <w:instrText>,</w:instrText>
            </w:r>
            <w:r w:rsidRPr="00891819">
              <w:rPr>
                <w:rFonts w:hint="eastAsia"/>
                <w:szCs w:val="28"/>
              </w:rPr>
              <w:instrText>各条目与</w:instrText>
            </w:r>
            <w:r w:rsidRPr="00891819">
              <w:rPr>
                <w:rFonts w:hint="eastAsia"/>
                <w:szCs w:val="28"/>
              </w:rPr>
              <w:instrText>BDI-II</w:instrText>
            </w:r>
            <w:r w:rsidRPr="00891819">
              <w:rPr>
                <w:rFonts w:hint="eastAsia"/>
                <w:szCs w:val="28"/>
              </w:rPr>
              <w:instrText>总分的相关系数在</w:instrText>
            </w:r>
            <w:r w:rsidRPr="00891819">
              <w:rPr>
                <w:rFonts w:hint="eastAsia"/>
                <w:szCs w:val="28"/>
              </w:rPr>
              <w:instrText>0.56</w:instrText>
            </w:r>
            <w:r w:rsidRPr="00891819">
              <w:rPr>
                <w:rFonts w:hint="eastAsia"/>
                <w:szCs w:val="28"/>
              </w:rPr>
              <w:instrText>～</w:instrText>
            </w:r>
            <w:r w:rsidRPr="00891819">
              <w:rPr>
                <w:rFonts w:hint="eastAsia"/>
                <w:szCs w:val="28"/>
              </w:rPr>
              <w:instrText>0.82</w:instrText>
            </w:r>
            <w:r w:rsidRPr="00891819">
              <w:rPr>
                <w:rFonts w:hint="eastAsia"/>
                <w:szCs w:val="28"/>
              </w:rPr>
              <w:instrText>之间</w:instrText>
            </w:r>
            <w:r w:rsidRPr="00891819">
              <w:rPr>
                <w:rFonts w:hint="eastAsia"/>
                <w:szCs w:val="28"/>
              </w:rPr>
              <w:instrText>,</w:instrText>
            </w:r>
            <w:r w:rsidRPr="00891819">
              <w:rPr>
                <w:rFonts w:hint="eastAsia"/>
                <w:szCs w:val="28"/>
              </w:rPr>
              <w:instrText>重测相关系数为</w:instrText>
            </w:r>
            <w:r w:rsidRPr="00891819">
              <w:rPr>
                <w:rFonts w:hint="eastAsia"/>
                <w:szCs w:val="28"/>
              </w:rPr>
              <w:instrText>0.55(P&lt;0.05);BDI-II</w:instrText>
            </w:r>
            <w:r w:rsidRPr="00891819">
              <w:rPr>
                <w:rFonts w:hint="eastAsia"/>
                <w:szCs w:val="28"/>
              </w:rPr>
              <w:instrText>分与</w:instrText>
            </w:r>
            <w:r w:rsidRPr="00891819">
              <w:rPr>
                <w:rFonts w:hint="eastAsia"/>
                <w:szCs w:val="28"/>
              </w:rPr>
              <w:instrText>HAMD</w:instrText>
            </w:r>
            <w:r w:rsidRPr="00891819">
              <w:rPr>
                <w:rFonts w:hint="eastAsia"/>
                <w:szCs w:val="28"/>
              </w:rPr>
              <w:instrText>分呈正相关</w:instrText>
            </w:r>
            <w:r w:rsidRPr="00891819">
              <w:rPr>
                <w:rFonts w:hint="eastAsia"/>
                <w:szCs w:val="28"/>
              </w:rPr>
              <w:instrText>(r=0.67,P&lt;0.01)</w:instrText>
            </w:r>
            <w:r w:rsidRPr="00891819">
              <w:rPr>
                <w:rFonts w:hint="eastAsia"/>
                <w:szCs w:val="28"/>
              </w:rPr>
              <w:instrText>。探索性因子分析显示</w:instrText>
            </w:r>
            <w:r w:rsidRPr="00891819">
              <w:rPr>
                <w:rFonts w:hint="eastAsia"/>
                <w:szCs w:val="28"/>
              </w:rPr>
              <w:instrText>BDI-II</w:instrText>
            </w:r>
            <w:r w:rsidRPr="00891819">
              <w:rPr>
                <w:rFonts w:hint="eastAsia"/>
                <w:szCs w:val="28"/>
              </w:rPr>
              <w:instrText>可提取躯体化</w:instrText>
            </w:r>
            <w:r w:rsidRPr="00891819">
              <w:rPr>
                <w:rFonts w:hint="eastAsia"/>
                <w:szCs w:val="28"/>
              </w:rPr>
              <w:instrText>-</w:instrText>
            </w:r>
            <w:r w:rsidRPr="00891819">
              <w:rPr>
                <w:rFonts w:hint="eastAsia"/>
                <w:szCs w:val="28"/>
              </w:rPr>
              <w:instrText>情感</w:instrText>
            </w:r>
            <w:r w:rsidRPr="00891819">
              <w:rPr>
                <w:rFonts w:hint="eastAsia"/>
                <w:szCs w:val="28"/>
              </w:rPr>
              <w:instrText>(13</w:instrText>
            </w:r>
            <w:r w:rsidRPr="00891819">
              <w:rPr>
                <w:rFonts w:hint="eastAsia"/>
                <w:szCs w:val="28"/>
              </w:rPr>
              <w:instrText>个条目</w:instrText>
            </w:r>
            <w:r w:rsidRPr="00891819">
              <w:rPr>
                <w:rFonts w:hint="eastAsia"/>
                <w:szCs w:val="28"/>
              </w:rPr>
              <w:instrText>)</w:instrText>
            </w:r>
            <w:r w:rsidRPr="00891819">
              <w:rPr>
                <w:rFonts w:hint="eastAsia"/>
                <w:szCs w:val="28"/>
              </w:rPr>
              <w:instrText>和认知</w:instrText>
            </w:r>
            <w:r w:rsidRPr="00891819">
              <w:rPr>
                <w:rFonts w:hint="eastAsia"/>
                <w:szCs w:val="28"/>
              </w:rPr>
              <w:instrText>(8</w:instrText>
            </w:r>
            <w:r w:rsidRPr="00891819">
              <w:rPr>
                <w:rFonts w:hint="eastAsia"/>
                <w:szCs w:val="28"/>
              </w:rPr>
              <w:instrText>个条目</w:instrText>
            </w:r>
            <w:r w:rsidRPr="00891819">
              <w:rPr>
                <w:rFonts w:hint="eastAsia"/>
                <w:szCs w:val="28"/>
              </w:rPr>
              <w:instrText>)2</w:instrText>
            </w:r>
            <w:r w:rsidRPr="00891819">
              <w:rPr>
                <w:rFonts w:hint="eastAsia"/>
                <w:szCs w:val="28"/>
              </w:rPr>
              <w:instrText>个因子。结论</w:instrText>
            </w:r>
            <w:r w:rsidRPr="00891819">
              <w:rPr>
                <w:rFonts w:hint="eastAsia"/>
                <w:szCs w:val="28"/>
              </w:rPr>
              <w:instrText>:</w:instrText>
            </w:r>
            <w:r w:rsidRPr="00891819">
              <w:rPr>
                <w:rFonts w:hint="eastAsia"/>
                <w:szCs w:val="28"/>
              </w:rPr>
              <w:instrText>贝克抑郁量表第</w:instrText>
            </w:r>
            <w:r w:rsidRPr="00891819">
              <w:rPr>
                <w:rFonts w:hint="eastAsia"/>
                <w:szCs w:val="28"/>
              </w:rPr>
              <w:instrText>2</w:instrText>
            </w:r>
            <w:r w:rsidRPr="00891819">
              <w:rPr>
                <w:rFonts w:hint="eastAsia"/>
                <w:szCs w:val="28"/>
              </w:rPr>
              <w:instrText>版中文版具有良好的信度与效度</w:instrText>
            </w:r>
            <w:r w:rsidRPr="00891819">
              <w:rPr>
                <w:rFonts w:hint="eastAsia"/>
                <w:szCs w:val="28"/>
              </w:rPr>
              <w:instrText>,</w:instrText>
            </w:r>
            <w:r w:rsidRPr="00891819">
              <w:rPr>
                <w:rFonts w:hint="eastAsia"/>
                <w:szCs w:val="28"/>
              </w:rPr>
              <w:instrText>能够作为自评工具用来评估抑郁症状严重度。</w:instrText>
            </w:r>
            <w:r w:rsidRPr="00891819">
              <w:rPr>
                <w:rFonts w:hint="eastAsia"/>
                <w:szCs w:val="28"/>
              </w:rPr>
              <w:instrText>","container-title":"</w:instrText>
            </w:r>
            <w:r w:rsidRPr="00891819">
              <w:rPr>
                <w:rFonts w:hint="eastAsia"/>
                <w:szCs w:val="28"/>
              </w:rPr>
              <w:instrText>中国心理卫生杂志</w:instrText>
            </w:r>
            <w:r w:rsidRPr="00891819">
              <w:rPr>
                <w:rFonts w:hint="eastAsia"/>
                <w:szCs w:val="28"/>
              </w:rPr>
              <w:instrText>","ISSN":"1000-6729","issue":"6","language":"zh","note":"487 citations(CNKI)[2024-1-28]","page":"476-480","source":"CNKI","title":"</w:instrText>
            </w:r>
            <w:r w:rsidRPr="00891819">
              <w:rPr>
                <w:rFonts w:hint="eastAsia"/>
                <w:szCs w:val="28"/>
              </w:rPr>
              <w:instrText>贝克抑郁量表第</w:instrText>
            </w:r>
            <w:r w:rsidRPr="00891819">
              <w:rPr>
                <w:rFonts w:hint="eastAsia"/>
                <w:szCs w:val="28"/>
              </w:rPr>
              <w:instrText>2</w:instrText>
            </w:r>
            <w:r w:rsidRPr="00891819">
              <w:rPr>
                <w:rFonts w:hint="eastAsia"/>
                <w:szCs w:val="28"/>
              </w:rPr>
              <w:instrText>版中文版在抑郁症患者中的信效度</w:instrText>
            </w:r>
            <w:r w:rsidRPr="00891819">
              <w:rPr>
                <w:rFonts w:hint="eastAsia"/>
                <w:szCs w:val="28"/>
              </w:rPr>
              <w:instrText>","volume":"25","author":[{"family":"</w:instrText>
            </w:r>
            <w:r w:rsidRPr="00891819">
              <w:rPr>
                <w:rFonts w:hint="eastAsia"/>
                <w:szCs w:val="28"/>
              </w:rPr>
              <w:instrText>王</w:instrText>
            </w:r>
            <w:r w:rsidRPr="00891819">
              <w:rPr>
                <w:rFonts w:hint="eastAsia"/>
                <w:szCs w:val="28"/>
              </w:rPr>
              <w:instrText>","given":"</w:instrText>
            </w:r>
            <w:r w:rsidRPr="00891819">
              <w:rPr>
                <w:rFonts w:hint="eastAsia"/>
                <w:szCs w:val="28"/>
              </w:rPr>
              <w:instrText>振</w:instrText>
            </w:r>
            <w:r w:rsidRPr="00891819">
              <w:rPr>
                <w:rFonts w:hint="eastAsia"/>
                <w:szCs w:val="28"/>
              </w:rPr>
              <w:instrText>"},{"family":"</w:instrText>
            </w:r>
            <w:r w:rsidRPr="00891819">
              <w:rPr>
                <w:rFonts w:hint="eastAsia"/>
                <w:szCs w:val="28"/>
              </w:rPr>
              <w:instrText>苑</w:instrText>
            </w:r>
            <w:r w:rsidRPr="00891819">
              <w:rPr>
                <w:rFonts w:hint="eastAsia"/>
                <w:szCs w:val="28"/>
              </w:rPr>
              <w:instrText>","given":"</w:instrText>
            </w:r>
            <w:r w:rsidRPr="00891819">
              <w:rPr>
                <w:rFonts w:hint="eastAsia"/>
                <w:szCs w:val="28"/>
              </w:rPr>
              <w:instrText>成梅</w:instrText>
            </w:r>
            <w:r w:rsidRPr="00891819">
              <w:rPr>
                <w:rFonts w:hint="eastAsia"/>
                <w:szCs w:val="28"/>
              </w:rPr>
              <w:instrText>"},{"family":"</w:instrText>
            </w:r>
            <w:r w:rsidRPr="00891819">
              <w:rPr>
                <w:rFonts w:hint="eastAsia"/>
                <w:szCs w:val="28"/>
              </w:rPr>
              <w:instrText>黄</w:instrText>
            </w:r>
            <w:r w:rsidRPr="00891819">
              <w:rPr>
                <w:rFonts w:hint="eastAsia"/>
                <w:szCs w:val="28"/>
              </w:rPr>
              <w:instrText>","given":"</w:instrText>
            </w:r>
            <w:r w:rsidRPr="00891819">
              <w:rPr>
                <w:rFonts w:hint="eastAsia"/>
                <w:szCs w:val="28"/>
              </w:rPr>
              <w:instrText>佳</w:instrText>
            </w:r>
            <w:r w:rsidRPr="00891819">
              <w:rPr>
                <w:rFonts w:hint="eastAsia"/>
                <w:szCs w:val="28"/>
              </w:rPr>
              <w:instrText>"},{"family":"</w:instrText>
            </w:r>
            <w:r w:rsidRPr="00891819">
              <w:rPr>
                <w:rFonts w:hint="eastAsia"/>
                <w:szCs w:val="28"/>
              </w:rPr>
              <w:instrText>李</w:instrText>
            </w:r>
            <w:r w:rsidRPr="00891819">
              <w:rPr>
                <w:rFonts w:hint="eastAsia"/>
                <w:szCs w:val="28"/>
              </w:rPr>
              <w:instrText>","given":"</w:instrText>
            </w:r>
            <w:r w:rsidRPr="00891819">
              <w:rPr>
                <w:rFonts w:hint="eastAsia"/>
                <w:szCs w:val="28"/>
              </w:rPr>
              <w:instrText>则挚</w:instrText>
            </w:r>
            <w:r w:rsidRPr="00891819">
              <w:rPr>
                <w:rFonts w:hint="eastAsia"/>
                <w:szCs w:val="28"/>
              </w:rPr>
              <w:instrText>"},{"family":"</w:instrText>
            </w:r>
            <w:r w:rsidRPr="00891819">
              <w:rPr>
                <w:rFonts w:hint="eastAsia"/>
                <w:szCs w:val="28"/>
              </w:rPr>
              <w:instrText>陈</w:instrText>
            </w:r>
            <w:r w:rsidRPr="00891819">
              <w:rPr>
                <w:rFonts w:hint="eastAsia"/>
                <w:szCs w:val="28"/>
              </w:rPr>
              <w:instrText>","given":"</w:instrText>
            </w:r>
            <w:r w:rsidRPr="00891819">
              <w:rPr>
                <w:rFonts w:hint="eastAsia"/>
                <w:szCs w:val="28"/>
              </w:rPr>
              <w:instrText>珏</w:instrText>
            </w:r>
            <w:r w:rsidRPr="00891819">
              <w:rPr>
                <w:rFonts w:hint="eastAsia"/>
                <w:szCs w:val="28"/>
              </w:rPr>
              <w:instrText>"},{"family":"</w:instrText>
            </w:r>
            <w:r w:rsidRPr="00891819">
              <w:rPr>
                <w:rFonts w:hint="eastAsia"/>
                <w:szCs w:val="28"/>
              </w:rPr>
              <w:instrText>张</w:instrText>
            </w:r>
            <w:r w:rsidRPr="00891819">
              <w:rPr>
                <w:rFonts w:hint="eastAsia"/>
                <w:szCs w:val="28"/>
              </w:rPr>
              <w:instrText>","given":"</w:instrText>
            </w:r>
            <w:r w:rsidRPr="00891819">
              <w:rPr>
                <w:rFonts w:hint="eastAsia"/>
                <w:szCs w:val="28"/>
              </w:rPr>
              <w:instrText>海音</w:instrText>
            </w:r>
            <w:r w:rsidRPr="00891819">
              <w:rPr>
                <w:rFonts w:hint="eastAsia"/>
                <w:szCs w:val="28"/>
              </w:rPr>
              <w:instrText>"},{"family":"</w:instrText>
            </w:r>
            <w:r w:rsidRPr="00891819">
              <w:rPr>
                <w:rFonts w:hint="eastAsia"/>
                <w:szCs w:val="28"/>
              </w:rPr>
              <w:instrText>方</w:instrText>
            </w:r>
            <w:r w:rsidRPr="00891819">
              <w:rPr>
                <w:rFonts w:hint="eastAsia"/>
                <w:szCs w:val="28"/>
              </w:rPr>
              <w:instrText>","given":"</w:instrText>
            </w:r>
            <w:r w:rsidRPr="00891819">
              <w:rPr>
                <w:rFonts w:hint="eastAsia"/>
                <w:szCs w:val="28"/>
              </w:rPr>
              <w:instrText>贻儒</w:instrText>
            </w:r>
            <w:r w:rsidRPr="00891819">
              <w:rPr>
                <w:rFonts w:hint="eastAsia"/>
                <w:szCs w:val="28"/>
              </w:rPr>
              <w:instrText>"},{"family":"</w:instrText>
            </w:r>
            <w:r w:rsidRPr="00891819">
              <w:rPr>
                <w:rFonts w:hint="eastAsia"/>
                <w:szCs w:val="28"/>
              </w:rPr>
              <w:instrText>肖</w:instrText>
            </w:r>
            <w:r w:rsidRPr="00891819">
              <w:rPr>
                <w:rFonts w:hint="eastAsia"/>
                <w:szCs w:val="28"/>
              </w:rPr>
              <w:instrText>","given":"</w:instrText>
            </w:r>
            <w:r w:rsidRPr="00891819">
              <w:rPr>
                <w:rFonts w:hint="eastAsia"/>
                <w:szCs w:val="28"/>
              </w:rPr>
              <w:instrText>泽萍</w:instrText>
            </w:r>
            <w:r w:rsidRPr="00891819">
              <w:rPr>
                <w:rFonts w:hint="eastAsia"/>
                <w:szCs w:val="28"/>
              </w:rPr>
              <w:instrText xml:space="preserve">"}],"issued":{"date-parts":[["2011"]]}}}],"schema":"https://github.com/citation-style-language/schema/raw/master/csl-citation.json"} </w:instrText>
            </w:r>
            <w:r w:rsidRPr="00891819">
              <w:rPr>
                <w:szCs w:val="28"/>
              </w:rPr>
              <w:fldChar w:fldCharType="separate"/>
            </w:r>
            <w:r w:rsidRPr="00891819">
              <w:rPr>
                <w:rFonts w:hint="eastAsia"/>
                <w:szCs w:val="28"/>
              </w:rPr>
              <w:t>王振等</w:t>
            </w:r>
            <w:r w:rsidRPr="00891819">
              <w:rPr>
                <w:rFonts w:hint="eastAsia"/>
                <w:szCs w:val="28"/>
              </w:rPr>
              <w:t>(</w:t>
            </w:r>
            <w:r w:rsidRPr="00545B57">
              <w:rPr>
                <w:rStyle w:val="innerzoteroCitation"/>
                <w:rFonts w:hint="eastAsia"/>
              </w:rPr>
              <w:t>2011</w:t>
            </w:r>
            <w:r w:rsidRPr="00891819">
              <w:rPr>
                <w:rFonts w:hint="eastAsia"/>
                <w:szCs w:val="28"/>
              </w:rPr>
              <w:t>)</w:t>
            </w:r>
            <w:r w:rsidRPr="00891819">
              <w:rPr>
                <w:szCs w:val="28"/>
              </w:rPr>
              <w:fldChar w:fldCharType="end"/>
            </w:r>
            <w:r w:rsidRPr="00891819">
              <w:rPr>
                <w:szCs w:val="28"/>
              </w:rPr>
              <w:t>21</w:t>
            </w:r>
            <w:r w:rsidRPr="00891819">
              <w:rPr>
                <w:rFonts w:hint="eastAsia"/>
                <w:szCs w:val="28"/>
              </w:rPr>
              <w:t>题</w:t>
            </w:r>
          </w:p>
        </w:tc>
        <w:tc>
          <w:tcPr>
            <w:tcW w:w="3522" w:type="dxa"/>
            <w:tcBorders>
              <w:top w:val="nil"/>
              <w:left w:val="nil"/>
              <w:bottom w:val="nil"/>
              <w:right w:val="nil"/>
            </w:tcBorders>
          </w:tcPr>
          <w:p w14:paraId="3BE4598E" w14:textId="356C50A3" w:rsidR="00F54BAA" w:rsidRPr="00891819" w:rsidRDefault="001646B4" w:rsidP="00E124AE">
            <w:pPr>
              <w:spacing w:line="300" w:lineRule="exact"/>
              <w:jc w:val="center"/>
              <w:rPr>
                <w:szCs w:val="28"/>
              </w:rPr>
            </w:pPr>
            <w:r w:rsidRPr="00891819">
              <w:rPr>
                <w:szCs w:val="28"/>
              </w:rPr>
              <w:fldChar w:fldCharType="begin"/>
            </w:r>
            <w:r w:rsidR="003E5A37" w:rsidRPr="00891819">
              <w:rPr>
                <w:rFonts w:hint="eastAsia"/>
                <w:szCs w:val="28"/>
              </w:rPr>
              <w:instrText xml:space="preserve"> ADDIN ZOTERO_ITEM CSL_CITATION {"citationID":"BhaaLrjZ","properties":{"custom":"</w:instrText>
            </w:r>
            <w:r w:rsidR="003E5A37" w:rsidRPr="00891819">
              <w:rPr>
                <w:rFonts w:hint="eastAsia"/>
                <w:szCs w:val="28"/>
              </w:rPr>
              <w:instrText>杨文辉等</w:instrText>
            </w:r>
            <w:r w:rsidR="003E5A37" w:rsidRPr="00891819">
              <w:rPr>
                <w:rFonts w:hint="eastAsia"/>
                <w:szCs w:val="28"/>
              </w:rPr>
              <w:instrText>(2014)","formattedCitation":"</w:instrText>
            </w:r>
            <w:r w:rsidR="003E5A37" w:rsidRPr="00891819">
              <w:rPr>
                <w:rFonts w:hint="eastAsia"/>
                <w:szCs w:val="28"/>
              </w:rPr>
              <w:instrText>杨文辉等</w:instrText>
            </w:r>
            <w:r w:rsidR="003E5A37" w:rsidRPr="00891819">
              <w:rPr>
                <w:rFonts w:hint="eastAsia"/>
                <w:szCs w:val="28"/>
              </w:rPr>
              <w:instrText>(2014)","plainCitation":"</w:instrText>
            </w:r>
            <w:r w:rsidR="003E5A37" w:rsidRPr="00891819">
              <w:rPr>
                <w:rFonts w:hint="eastAsia"/>
                <w:szCs w:val="28"/>
              </w:rPr>
              <w:instrText>杨文辉等</w:instrText>
            </w:r>
            <w:r w:rsidR="003E5A37" w:rsidRPr="00891819">
              <w:rPr>
                <w:rFonts w:hint="eastAsia"/>
                <w:szCs w:val="28"/>
              </w:rPr>
              <w:instrText>(2014)","noteIndex":0},"citationItems":[{"id":600,"uris":["http://zotero.org/users/local/eoP0LvSC/items/8HA24MF4"],"itemData":{"id":600,"type":"article-journal","abstract":"</w:instrText>
            </w:r>
            <w:r w:rsidR="003E5A37" w:rsidRPr="00891819">
              <w:rPr>
                <w:rFonts w:hint="eastAsia"/>
                <w:szCs w:val="28"/>
              </w:rPr>
              <w:instrText>目的</w:instrText>
            </w:r>
            <w:r w:rsidR="003E5A37" w:rsidRPr="00891819">
              <w:rPr>
                <w:rFonts w:hint="eastAsia"/>
                <w:szCs w:val="28"/>
              </w:rPr>
              <w:instrText>:</w:instrText>
            </w:r>
            <w:r w:rsidR="003E5A37" w:rsidRPr="00891819">
              <w:rPr>
                <w:rFonts w:hint="eastAsia"/>
                <w:szCs w:val="28"/>
              </w:rPr>
              <w:instrText>评估贝克抑郁量表第</w:instrText>
            </w:r>
            <w:r w:rsidR="003E5A37" w:rsidRPr="00891819">
              <w:rPr>
                <w:rFonts w:hint="eastAsia"/>
                <w:szCs w:val="28"/>
              </w:rPr>
              <w:instrText>2</w:instrText>
            </w:r>
            <w:r w:rsidR="003E5A37" w:rsidRPr="00891819">
              <w:rPr>
                <w:rFonts w:hint="eastAsia"/>
                <w:szCs w:val="28"/>
              </w:rPr>
              <w:instrText>版中文版</w:instrText>
            </w:r>
            <w:r w:rsidR="003E5A37" w:rsidRPr="00891819">
              <w:rPr>
                <w:rFonts w:hint="eastAsia"/>
                <w:szCs w:val="28"/>
              </w:rPr>
              <w:instrText>(BDI-II-C)</w:instrText>
            </w:r>
            <w:r w:rsidR="003E5A37" w:rsidRPr="00891819">
              <w:rPr>
                <w:rFonts w:hint="eastAsia"/>
                <w:szCs w:val="28"/>
              </w:rPr>
              <w:instrText>在我国青少年中的信度和效度。方法</w:instrText>
            </w:r>
            <w:r w:rsidR="003E5A37" w:rsidRPr="00891819">
              <w:rPr>
                <w:rFonts w:hint="eastAsia"/>
                <w:szCs w:val="28"/>
              </w:rPr>
              <w:instrText>:2744</w:instrText>
            </w:r>
            <w:r w:rsidR="003E5A37" w:rsidRPr="00891819">
              <w:rPr>
                <w:rFonts w:hint="eastAsia"/>
                <w:szCs w:val="28"/>
              </w:rPr>
              <w:instrText>名农村和</w:instrText>
            </w:r>
            <w:r w:rsidR="003E5A37" w:rsidRPr="00891819">
              <w:rPr>
                <w:rFonts w:hint="eastAsia"/>
                <w:szCs w:val="28"/>
              </w:rPr>
              <w:instrText>2821</w:instrText>
            </w:r>
            <w:r w:rsidR="003E5A37" w:rsidRPr="00891819">
              <w:rPr>
                <w:rFonts w:hint="eastAsia"/>
                <w:szCs w:val="28"/>
              </w:rPr>
              <w:instrText>名城市中学生</w:instrText>
            </w:r>
            <w:r w:rsidR="003E5A37" w:rsidRPr="00891819">
              <w:rPr>
                <w:rFonts w:hint="eastAsia"/>
                <w:szCs w:val="28"/>
              </w:rPr>
              <w:instrText>(</w:instrText>
            </w:r>
            <w:r w:rsidR="003E5A37" w:rsidRPr="00891819">
              <w:rPr>
                <w:rFonts w:hint="eastAsia"/>
                <w:szCs w:val="28"/>
              </w:rPr>
              <w:instrText>年龄</w:instrText>
            </w:r>
            <w:r w:rsidR="003E5A37" w:rsidRPr="00891819">
              <w:rPr>
                <w:rFonts w:hint="eastAsia"/>
                <w:szCs w:val="28"/>
              </w:rPr>
              <w:instrText>:14.2</w:instrText>
            </w:r>
            <w:r w:rsidR="003E5A37" w:rsidRPr="00891819">
              <w:rPr>
                <w:rFonts w:hint="eastAsia"/>
                <w:szCs w:val="28"/>
              </w:rPr>
              <w:instrText>±</w:instrText>
            </w:r>
            <w:r w:rsidR="003E5A37" w:rsidRPr="00891819">
              <w:rPr>
                <w:rFonts w:hint="eastAsia"/>
                <w:szCs w:val="28"/>
              </w:rPr>
              <w:instrText>1.7</w:instrText>
            </w:r>
            <w:r w:rsidR="003E5A37" w:rsidRPr="00891819">
              <w:rPr>
                <w:rFonts w:hint="eastAsia"/>
                <w:szCs w:val="28"/>
              </w:rPr>
              <w:instrText>岁</w:instrText>
            </w:r>
            <w:r w:rsidR="003E5A37" w:rsidRPr="00891819">
              <w:rPr>
                <w:rFonts w:hint="eastAsia"/>
                <w:szCs w:val="28"/>
              </w:rPr>
              <w:instrText>)</w:instrText>
            </w:r>
            <w:r w:rsidR="003E5A37" w:rsidRPr="00891819">
              <w:rPr>
                <w:rFonts w:hint="eastAsia"/>
                <w:szCs w:val="28"/>
              </w:rPr>
              <w:instrText>、</w:instrText>
            </w:r>
            <w:r w:rsidR="003E5A37" w:rsidRPr="00891819">
              <w:rPr>
                <w:rFonts w:hint="eastAsia"/>
                <w:szCs w:val="28"/>
              </w:rPr>
              <w:instrText>45</w:instrText>
            </w:r>
            <w:r w:rsidR="003E5A37" w:rsidRPr="00891819">
              <w:rPr>
                <w:rFonts w:hint="eastAsia"/>
                <w:szCs w:val="28"/>
              </w:rPr>
              <w:instrText>名重性抑郁障碍、</w:instrText>
            </w:r>
            <w:r w:rsidR="003E5A37" w:rsidRPr="00891819">
              <w:rPr>
                <w:rFonts w:hint="eastAsia"/>
                <w:szCs w:val="28"/>
              </w:rPr>
              <w:instrText>22</w:instrText>
            </w:r>
            <w:r w:rsidR="003E5A37" w:rsidRPr="00891819">
              <w:rPr>
                <w:rFonts w:hint="eastAsia"/>
                <w:szCs w:val="28"/>
              </w:rPr>
              <w:instrText>名轻性抑郁障碍和</w:instrText>
            </w:r>
            <w:r w:rsidR="003E5A37" w:rsidRPr="00891819">
              <w:rPr>
                <w:rFonts w:hint="eastAsia"/>
                <w:szCs w:val="28"/>
              </w:rPr>
              <w:instrText>160</w:instrText>
            </w:r>
            <w:r w:rsidR="003E5A37" w:rsidRPr="00891819">
              <w:rPr>
                <w:rFonts w:hint="eastAsia"/>
                <w:szCs w:val="28"/>
              </w:rPr>
              <w:instrText>名无抑郁障碍青少年完成</w:instrText>
            </w:r>
            <w:r w:rsidR="003E5A37" w:rsidRPr="00891819">
              <w:rPr>
                <w:rFonts w:hint="eastAsia"/>
                <w:szCs w:val="28"/>
              </w:rPr>
              <w:instrText>BDI-II-C</w:instrText>
            </w:r>
            <w:r w:rsidR="003E5A37" w:rsidRPr="00891819">
              <w:rPr>
                <w:rFonts w:hint="eastAsia"/>
                <w:szCs w:val="28"/>
              </w:rPr>
              <w:instrText>和流调中心用抑郁量表</w:instrText>
            </w:r>
            <w:r w:rsidR="003E5A37" w:rsidRPr="00891819">
              <w:rPr>
                <w:rFonts w:hint="eastAsia"/>
                <w:szCs w:val="28"/>
              </w:rPr>
              <w:instrText>(CES-D)</w:instrText>
            </w:r>
            <w:r w:rsidR="003E5A37" w:rsidRPr="00891819">
              <w:rPr>
                <w:rFonts w:hint="eastAsia"/>
                <w:szCs w:val="28"/>
              </w:rPr>
              <w:instrText>的测试</w:instrText>
            </w:r>
            <w:r w:rsidR="003E5A37" w:rsidRPr="00891819">
              <w:rPr>
                <w:rFonts w:hint="eastAsia"/>
                <w:szCs w:val="28"/>
              </w:rPr>
              <w:instrText>,</w:instrText>
            </w:r>
            <w:r w:rsidR="003E5A37" w:rsidRPr="00891819">
              <w:rPr>
                <w:rFonts w:hint="eastAsia"/>
                <w:szCs w:val="28"/>
              </w:rPr>
              <w:instrText>并随机抽取</w:instrText>
            </w:r>
            <w:r w:rsidR="003E5A37" w:rsidRPr="00891819">
              <w:rPr>
                <w:rFonts w:hint="eastAsia"/>
                <w:szCs w:val="28"/>
              </w:rPr>
              <w:instrText>196</w:instrText>
            </w:r>
            <w:r w:rsidR="003E5A37" w:rsidRPr="00891819">
              <w:rPr>
                <w:rFonts w:hint="eastAsia"/>
                <w:szCs w:val="28"/>
              </w:rPr>
              <w:instrText>名中学生</w:instrText>
            </w:r>
            <w:r w:rsidR="003E5A37" w:rsidRPr="00891819">
              <w:rPr>
                <w:rFonts w:hint="eastAsia"/>
                <w:szCs w:val="28"/>
              </w:rPr>
              <w:instrText>1</w:instrText>
            </w:r>
            <w:r w:rsidR="003E5A37" w:rsidRPr="00891819">
              <w:rPr>
                <w:rFonts w:hint="eastAsia"/>
                <w:szCs w:val="28"/>
              </w:rPr>
              <w:instrText>周后及</w:instrText>
            </w:r>
            <w:r w:rsidR="003E5A37" w:rsidRPr="00891819">
              <w:rPr>
                <w:rFonts w:hint="eastAsia"/>
                <w:szCs w:val="28"/>
              </w:rPr>
              <w:instrText>67</w:instrText>
            </w:r>
            <w:r w:rsidR="003E5A37" w:rsidRPr="00891819">
              <w:rPr>
                <w:rFonts w:hint="eastAsia"/>
                <w:szCs w:val="28"/>
              </w:rPr>
              <w:instrText>名抑郁障碍青少年</w:instrText>
            </w:r>
            <w:r w:rsidR="003E5A37" w:rsidRPr="00891819">
              <w:rPr>
                <w:rFonts w:hint="eastAsia"/>
                <w:szCs w:val="28"/>
              </w:rPr>
              <w:instrText>2</w:instrText>
            </w:r>
            <w:r w:rsidR="003E5A37" w:rsidRPr="00891819">
              <w:rPr>
                <w:rFonts w:hint="eastAsia"/>
                <w:szCs w:val="28"/>
              </w:rPr>
              <w:instrText>个月后完成</w:instrText>
            </w:r>
            <w:r w:rsidR="003E5A37" w:rsidRPr="00891819">
              <w:rPr>
                <w:rFonts w:hint="eastAsia"/>
                <w:szCs w:val="28"/>
              </w:rPr>
              <w:instrText>BDI-II-C</w:instrText>
            </w:r>
            <w:r w:rsidR="003E5A37" w:rsidRPr="00891819">
              <w:rPr>
                <w:rFonts w:hint="eastAsia"/>
                <w:szCs w:val="28"/>
              </w:rPr>
              <w:instrText>的重测。结果</w:instrText>
            </w:r>
            <w:r w:rsidR="003E5A37" w:rsidRPr="00891819">
              <w:rPr>
                <w:rFonts w:hint="eastAsia"/>
                <w:szCs w:val="28"/>
              </w:rPr>
              <w:instrText>:</w:instrText>
            </w:r>
            <w:r w:rsidR="003E5A37" w:rsidRPr="00891819">
              <w:rPr>
                <w:rFonts w:hint="eastAsia"/>
                <w:szCs w:val="28"/>
              </w:rPr>
              <w:instrText>①在非临床和抑郁障碍青少年中</w:instrText>
            </w:r>
            <w:r w:rsidR="003E5A37" w:rsidRPr="00891819">
              <w:rPr>
                <w:rFonts w:hint="eastAsia"/>
                <w:szCs w:val="28"/>
              </w:rPr>
              <w:instrText>,BDI-II-C Cronbach</w:instrText>
            </w:r>
            <w:r w:rsidR="003E5A37" w:rsidRPr="00891819">
              <w:rPr>
                <w:rFonts w:hint="eastAsia"/>
                <w:szCs w:val="28"/>
              </w:rPr>
              <w:instrText>α系数分别为</w:instrText>
            </w:r>
            <w:r w:rsidR="003E5A37" w:rsidRPr="00891819">
              <w:rPr>
                <w:rFonts w:hint="eastAsia"/>
                <w:szCs w:val="28"/>
              </w:rPr>
              <w:instrText>0.89</w:instrText>
            </w:r>
            <w:r w:rsidR="003E5A37" w:rsidRPr="00891819">
              <w:rPr>
                <w:rFonts w:hint="eastAsia"/>
                <w:szCs w:val="28"/>
              </w:rPr>
              <w:instrText>和</w:instrText>
            </w:r>
            <w:r w:rsidR="003E5A37" w:rsidRPr="00891819">
              <w:rPr>
                <w:rFonts w:hint="eastAsia"/>
                <w:szCs w:val="28"/>
              </w:rPr>
              <w:instrText>0.93,</w:instrText>
            </w:r>
            <w:r w:rsidR="003E5A37" w:rsidRPr="00891819">
              <w:rPr>
                <w:rFonts w:hint="eastAsia"/>
                <w:szCs w:val="28"/>
              </w:rPr>
              <w:instrText>各条目间的相关系数分别在</w:instrText>
            </w:r>
            <w:r w:rsidR="003E5A37" w:rsidRPr="00891819">
              <w:rPr>
                <w:rFonts w:hint="eastAsia"/>
                <w:szCs w:val="28"/>
              </w:rPr>
              <w:instrText>0.14-0.45</w:instrText>
            </w:r>
            <w:r w:rsidR="003E5A37" w:rsidRPr="00891819">
              <w:rPr>
                <w:rFonts w:hint="eastAsia"/>
                <w:szCs w:val="28"/>
              </w:rPr>
              <w:instrText>和</w:instrText>
            </w:r>
            <w:r w:rsidR="003E5A37" w:rsidRPr="00891819">
              <w:rPr>
                <w:rFonts w:hint="eastAsia"/>
                <w:szCs w:val="28"/>
              </w:rPr>
              <w:instrText>0.03-0.69</w:instrText>
            </w:r>
            <w:r w:rsidR="003E5A37" w:rsidRPr="00891819">
              <w:rPr>
                <w:rFonts w:hint="eastAsia"/>
                <w:szCs w:val="28"/>
              </w:rPr>
              <w:instrText>之间</w:instrText>
            </w:r>
            <w:r w:rsidR="003E5A37" w:rsidRPr="00891819">
              <w:rPr>
                <w:rFonts w:hint="eastAsia"/>
                <w:szCs w:val="28"/>
              </w:rPr>
              <w:instrText>,</w:instrText>
            </w:r>
            <w:r w:rsidR="003E5A37" w:rsidRPr="00891819">
              <w:rPr>
                <w:rFonts w:hint="eastAsia"/>
                <w:szCs w:val="28"/>
              </w:rPr>
              <w:instrText>各条目与总分的相关系数分别为</w:instrText>
            </w:r>
            <w:r w:rsidR="003E5A37" w:rsidRPr="00891819">
              <w:rPr>
                <w:rFonts w:hint="eastAsia"/>
                <w:szCs w:val="28"/>
              </w:rPr>
              <w:instrText>0.42-0.65</w:instrText>
            </w:r>
            <w:r w:rsidR="003E5A37" w:rsidRPr="00891819">
              <w:rPr>
                <w:rFonts w:hint="eastAsia"/>
                <w:szCs w:val="28"/>
              </w:rPr>
              <w:instrText>和</w:instrText>
            </w:r>
            <w:r w:rsidR="003E5A37" w:rsidRPr="00891819">
              <w:rPr>
                <w:rFonts w:hint="eastAsia"/>
                <w:szCs w:val="28"/>
              </w:rPr>
              <w:instrText>0.12-0.75</w:instrText>
            </w:r>
            <w:r w:rsidR="003E5A37" w:rsidRPr="00891819">
              <w:rPr>
                <w:rFonts w:hint="eastAsia"/>
                <w:szCs w:val="28"/>
              </w:rPr>
              <w:instrText>之间</w:instrText>
            </w:r>
            <w:r w:rsidR="003E5A37" w:rsidRPr="00891819">
              <w:rPr>
                <w:rFonts w:hint="eastAsia"/>
                <w:szCs w:val="28"/>
              </w:rPr>
              <w:instrText>,</w:instrText>
            </w:r>
            <w:r w:rsidR="003E5A37" w:rsidRPr="00891819">
              <w:rPr>
                <w:rFonts w:hint="eastAsia"/>
                <w:szCs w:val="28"/>
              </w:rPr>
              <w:instrText>重测相关系数分别为</w:instrText>
            </w:r>
            <w:r w:rsidR="003E5A37" w:rsidRPr="00891819">
              <w:rPr>
                <w:rFonts w:hint="eastAsia"/>
                <w:szCs w:val="28"/>
              </w:rPr>
              <w:instrText>0.76</w:instrText>
            </w:r>
            <w:r w:rsidR="003E5A37" w:rsidRPr="00891819">
              <w:rPr>
                <w:rFonts w:hint="eastAsia"/>
                <w:szCs w:val="28"/>
              </w:rPr>
              <w:instrText>和</w:instrText>
            </w:r>
            <w:r w:rsidR="003E5A37" w:rsidRPr="00891819">
              <w:rPr>
                <w:rFonts w:hint="eastAsia"/>
                <w:szCs w:val="28"/>
              </w:rPr>
              <w:instrText>0.56(Ps&lt;0.001);</w:instrText>
            </w:r>
            <w:r w:rsidR="003E5A37" w:rsidRPr="00891819">
              <w:rPr>
                <w:rFonts w:hint="eastAsia"/>
                <w:szCs w:val="28"/>
              </w:rPr>
              <w:instrText>②探索性因子分析提示</w:instrText>
            </w:r>
            <w:r w:rsidR="003E5A37" w:rsidRPr="00891819">
              <w:rPr>
                <w:rFonts w:hint="eastAsia"/>
                <w:szCs w:val="28"/>
              </w:rPr>
              <w:instrText>BDI-II-C</w:instrText>
            </w:r>
            <w:r w:rsidR="003E5A37" w:rsidRPr="00891819">
              <w:rPr>
                <w:rFonts w:hint="eastAsia"/>
                <w:szCs w:val="28"/>
              </w:rPr>
              <w:instrText>可提取认知</w:instrText>
            </w:r>
            <w:r w:rsidR="003E5A37" w:rsidRPr="00891819">
              <w:rPr>
                <w:rFonts w:hint="eastAsia"/>
                <w:szCs w:val="28"/>
              </w:rPr>
              <w:instrText>-</w:instrText>
            </w:r>
            <w:r w:rsidR="003E5A37" w:rsidRPr="00891819">
              <w:rPr>
                <w:rFonts w:hint="eastAsia"/>
                <w:szCs w:val="28"/>
              </w:rPr>
              <w:instrText>情感和躯体症状两个高度相关的因子</w:instrText>
            </w:r>
            <w:r w:rsidR="003E5A37" w:rsidRPr="00891819">
              <w:rPr>
                <w:rFonts w:hint="eastAsia"/>
                <w:szCs w:val="28"/>
              </w:rPr>
              <w:instrText>,</w:instrText>
            </w:r>
            <w:r w:rsidR="003E5A37" w:rsidRPr="00891819">
              <w:rPr>
                <w:rFonts w:hint="eastAsia"/>
                <w:szCs w:val="28"/>
              </w:rPr>
              <w:instrText>两因子累积方差贡献率为</w:instrText>
            </w:r>
            <w:r w:rsidR="003E5A37" w:rsidRPr="00891819">
              <w:rPr>
                <w:rFonts w:hint="eastAsia"/>
                <w:szCs w:val="28"/>
              </w:rPr>
              <w:instrText>36.71%;</w:instrText>
            </w:r>
            <w:r w:rsidR="003E5A37" w:rsidRPr="00891819">
              <w:rPr>
                <w:rFonts w:hint="eastAsia"/>
                <w:szCs w:val="28"/>
              </w:rPr>
              <w:instrText>验证性因素分析发现一般因子</w:instrText>
            </w:r>
            <w:r w:rsidR="003E5A37" w:rsidRPr="00891819">
              <w:rPr>
                <w:rFonts w:hint="eastAsia"/>
                <w:szCs w:val="28"/>
              </w:rPr>
              <w:instrText>-</w:instrText>
            </w:r>
            <w:r w:rsidR="003E5A37" w:rsidRPr="00891819">
              <w:rPr>
                <w:rFonts w:hint="eastAsia"/>
                <w:szCs w:val="28"/>
              </w:rPr>
              <w:instrText>躯体症状</w:instrText>
            </w:r>
            <w:r w:rsidR="003E5A37" w:rsidRPr="00891819">
              <w:rPr>
                <w:rFonts w:hint="eastAsia"/>
                <w:szCs w:val="28"/>
              </w:rPr>
              <w:instrText>-</w:instrText>
            </w:r>
            <w:r w:rsidR="003E5A37" w:rsidRPr="00891819">
              <w:rPr>
                <w:rFonts w:hint="eastAsia"/>
                <w:szCs w:val="28"/>
              </w:rPr>
              <w:instrText>认知情感三因子模型拟合数据最优</w:instrText>
            </w:r>
            <w:r w:rsidR="003E5A37" w:rsidRPr="00891819">
              <w:rPr>
                <w:rFonts w:hint="eastAsia"/>
                <w:szCs w:val="28"/>
              </w:rPr>
              <w:instrText>,</w:instrText>
            </w:r>
            <w:r w:rsidR="003E5A37" w:rsidRPr="00891819">
              <w:rPr>
                <w:rFonts w:hint="eastAsia"/>
                <w:szCs w:val="28"/>
              </w:rPr>
              <w:instrText>各指标为χ</w:instrText>
            </w:r>
            <w:r w:rsidR="003E5A37" w:rsidRPr="00891819">
              <w:rPr>
                <w:rFonts w:hint="eastAsia"/>
                <w:szCs w:val="28"/>
              </w:rPr>
              <w:instrText>2/df=2.87,TLI=0.96,CFI=0.97,RMSEA=0.026</w:instrText>
            </w:r>
            <w:r w:rsidR="003E5A37" w:rsidRPr="00891819">
              <w:rPr>
                <w:rFonts w:hint="eastAsia"/>
                <w:szCs w:val="28"/>
              </w:rPr>
              <w:instrText>。③</w:instrText>
            </w:r>
            <w:r w:rsidR="003E5A37" w:rsidRPr="00891819">
              <w:rPr>
                <w:rFonts w:hint="eastAsia"/>
                <w:szCs w:val="28"/>
              </w:rPr>
              <w:instrText>BDI-II-C</w:instrText>
            </w:r>
            <w:r w:rsidR="003E5A37" w:rsidRPr="00891819">
              <w:rPr>
                <w:rFonts w:hint="eastAsia"/>
                <w:szCs w:val="28"/>
              </w:rPr>
              <w:instrText>总分与</w:instrText>
            </w:r>
            <w:r w:rsidR="003E5A37" w:rsidRPr="00891819">
              <w:rPr>
                <w:rFonts w:hint="eastAsia"/>
                <w:szCs w:val="28"/>
              </w:rPr>
              <w:instrText>CES-D</w:instrText>
            </w:r>
            <w:r w:rsidR="003E5A37" w:rsidRPr="00891819">
              <w:rPr>
                <w:rFonts w:hint="eastAsia"/>
                <w:szCs w:val="28"/>
              </w:rPr>
              <w:instrText>总分呈正相关</w:instrText>
            </w:r>
            <w:r w:rsidR="003E5A37" w:rsidRPr="00891819">
              <w:rPr>
                <w:rFonts w:hint="eastAsia"/>
                <w:szCs w:val="28"/>
              </w:rPr>
              <w:instrText>(r=0.72~0.76,Ps&lt;0.01),</w:instrText>
            </w:r>
            <w:r w:rsidR="003E5A37" w:rsidRPr="00891819">
              <w:rPr>
                <w:rFonts w:hint="eastAsia"/>
                <w:szCs w:val="28"/>
              </w:rPr>
              <w:instrText>重性、轻性抑郁障碍及无抑郁障碍青少年</w:instrText>
            </w:r>
            <w:r w:rsidR="003E5A37" w:rsidRPr="00891819">
              <w:rPr>
                <w:rFonts w:hint="eastAsia"/>
                <w:szCs w:val="28"/>
              </w:rPr>
              <w:instrText>BDI-II-C</w:instrText>
            </w:r>
            <w:r w:rsidR="003E5A37" w:rsidRPr="00891819">
              <w:rPr>
                <w:rFonts w:hint="eastAsia"/>
                <w:szCs w:val="28"/>
              </w:rPr>
              <w:instrText>总分得分两两比较差异显著。结论</w:instrText>
            </w:r>
            <w:r w:rsidR="003E5A37" w:rsidRPr="00891819">
              <w:rPr>
                <w:rFonts w:hint="eastAsia"/>
                <w:szCs w:val="28"/>
              </w:rPr>
              <w:instrText>:BDI-II-C</w:instrText>
            </w:r>
            <w:r w:rsidR="003E5A37" w:rsidRPr="00891819">
              <w:rPr>
                <w:rFonts w:hint="eastAsia"/>
                <w:szCs w:val="28"/>
              </w:rPr>
              <w:instrText>在我国青少年中具有良好的信度和效度</w:instrText>
            </w:r>
            <w:r w:rsidR="003E5A37" w:rsidRPr="00891819">
              <w:rPr>
                <w:rFonts w:hint="eastAsia"/>
                <w:szCs w:val="28"/>
              </w:rPr>
              <w:instrText>,</w:instrText>
            </w:r>
            <w:r w:rsidR="003E5A37" w:rsidRPr="00891819">
              <w:rPr>
                <w:rFonts w:hint="eastAsia"/>
                <w:szCs w:val="28"/>
              </w:rPr>
              <w:instrText>能够作为我国青少年抑郁症状筛查和严重程度评估的自评工具。</w:instrText>
            </w:r>
            <w:r w:rsidR="003E5A37" w:rsidRPr="00891819">
              <w:rPr>
                <w:rFonts w:hint="eastAsia"/>
                <w:szCs w:val="28"/>
              </w:rPr>
              <w:instrText>","container-title":"</w:instrText>
            </w:r>
            <w:r w:rsidR="003E5A37" w:rsidRPr="00891819">
              <w:rPr>
                <w:rFonts w:hint="eastAsia"/>
                <w:szCs w:val="28"/>
              </w:rPr>
              <w:instrText>中国临床心理学杂志</w:instrText>
            </w:r>
            <w:r w:rsidR="003E5A37" w:rsidRPr="00891819">
              <w:rPr>
                <w:rFonts w:hint="eastAsia"/>
                <w:szCs w:val="28"/>
              </w:rPr>
              <w:instrText>","DOI":"10.16128/j.cnki.1005-3611.2014.02.018","ISSN":"1005-3611","issue":"2","language":"zh","note":"171 citations(CNKI)[2024-1-28]","page":"240-245","source":"CNKI","title":"</w:instrText>
            </w:r>
            <w:r w:rsidR="003E5A37" w:rsidRPr="00891819">
              <w:rPr>
                <w:rFonts w:hint="eastAsia"/>
                <w:szCs w:val="28"/>
              </w:rPr>
              <w:instrText>贝克抑郁量表第</w:instrText>
            </w:r>
            <w:r w:rsidR="003E5A37" w:rsidRPr="00891819">
              <w:rPr>
                <w:rFonts w:hint="eastAsia"/>
                <w:szCs w:val="28"/>
              </w:rPr>
              <w:instrText>2</w:instrText>
            </w:r>
            <w:r w:rsidR="003E5A37" w:rsidRPr="00891819">
              <w:rPr>
                <w:rFonts w:hint="eastAsia"/>
                <w:szCs w:val="28"/>
              </w:rPr>
              <w:instrText>版中文版在青少年中的信效度</w:instrText>
            </w:r>
            <w:r w:rsidR="003E5A37" w:rsidRPr="00891819">
              <w:rPr>
                <w:rFonts w:hint="eastAsia"/>
                <w:szCs w:val="28"/>
              </w:rPr>
              <w:instrText>","volume":"22","author":[{"family":"</w:instrText>
            </w:r>
            <w:r w:rsidR="003E5A37" w:rsidRPr="00891819">
              <w:rPr>
                <w:rFonts w:hint="eastAsia"/>
                <w:szCs w:val="28"/>
              </w:rPr>
              <w:instrText>杨</w:instrText>
            </w:r>
            <w:r w:rsidR="003E5A37" w:rsidRPr="00891819">
              <w:rPr>
                <w:rFonts w:hint="eastAsia"/>
                <w:szCs w:val="28"/>
              </w:rPr>
              <w:instrText>","given":"</w:instrText>
            </w:r>
            <w:r w:rsidR="003E5A37" w:rsidRPr="00891819">
              <w:rPr>
                <w:rFonts w:hint="eastAsia"/>
                <w:szCs w:val="28"/>
              </w:rPr>
              <w:instrText>文辉</w:instrText>
            </w:r>
            <w:r w:rsidR="003E5A37" w:rsidRPr="00891819">
              <w:rPr>
                <w:rFonts w:hint="eastAsia"/>
                <w:szCs w:val="28"/>
              </w:rPr>
              <w:instrText>"},{"family":"</w:instrText>
            </w:r>
            <w:r w:rsidR="003E5A37" w:rsidRPr="00891819">
              <w:rPr>
                <w:rFonts w:hint="eastAsia"/>
                <w:szCs w:val="28"/>
              </w:rPr>
              <w:instrText>刘</w:instrText>
            </w:r>
            <w:r w:rsidR="003E5A37" w:rsidRPr="00891819">
              <w:rPr>
                <w:rFonts w:hint="eastAsia"/>
                <w:szCs w:val="28"/>
              </w:rPr>
              <w:instrText>","given":"</w:instrText>
            </w:r>
            <w:r w:rsidR="003E5A37" w:rsidRPr="00891819">
              <w:rPr>
                <w:rFonts w:hint="eastAsia"/>
                <w:szCs w:val="28"/>
              </w:rPr>
              <w:instrText>绍亮</w:instrText>
            </w:r>
            <w:r w:rsidR="003E5A37" w:rsidRPr="00891819">
              <w:rPr>
                <w:rFonts w:hint="eastAsia"/>
                <w:szCs w:val="28"/>
              </w:rPr>
              <w:instrText>"},{"family":"</w:instrText>
            </w:r>
            <w:r w:rsidR="003E5A37" w:rsidRPr="00891819">
              <w:rPr>
                <w:rFonts w:hint="eastAsia"/>
                <w:szCs w:val="28"/>
              </w:rPr>
              <w:instrText>周</w:instrText>
            </w:r>
            <w:r w:rsidR="003E5A37" w:rsidRPr="00891819">
              <w:rPr>
                <w:rFonts w:hint="eastAsia"/>
                <w:szCs w:val="28"/>
              </w:rPr>
              <w:instrText>","given":"</w:instrText>
            </w:r>
            <w:r w:rsidR="003E5A37" w:rsidRPr="00891819">
              <w:rPr>
                <w:rFonts w:hint="eastAsia"/>
                <w:szCs w:val="28"/>
              </w:rPr>
              <w:instrText>烃</w:instrText>
            </w:r>
            <w:r w:rsidR="003E5A37" w:rsidRPr="00891819">
              <w:rPr>
                <w:rFonts w:hint="eastAsia"/>
                <w:szCs w:val="28"/>
              </w:rPr>
              <w:instrText>"},{"family":"</w:instrText>
            </w:r>
            <w:r w:rsidR="003E5A37" w:rsidRPr="00891819">
              <w:rPr>
                <w:rFonts w:hint="eastAsia"/>
                <w:szCs w:val="28"/>
              </w:rPr>
              <w:instrText>彭</w:instrText>
            </w:r>
            <w:r w:rsidR="003E5A37" w:rsidRPr="00891819">
              <w:rPr>
                <w:rFonts w:hint="eastAsia"/>
                <w:szCs w:val="28"/>
              </w:rPr>
              <w:instrText>","given":"</w:instrText>
            </w:r>
            <w:r w:rsidR="003E5A37" w:rsidRPr="00891819">
              <w:rPr>
                <w:rFonts w:hint="eastAsia"/>
                <w:szCs w:val="28"/>
              </w:rPr>
              <w:instrText>芳</w:instrText>
            </w:r>
            <w:r w:rsidR="003E5A37" w:rsidRPr="00891819">
              <w:rPr>
                <w:rFonts w:hint="eastAsia"/>
                <w:szCs w:val="28"/>
              </w:rPr>
              <w:instrText>"},{"family":"</w:instrText>
            </w:r>
            <w:r w:rsidR="003E5A37" w:rsidRPr="00891819">
              <w:rPr>
                <w:rFonts w:hint="eastAsia"/>
                <w:szCs w:val="28"/>
              </w:rPr>
              <w:instrText>刘</w:instrText>
            </w:r>
            <w:r w:rsidR="003E5A37" w:rsidRPr="00891819">
              <w:rPr>
                <w:rFonts w:hint="eastAsia"/>
                <w:szCs w:val="28"/>
              </w:rPr>
              <w:instrText>","given":"</w:instrText>
            </w:r>
            <w:r w:rsidR="003E5A37" w:rsidRPr="00891819">
              <w:rPr>
                <w:rFonts w:hint="eastAsia"/>
                <w:szCs w:val="28"/>
              </w:rPr>
              <w:instrText>细梅</w:instrText>
            </w:r>
            <w:r w:rsidR="003E5A37" w:rsidRPr="00891819">
              <w:rPr>
                <w:rFonts w:hint="eastAsia"/>
                <w:szCs w:val="28"/>
              </w:rPr>
              <w:instrText>"},{"family":"</w:instrText>
            </w:r>
            <w:r w:rsidR="003E5A37" w:rsidRPr="00891819">
              <w:rPr>
                <w:rFonts w:hint="eastAsia"/>
                <w:szCs w:val="28"/>
              </w:rPr>
              <w:instrText>李</w:instrText>
            </w:r>
            <w:r w:rsidR="003E5A37" w:rsidRPr="00891819">
              <w:rPr>
                <w:rFonts w:hint="eastAsia"/>
                <w:szCs w:val="28"/>
              </w:rPr>
              <w:instrText>","given":"</w:instrText>
            </w:r>
            <w:r w:rsidR="003E5A37" w:rsidRPr="00891819">
              <w:rPr>
                <w:rFonts w:hint="eastAsia"/>
                <w:szCs w:val="28"/>
              </w:rPr>
              <w:instrText>莉</w:instrText>
            </w:r>
            <w:r w:rsidR="003E5A37" w:rsidRPr="00891819">
              <w:rPr>
                <w:rFonts w:hint="eastAsia"/>
                <w:szCs w:val="28"/>
              </w:rPr>
              <w:instrText>"},{"family":"</w:instrText>
            </w:r>
            <w:r w:rsidR="003E5A37" w:rsidRPr="00891819">
              <w:rPr>
                <w:rFonts w:hint="eastAsia"/>
                <w:szCs w:val="28"/>
              </w:rPr>
              <w:instrText>杨</w:instrText>
            </w:r>
            <w:r w:rsidR="003E5A37" w:rsidRPr="00891819">
              <w:rPr>
                <w:rFonts w:hint="eastAsia"/>
                <w:szCs w:val="28"/>
              </w:rPr>
              <w:instrText>","given":"</w:instrText>
            </w:r>
            <w:r w:rsidR="003E5A37" w:rsidRPr="00891819">
              <w:rPr>
                <w:rFonts w:hint="eastAsia"/>
                <w:szCs w:val="28"/>
              </w:rPr>
              <w:instrText>朝明</w:instrText>
            </w:r>
            <w:r w:rsidR="003E5A37" w:rsidRPr="00891819">
              <w:rPr>
                <w:rFonts w:hint="eastAsia"/>
                <w:szCs w:val="28"/>
              </w:rPr>
              <w:instrText>"},{"family":"</w:instrText>
            </w:r>
            <w:r w:rsidR="003E5A37" w:rsidRPr="00891819">
              <w:rPr>
                <w:rFonts w:hint="eastAsia"/>
                <w:szCs w:val="28"/>
              </w:rPr>
              <w:instrText>刘</w:instrText>
            </w:r>
            <w:r w:rsidR="003E5A37" w:rsidRPr="00891819">
              <w:rPr>
                <w:rFonts w:hint="eastAsia"/>
                <w:szCs w:val="28"/>
              </w:rPr>
              <w:instrText>","given":"</w:instrText>
            </w:r>
            <w:r w:rsidR="003E5A37" w:rsidRPr="00891819">
              <w:rPr>
                <w:rFonts w:hint="eastAsia"/>
                <w:szCs w:val="28"/>
              </w:rPr>
              <w:instrText>海洪</w:instrText>
            </w:r>
            <w:r w:rsidR="003E5A37" w:rsidRPr="00891819">
              <w:rPr>
                <w:rFonts w:hint="eastAsia"/>
                <w:szCs w:val="28"/>
              </w:rPr>
              <w:instrText>"},{"family":"</w:instrText>
            </w:r>
            <w:r w:rsidR="003E5A37" w:rsidRPr="00891819">
              <w:rPr>
                <w:rFonts w:hint="eastAsia"/>
                <w:szCs w:val="28"/>
              </w:rPr>
              <w:instrText>蚁</w:instrText>
            </w:r>
            <w:r w:rsidR="003E5A37" w:rsidRPr="00891819">
              <w:rPr>
                <w:rFonts w:hint="eastAsia"/>
                <w:szCs w:val="28"/>
              </w:rPr>
              <w:instrText>","given":"</w:instrText>
            </w:r>
            <w:r w:rsidR="003E5A37" w:rsidRPr="00891819">
              <w:rPr>
                <w:rFonts w:hint="eastAsia"/>
                <w:szCs w:val="28"/>
              </w:rPr>
              <w:instrText>金瑶</w:instrText>
            </w:r>
            <w:r w:rsidR="003E5A37" w:rsidRPr="00891819">
              <w:rPr>
                <w:rFonts w:hint="eastAsia"/>
                <w:szCs w:val="28"/>
              </w:rPr>
              <w:instrText>"}],"issued":{"date-parts":[["2014"]]}}}],"schema":"https://github.com/citation-style-language/s</w:instrText>
            </w:r>
            <w:r w:rsidR="003E5A37" w:rsidRPr="00891819">
              <w:rPr>
                <w:szCs w:val="28"/>
              </w:rPr>
              <w:instrText xml:space="preserve">chema/raw/master/csl-citation.json"} </w:instrText>
            </w:r>
            <w:r w:rsidRPr="00891819">
              <w:rPr>
                <w:szCs w:val="28"/>
              </w:rPr>
              <w:fldChar w:fldCharType="separate"/>
            </w:r>
            <w:r w:rsidRPr="00891819">
              <w:rPr>
                <w:rFonts w:hint="eastAsia"/>
                <w:szCs w:val="28"/>
              </w:rPr>
              <w:t>杨文辉等</w:t>
            </w:r>
            <w:r w:rsidRPr="00891819">
              <w:rPr>
                <w:rFonts w:hint="eastAsia"/>
                <w:szCs w:val="28"/>
              </w:rPr>
              <w:t>(</w:t>
            </w:r>
            <w:r w:rsidRPr="00545B57">
              <w:rPr>
                <w:rStyle w:val="innerzoteroCitation"/>
                <w:rFonts w:hint="eastAsia"/>
              </w:rPr>
              <w:t>2014</w:t>
            </w:r>
            <w:r w:rsidRPr="00891819">
              <w:rPr>
                <w:rFonts w:hint="eastAsia"/>
                <w:szCs w:val="28"/>
              </w:rPr>
              <w:t>)</w:t>
            </w:r>
            <w:r w:rsidRPr="00891819">
              <w:rPr>
                <w:szCs w:val="28"/>
              </w:rPr>
              <w:fldChar w:fldCharType="end"/>
            </w:r>
            <w:r w:rsidRPr="00891819">
              <w:rPr>
                <w:szCs w:val="28"/>
              </w:rPr>
              <w:t xml:space="preserve">, </w:t>
            </w:r>
            <w:r w:rsidRPr="00891819">
              <w:rPr>
                <w:szCs w:val="28"/>
              </w:rPr>
              <w:fldChar w:fldCharType="begin"/>
            </w:r>
            <w:r w:rsidRPr="00891819">
              <w:rPr>
                <w:szCs w:val="28"/>
              </w:rPr>
              <w:instrText xml:space="preserve"> ADDIN NE.Ref.{08C56846-9A53-43CA-884D-70348D6A598E}</w:instrText>
            </w:r>
            <w:r w:rsidRPr="00891819">
              <w:rPr>
                <w:szCs w:val="28"/>
              </w:rPr>
              <w:fldChar w:fldCharType="separate"/>
            </w:r>
            <w:r w:rsidRPr="00891819">
              <w:rPr>
                <w:kern w:val="0"/>
                <w:szCs w:val="28"/>
              </w:rPr>
              <w:t>Dere et al.(2015)</w:t>
            </w:r>
            <w:r w:rsidRPr="00891819">
              <w:rPr>
                <w:szCs w:val="28"/>
              </w:rPr>
              <w:fldChar w:fldCharType="end"/>
            </w:r>
            <w:r w:rsidRPr="00891819">
              <w:rPr>
                <w:rFonts w:hint="eastAsia"/>
                <w:szCs w:val="28"/>
              </w:rPr>
              <w:t xml:space="preserve"> </w:t>
            </w:r>
            <w:r w:rsidRPr="00891819">
              <w:rPr>
                <w:rFonts w:hint="eastAsia"/>
                <w:szCs w:val="28"/>
              </w:rPr>
              <w:t>未提供题目。</w:t>
            </w:r>
          </w:p>
          <w:p w14:paraId="198D4CB0" w14:textId="74576D9D" w:rsidR="001646B4" w:rsidRPr="00891819" w:rsidRDefault="001646B4" w:rsidP="00E124AE">
            <w:pPr>
              <w:spacing w:line="300" w:lineRule="exact"/>
              <w:jc w:val="center"/>
              <w:rPr>
                <w:szCs w:val="28"/>
              </w:rPr>
            </w:pPr>
            <w:r w:rsidRPr="00891819">
              <w:rPr>
                <w:szCs w:val="28"/>
              </w:rPr>
              <w:fldChar w:fldCharType="begin"/>
            </w:r>
            <w:r w:rsidR="003E5A37" w:rsidRPr="00891819">
              <w:rPr>
                <w:szCs w:val="28"/>
              </w:rPr>
              <w:instrText xml:space="preserve"> ADDIN ZOTERO_ITEM CSL_CITATION {"citationID":"hXPGVfaM","properties":{"custom":"Wang et al. (2009)","formattedCitation":"Wang et al. (2009)","plainCitation":"Wang et al. (2009)","noteIndex":0},"citationItems":[{"id":608,"uris":["http://zotero.org/users/local/eoP0LvSC/items/2XQ6E5AD"],"itemData":{"id":608,"type":"article-journal","container-title":"BMC Public health","issue":"1","language":"en","note":"publisher: BioMed Central","page":"1–9","title":"Health-promoting lifestyles of university students in Mainland China","volume":"9","author":[{"family":"Wang","given":"Dong"},{"family":"Ou","given":"Chun-Quan"},{"family":"Chen","given":"Mei-Yen"},{"family":"Duan","given":"Ni"}],"issued":{"date-parts":[["2009"]]}}}],"schema":"https://github.com/citation-style-language/schema/raw/master/csl-citation.json"} </w:instrText>
            </w:r>
            <w:r w:rsidRPr="00891819">
              <w:rPr>
                <w:szCs w:val="28"/>
              </w:rPr>
              <w:fldChar w:fldCharType="separate"/>
            </w:r>
            <w:r w:rsidRPr="00891819">
              <w:rPr>
                <w:szCs w:val="28"/>
              </w:rPr>
              <w:t>Wang et al. (</w:t>
            </w:r>
            <w:r w:rsidRPr="00545B57">
              <w:rPr>
                <w:rStyle w:val="innerzoteroCitation"/>
              </w:rPr>
              <w:t>2009</w:t>
            </w:r>
            <w:r w:rsidRPr="00891819">
              <w:rPr>
                <w:szCs w:val="28"/>
              </w:rPr>
              <w:t>)</w:t>
            </w:r>
            <w:r w:rsidRPr="00891819">
              <w:rPr>
                <w:szCs w:val="28"/>
              </w:rPr>
              <w:fldChar w:fldCharType="end"/>
            </w:r>
            <w:r w:rsidRPr="00891819">
              <w:rPr>
                <w:rFonts w:hint="eastAsia"/>
                <w:szCs w:val="28"/>
              </w:rPr>
              <w:t>与本量表无关。</w:t>
            </w:r>
          </w:p>
        </w:tc>
      </w:tr>
      <w:tr w:rsidR="001646B4" w:rsidRPr="00891819" w14:paraId="229787D6" w14:textId="77777777" w:rsidTr="00E124AE">
        <w:trPr>
          <w:jc w:val="center"/>
        </w:trPr>
        <w:tc>
          <w:tcPr>
            <w:tcW w:w="4253" w:type="dxa"/>
            <w:tcBorders>
              <w:top w:val="nil"/>
              <w:left w:val="nil"/>
              <w:bottom w:val="nil"/>
              <w:right w:val="nil"/>
            </w:tcBorders>
            <w:vAlign w:val="center"/>
          </w:tcPr>
          <w:p w14:paraId="498105FE" w14:textId="31025FB8" w:rsidR="001646B4" w:rsidRPr="00891819" w:rsidRDefault="001646B4" w:rsidP="00E124AE">
            <w:pPr>
              <w:spacing w:line="300" w:lineRule="exact"/>
              <w:jc w:val="center"/>
              <w:rPr>
                <w:szCs w:val="28"/>
              </w:rPr>
            </w:pPr>
            <w:r w:rsidRPr="00891819">
              <w:rPr>
                <w:szCs w:val="28"/>
              </w:rPr>
              <w:t xml:space="preserve">Patient Health Questionnaire-9 </w:t>
            </w:r>
            <w:r w:rsidRPr="00891819">
              <w:rPr>
                <w:szCs w:val="28"/>
              </w:rPr>
              <w:lastRenderedPageBreak/>
              <w:t>items (PHQ-9)</w:t>
            </w:r>
            <w:r w:rsidR="009C4BCF">
              <w:rPr>
                <w:szCs w:val="28"/>
              </w:rPr>
              <w:br/>
            </w:r>
            <w:r w:rsidR="009C4BCF">
              <w:rPr>
                <w:rFonts w:hint="eastAsia"/>
                <w:szCs w:val="28"/>
              </w:rPr>
              <w:t>1999</w:t>
            </w:r>
            <w:r w:rsidR="005A6140">
              <w:rPr>
                <w:rFonts w:hint="eastAsia"/>
                <w:color w:val="0D0D0D" w:themeColor="text1" w:themeTint="F2"/>
                <w:szCs w:val="28"/>
              </w:rPr>
              <w:t>年</w:t>
            </w:r>
            <w:r w:rsidR="009C4BCF">
              <w:rPr>
                <w:rFonts w:hint="eastAsia"/>
                <w:szCs w:val="28"/>
              </w:rPr>
              <w:t>编制</w:t>
            </w:r>
            <w:r w:rsidR="009C4BCF">
              <w:rPr>
                <w:rFonts w:hint="eastAsia"/>
                <w:szCs w:val="28"/>
              </w:rPr>
              <w:t xml:space="preserve"> 2007</w:t>
            </w:r>
            <w:r w:rsidR="005A6140">
              <w:rPr>
                <w:rFonts w:hint="eastAsia"/>
                <w:color w:val="0D0D0D" w:themeColor="text1" w:themeTint="F2"/>
                <w:szCs w:val="28"/>
              </w:rPr>
              <w:t>年</w:t>
            </w:r>
            <w:r w:rsidR="009C4BCF">
              <w:rPr>
                <w:rFonts w:hint="eastAsia"/>
                <w:szCs w:val="28"/>
              </w:rPr>
              <w:t>修订</w:t>
            </w:r>
          </w:p>
        </w:tc>
        <w:tc>
          <w:tcPr>
            <w:tcW w:w="2694" w:type="dxa"/>
            <w:tcBorders>
              <w:top w:val="nil"/>
              <w:left w:val="nil"/>
              <w:bottom w:val="nil"/>
              <w:right w:val="nil"/>
            </w:tcBorders>
            <w:vAlign w:val="center"/>
          </w:tcPr>
          <w:p w14:paraId="75CFB484" w14:textId="37EC91A5" w:rsidR="001646B4" w:rsidRPr="00891819" w:rsidRDefault="003E5A37" w:rsidP="00E124AE">
            <w:pPr>
              <w:spacing w:line="300" w:lineRule="exact"/>
              <w:jc w:val="center"/>
              <w:rPr>
                <w:szCs w:val="28"/>
              </w:rPr>
            </w:pPr>
            <w:r w:rsidRPr="00891819">
              <w:rPr>
                <w:szCs w:val="28"/>
              </w:rPr>
              <w:lastRenderedPageBreak/>
              <w:fldChar w:fldCharType="begin"/>
            </w:r>
            <w:r w:rsidRPr="00891819">
              <w:rPr>
                <w:szCs w:val="28"/>
              </w:rPr>
              <w:instrText xml:space="preserve"> ADDIN ZOTERO_ITEM CSL_CITATION {"citationID":"ICZ40hgS","properties":{"custom":"Spitzer (1999)","formattedCitation":"Spitzer (1999)","plainCitation":"Spitzer (1999)","noteIndex":0},"citationItems":[{"id":610,"uris":["http://zotero.org/users/local/eoP0LvSC/items/2B6FXIA7"],"itemData":{"id":610,"type":"article-journal","abstract":"Objective To determine if the self-administered PRIME-MD Patient Health Questionnaire (PHQ) has validity and utility for diagnosing mental disorders in primary care comparable to the original clinician-administered PRIME-MD. Design Criterion standard study undertaken between May 1997 and November 1998. Setting Eight primary care clinics in the United States. Participants Of a total of 3000 adult patients (selected by site-specific methods to avoid sampling bias) assessed by 62 primary care physicians (21 general internal medicine, 41 family practice), 585 patients had an interview with a mental health professional within 48 hours of completing the PHQ. Main Outcome Measures Patient Health Questionnaire diagnoses compared with independent diagnoses made by mental health professionals; functional status measures; disability days; health care use; and treatment/referral decisions.\nResults A total of 825 (28%) of the 3000 individuals and 170 (29%) of the 585 had a PHQ diagnosis. There was good agreement between PHQ diagnoses and those of independent mental health professionals (for the diagnosis of any 1 or more PHQ disorder, ␬ = 0.65; overall accuracy, 85%; sensitivity, 75%; specificity, 90%), similar to the original PRIME-MD. Patients with PHQ diagnoses had more functional impairment, disability days, and health care use than did patients without PHQ diagnoses (for all group main effects, PϽ.001). The average time required of the physician to review the PHQ was far less than to administer the original PRIME-MD (Ͻ3 minutes for 85% vs 16% of the cases). Although 80% of the physicians reported that routine use of the PHQ would be useful, new management actions were initiated or planned for only 117 (32%) of the 363 patients with 1 or more PHQ diagnoses not previously recognized.\nConclusion Our study suggests that the PHQ has diagnostic validity comparable to the original clinician-administered PRIME-MD, and is more efficient to use. JAMA. 1999;282:1737-1744","container-title":"JAMA","DOI":"10.1001/jama.282.18.1737","ISSN":"0098-7484","issue":"18","journalAbbreviation":"JAMA","language":"en","page":"1737","source":"DOI.org (Crossref)","title":"Validation and Utility of a Self-report Version of PRIME-MDThe PHQ Primary Care Study","volume":"282","author":[{"family":"Spitzer","given":"Robert L."}],"issued":{"date-parts":[["1999",11,10]]}}}],"schema":"https://github.com/citation-style-language/schema/raw/master/csl-citation.json"} </w:instrText>
            </w:r>
            <w:r w:rsidRPr="00891819">
              <w:rPr>
                <w:szCs w:val="28"/>
              </w:rPr>
              <w:fldChar w:fldCharType="separate"/>
            </w:r>
            <w:r w:rsidRPr="00891819">
              <w:rPr>
                <w:szCs w:val="28"/>
              </w:rPr>
              <w:t>Spitzer (</w:t>
            </w:r>
            <w:r w:rsidRPr="00545B57">
              <w:rPr>
                <w:rStyle w:val="innerzoteroCitation"/>
              </w:rPr>
              <w:t>1999</w:t>
            </w:r>
            <w:r w:rsidRPr="00891819">
              <w:rPr>
                <w:szCs w:val="28"/>
              </w:rPr>
              <w:t>)</w:t>
            </w:r>
            <w:r w:rsidRPr="00891819">
              <w:rPr>
                <w:szCs w:val="28"/>
              </w:rPr>
              <w:fldChar w:fldCharType="end"/>
            </w:r>
            <w:r w:rsidRPr="00891819">
              <w:rPr>
                <w:szCs w:val="28"/>
              </w:rPr>
              <w:t>3</w:t>
            </w:r>
            <w:r w:rsidRPr="00891819">
              <w:rPr>
                <w:rFonts w:hint="eastAsia"/>
                <w:szCs w:val="28"/>
              </w:rPr>
              <w:t>篇</w:t>
            </w:r>
            <w:r w:rsidRPr="00891819">
              <w:rPr>
                <w:rFonts w:hint="eastAsia"/>
                <w:szCs w:val="28"/>
              </w:rPr>
              <w:t>,</w:t>
            </w:r>
            <w:r w:rsidRPr="00891819">
              <w:rPr>
                <w:szCs w:val="28"/>
              </w:rPr>
              <w:t xml:space="preserve"> </w:t>
            </w:r>
            <w:r w:rsidRPr="00891819">
              <w:rPr>
                <w:szCs w:val="28"/>
              </w:rPr>
              <w:lastRenderedPageBreak/>
              <w:fldChar w:fldCharType="begin"/>
            </w:r>
            <w:r w:rsidRPr="00891819">
              <w:rPr>
                <w:szCs w:val="28"/>
              </w:rPr>
              <w:instrText xml:space="preserve"> ADDIN ZOTERO_ITEM CSL_CITATION {"citationID":"Z7B0q9bT","properties":{"custom":"Kroenke et al. (2002)","formattedCitation":"Kroenke et al. (2002)","plainCitation":"Kroenke et al. (2002)","noteIndex":0},"citationItems":[{"id":613,"uris":["http://zotero.org/users/local/eoP0LvSC/items/BFA3Y5NK"],"itemData":{"id":613,"type":"article-journal","container-title":"Psychiatric Annals","DOI":"10.3928/0048-5713-20020901-06","ISSN":"0048-5713, 1938-2456","issue":"9","journalAbbreviation":"Psychiatric Annals","language":"en","page":"509-515","source":"DOI.org (Crossref)","title":"The PHQ-9: A New Depression Diagnostic and Severity Measure","title-short":"The PHQ-9","volume":"32","author":[{"family":"Kroenke","given":"Kurt"},{"family":"Spitzer","given":"Robert L"}],"issued":{"date-parts":[["2002",9]]}}}],"schema":"https://github.com/citation-style-language/schema/raw/master/csl-citation.json"} </w:instrText>
            </w:r>
            <w:r w:rsidRPr="00891819">
              <w:rPr>
                <w:szCs w:val="28"/>
              </w:rPr>
              <w:fldChar w:fldCharType="separate"/>
            </w:r>
            <w:r w:rsidRPr="00891819">
              <w:rPr>
                <w:szCs w:val="28"/>
              </w:rPr>
              <w:t>Kroenke et al. (</w:t>
            </w:r>
            <w:r w:rsidRPr="00545B57">
              <w:rPr>
                <w:rStyle w:val="innerzoteroCitation"/>
              </w:rPr>
              <w:t>2002</w:t>
            </w:r>
            <w:r w:rsidRPr="00891819">
              <w:rPr>
                <w:szCs w:val="28"/>
              </w:rPr>
              <w:t>)</w:t>
            </w:r>
            <w:r w:rsidRPr="00891819">
              <w:rPr>
                <w:szCs w:val="28"/>
              </w:rPr>
              <w:fldChar w:fldCharType="end"/>
            </w:r>
            <w:r w:rsidRPr="00891819">
              <w:rPr>
                <w:szCs w:val="28"/>
              </w:rPr>
              <w:t>1</w:t>
            </w:r>
            <w:r w:rsidRPr="00891819">
              <w:rPr>
                <w:rFonts w:hint="eastAsia"/>
                <w:szCs w:val="28"/>
              </w:rPr>
              <w:t>篇</w:t>
            </w:r>
            <w:r w:rsidRPr="00891819">
              <w:rPr>
                <w:rFonts w:hint="eastAsia"/>
                <w:szCs w:val="28"/>
              </w:rPr>
              <w:t>,</w:t>
            </w:r>
            <w:r w:rsidRPr="00891819">
              <w:rPr>
                <w:szCs w:val="28"/>
              </w:rPr>
              <w:t xml:space="preserve"> </w:t>
            </w:r>
            <w:r w:rsidRPr="00891819">
              <w:rPr>
                <w:szCs w:val="28"/>
              </w:rPr>
              <w:fldChar w:fldCharType="begin"/>
            </w:r>
            <w:r w:rsidRPr="00891819">
              <w:rPr>
                <w:szCs w:val="28"/>
              </w:rPr>
              <w:instrText xml:space="preserve"> ADDIN ZOTERO_ITEM CSL_CITATION {"citationID":"FnKqYEpQ","properties":{"custom":"Kroenke et al. (2001)","formattedCitation":"Kroenke et al. (2001)","plainCitation":"Kroenke et al. (2001)","noteIndex":0},"citationItems":[{"id":614,"uris":["http://zotero.org/users/local/eoP0LvSC/items/UADP7ZSN"],"itemData":{"id":614,"type":"article-journal","abstract":"OBJECTIVE: While considerable attention has focused on improving the detection of depression, assessment of severity is also important in guiding treatment decisions. Therefore, we examined the validity of a brief, new measure of depression severity.\n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RESULTS: 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nCONCLUSION: In addition to making criteria-based diagnoses of depressive disorders, the PHQ-9 is also a reliable and valid measure of depression severity. These characteristics plus its brevity make the PHQ-9 a useful clinical and research tool.","container-title":"Journal of General Internal Medicine","DOI":"10.1046/j.1525-1497.2001.016009606.x","ISSN":"0884-8734, 1525-1497","issue":"9","journalAbbreviation":"J Gen Intern Med","language":"en","page":"606-613","source":"DOI.org (Crossref)","title":"The PHQ-9: Validity of a brief depression severity measure","title-short":"The PHQ-9","volume":"16","author":[{"family":"Kroenke","given":"Kurt"},{"family":"Spitzer","given":"Robert L."},{"family":"Williams","given":"Janet B. W."}],"issued":{"date-parts":[["2001",9]]}}}],"schema":"https://github.com/citation-style-language/schema/raw/master/csl-citation.json"} </w:instrText>
            </w:r>
            <w:r w:rsidRPr="00891819">
              <w:rPr>
                <w:szCs w:val="28"/>
              </w:rPr>
              <w:fldChar w:fldCharType="separate"/>
            </w:r>
            <w:r w:rsidRPr="00891819">
              <w:rPr>
                <w:szCs w:val="28"/>
              </w:rPr>
              <w:t>Kroenke et al. (</w:t>
            </w:r>
            <w:r w:rsidRPr="00545B57">
              <w:rPr>
                <w:rStyle w:val="innerzoteroCitation"/>
              </w:rPr>
              <w:t>2001</w:t>
            </w:r>
            <w:r w:rsidRPr="00891819">
              <w:rPr>
                <w:szCs w:val="28"/>
              </w:rPr>
              <w:t>)</w:t>
            </w:r>
            <w:r w:rsidRPr="00891819">
              <w:rPr>
                <w:szCs w:val="28"/>
              </w:rPr>
              <w:fldChar w:fldCharType="end"/>
            </w:r>
            <w:r w:rsidRPr="00891819">
              <w:rPr>
                <w:szCs w:val="28"/>
              </w:rPr>
              <w:t>2</w:t>
            </w:r>
            <w:r w:rsidRPr="00891819">
              <w:rPr>
                <w:rFonts w:hint="eastAsia"/>
                <w:szCs w:val="28"/>
              </w:rPr>
              <w:t>篇</w:t>
            </w:r>
          </w:p>
        </w:tc>
        <w:tc>
          <w:tcPr>
            <w:tcW w:w="2126" w:type="dxa"/>
            <w:tcBorders>
              <w:top w:val="nil"/>
              <w:left w:val="nil"/>
              <w:bottom w:val="nil"/>
              <w:right w:val="nil"/>
            </w:tcBorders>
            <w:vAlign w:val="center"/>
          </w:tcPr>
          <w:p w14:paraId="3C4D2497" w14:textId="7F6880AE" w:rsidR="001646B4" w:rsidRPr="00891819" w:rsidRDefault="00B57F7D" w:rsidP="00E124AE">
            <w:pPr>
              <w:spacing w:line="300" w:lineRule="exact"/>
              <w:jc w:val="center"/>
              <w:rPr>
                <w:szCs w:val="28"/>
              </w:rPr>
            </w:pPr>
            <w:r w:rsidRPr="00891819">
              <w:rPr>
                <w:rFonts w:hint="eastAsia"/>
                <w:szCs w:val="28"/>
              </w:rPr>
              <w:lastRenderedPageBreak/>
              <w:t>1</w:t>
            </w:r>
            <w:r w:rsidRPr="00891819">
              <w:rPr>
                <w:szCs w:val="28"/>
              </w:rPr>
              <w:t>1</w:t>
            </w:r>
          </w:p>
        </w:tc>
        <w:tc>
          <w:tcPr>
            <w:tcW w:w="3566" w:type="dxa"/>
            <w:tcBorders>
              <w:top w:val="nil"/>
              <w:left w:val="nil"/>
              <w:bottom w:val="nil"/>
              <w:right w:val="nil"/>
            </w:tcBorders>
            <w:vAlign w:val="center"/>
          </w:tcPr>
          <w:p w14:paraId="76817969" w14:textId="7CE619C7" w:rsidR="001646B4" w:rsidRPr="00891819" w:rsidRDefault="00B57F7D"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QcF3wJPN","properties":{"custom":"</w:instrText>
            </w:r>
            <w:r w:rsidRPr="00891819">
              <w:rPr>
                <w:rFonts w:hint="eastAsia"/>
                <w:szCs w:val="28"/>
              </w:rPr>
              <w:instrText>张明园等</w:instrText>
            </w:r>
            <w:r w:rsidRPr="00891819">
              <w:rPr>
                <w:rFonts w:hint="eastAsia"/>
                <w:szCs w:val="28"/>
              </w:rPr>
              <w:instrText>(2015)","unsorted":true,"formattedCitation":"</w:instrText>
            </w:r>
            <w:r w:rsidRPr="00891819">
              <w:rPr>
                <w:rFonts w:hint="eastAsia"/>
                <w:szCs w:val="28"/>
              </w:rPr>
              <w:instrText>张明园等</w:instrText>
            </w:r>
            <w:r w:rsidRPr="00891819">
              <w:rPr>
                <w:rFonts w:hint="eastAsia"/>
                <w:szCs w:val="28"/>
              </w:rPr>
              <w:instrText>(2015)","plainCitation":"</w:instrText>
            </w:r>
            <w:r w:rsidRPr="00891819">
              <w:rPr>
                <w:rFonts w:hint="eastAsia"/>
                <w:szCs w:val="28"/>
              </w:rPr>
              <w:instrText>张明园等</w:instrText>
            </w:r>
            <w:r w:rsidRPr="00891819">
              <w:rPr>
                <w:rFonts w:hint="eastAsia"/>
                <w:szCs w:val="28"/>
              </w:rPr>
              <w:instrText>(2015)","noteIndex":0},"citationItems":[{"id":472,"uris":["http://zotero.org/users/local/eoP0LvSC/items/R2S3IRI5"],"itemData":{"id":472,"type":"article-journal","container-title":"</w:instrText>
            </w:r>
            <w:r w:rsidRPr="00891819">
              <w:rPr>
                <w:rFonts w:hint="eastAsia"/>
                <w:szCs w:val="28"/>
              </w:rPr>
              <w:instrText>上海精神医学</w:instrText>
            </w:r>
            <w:r w:rsidRPr="00891819">
              <w:rPr>
                <w:rFonts w:hint="eastAsia"/>
                <w:szCs w:val="28"/>
              </w:rPr>
              <w:instrText>","issue":"2","language":"en","page":"71-72","title":"</w:instrText>
            </w:r>
            <w:r w:rsidRPr="00891819">
              <w:rPr>
                <w:rFonts w:hint="eastAsia"/>
                <w:szCs w:val="28"/>
              </w:rPr>
              <w:instrText>抑郁自评量表</w:instrText>
            </w:r>
            <w:r w:rsidRPr="00891819">
              <w:rPr>
                <w:rFonts w:hint="eastAsia"/>
                <w:szCs w:val="28"/>
              </w:rPr>
              <w:instrText>(SDS)","author":[{"literal":"</w:instrText>
            </w:r>
            <w:r w:rsidRPr="00891819">
              <w:rPr>
                <w:rFonts w:hint="eastAsia"/>
                <w:szCs w:val="28"/>
              </w:rPr>
              <w:instrText>王征宇</w:instrText>
            </w:r>
            <w:r w:rsidRPr="00891819">
              <w:rPr>
                <w:rFonts w:hint="eastAsia"/>
                <w:szCs w:val="28"/>
              </w:rPr>
              <w:instrText>"},{"literal":"</w:instrText>
            </w:r>
            <w:r w:rsidRPr="00891819">
              <w:rPr>
                <w:rFonts w:hint="eastAsia"/>
                <w:szCs w:val="28"/>
              </w:rPr>
              <w:instrText>迟玉芬</w:instrText>
            </w:r>
            <w:r w:rsidRPr="00891819">
              <w:rPr>
                <w:rFonts w:hint="eastAsia"/>
                <w:szCs w:val="28"/>
              </w:rPr>
              <w:instrText>"}],"issued":{"date-parts":[["1984"]]}}}],"schema":</w:instrText>
            </w:r>
            <w:r w:rsidRPr="00891819">
              <w:rPr>
                <w:szCs w:val="28"/>
              </w:rPr>
              <w:instrText xml:space="preserve">"https://github.com/citation-style-language/schema/raw/master/csl-citation.json"} </w:instrText>
            </w:r>
            <w:r w:rsidRPr="00891819">
              <w:rPr>
                <w:szCs w:val="28"/>
              </w:rPr>
              <w:fldChar w:fldCharType="separate"/>
            </w:r>
            <w:r w:rsidRPr="00891819">
              <w:rPr>
                <w:rFonts w:hint="eastAsia"/>
                <w:szCs w:val="28"/>
              </w:rPr>
              <w:t>张明园等</w:t>
            </w:r>
            <w:r w:rsidRPr="00891819">
              <w:rPr>
                <w:rFonts w:hint="eastAsia"/>
                <w:szCs w:val="28"/>
              </w:rPr>
              <w:t>(</w:t>
            </w:r>
            <w:r w:rsidRPr="00545B57">
              <w:rPr>
                <w:rStyle w:val="innerzoteroCitation"/>
                <w:rFonts w:hint="eastAsia"/>
              </w:rPr>
              <w:t>2015</w:t>
            </w:r>
            <w:r w:rsidRPr="00891819">
              <w:rPr>
                <w:rFonts w:hint="eastAsia"/>
                <w:szCs w:val="28"/>
              </w:rPr>
              <w:t>)</w:t>
            </w:r>
            <w:r w:rsidRPr="00891819">
              <w:rPr>
                <w:szCs w:val="28"/>
              </w:rPr>
              <w:fldChar w:fldCharType="end"/>
            </w:r>
            <w:r w:rsidRPr="00891819">
              <w:rPr>
                <w:szCs w:val="28"/>
              </w:rPr>
              <w:t>9</w:t>
            </w:r>
            <w:r w:rsidRPr="00891819">
              <w:rPr>
                <w:rFonts w:hint="eastAsia"/>
                <w:szCs w:val="28"/>
              </w:rPr>
              <w:t>题</w:t>
            </w:r>
          </w:p>
        </w:tc>
        <w:tc>
          <w:tcPr>
            <w:tcW w:w="3522" w:type="dxa"/>
            <w:tcBorders>
              <w:top w:val="nil"/>
              <w:left w:val="nil"/>
              <w:bottom w:val="nil"/>
              <w:right w:val="nil"/>
            </w:tcBorders>
          </w:tcPr>
          <w:p w14:paraId="601BB910" w14:textId="77777777" w:rsidR="001646B4" w:rsidRPr="00891819" w:rsidRDefault="001646B4" w:rsidP="00E124AE">
            <w:pPr>
              <w:spacing w:line="300" w:lineRule="exact"/>
              <w:jc w:val="center"/>
              <w:rPr>
                <w:szCs w:val="28"/>
              </w:rPr>
            </w:pPr>
          </w:p>
        </w:tc>
      </w:tr>
      <w:tr w:rsidR="00B57F7D" w:rsidRPr="00891819" w14:paraId="3ADBD8FF" w14:textId="77777777" w:rsidTr="00E124AE">
        <w:trPr>
          <w:jc w:val="center"/>
        </w:trPr>
        <w:tc>
          <w:tcPr>
            <w:tcW w:w="4253" w:type="dxa"/>
            <w:tcBorders>
              <w:top w:val="nil"/>
              <w:left w:val="nil"/>
              <w:bottom w:val="nil"/>
              <w:right w:val="nil"/>
            </w:tcBorders>
            <w:vAlign w:val="center"/>
          </w:tcPr>
          <w:p w14:paraId="6DBBAB48" w14:textId="147942C7" w:rsidR="00B57F7D" w:rsidRPr="00891819" w:rsidRDefault="00B57F7D" w:rsidP="00E124AE">
            <w:pPr>
              <w:spacing w:line="300" w:lineRule="exact"/>
              <w:jc w:val="center"/>
              <w:rPr>
                <w:szCs w:val="28"/>
              </w:rPr>
            </w:pPr>
            <w:r w:rsidRPr="00891819">
              <w:rPr>
                <w:szCs w:val="28"/>
              </w:rPr>
              <w:t>The Depression Anxiety Stress Scale</w:t>
            </w:r>
            <w:r w:rsidRPr="00891819">
              <w:rPr>
                <w:rFonts w:hint="eastAsia"/>
                <w:szCs w:val="28"/>
              </w:rPr>
              <w:t>，</w:t>
            </w:r>
            <w:r w:rsidRPr="00891819">
              <w:rPr>
                <w:szCs w:val="28"/>
              </w:rPr>
              <w:t>DASS -21 (DASS-21)</w:t>
            </w:r>
            <w:r w:rsidR="009C4BCF">
              <w:rPr>
                <w:szCs w:val="28"/>
              </w:rPr>
              <w:br/>
            </w:r>
            <w:r w:rsidR="009C4BCF">
              <w:rPr>
                <w:rFonts w:hint="eastAsia"/>
                <w:szCs w:val="28"/>
              </w:rPr>
              <w:t>1995</w:t>
            </w:r>
            <w:r w:rsidR="005A6140">
              <w:rPr>
                <w:rFonts w:hint="eastAsia"/>
                <w:color w:val="0D0D0D" w:themeColor="text1" w:themeTint="F2"/>
                <w:szCs w:val="28"/>
              </w:rPr>
              <w:t>年</w:t>
            </w:r>
            <w:r w:rsidR="009C4BCF">
              <w:rPr>
                <w:rFonts w:hint="eastAsia"/>
                <w:szCs w:val="28"/>
              </w:rPr>
              <w:t>编制</w:t>
            </w:r>
            <w:r w:rsidR="009C4BCF">
              <w:rPr>
                <w:rFonts w:hint="eastAsia"/>
                <w:szCs w:val="28"/>
              </w:rPr>
              <w:t xml:space="preserve"> 2010</w:t>
            </w:r>
            <w:r w:rsidR="005A6140">
              <w:rPr>
                <w:rFonts w:hint="eastAsia"/>
                <w:color w:val="0D0D0D" w:themeColor="text1" w:themeTint="F2"/>
                <w:szCs w:val="28"/>
              </w:rPr>
              <w:t>年</w:t>
            </w:r>
            <w:r w:rsidR="009C4BCF">
              <w:rPr>
                <w:rFonts w:hint="eastAsia"/>
                <w:szCs w:val="28"/>
              </w:rPr>
              <w:t>修订</w:t>
            </w:r>
          </w:p>
        </w:tc>
        <w:tc>
          <w:tcPr>
            <w:tcW w:w="2694" w:type="dxa"/>
            <w:tcBorders>
              <w:top w:val="nil"/>
              <w:left w:val="nil"/>
              <w:bottom w:val="nil"/>
              <w:right w:val="nil"/>
            </w:tcBorders>
            <w:vAlign w:val="center"/>
          </w:tcPr>
          <w:p w14:paraId="53A6D9EC" w14:textId="7016E497" w:rsidR="00B57F7D" w:rsidRPr="00891819" w:rsidRDefault="00B57F7D"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vicb348J","properties":{"custom":"</w:instrText>
            </w:r>
            <w:r w:rsidRPr="00891819">
              <w:rPr>
                <w:rFonts w:hint="eastAsia"/>
                <w:szCs w:val="28"/>
              </w:rPr>
              <w:instrText>苑新群</w:instrText>
            </w:r>
            <w:r w:rsidRPr="00891819">
              <w:rPr>
                <w:rFonts w:hint="eastAsia"/>
                <w:szCs w:val="28"/>
              </w:rPr>
              <w:instrText>(2014)","formattedCitation":"</w:instrText>
            </w:r>
            <w:r w:rsidRPr="00891819">
              <w:rPr>
                <w:rFonts w:hint="eastAsia"/>
                <w:szCs w:val="28"/>
              </w:rPr>
              <w:instrText>苑新群</w:instrText>
            </w:r>
            <w:r w:rsidRPr="00891819">
              <w:rPr>
                <w:rFonts w:hint="eastAsia"/>
                <w:szCs w:val="28"/>
              </w:rPr>
              <w:instrText>(2014)","plainCitation":"</w:instrText>
            </w:r>
            <w:r w:rsidRPr="00891819">
              <w:rPr>
                <w:rFonts w:hint="eastAsia"/>
                <w:szCs w:val="28"/>
              </w:rPr>
              <w:instrText>苑新群</w:instrText>
            </w:r>
            <w:r w:rsidRPr="00891819">
              <w:rPr>
                <w:rFonts w:hint="eastAsia"/>
                <w:szCs w:val="28"/>
              </w:rPr>
              <w:instrText>(2014)","noteIndex":0},"citationItems":[{"id":621,"uris":["http://zotero.org/users/local/eoP0LvSC/items/A6BL68Q8"],"itemData":{"id":621,"type":"thesis","event-place":"</w:instrText>
            </w:r>
            <w:r w:rsidRPr="00891819">
              <w:rPr>
                <w:rFonts w:hint="eastAsia"/>
                <w:szCs w:val="28"/>
              </w:rPr>
              <w:instrText>北京</w:instrText>
            </w:r>
            <w:r w:rsidRPr="00891819">
              <w:rPr>
                <w:rFonts w:hint="eastAsia"/>
                <w:szCs w:val="28"/>
              </w:rPr>
              <w:instrText>","language":"zh","publisher":"</w:instrText>
            </w:r>
            <w:r w:rsidRPr="00891819">
              <w:rPr>
                <w:rFonts w:hint="eastAsia"/>
                <w:szCs w:val="28"/>
              </w:rPr>
              <w:instrText>首都师范大学</w:instrText>
            </w:r>
            <w:r w:rsidRPr="00891819">
              <w:rPr>
                <w:rFonts w:hint="eastAsia"/>
                <w:szCs w:val="28"/>
              </w:rPr>
              <w:instrText>","publisher-place":"</w:instrText>
            </w:r>
            <w:r w:rsidRPr="00891819">
              <w:rPr>
                <w:rFonts w:hint="eastAsia"/>
                <w:szCs w:val="28"/>
              </w:rPr>
              <w:instrText>北京</w:instrText>
            </w:r>
            <w:r w:rsidRPr="00891819">
              <w:rPr>
                <w:rFonts w:hint="eastAsia"/>
                <w:szCs w:val="28"/>
              </w:rPr>
              <w:instrText>","title":"</w:instrText>
            </w:r>
            <w:r w:rsidRPr="00891819">
              <w:rPr>
                <w:rFonts w:hint="eastAsia"/>
                <w:szCs w:val="28"/>
              </w:rPr>
              <w:instrText>大学生媒体多任务与心理健康的关系</w:instrText>
            </w:r>
            <w:r w:rsidRPr="00891819">
              <w:rPr>
                <w:rFonts w:hint="eastAsia"/>
                <w:szCs w:val="28"/>
              </w:rPr>
              <w:instrText>","author":[{"literal":"</w:instrText>
            </w:r>
            <w:r w:rsidRPr="00891819">
              <w:rPr>
                <w:rFonts w:hint="eastAsia"/>
                <w:szCs w:val="28"/>
              </w:rPr>
              <w:instrText>苑新群</w:instrText>
            </w:r>
            <w:r w:rsidRPr="00891819">
              <w:rPr>
                <w:rFonts w:hint="eastAsia"/>
                <w:szCs w:val="28"/>
              </w:rPr>
              <w:instrText>"}],"issued":{"date-parts":[["2014"]]}}}],"schema":"https://github.com/citation-sty</w:instrText>
            </w:r>
            <w:r w:rsidRPr="00891819">
              <w:rPr>
                <w:szCs w:val="28"/>
              </w:rPr>
              <w:instrText xml:space="preserve">le-language/schema/raw/master/csl-citation.json"} </w:instrText>
            </w:r>
            <w:r w:rsidRPr="00891819">
              <w:rPr>
                <w:szCs w:val="28"/>
              </w:rPr>
              <w:fldChar w:fldCharType="separate"/>
            </w:r>
            <w:r w:rsidRPr="00891819">
              <w:rPr>
                <w:rFonts w:hint="eastAsia"/>
                <w:szCs w:val="28"/>
              </w:rPr>
              <w:t>苑新群</w:t>
            </w:r>
            <w:r w:rsidRPr="00891819">
              <w:rPr>
                <w:rFonts w:hint="eastAsia"/>
                <w:szCs w:val="28"/>
              </w:rPr>
              <w:t>(</w:t>
            </w:r>
            <w:r w:rsidRPr="00545B57">
              <w:rPr>
                <w:rStyle w:val="innerzoteroCitation"/>
                <w:rFonts w:hint="eastAsia"/>
              </w:rPr>
              <w:t>2014</w:t>
            </w:r>
            <w:r w:rsidRPr="00891819">
              <w:rPr>
                <w:rFonts w:hint="eastAsia"/>
                <w:szCs w:val="28"/>
              </w:rPr>
              <w:t>)</w:t>
            </w:r>
            <w:r w:rsidRPr="00891819">
              <w:rPr>
                <w:szCs w:val="28"/>
              </w:rPr>
              <w:fldChar w:fldCharType="end"/>
            </w:r>
            <w:r w:rsidRPr="00891819">
              <w:rPr>
                <w:szCs w:val="28"/>
              </w:rPr>
              <w:t>1</w:t>
            </w:r>
            <w:r w:rsidRPr="00891819">
              <w:rPr>
                <w:rFonts w:hint="eastAsia"/>
                <w:szCs w:val="28"/>
              </w:rPr>
              <w:t>篇</w:t>
            </w:r>
            <w:r w:rsidRPr="00891819">
              <w:rPr>
                <w:rFonts w:hint="eastAsia"/>
                <w:szCs w:val="28"/>
              </w:rPr>
              <w:t>,</w:t>
            </w:r>
            <w:r w:rsidRPr="00891819">
              <w:rPr>
                <w:szCs w:val="28"/>
              </w:rPr>
              <w:t xml:space="preserve"> </w:t>
            </w:r>
            <w:r w:rsidRPr="00891819">
              <w:rPr>
                <w:szCs w:val="28"/>
              </w:rPr>
              <w:fldChar w:fldCharType="begin"/>
            </w:r>
            <w:r w:rsidRPr="00891819">
              <w:rPr>
                <w:szCs w:val="28"/>
              </w:rPr>
              <w:instrText xml:space="preserve"> ADDIN ZOTERO_ITEM CSL_CITATION {"citationID":"4ePKrUsF","properties":{"custom":"Lovibond et al. (1995)","formattedCitation":"Lovibond et al. (1995)","plainCitation":"Lovibond et al. (1995)","noteIndex":0},"citationItems":[{"id":617,"uris":["http://zotero.org/users/local/eoP0LvSC/items/NSD3XUQF"],"itemData":{"id":617,"type":"article-journal","abstract":"The psychometric properties of the Depression Anxiety Stress Scales (DASS) were evaluated in a normal sample of N = 717 who were also administered the Beck Depression Inventory (BDI) and the Beck Anxiety Inventory (BAI). The DASS was shown to possess satisfactory psychometric properties, and the factor structure was substantiated both by exploratory and confirmatory factor analysis. In comparison to the BDI and BAI, the DASS scales showed greater separation in factor loadings. The DASS Anxiety scale correlated 0.81 with the BAI, and the DASS Depression scale correlated 0.74 with the BDI. Factor analyses suggested that the BDI differs from the DASS Depression scale primarily in that the BDI includes items such as weight loss, insomnia, somatic preoccupation and irritability, which fail to discriminate between depression and other affective states. The factor structure of the combined BDI and BAI items was virtually identical to that reported by Beck for a sample of diagnosed depressed and anxious patients, supporting the view that these clinical states are more severe expressions of the same states that may be discerned in normals. Implications of the results for the conceptualisation of depression, anxiety and tension/stress are considered, and the utility of the DASS scales in discriminating between these constructs is discussed.","container-title":"Behaviour Research and Therapy","DOI":"10.1016/0005-7967(94)00075-U","ISSN":"00057967","issue":"3","journalAbbreviation":"Behaviour Research and Therapy","language":"en","page":"335-343","source":"DOI.org (Crossref)","title":"The structure of negative emotional states: Comparison of the Depression Anxiety Stress Scales (DASS) with the Beck Depression and Anxiety Inventories","title-short":"The structure of negative emotional states","volume":"33","author":[{"family":"Lovibond","given":"P.F."},{"family":"Lovibond","given":"S.H."}],"issued":{"date-parts":[["1995",3]]}}}],"schema":"https://github.com/citation-style-language/schema/raw/master/csl-citation.json"} </w:instrText>
            </w:r>
            <w:r w:rsidRPr="00891819">
              <w:rPr>
                <w:szCs w:val="28"/>
              </w:rPr>
              <w:fldChar w:fldCharType="separate"/>
            </w:r>
            <w:r w:rsidRPr="00891819">
              <w:rPr>
                <w:szCs w:val="28"/>
              </w:rPr>
              <w:t>Lovibond et al. (</w:t>
            </w:r>
            <w:r w:rsidRPr="00545B57">
              <w:rPr>
                <w:rStyle w:val="innerzoteroCitation"/>
              </w:rPr>
              <w:t>1995</w:t>
            </w:r>
            <w:r w:rsidRPr="00891819">
              <w:rPr>
                <w:szCs w:val="28"/>
              </w:rPr>
              <w:t>)</w:t>
            </w:r>
            <w:r w:rsidRPr="00891819">
              <w:rPr>
                <w:szCs w:val="28"/>
              </w:rPr>
              <w:fldChar w:fldCharType="end"/>
            </w:r>
            <w:r w:rsidRPr="00891819">
              <w:rPr>
                <w:szCs w:val="28"/>
              </w:rPr>
              <w:t>3</w:t>
            </w:r>
            <w:r w:rsidRPr="00891819">
              <w:rPr>
                <w:rFonts w:hint="eastAsia"/>
                <w:szCs w:val="28"/>
              </w:rPr>
              <w:t>篇</w:t>
            </w:r>
            <w:r w:rsidRPr="00891819">
              <w:rPr>
                <w:rFonts w:hint="eastAsia"/>
                <w:szCs w:val="28"/>
              </w:rPr>
              <w:t>,</w:t>
            </w:r>
            <w:r w:rsidRPr="00891819">
              <w:rPr>
                <w:szCs w:val="28"/>
              </w:rPr>
              <w:t xml:space="preserve"> </w:t>
            </w:r>
            <w:r w:rsidRPr="00891819">
              <w:rPr>
                <w:szCs w:val="28"/>
              </w:rPr>
              <w:fldChar w:fldCharType="begin"/>
            </w:r>
            <w:r w:rsidRPr="00891819">
              <w:rPr>
                <w:rFonts w:hint="eastAsia"/>
                <w:szCs w:val="28"/>
              </w:rPr>
              <w:instrText xml:space="preserve"> ADDIN ZOTERO_ITEM CSL_CITATION {"citationID":"hI2VCfY3","properties":{"custom":"</w:instrText>
            </w:r>
            <w:r w:rsidRPr="00891819">
              <w:rPr>
                <w:rFonts w:hint="eastAsia"/>
                <w:szCs w:val="28"/>
              </w:rPr>
              <w:instrText>龚栩等</w:instrText>
            </w:r>
            <w:r w:rsidRPr="00891819">
              <w:rPr>
                <w:rFonts w:hint="eastAsia"/>
                <w:szCs w:val="28"/>
              </w:rPr>
              <w:instrText>(2010)","formattedCitation":"</w:instrText>
            </w:r>
            <w:r w:rsidRPr="00891819">
              <w:rPr>
                <w:rFonts w:hint="eastAsia"/>
                <w:szCs w:val="28"/>
              </w:rPr>
              <w:instrText>龚栩等</w:instrText>
            </w:r>
            <w:r w:rsidRPr="00891819">
              <w:rPr>
                <w:rFonts w:hint="eastAsia"/>
                <w:szCs w:val="28"/>
              </w:rPr>
              <w:instrText>(2010)","plainCitation":"</w:instrText>
            </w:r>
            <w:r w:rsidRPr="00891819">
              <w:rPr>
                <w:rFonts w:hint="eastAsia"/>
                <w:szCs w:val="28"/>
              </w:rPr>
              <w:instrText>龚栩等</w:instrText>
            </w:r>
            <w:r w:rsidRPr="00891819">
              <w:rPr>
                <w:rFonts w:hint="eastAsia"/>
                <w:szCs w:val="28"/>
              </w:rPr>
              <w:instrText>(2010)","noteIndex":0},"citationItems":[{"id":619,"uris":["http://zotero.org/users/local/eoP0LvSC/items/QT9FE8D8"],"itemData":{"id":619,"type":"article-journal","abstract":"</w:instrText>
            </w:r>
            <w:r w:rsidRPr="00891819">
              <w:rPr>
                <w:rFonts w:hint="eastAsia"/>
                <w:szCs w:val="28"/>
              </w:rPr>
              <w:instrText>目的</w:instrText>
            </w:r>
            <w:r w:rsidRPr="00891819">
              <w:rPr>
                <w:rFonts w:hint="eastAsia"/>
                <w:szCs w:val="28"/>
              </w:rPr>
              <w:instrText>:</w:instrText>
            </w:r>
            <w:r w:rsidRPr="00891819">
              <w:rPr>
                <w:rFonts w:hint="eastAsia"/>
                <w:szCs w:val="28"/>
              </w:rPr>
              <w:instrText>引入抑郁</w:instrText>
            </w:r>
            <w:r w:rsidRPr="00891819">
              <w:rPr>
                <w:rFonts w:hint="eastAsia"/>
                <w:szCs w:val="28"/>
              </w:rPr>
              <w:instrText>-</w:instrText>
            </w:r>
            <w:r w:rsidRPr="00891819">
              <w:rPr>
                <w:rFonts w:hint="eastAsia"/>
                <w:szCs w:val="28"/>
              </w:rPr>
              <w:instrText>焦虑</w:instrText>
            </w:r>
            <w:r w:rsidRPr="00891819">
              <w:rPr>
                <w:rFonts w:hint="eastAsia"/>
                <w:szCs w:val="28"/>
              </w:rPr>
              <w:instrText>-</w:instrText>
            </w:r>
            <w:r w:rsidRPr="00891819">
              <w:rPr>
                <w:rFonts w:hint="eastAsia"/>
                <w:szCs w:val="28"/>
              </w:rPr>
              <w:instrText>压力量表简体中文版</w:instrText>
            </w:r>
            <w:r w:rsidRPr="00891819">
              <w:rPr>
                <w:rFonts w:hint="eastAsia"/>
                <w:szCs w:val="28"/>
              </w:rPr>
              <w:instrText>(DASS-21),</w:instrText>
            </w:r>
            <w:r w:rsidRPr="00891819">
              <w:rPr>
                <w:rFonts w:hint="eastAsia"/>
                <w:szCs w:val="28"/>
              </w:rPr>
              <w:instrText>并对该量表的信效度进行验证。方法</w:instrText>
            </w:r>
            <w:r w:rsidRPr="00891819">
              <w:rPr>
                <w:rFonts w:hint="eastAsia"/>
                <w:szCs w:val="28"/>
              </w:rPr>
              <w:instrText>:</w:instrText>
            </w:r>
            <w:r w:rsidRPr="00891819">
              <w:rPr>
                <w:rFonts w:hint="eastAsia"/>
                <w:szCs w:val="28"/>
              </w:rPr>
              <w:instrText>用</w:instrText>
            </w:r>
            <w:r w:rsidRPr="00891819">
              <w:rPr>
                <w:rFonts w:hint="eastAsia"/>
                <w:szCs w:val="28"/>
              </w:rPr>
              <w:instrText>DASS-21</w:instrText>
            </w:r>
            <w:r w:rsidRPr="00891819">
              <w:rPr>
                <w:rFonts w:hint="eastAsia"/>
                <w:szCs w:val="28"/>
              </w:rPr>
              <w:instrText>对</w:instrText>
            </w:r>
            <w:r w:rsidRPr="00891819">
              <w:rPr>
                <w:rFonts w:hint="eastAsia"/>
                <w:szCs w:val="28"/>
              </w:rPr>
              <w:instrText>1779</w:instrText>
            </w:r>
            <w:r w:rsidRPr="00891819">
              <w:rPr>
                <w:rFonts w:hint="eastAsia"/>
                <w:szCs w:val="28"/>
              </w:rPr>
              <w:instrText>名大学生施测</w:instrText>
            </w:r>
            <w:r w:rsidRPr="00891819">
              <w:rPr>
                <w:rFonts w:hint="eastAsia"/>
                <w:szCs w:val="28"/>
              </w:rPr>
              <w:instrText>,</w:instrText>
            </w:r>
            <w:r w:rsidRPr="00891819">
              <w:rPr>
                <w:rFonts w:hint="eastAsia"/>
                <w:szCs w:val="28"/>
              </w:rPr>
              <w:instrText>对结果进行项目分析、信效度检验和验证性因素分析。结果</w:instrText>
            </w:r>
            <w:r w:rsidRPr="00891819">
              <w:rPr>
                <w:rFonts w:hint="eastAsia"/>
                <w:szCs w:val="28"/>
              </w:rPr>
              <w:instrText>:</w:instrText>
            </w:r>
            <w:r w:rsidRPr="00891819">
              <w:rPr>
                <w:rFonts w:hint="eastAsia"/>
                <w:szCs w:val="28"/>
              </w:rPr>
              <w:instrText>①</w:instrText>
            </w:r>
            <w:r w:rsidRPr="00891819">
              <w:rPr>
                <w:rFonts w:hint="eastAsia"/>
                <w:szCs w:val="28"/>
              </w:rPr>
              <w:instrText>DASS-21</w:instrText>
            </w:r>
            <w:r w:rsidRPr="00891819">
              <w:rPr>
                <w:rFonts w:hint="eastAsia"/>
                <w:szCs w:val="28"/>
              </w:rPr>
              <w:instrText>各项目与总分有较高相关</w:instrText>
            </w:r>
            <w:r w:rsidRPr="00891819">
              <w:rPr>
                <w:rFonts w:hint="eastAsia"/>
                <w:szCs w:val="28"/>
              </w:rPr>
              <w:instrText>;</w:instrText>
            </w:r>
            <w:r w:rsidRPr="00891819">
              <w:rPr>
                <w:rFonts w:hint="eastAsia"/>
                <w:szCs w:val="28"/>
              </w:rPr>
              <w:instrText>②</w:instrText>
            </w:r>
            <w:r w:rsidRPr="00891819">
              <w:rPr>
                <w:rFonts w:hint="eastAsia"/>
                <w:szCs w:val="28"/>
              </w:rPr>
              <w:instrText>DASS-21</w:instrText>
            </w:r>
            <w:r w:rsidRPr="00891819">
              <w:rPr>
                <w:rFonts w:hint="eastAsia"/>
                <w:szCs w:val="28"/>
              </w:rPr>
              <w:instrText>有较高的内部一致性信度和建构信度</w:instrText>
            </w:r>
            <w:r w:rsidRPr="00891819">
              <w:rPr>
                <w:rFonts w:hint="eastAsia"/>
                <w:szCs w:val="28"/>
              </w:rPr>
              <w:instrText>;</w:instrText>
            </w:r>
            <w:r w:rsidRPr="00891819">
              <w:rPr>
                <w:rFonts w:hint="eastAsia"/>
                <w:szCs w:val="28"/>
              </w:rPr>
              <w:instrText>③</w:instrText>
            </w:r>
            <w:r w:rsidRPr="00891819">
              <w:rPr>
                <w:rFonts w:hint="eastAsia"/>
                <w:szCs w:val="28"/>
              </w:rPr>
              <w:instrText>DASS-21</w:instrText>
            </w:r>
            <w:r w:rsidRPr="00891819">
              <w:rPr>
                <w:rFonts w:hint="eastAsia"/>
                <w:szCs w:val="28"/>
              </w:rPr>
              <w:instrText>有良好的结构效度和效标关联效度</w:instrText>
            </w:r>
            <w:r w:rsidRPr="00891819">
              <w:rPr>
                <w:rFonts w:hint="eastAsia"/>
                <w:szCs w:val="28"/>
              </w:rPr>
              <w:instrText>,</w:instrText>
            </w:r>
            <w:r w:rsidRPr="00891819">
              <w:rPr>
                <w:rFonts w:hint="eastAsia"/>
                <w:szCs w:val="28"/>
              </w:rPr>
              <w:instrText>其内在结构符合理论构想</w:instrText>
            </w:r>
            <w:r w:rsidRPr="00891819">
              <w:rPr>
                <w:rFonts w:hint="eastAsia"/>
                <w:szCs w:val="28"/>
              </w:rPr>
              <w:instrText>;</w:instrText>
            </w:r>
            <w:r w:rsidRPr="00891819">
              <w:rPr>
                <w:rFonts w:hint="eastAsia"/>
                <w:szCs w:val="28"/>
              </w:rPr>
              <w:instrText>④我国大学生在</w:instrText>
            </w:r>
            <w:r w:rsidRPr="00891819">
              <w:rPr>
                <w:rFonts w:hint="eastAsia"/>
                <w:szCs w:val="28"/>
              </w:rPr>
              <w:instrText>DASS-21</w:instrText>
            </w:r>
            <w:r w:rsidRPr="00891819">
              <w:rPr>
                <w:rFonts w:hint="eastAsia"/>
                <w:szCs w:val="28"/>
              </w:rPr>
              <w:instrText>抑郁和压力分量表上的得分低于国外同龄样本</w:instrText>
            </w:r>
            <w:r w:rsidRPr="00891819">
              <w:rPr>
                <w:rFonts w:hint="eastAsia"/>
                <w:szCs w:val="28"/>
              </w:rPr>
              <w:instrText>,</w:instrText>
            </w:r>
            <w:r w:rsidRPr="00891819">
              <w:rPr>
                <w:rFonts w:hint="eastAsia"/>
                <w:szCs w:val="28"/>
              </w:rPr>
              <w:instrText>男生的抑郁得分显著高于女生。结论</w:instrText>
            </w:r>
            <w:r w:rsidRPr="00891819">
              <w:rPr>
                <w:rFonts w:hint="eastAsia"/>
                <w:szCs w:val="28"/>
              </w:rPr>
              <w:instrText>:DASS-21</w:instrText>
            </w:r>
            <w:r w:rsidRPr="00891819">
              <w:rPr>
                <w:rFonts w:hint="eastAsia"/>
                <w:szCs w:val="28"/>
              </w:rPr>
              <w:instrText>具有较好的信效度</w:instrText>
            </w:r>
            <w:r w:rsidRPr="00891819">
              <w:rPr>
                <w:rFonts w:hint="eastAsia"/>
                <w:szCs w:val="28"/>
              </w:rPr>
              <w:instrText>,</w:instrText>
            </w:r>
            <w:r w:rsidRPr="00891819">
              <w:rPr>
                <w:rFonts w:hint="eastAsia"/>
                <w:szCs w:val="28"/>
              </w:rPr>
              <w:instrText>可作为考察我国大学生负性情绪水平的有效工具。</w:instrText>
            </w:r>
            <w:r w:rsidRPr="00891819">
              <w:rPr>
                <w:rFonts w:hint="eastAsia"/>
                <w:szCs w:val="28"/>
              </w:rPr>
              <w:instrText>","container-title":"</w:instrText>
            </w:r>
            <w:r w:rsidRPr="00891819">
              <w:rPr>
                <w:rFonts w:hint="eastAsia"/>
                <w:szCs w:val="28"/>
              </w:rPr>
              <w:instrText>中国临床心理学杂志</w:instrText>
            </w:r>
            <w:r w:rsidRPr="00891819">
              <w:rPr>
                <w:rFonts w:hint="eastAsia"/>
                <w:szCs w:val="28"/>
              </w:rPr>
              <w:instrText>","DOI":"10.16128/j.cnki.1005-3611.2010.04.020","ISSN":"1005-3611","issue":"4","language":"zh","note":"520 citations(CNKI)[2024-1-28]","page":"443-446","source":"CNKI","title":"</w:instrText>
            </w:r>
            <w:r w:rsidRPr="00891819">
              <w:rPr>
                <w:rFonts w:hint="eastAsia"/>
                <w:szCs w:val="28"/>
              </w:rPr>
              <w:instrText>抑郁</w:instrText>
            </w:r>
            <w:r w:rsidRPr="00891819">
              <w:rPr>
                <w:rFonts w:hint="eastAsia"/>
                <w:szCs w:val="28"/>
              </w:rPr>
              <w:instrText>-</w:instrText>
            </w:r>
            <w:r w:rsidRPr="00891819">
              <w:rPr>
                <w:rFonts w:hint="eastAsia"/>
                <w:szCs w:val="28"/>
              </w:rPr>
              <w:instrText>焦虑</w:instrText>
            </w:r>
            <w:r w:rsidRPr="00891819">
              <w:rPr>
                <w:rFonts w:hint="eastAsia"/>
                <w:szCs w:val="28"/>
              </w:rPr>
              <w:instrText>-</w:instrText>
            </w:r>
            <w:r w:rsidRPr="00891819">
              <w:rPr>
                <w:rFonts w:hint="eastAsia"/>
                <w:szCs w:val="28"/>
              </w:rPr>
              <w:instrText>压力量表简体中文版</w:instrText>
            </w:r>
            <w:r w:rsidRPr="00891819">
              <w:rPr>
                <w:rFonts w:hint="eastAsia"/>
                <w:szCs w:val="28"/>
              </w:rPr>
              <w:instrText>(DASS-21)</w:instrText>
            </w:r>
            <w:r w:rsidRPr="00891819">
              <w:rPr>
                <w:rFonts w:hint="eastAsia"/>
                <w:szCs w:val="28"/>
              </w:rPr>
              <w:instrText>在中国大学生中的测试报告</w:instrText>
            </w:r>
            <w:r w:rsidRPr="00891819">
              <w:rPr>
                <w:rFonts w:hint="eastAsia"/>
                <w:szCs w:val="28"/>
              </w:rPr>
              <w:instrText>","volume":"18","author":[{"family":"</w:instrText>
            </w:r>
            <w:r w:rsidRPr="00891819">
              <w:rPr>
                <w:rFonts w:hint="eastAsia"/>
                <w:szCs w:val="28"/>
              </w:rPr>
              <w:instrText>龚</w:instrText>
            </w:r>
            <w:r w:rsidRPr="00891819">
              <w:rPr>
                <w:rFonts w:hint="eastAsia"/>
                <w:szCs w:val="28"/>
              </w:rPr>
              <w:instrText>","given":"</w:instrText>
            </w:r>
            <w:r w:rsidRPr="00891819">
              <w:rPr>
                <w:rFonts w:hint="eastAsia"/>
                <w:szCs w:val="28"/>
              </w:rPr>
              <w:instrText>栩</w:instrText>
            </w:r>
            <w:r w:rsidRPr="00891819">
              <w:rPr>
                <w:rFonts w:hint="eastAsia"/>
                <w:szCs w:val="28"/>
              </w:rPr>
              <w:instrText>"},{"family":"</w:instrText>
            </w:r>
            <w:r w:rsidRPr="00891819">
              <w:rPr>
                <w:rFonts w:hint="eastAsia"/>
                <w:szCs w:val="28"/>
              </w:rPr>
              <w:instrText>谢</w:instrText>
            </w:r>
            <w:r w:rsidRPr="00891819">
              <w:rPr>
                <w:rFonts w:hint="eastAsia"/>
                <w:szCs w:val="28"/>
              </w:rPr>
              <w:instrText>","given":"</w:instrText>
            </w:r>
            <w:r w:rsidRPr="00891819">
              <w:rPr>
                <w:rFonts w:hint="eastAsia"/>
                <w:szCs w:val="28"/>
              </w:rPr>
              <w:instrText>熹瑶</w:instrText>
            </w:r>
            <w:r w:rsidRPr="00891819">
              <w:rPr>
                <w:rFonts w:hint="eastAsia"/>
                <w:szCs w:val="28"/>
              </w:rPr>
              <w:instrText>"},{"family":"</w:instrText>
            </w:r>
            <w:r w:rsidRPr="00891819">
              <w:rPr>
                <w:rFonts w:hint="eastAsia"/>
                <w:szCs w:val="28"/>
              </w:rPr>
              <w:instrText>徐</w:instrText>
            </w:r>
            <w:r w:rsidRPr="00891819">
              <w:rPr>
                <w:rFonts w:hint="eastAsia"/>
                <w:szCs w:val="28"/>
              </w:rPr>
              <w:instrText>","given":"</w:instrText>
            </w:r>
            <w:r w:rsidRPr="00891819">
              <w:rPr>
                <w:rFonts w:hint="eastAsia"/>
                <w:szCs w:val="28"/>
              </w:rPr>
              <w:instrText>蕊</w:instrText>
            </w:r>
            <w:r w:rsidRPr="00891819">
              <w:rPr>
                <w:rFonts w:hint="eastAsia"/>
                <w:szCs w:val="28"/>
              </w:rPr>
              <w:instrText>"},{"family":"</w:instrText>
            </w:r>
            <w:r w:rsidRPr="00891819">
              <w:rPr>
                <w:rFonts w:hint="eastAsia"/>
                <w:szCs w:val="28"/>
              </w:rPr>
              <w:instrText>罗</w:instrText>
            </w:r>
            <w:r w:rsidRPr="00891819">
              <w:rPr>
                <w:rFonts w:hint="eastAsia"/>
                <w:szCs w:val="28"/>
              </w:rPr>
              <w:instrText>","given":"</w:instrText>
            </w:r>
            <w:r w:rsidRPr="00891819">
              <w:rPr>
                <w:rFonts w:hint="eastAsia"/>
                <w:szCs w:val="28"/>
              </w:rPr>
              <w:instrText>跃嘉</w:instrText>
            </w:r>
            <w:r w:rsidRPr="00891819">
              <w:rPr>
                <w:rFonts w:hint="eastAsia"/>
                <w:szCs w:val="28"/>
              </w:rPr>
              <w:instrText>"}],"issued":{"date-parts":[["2010"]]}}}],"schema":"https://gi</w:instrText>
            </w:r>
            <w:r w:rsidRPr="00891819">
              <w:rPr>
                <w:szCs w:val="28"/>
              </w:rPr>
              <w:instrText xml:space="preserve">thub.com/citation-style-language/schema/raw/master/csl-citation.json"} </w:instrText>
            </w:r>
            <w:r w:rsidRPr="00891819">
              <w:rPr>
                <w:szCs w:val="28"/>
              </w:rPr>
              <w:fldChar w:fldCharType="separate"/>
            </w:r>
            <w:r w:rsidRPr="00891819">
              <w:rPr>
                <w:rFonts w:hint="eastAsia"/>
                <w:szCs w:val="28"/>
              </w:rPr>
              <w:t>龚栩等</w:t>
            </w:r>
            <w:r w:rsidRPr="00891819">
              <w:rPr>
                <w:rFonts w:hint="eastAsia"/>
                <w:szCs w:val="28"/>
              </w:rPr>
              <w:t>(</w:t>
            </w:r>
            <w:r w:rsidRPr="00545B57">
              <w:rPr>
                <w:rStyle w:val="innerzoteroCitation"/>
                <w:rFonts w:hint="eastAsia"/>
              </w:rPr>
              <w:t>2010</w:t>
            </w:r>
            <w:r w:rsidRPr="00891819">
              <w:rPr>
                <w:rFonts w:hint="eastAsia"/>
                <w:szCs w:val="28"/>
              </w:rPr>
              <w:t>)</w:t>
            </w:r>
            <w:r w:rsidRPr="00891819">
              <w:rPr>
                <w:szCs w:val="28"/>
              </w:rPr>
              <w:fldChar w:fldCharType="end"/>
            </w:r>
            <w:r w:rsidRPr="00891819">
              <w:rPr>
                <w:szCs w:val="28"/>
              </w:rPr>
              <w:t>1</w:t>
            </w:r>
            <w:r w:rsidRPr="00891819">
              <w:rPr>
                <w:rFonts w:hint="eastAsia"/>
                <w:szCs w:val="28"/>
              </w:rPr>
              <w:t>篇</w:t>
            </w:r>
          </w:p>
        </w:tc>
        <w:tc>
          <w:tcPr>
            <w:tcW w:w="2126" w:type="dxa"/>
            <w:tcBorders>
              <w:top w:val="nil"/>
              <w:left w:val="nil"/>
              <w:bottom w:val="nil"/>
              <w:right w:val="nil"/>
            </w:tcBorders>
            <w:vAlign w:val="center"/>
          </w:tcPr>
          <w:p w14:paraId="43031ACF" w14:textId="29BC4839" w:rsidR="00B57F7D" w:rsidRPr="00891819" w:rsidRDefault="00B57F7D" w:rsidP="00E124AE">
            <w:pPr>
              <w:spacing w:line="300" w:lineRule="exact"/>
              <w:jc w:val="center"/>
              <w:rPr>
                <w:szCs w:val="28"/>
              </w:rPr>
            </w:pPr>
            <w:r w:rsidRPr="00891819">
              <w:rPr>
                <w:rFonts w:hint="eastAsia"/>
                <w:szCs w:val="28"/>
              </w:rPr>
              <w:t>9</w:t>
            </w:r>
          </w:p>
        </w:tc>
        <w:tc>
          <w:tcPr>
            <w:tcW w:w="3566" w:type="dxa"/>
            <w:tcBorders>
              <w:top w:val="nil"/>
              <w:left w:val="nil"/>
              <w:bottom w:val="nil"/>
              <w:right w:val="nil"/>
            </w:tcBorders>
            <w:vAlign w:val="center"/>
          </w:tcPr>
          <w:p w14:paraId="69285C80" w14:textId="3E07F52A" w:rsidR="00B57F7D" w:rsidRPr="00891819" w:rsidRDefault="00B57F7D" w:rsidP="00E124AE">
            <w:pPr>
              <w:spacing w:line="300" w:lineRule="exact"/>
              <w:jc w:val="center"/>
              <w:rPr>
                <w:szCs w:val="28"/>
              </w:rPr>
            </w:pPr>
            <w:r w:rsidRPr="00891819">
              <w:rPr>
                <w:szCs w:val="28"/>
              </w:rPr>
              <w:fldChar w:fldCharType="begin"/>
            </w:r>
            <w:r w:rsidR="0009728E" w:rsidRPr="00891819">
              <w:rPr>
                <w:rFonts w:hint="eastAsia"/>
                <w:szCs w:val="28"/>
              </w:rPr>
              <w:instrText xml:space="preserve"> ADDIN ZOTERO_ITEM CSL_CITATION {"citationID":"cGgWX5EX","properties":{"custom":"</w:instrText>
            </w:r>
            <w:r w:rsidR="0009728E" w:rsidRPr="00891819">
              <w:rPr>
                <w:rFonts w:hint="eastAsia"/>
                <w:szCs w:val="28"/>
              </w:rPr>
              <w:instrText>龚栩等</w:instrText>
            </w:r>
            <w:r w:rsidR="0009728E" w:rsidRPr="00891819">
              <w:rPr>
                <w:rFonts w:hint="eastAsia"/>
                <w:szCs w:val="28"/>
              </w:rPr>
              <w:instrText>(2010)","formattedCitation":"</w:instrText>
            </w:r>
            <w:r w:rsidR="0009728E" w:rsidRPr="00891819">
              <w:rPr>
                <w:rFonts w:hint="eastAsia"/>
                <w:szCs w:val="28"/>
              </w:rPr>
              <w:instrText>龚栩等</w:instrText>
            </w:r>
            <w:r w:rsidR="0009728E" w:rsidRPr="00891819">
              <w:rPr>
                <w:rFonts w:hint="eastAsia"/>
                <w:szCs w:val="28"/>
              </w:rPr>
              <w:instrText>(2010)","plainCitation":"</w:instrText>
            </w:r>
            <w:r w:rsidR="0009728E" w:rsidRPr="00891819">
              <w:rPr>
                <w:rFonts w:hint="eastAsia"/>
                <w:szCs w:val="28"/>
              </w:rPr>
              <w:instrText>龚栩等</w:instrText>
            </w:r>
            <w:r w:rsidR="0009728E" w:rsidRPr="00891819">
              <w:rPr>
                <w:rFonts w:hint="eastAsia"/>
                <w:szCs w:val="28"/>
              </w:rPr>
              <w:instrText>(2010)","noteIndex":0},"citationItems":[{"id":619,"uris":["http://zotero.org/users/local/eoP0LvSC/items/QT9FE8D8"],"itemData":{"id":619,"type":"article-journal","abstract":"</w:instrText>
            </w:r>
            <w:r w:rsidR="0009728E" w:rsidRPr="00891819">
              <w:rPr>
                <w:rFonts w:hint="eastAsia"/>
                <w:szCs w:val="28"/>
              </w:rPr>
              <w:instrText>目的</w:instrText>
            </w:r>
            <w:r w:rsidR="0009728E" w:rsidRPr="00891819">
              <w:rPr>
                <w:rFonts w:hint="eastAsia"/>
                <w:szCs w:val="28"/>
              </w:rPr>
              <w:instrText>:</w:instrText>
            </w:r>
            <w:r w:rsidR="0009728E" w:rsidRPr="00891819">
              <w:rPr>
                <w:rFonts w:hint="eastAsia"/>
                <w:szCs w:val="28"/>
              </w:rPr>
              <w:instrText>引入抑郁</w:instrText>
            </w:r>
            <w:r w:rsidR="0009728E" w:rsidRPr="00891819">
              <w:rPr>
                <w:rFonts w:hint="eastAsia"/>
                <w:szCs w:val="28"/>
              </w:rPr>
              <w:instrText>-</w:instrText>
            </w:r>
            <w:r w:rsidR="0009728E" w:rsidRPr="00891819">
              <w:rPr>
                <w:rFonts w:hint="eastAsia"/>
                <w:szCs w:val="28"/>
              </w:rPr>
              <w:instrText>焦虑</w:instrText>
            </w:r>
            <w:r w:rsidR="0009728E" w:rsidRPr="00891819">
              <w:rPr>
                <w:rFonts w:hint="eastAsia"/>
                <w:szCs w:val="28"/>
              </w:rPr>
              <w:instrText>-</w:instrText>
            </w:r>
            <w:r w:rsidR="0009728E" w:rsidRPr="00891819">
              <w:rPr>
                <w:rFonts w:hint="eastAsia"/>
                <w:szCs w:val="28"/>
              </w:rPr>
              <w:instrText>压力量表简体中文版</w:instrText>
            </w:r>
            <w:r w:rsidR="0009728E" w:rsidRPr="00891819">
              <w:rPr>
                <w:rFonts w:hint="eastAsia"/>
                <w:szCs w:val="28"/>
              </w:rPr>
              <w:instrText>(DASS-21),</w:instrText>
            </w:r>
            <w:r w:rsidR="0009728E" w:rsidRPr="00891819">
              <w:rPr>
                <w:rFonts w:hint="eastAsia"/>
                <w:szCs w:val="28"/>
              </w:rPr>
              <w:instrText>并对该量表的信效度进行验证。方法</w:instrText>
            </w:r>
            <w:r w:rsidR="0009728E" w:rsidRPr="00891819">
              <w:rPr>
                <w:rFonts w:hint="eastAsia"/>
                <w:szCs w:val="28"/>
              </w:rPr>
              <w:instrText>:</w:instrText>
            </w:r>
            <w:r w:rsidR="0009728E" w:rsidRPr="00891819">
              <w:rPr>
                <w:rFonts w:hint="eastAsia"/>
                <w:szCs w:val="28"/>
              </w:rPr>
              <w:instrText>用</w:instrText>
            </w:r>
            <w:r w:rsidR="0009728E" w:rsidRPr="00891819">
              <w:rPr>
                <w:rFonts w:hint="eastAsia"/>
                <w:szCs w:val="28"/>
              </w:rPr>
              <w:instrText>DASS-21</w:instrText>
            </w:r>
            <w:r w:rsidR="0009728E" w:rsidRPr="00891819">
              <w:rPr>
                <w:rFonts w:hint="eastAsia"/>
                <w:szCs w:val="28"/>
              </w:rPr>
              <w:instrText>对</w:instrText>
            </w:r>
            <w:r w:rsidR="0009728E" w:rsidRPr="00891819">
              <w:rPr>
                <w:rFonts w:hint="eastAsia"/>
                <w:szCs w:val="28"/>
              </w:rPr>
              <w:instrText>1779</w:instrText>
            </w:r>
            <w:r w:rsidR="0009728E" w:rsidRPr="00891819">
              <w:rPr>
                <w:rFonts w:hint="eastAsia"/>
                <w:szCs w:val="28"/>
              </w:rPr>
              <w:instrText>名大学生施测</w:instrText>
            </w:r>
            <w:r w:rsidR="0009728E" w:rsidRPr="00891819">
              <w:rPr>
                <w:rFonts w:hint="eastAsia"/>
                <w:szCs w:val="28"/>
              </w:rPr>
              <w:instrText>,</w:instrText>
            </w:r>
            <w:r w:rsidR="0009728E" w:rsidRPr="00891819">
              <w:rPr>
                <w:rFonts w:hint="eastAsia"/>
                <w:szCs w:val="28"/>
              </w:rPr>
              <w:instrText>对结果进行项目分析、信效度检验和验证性因素分析。结果</w:instrText>
            </w:r>
            <w:r w:rsidR="0009728E" w:rsidRPr="00891819">
              <w:rPr>
                <w:rFonts w:hint="eastAsia"/>
                <w:szCs w:val="28"/>
              </w:rPr>
              <w:instrText>:</w:instrText>
            </w:r>
            <w:r w:rsidR="0009728E" w:rsidRPr="00891819">
              <w:rPr>
                <w:rFonts w:hint="eastAsia"/>
                <w:szCs w:val="28"/>
              </w:rPr>
              <w:instrText>①</w:instrText>
            </w:r>
            <w:r w:rsidR="0009728E" w:rsidRPr="00891819">
              <w:rPr>
                <w:rFonts w:hint="eastAsia"/>
                <w:szCs w:val="28"/>
              </w:rPr>
              <w:instrText>DASS-21</w:instrText>
            </w:r>
            <w:r w:rsidR="0009728E" w:rsidRPr="00891819">
              <w:rPr>
                <w:rFonts w:hint="eastAsia"/>
                <w:szCs w:val="28"/>
              </w:rPr>
              <w:instrText>各项目与总分有较高相关</w:instrText>
            </w:r>
            <w:r w:rsidR="0009728E" w:rsidRPr="00891819">
              <w:rPr>
                <w:rFonts w:hint="eastAsia"/>
                <w:szCs w:val="28"/>
              </w:rPr>
              <w:instrText>;</w:instrText>
            </w:r>
            <w:r w:rsidR="0009728E" w:rsidRPr="00891819">
              <w:rPr>
                <w:rFonts w:hint="eastAsia"/>
                <w:szCs w:val="28"/>
              </w:rPr>
              <w:instrText>②</w:instrText>
            </w:r>
            <w:r w:rsidR="0009728E" w:rsidRPr="00891819">
              <w:rPr>
                <w:rFonts w:hint="eastAsia"/>
                <w:szCs w:val="28"/>
              </w:rPr>
              <w:instrText>DASS-21</w:instrText>
            </w:r>
            <w:r w:rsidR="0009728E" w:rsidRPr="00891819">
              <w:rPr>
                <w:rFonts w:hint="eastAsia"/>
                <w:szCs w:val="28"/>
              </w:rPr>
              <w:instrText>有较高的内部一致性信度和建构信度</w:instrText>
            </w:r>
            <w:r w:rsidR="0009728E" w:rsidRPr="00891819">
              <w:rPr>
                <w:rFonts w:hint="eastAsia"/>
                <w:szCs w:val="28"/>
              </w:rPr>
              <w:instrText>;</w:instrText>
            </w:r>
            <w:r w:rsidR="0009728E" w:rsidRPr="00891819">
              <w:rPr>
                <w:rFonts w:hint="eastAsia"/>
                <w:szCs w:val="28"/>
              </w:rPr>
              <w:instrText>③</w:instrText>
            </w:r>
            <w:r w:rsidR="0009728E" w:rsidRPr="00891819">
              <w:rPr>
                <w:rFonts w:hint="eastAsia"/>
                <w:szCs w:val="28"/>
              </w:rPr>
              <w:instrText>DASS-21</w:instrText>
            </w:r>
            <w:r w:rsidR="0009728E" w:rsidRPr="00891819">
              <w:rPr>
                <w:rFonts w:hint="eastAsia"/>
                <w:szCs w:val="28"/>
              </w:rPr>
              <w:instrText>有良好的结构效度和效标关联效度</w:instrText>
            </w:r>
            <w:r w:rsidR="0009728E" w:rsidRPr="00891819">
              <w:rPr>
                <w:rFonts w:hint="eastAsia"/>
                <w:szCs w:val="28"/>
              </w:rPr>
              <w:instrText>,</w:instrText>
            </w:r>
            <w:r w:rsidR="0009728E" w:rsidRPr="00891819">
              <w:rPr>
                <w:rFonts w:hint="eastAsia"/>
                <w:szCs w:val="28"/>
              </w:rPr>
              <w:instrText>其内在结构符合理论构想</w:instrText>
            </w:r>
            <w:r w:rsidR="0009728E" w:rsidRPr="00891819">
              <w:rPr>
                <w:rFonts w:hint="eastAsia"/>
                <w:szCs w:val="28"/>
              </w:rPr>
              <w:instrText>;</w:instrText>
            </w:r>
            <w:r w:rsidR="0009728E" w:rsidRPr="00891819">
              <w:rPr>
                <w:rFonts w:hint="eastAsia"/>
                <w:szCs w:val="28"/>
              </w:rPr>
              <w:instrText>④我国大学生在</w:instrText>
            </w:r>
            <w:r w:rsidR="0009728E" w:rsidRPr="00891819">
              <w:rPr>
                <w:rFonts w:hint="eastAsia"/>
                <w:szCs w:val="28"/>
              </w:rPr>
              <w:instrText>DASS-21</w:instrText>
            </w:r>
            <w:r w:rsidR="0009728E" w:rsidRPr="00891819">
              <w:rPr>
                <w:rFonts w:hint="eastAsia"/>
                <w:szCs w:val="28"/>
              </w:rPr>
              <w:instrText>抑郁和压力分量表上的得分低于国外同龄样本</w:instrText>
            </w:r>
            <w:r w:rsidR="0009728E" w:rsidRPr="00891819">
              <w:rPr>
                <w:rFonts w:hint="eastAsia"/>
                <w:szCs w:val="28"/>
              </w:rPr>
              <w:instrText>,</w:instrText>
            </w:r>
            <w:r w:rsidR="0009728E" w:rsidRPr="00891819">
              <w:rPr>
                <w:rFonts w:hint="eastAsia"/>
                <w:szCs w:val="28"/>
              </w:rPr>
              <w:instrText>男生的抑郁得分显著高于女生。结论</w:instrText>
            </w:r>
            <w:r w:rsidR="0009728E" w:rsidRPr="00891819">
              <w:rPr>
                <w:rFonts w:hint="eastAsia"/>
                <w:szCs w:val="28"/>
              </w:rPr>
              <w:instrText>:DASS-21</w:instrText>
            </w:r>
            <w:r w:rsidR="0009728E" w:rsidRPr="00891819">
              <w:rPr>
                <w:rFonts w:hint="eastAsia"/>
                <w:szCs w:val="28"/>
              </w:rPr>
              <w:instrText>具有较好的信效度</w:instrText>
            </w:r>
            <w:r w:rsidR="0009728E" w:rsidRPr="00891819">
              <w:rPr>
                <w:rFonts w:hint="eastAsia"/>
                <w:szCs w:val="28"/>
              </w:rPr>
              <w:instrText>,</w:instrText>
            </w:r>
            <w:r w:rsidR="0009728E" w:rsidRPr="00891819">
              <w:rPr>
                <w:rFonts w:hint="eastAsia"/>
                <w:szCs w:val="28"/>
              </w:rPr>
              <w:instrText>可作为考察我国大学生负性情绪水平的有效工具。</w:instrText>
            </w:r>
            <w:r w:rsidR="0009728E" w:rsidRPr="00891819">
              <w:rPr>
                <w:rFonts w:hint="eastAsia"/>
                <w:szCs w:val="28"/>
              </w:rPr>
              <w:instrText>","container-title":"</w:instrText>
            </w:r>
            <w:r w:rsidR="0009728E" w:rsidRPr="00891819">
              <w:rPr>
                <w:rFonts w:hint="eastAsia"/>
                <w:szCs w:val="28"/>
              </w:rPr>
              <w:instrText>中国临床心理学杂志</w:instrText>
            </w:r>
            <w:r w:rsidR="0009728E" w:rsidRPr="00891819">
              <w:rPr>
                <w:rFonts w:hint="eastAsia"/>
                <w:szCs w:val="28"/>
              </w:rPr>
              <w:instrText>","DOI":"10.16128/j.cnki.1005-3611.2010.04.020","ISSN":"1005-3611","issue":"4","language":"zh","note":"520 citations(CNKI)[2024-1-28]","page":"443-446","source":"CNKI","title":"</w:instrText>
            </w:r>
            <w:r w:rsidR="0009728E" w:rsidRPr="00891819">
              <w:rPr>
                <w:rFonts w:hint="eastAsia"/>
                <w:szCs w:val="28"/>
              </w:rPr>
              <w:instrText>抑郁</w:instrText>
            </w:r>
            <w:r w:rsidR="0009728E" w:rsidRPr="00891819">
              <w:rPr>
                <w:rFonts w:hint="eastAsia"/>
                <w:szCs w:val="28"/>
              </w:rPr>
              <w:instrText>-</w:instrText>
            </w:r>
            <w:r w:rsidR="0009728E" w:rsidRPr="00891819">
              <w:rPr>
                <w:rFonts w:hint="eastAsia"/>
                <w:szCs w:val="28"/>
              </w:rPr>
              <w:instrText>焦虑</w:instrText>
            </w:r>
            <w:r w:rsidR="0009728E" w:rsidRPr="00891819">
              <w:rPr>
                <w:rFonts w:hint="eastAsia"/>
                <w:szCs w:val="28"/>
              </w:rPr>
              <w:instrText>-</w:instrText>
            </w:r>
            <w:r w:rsidR="0009728E" w:rsidRPr="00891819">
              <w:rPr>
                <w:rFonts w:hint="eastAsia"/>
                <w:szCs w:val="28"/>
              </w:rPr>
              <w:instrText>压力量表简体中文版</w:instrText>
            </w:r>
            <w:r w:rsidR="0009728E" w:rsidRPr="00891819">
              <w:rPr>
                <w:rFonts w:hint="eastAsia"/>
                <w:szCs w:val="28"/>
              </w:rPr>
              <w:instrText>(DASS-21)</w:instrText>
            </w:r>
            <w:r w:rsidR="0009728E" w:rsidRPr="00891819">
              <w:rPr>
                <w:rFonts w:hint="eastAsia"/>
                <w:szCs w:val="28"/>
              </w:rPr>
              <w:instrText>在中国大学生中的测试报告</w:instrText>
            </w:r>
            <w:r w:rsidR="0009728E" w:rsidRPr="00891819">
              <w:rPr>
                <w:rFonts w:hint="eastAsia"/>
                <w:szCs w:val="28"/>
              </w:rPr>
              <w:instrText>","volume":"18","author":[{"family":"</w:instrText>
            </w:r>
            <w:r w:rsidR="0009728E" w:rsidRPr="00891819">
              <w:rPr>
                <w:rFonts w:hint="eastAsia"/>
                <w:szCs w:val="28"/>
              </w:rPr>
              <w:instrText>龚</w:instrText>
            </w:r>
            <w:r w:rsidR="0009728E" w:rsidRPr="00891819">
              <w:rPr>
                <w:rFonts w:hint="eastAsia"/>
                <w:szCs w:val="28"/>
              </w:rPr>
              <w:instrText>","given":"</w:instrText>
            </w:r>
            <w:r w:rsidR="0009728E" w:rsidRPr="00891819">
              <w:rPr>
                <w:rFonts w:hint="eastAsia"/>
                <w:szCs w:val="28"/>
              </w:rPr>
              <w:instrText>栩</w:instrText>
            </w:r>
            <w:r w:rsidR="0009728E" w:rsidRPr="00891819">
              <w:rPr>
                <w:rFonts w:hint="eastAsia"/>
                <w:szCs w:val="28"/>
              </w:rPr>
              <w:instrText>"},{"family":"</w:instrText>
            </w:r>
            <w:r w:rsidR="0009728E" w:rsidRPr="00891819">
              <w:rPr>
                <w:rFonts w:hint="eastAsia"/>
                <w:szCs w:val="28"/>
              </w:rPr>
              <w:instrText>谢</w:instrText>
            </w:r>
            <w:r w:rsidR="0009728E" w:rsidRPr="00891819">
              <w:rPr>
                <w:rFonts w:hint="eastAsia"/>
                <w:szCs w:val="28"/>
              </w:rPr>
              <w:instrText>","given":"</w:instrText>
            </w:r>
            <w:r w:rsidR="0009728E" w:rsidRPr="00891819">
              <w:rPr>
                <w:rFonts w:hint="eastAsia"/>
                <w:szCs w:val="28"/>
              </w:rPr>
              <w:instrText>熹瑶</w:instrText>
            </w:r>
            <w:r w:rsidR="0009728E" w:rsidRPr="00891819">
              <w:rPr>
                <w:rFonts w:hint="eastAsia"/>
                <w:szCs w:val="28"/>
              </w:rPr>
              <w:instrText>"},{"family":"</w:instrText>
            </w:r>
            <w:r w:rsidR="0009728E" w:rsidRPr="00891819">
              <w:rPr>
                <w:rFonts w:hint="eastAsia"/>
                <w:szCs w:val="28"/>
              </w:rPr>
              <w:instrText>徐</w:instrText>
            </w:r>
            <w:r w:rsidR="0009728E" w:rsidRPr="00891819">
              <w:rPr>
                <w:rFonts w:hint="eastAsia"/>
                <w:szCs w:val="28"/>
              </w:rPr>
              <w:instrText>","given":"</w:instrText>
            </w:r>
            <w:r w:rsidR="0009728E" w:rsidRPr="00891819">
              <w:rPr>
                <w:rFonts w:hint="eastAsia"/>
                <w:szCs w:val="28"/>
              </w:rPr>
              <w:instrText>蕊</w:instrText>
            </w:r>
            <w:r w:rsidR="0009728E" w:rsidRPr="00891819">
              <w:rPr>
                <w:rFonts w:hint="eastAsia"/>
                <w:szCs w:val="28"/>
              </w:rPr>
              <w:instrText>"},{"family":"</w:instrText>
            </w:r>
            <w:r w:rsidR="0009728E" w:rsidRPr="00891819">
              <w:rPr>
                <w:rFonts w:hint="eastAsia"/>
                <w:szCs w:val="28"/>
              </w:rPr>
              <w:instrText>罗</w:instrText>
            </w:r>
            <w:r w:rsidR="0009728E" w:rsidRPr="00891819">
              <w:rPr>
                <w:rFonts w:hint="eastAsia"/>
                <w:szCs w:val="28"/>
              </w:rPr>
              <w:instrText>","given":"</w:instrText>
            </w:r>
            <w:r w:rsidR="0009728E" w:rsidRPr="00891819">
              <w:rPr>
                <w:rFonts w:hint="eastAsia"/>
                <w:szCs w:val="28"/>
              </w:rPr>
              <w:instrText>跃嘉</w:instrText>
            </w:r>
            <w:r w:rsidR="0009728E" w:rsidRPr="00891819">
              <w:rPr>
                <w:rFonts w:hint="eastAsia"/>
                <w:szCs w:val="28"/>
              </w:rPr>
              <w:instrText>"}],"issued":{"date-parts":[["2010"]]}}}],"schema":"https://gi</w:instrText>
            </w:r>
            <w:r w:rsidR="0009728E" w:rsidRPr="00891819">
              <w:rPr>
                <w:szCs w:val="28"/>
              </w:rPr>
              <w:instrText xml:space="preserve">thub.com/citation-style-language/schema/raw/master/csl-citation.json"} </w:instrText>
            </w:r>
            <w:r w:rsidRPr="00891819">
              <w:rPr>
                <w:szCs w:val="28"/>
              </w:rPr>
              <w:fldChar w:fldCharType="separate"/>
            </w:r>
            <w:r w:rsidRPr="00891819">
              <w:rPr>
                <w:rFonts w:hint="eastAsia"/>
                <w:szCs w:val="28"/>
              </w:rPr>
              <w:t>龚栩等</w:t>
            </w:r>
            <w:r w:rsidRPr="00891819">
              <w:rPr>
                <w:rFonts w:hint="eastAsia"/>
                <w:szCs w:val="28"/>
              </w:rPr>
              <w:t>(</w:t>
            </w:r>
            <w:r w:rsidRPr="00545B57">
              <w:rPr>
                <w:rStyle w:val="innerzoteroCitation"/>
                <w:rFonts w:hint="eastAsia"/>
              </w:rPr>
              <w:t>2010</w:t>
            </w:r>
            <w:r w:rsidRPr="00891819">
              <w:rPr>
                <w:rFonts w:hint="eastAsia"/>
                <w:szCs w:val="28"/>
              </w:rPr>
              <w:t>)</w:t>
            </w:r>
            <w:r w:rsidRPr="00891819">
              <w:rPr>
                <w:szCs w:val="28"/>
              </w:rPr>
              <w:fldChar w:fldCharType="end"/>
            </w:r>
            <w:r w:rsidRPr="00891819">
              <w:rPr>
                <w:szCs w:val="28"/>
              </w:rPr>
              <w:t>7</w:t>
            </w:r>
            <w:r w:rsidRPr="00891819">
              <w:rPr>
                <w:rFonts w:hint="eastAsia"/>
                <w:szCs w:val="28"/>
              </w:rPr>
              <w:t>题</w:t>
            </w:r>
          </w:p>
        </w:tc>
        <w:tc>
          <w:tcPr>
            <w:tcW w:w="3522" w:type="dxa"/>
            <w:tcBorders>
              <w:top w:val="nil"/>
              <w:left w:val="nil"/>
              <w:bottom w:val="nil"/>
              <w:right w:val="nil"/>
            </w:tcBorders>
          </w:tcPr>
          <w:p w14:paraId="692C52DF" w14:textId="719BF317" w:rsidR="00B57F7D" w:rsidRPr="00891819" w:rsidRDefault="00B57F7D" w:rsidP="00E124AE">
            <w:pPr>
              <w:spacing w:line="300" w:lineRule="exact"/>
              <w:jc w:val="center"/>
              <w:rPr>
                <w:szCs w:val="28"/>
              </w:rPr>
            </w:pPr>
            <w:r w:rsidRPr="00891819">
              <w:rPr>
                <w:szCs w:val="28"/>
              </w:rPr>
              <w:fldChar w:fldCharType="begin"/>
            </w:r>
            <w:r w:rsidR="0009728E" w:rsidRPr="00891819">
              <w:rPr>
                <w:rFonts w:hint="eastAsia"/>
                <w:szCs w:val="28"/>
              </w:rPr>
              <w:instrText xml:space="preserve"> ADDIN ZOTERO_ITEM CSL_CITATION {"citationID":"Py8h12Eo","properties":{"custom":"</w:instrText>
            </w:r>
            <w:r w:rsidR="0009728E" w:rsidRPr="00891819">
              <w:rPr>
                <w:rFonts w:hint="eastAsia"/>
                <w:szCs w:val="28"/>
              </w:rPr>
              <w:instrText>龚栩等</w:instrText>
            </w:r>
            <w:r w:rsidR="0009728E" w:rsidRPr="00891819">
              <w:rPr>
                <w:rFonts w:hint="eastAsia"/>
                <w:szCs w:val="28"/>
              </w:rPr>
              <w:instrText>(2010)","formattedCitation":"</w:instrText>
            </w:r>
            <w:r w:rsidR="0009728E" w:rsidRPr="00891819">
              <w:rPr>
                <w:rFonts w:hint="eastAsia"/>
                <w:szCs w:val="28"/>
              </w:rPr>
              <w:instrText>龚栩等</w:instrText>
            </w:r>
            <w:r w:rsidR="0009728E" w:rsidRPr="00891819">
              <w:rPr>
                <w:rFonts w:hint="eastAsia"/>
                <w:szCs w:val="28"/>
              </w:rPr>
              <w:instrText>(2010)","plainCitation":"</w:instrText>
            </w:r>
            <w:r w:rsidR="0009728E" w:rsidRPr="00891819">
              <w:rPr>
                <w:rFonts w:hint="eastAsia"/>
                <w:szCs w:val="28"/>
              </w:rPr>
              <w:instrText>龚栩等</w:instrText>
            </w:r>
            <w:r w:rsidR="0009728E" w:rsidRPr="00891819">
              <w:rPr>
                <w:rFonts w:hint="eastAsia"/>
                <w:szCs w:val="28"/>
              </w:rPr>
              <w:instrText>(2010)","noteIndex":0},"citationItems":[{"id":619,"uris":["http://zotero.org/users/local/eoP0LvSC/items/QT9FE8D8"],"itemData":{"id":619,"type":"article-journal","abstract":"</w:instrText>
            </w:r>
            <w:r w:rsidR="0009728E" w:rsidRPr="00891819">
              <w:rPr>
                <w:rFonts w:hint="eastAsia"/>
                <w:szCs w:val="28"/>
              </w:rPr>
              <w:instrText>目的</w:instrText>
            </w:r>
            <w:r w:rsidR="0009728E" w:rsidRPr="00891819">
              <w:rPr>
                <w:rFonts w:hint="eastAsia"/>
                <w:szCs w:val="28"/>
              </w:rPr>
              <w:instrText>:</w:instrText>
            </w:r>
            <w:r w:rsidR="0009728E" w:rsidRPr="00891819">
              <w:rPr>
                <w:rFonts w:hint="eastAsia"/>
                <w:szCs w:val="28"/>
              </w:rPr>
              <w:instrText>引入抑郁</w:instrText>
            </w:r>
            <w:r w:rsidR="0009728E" w:rsidRPr="00891819">
              <w:rPr>
                <w:rFonts w:hint="eastAsia"/>
                <w:szCs w:val="28"/>
              </w:rPr>
              <w:instrText>-</w:instrText>
            </w:r>
            <w:r w:rsidR="0009728E" w:rsidRPr="00891819">
              <w:rPr>
                <w:rFonts w:hint="eastAsia"/>
                <w:szCs w:val="28"/>
              </w:rPr>
              <w:instrText>焦虑</w:instrText>
            </w:r>
            <w:r w:rsidR="0009728E" w:rsidRPr="00891819">
              <w:rPr>
                <w:rFonts w:hint="eastAsia"/>
                <w:szCs w:val="28"/>
              </w:rPr>
              <w:instrText>-</w:instrText>
            </w:r>
            <w:r w:rsidR="0009728E" w:rsidRPr="00891819">
              <w:rPr>
                <w:rFonts w:hint="eastAsia"/>
                <w:szCs w:val="28"/>
              </w:rPr>
              <w:instrText>压力量表简体中文版</w:instrText>
            </w:r>
            <w:r w:rsidR="0009728E" w:rsidRPr="00891819">
              <w:rPr>
                <w:rFonts w:hint="eastAsia"/>
                <w:szCs w:val="28"/>
              </w:rPr>
              <w:instrText>(DASS-21),</w:instrText>
            </w:r>
            <w:r w:rsidR="0009728E" w:rsidRPr="00891819">
              <w:rPr>
                <w:rFonts w:hint="eastAsia"/>
                <w:szCs w:val="28"/>
              </w:rPr>
              <w:instrText>并对该量表的信效度进行验证。方法</w:instrText>
            </w:r>
            <w:r w:rsidR="0009728E" w:rsidRPr="00891819">
              <w:rPr>
                <w:rFonts w:hint="eastAsia"/>
                <w:szCs w:val="28"/>
              </w:rPr>
              <w:instrText>:</w:instrText>
            </w:r>
            <w:r w:rsidR="0009728E" w:rsidRPr="00891819">
              <w:rPr>
                <w:rFonts w:hint="eastAsia"/>
                <w:szCs w:val="28"/>
              </w:rPr>
              <w:instrText>用</w:instrText>
            </w:r>
            <w:r w:rsidR="0009728E" w:rsidRPr="00891819">
              <w:rPr>
                <w:rFonts w:hint="eastAsia"/>
                <w:szCs w:val="28"/>
              </w:rPr>
              <w:instrText>DASS-21</w:instrText>
            </w:r>
            <w:r w:rsidR="0009728E" w:rsidRPr="00891819">
              <w:rPr>
                <w:rFonts w:hint="eastAsia"/>
                <w:szCs w:val="28"/>
              </w:rPr>
              <w:instrText>对</w:instrText>
            </w:r>
            <w:r w:rsidR="0009728E" w:rsidRPr="00891819">
              <w:rPr>
                <w:rFonts w:hint="eastAsia"/>
                <w:szCs w:val="28"/>
              </w:rPr>
              <w:instrText>1779</w:instrText>
            </w:r>
            <w:r w:rsidR="0009728E" w:rsidRPr="00891819">
              <w:rPr>
                <w:rFonts w:hint="eastAsia"/>
                <w:szCs w:val="28"/>
              </w:rPr>
              <w:instrText>名大学生施测</w:instrText>
            </w:r>
            <w:r w:rsidR="0009728E" w:rsidRPr="00891819">
              <w:rPr>
                <w:rFonts w:hint="eastAsia"/>
                <w:szCs w:val="28"/>
              </w:rPr>
              <w:instrText>,</w:instrText>
            </w:r>
            <w:r w:rsidR="0009728E" w:rsidRPr="00891819">
              <w:rPr>
                <w:rFonts w:hint="eastAsia"/>
                <w:szCs w:val="28"/>
              </w:rPr>
              <w:instrText>对结果进行项目分析、信效度检验和验证性因素分析。结果</w:instrText>
            </w:r>
            <w:r w:rsidR="0009728E" w:rsidRPr="00891819">
              <w:rPr>
                <w:rFonts w:hint="eastAsia"/>
                <w:szCs w:val="28"/>
              </w:rPr>
              <w:instrText>:</w:instrText>
            </w:r>
            <w:r w:rsidR="0009728E" w:rsidRPr="00891819">
              <w:rPr>
                <w:rFonts w:hint="eastAsia"/>
                <w:szCs w:val="28"/>
              </w:rPr>
              <w:instrText>①</w:instrText>
            </w:r>
            <w:r w:rsidR="0009728E" w:rsidRPr="00891819">
              <w:rPr>
                <w:rFonts w:hint="eastAsia"/>
                <w:szCs w:val="28"/>
              </w:rPr>
              <w:instrText>DASS-21</w:instrText>
            </w:r>
            <w:r w:rsidR="0009728E" w:rsidRPr="00891819">
              <w:rPr>
                <w:rFonts w:hint="eastAsia"/>
                <w:szCs w:val="28"/>
              </w:rPr>
              <w:instrText>各项目与总分有较高相关</w:instrText>
            </w:r>
            <w:r w:rsidR="0009728E" w:rsidRPr="00891819">
              <w:rPr>
                <w:rFonts w:hint="eastAsia"/>
                <w:szCs w:val="28"/>
              </w:rPr>
              <w:instrText>;</w:instrText>
            </w:r>
            <w:r w:rsidR="0009728E" w:rsidRPr="00891819">
              <w:rPr>
                <w:rFonts w:hint="eastAsia"/>
                <w:szCs w:val="28"/>
              </w:rPr>
              <w:instrText>②</w:instrText>
            </w:r>
            <w:r w:rsidR="0009728E" w:rsidRPr="00891819">
              <w:rPr>
                <w:rFonts w:hint="eastAsia"/>
                <w:szCs w:val="28"/>
              </w:rPr>
              <w:instrText>DASS-21</w:instrText>
            </w:r>
            <w:r w:rsidR="0009728E" w:rsidRPr="00891819">
              <w:rPr>
                <w:rFonts w:hint="eastAsia"/>
                <w:szCs w:val="28"/>
              </w:rPr>
              <w:instrText>有较高的内部一致性信度和建构信度</w:instrText>
            </w:r>
            <w:r w:rsidR="0009728E" w:rsidRPr="00891819">
              <w:rPr>
                <w:rFonts w:hint="eastAsia"/>
                <w:szCs w:val="28"/>
              </w:rPr>
              <w:instrText>;</w:instrText>
            </w:r>
            <w:r w:rsidR="0009728E" w:rsidRPr="00891819">
              <w:rPr>
                <w:rFonts w:hint="eastAsia"/>
                <w:szCs w:val="28"/>
              </w:rPr>
              <w:instrText>③</w:instrText>
            </w:r>
            <w:r w:rsidR="0009728E" w:rsidRPr="00891819">
              <w:rPr>
                <w:rFonts w:hint="eastAsia"/>
                <w:szCs w:val="28"/>
              </w:rPr>
              <w:instrText>DASS-21</w:instrText>
            </w:r>
            <w:r w:rsidR="0009728E" w:rsidRPr="00891819">
              <w:rPr>
                <w:rFonts w:hint="eastAsia"/>
                <w:szCs w:val="28"/>
              </w:rPr>
              <w:instrText>有良好的结构效度和效标关联效度</w:instrText>
            </w:r>
            <w:r w:rsidR="0009728E" w:rsidRPr="00891819">
              <w:rPr>
                <w:rFonts w:hint="eastAsia"/>
                <w:szCs w:val="28"/>
              </w:rPr>
              <w:instrText>,</w:instrText>
            </w:r>
            <w:r w:rsidR="0009728E" w:rsidRPr="00891819">
              <w:rPr>
                <w:rFonts w:hint="eastAsia"/>
                <w:szCs w:val="28"/>
              </w:rPr>
              <w:instrText>其内在结构符合理论构想</w:instrText>
            </w:r>
            <w:r w:rsidR="0009728E" w:rsidRPr="00891819">
              <w:rPr>
                <w:rFonts w:hint="eastAsia"/>
                <w:szCs w:val="28"/>
              </w:rPr>
              <w:instrText>;</w:instrText>
            </w:r>
            <w:r w:rsidR="0009728E" w:rsidRPr="00891819">
              <w:rPr>
                <w:rFonts w:hint="eastAsia"/>
                <w:szCs w:val="28"/>
              </w:rPr>
              <w:instrText>④我国大学生在</w:instrText>
            </w:r>
            <w:r w:rsidR="0009728E" w:rsidRPr="00891819">
              <w:rPr>
                <w:rFonts w:hint="eastAsia"/>
                <w:szCs w:val="28"/>
              </w:rPr>
              <w:instrText>DASS-21</w:instrText>
            </w:r>
            <w:r w:rsidR="0009728E" w:rsidRPr="00891819">
              <w:rPr>
                <w:rFonts w:hint="eastAsia"/>
                <w:szCs w:val="28"/>
              </w:rPr>
              <w:instrText>抑郁和压力分量表上的得分低于国外同龄样本</w:instrText>
            </w:r>
            <w:r w:rsidR="0009728E" w:rsidRPr="00891819">
              <w:rPr>
                <w:rFonts w:hint="eastAsia"/>
                <w:szCs w:val="28"/>
              </w:rPr>
              <w:instrText>,</w:instrText>
            </w:r>
            <w:r w:rsidR="0009728E" w:rsidRPr="00891819">
              <w:rPr>
                <w:rFonts w:hint="eastAsia"/>
                <w:szCs w:val="28"/>
              </w:rPr>
              <w:instrText>男生的抑郁得分显著高于女生。结论</w:instrText>
            </w:r>
            <w:r w:rsidR="0009728E" w:rsidRPr="00891819">
              <w:rPr>
                <w:rFonts w:hint="eastAsia"/>
                <w:szCs w:val="28"/>
              </w:rPr>
              <w:instrText>:DASS-21</w:instrText>
            </w:r>
            <w:r w:rsidR="0009728E" w:rsidRPr="00891819">
              <w:rPr>
                <w:rFonts w:hint="eastAsia"/>
                <w:szCs w:val="28"/>
              </w:rPr>
              <w:instrText>具有较好的信效度</w:instrText>
            </w:r>
            <w:r w:rsidR="0009728E" w:rsidRPr="00891819">
              <w:rPr>
                <w:rFonts w:hint="eastAsia"/>
                <w:szCs w:val="28"/>
              </w:rPr>
              <w:instrText>,</w:instrText>
            </w:r>
            <w:r w:rsidR="0009728E" w:rsidRPr="00891819">
              <w:rPr>
                <w:rFonts w:hint="eastAsia"/>
                <w:szCs w:val="28"/>
              </w:rPr>
              <w:instrText>可作为考察我国大学生负性情绪水平的有效工具。</w:instrText>
            </w:r>
            <w:r w:rsidR="0009728E" w:rsidRPr="00891819">
              <w:rPr>
                <w:rFonts w:hint="eastAsia"/>
                <w:szCs w:val="28"/>
              </w:rPr>
              <w:instrText>","container-title":"</w:instrText>
            </w:r>
            <w:r w:rsidR="0009728E" w:rsidRPr="00891819">
              <w:rPr>
                <w:rFonts w:hint="eastAsia"/>
                <w:szCs w:val="28"/>
              </w:rPr>
              <w:instrText>中国临床心理学杂志</w:instrText>
            </w:r>
            <w:r w:rsidR="0009728E" w:rsidRPr="00891819">
              <w:rPr>
                <w:rFonts w:hint="eastAsia"/>
                <w:szCs w:val="28"/>
              </w:rPr>
              <w:instrText>","DOI":"10.16128/j.cnki.1005-3611.2010.04.020","ISSN":"1005-3611","issue":"4","language":"zh","note":"520 citations(CNKI)[2024-1-28]","page":"443-446","source":"CNKI","title":"</w:instrText>
            </w:r>
            <w:r w:rsidR="0009728E" w:rsidRPr="00891819">
              <w:rPr>
                <w:rFonts w:hint="eastAsia"/>
                <w:szCs w:val="28"/>
              </w:rPr>
              <w:instrText>抑郁</w:instrText>
            </w:r>
            <w:r w:rsidR="0009728E" w:rsidRPr="00891819">
              <w:rPr>
                <w:rFonts w:hint="eastAsia"/>
                <w:szCs w:val="28"/>
              </w:rPr>
              <w:instrText>-</w:instrText>
            </w:r>
            <w:r w:rsidR="0009728E" w:rsidRPr="00891819">
              <w:rPr>
                <w:rFonts w:hint="eastAsia"/>
                <w:szCs w:val="28"/>
              </w:rPr>
              <w:instrText>焦虑</w:instrText>
            </w:r>
            <w:r w:rsidR="0009728E" w:rsidRPr="00891819">
              <w:rPr>
                <w:rFonts w:hint="eastAsia"/>
                <w:szCs w:val="28"/>
              </w:rPr>
              <w:instrText>-</w:instrText>
            </w:r>
            <w:r w:rsidR="0009728E" w:rsidRPr="00891819">
              <w:rPr>
                <w:rFonts w:hint="eastAsia"/>
                <w:szCs w:val="28"/>
              </w:rPr>
              <w:instrText>压力量表简体中文版</w:instrText>
            </w:r>
            <w:r w:rsidR="0009728E" w:rsidRPr="00891819">
              <w:rPr>
                <w:rFonts w:hint="eastAsia"/>
                <w:szCs w:val="28"/>
              </w:rPr>
              <w:instrText>(DASS-21)</w:instrText>
            </w:r>
            <w:r w:rsidR="0009728E" w:rsidRPr="00891819">
              <w:rPr>
                <w:rFonts w:hint="eastAsia"/>
                <w:szCs w:val="28"/>
              </w:rPr>
              <w:instrText>在中国大学生中的测试报告</w:instrText>
            </w:r>
            <w:r w:rsidR="0009728E" w:rsidRPr="00891819">
              <w:rPr>
                <w:rFonts w:hint="eastAsia"/>
                <w:szCs w:val="28"/>
              </w:rPr>
              <w:instrText>","volume":"18","author":[{"family":"</w:instrText>
            </w:r>
            <w:r w:rsidR="0009728E" w:rsidRPr="00891819">
              <w:rPr>
                <w:rFonts w:hint="eastAsia"/>
                <w:szCs w:val="28"/>
              </w:rPr>
              <w:instrText>龚</w:instrText>
            </w:r>
            <w:r w:rsidR="0009728E" w:rsidRPr="00891819">
              <w:rPr>
                <w:rFonts w:hint="eastAsia"/>
                <w:szCs w:val="28"/>
              </w:rPr>
              <w:instrText>","given":"</w:instrText>
            </w:r>
            <w:r w:rsidR="0009728E" w:rsidRPr="00891819">
              <w:rPr>
                <w:rFonts w:hint="eastAsia"/>
                <w:szCs w:val="28"/>
              </w:rPr>
              <w:instrText>栩</w:instrText>
            </w:r>
            <w:r w:rsidR="0009728E" w:rsidRPr="00891819">
              <w:rPr>
                <w:rFonts w:hint="eastAsia"/>
                <w:szCs w:val="28"/>
              </w:rPr>
              <w:instrText>"},{"family":"</w:instrText>
            </w:r>
            <w:r w:rsidR="0009728E" w:rsidRPr="00891819">
              <w:rPr>
                <w:rFonts w:hint="eastAsia"/>
                <w:szCs w:val="28"/>
              </w:rPr>
              <w:instrText>谢</w:instrText>
            </w:r>
            <w:r w:rsidR="0009728E" w:rsidRPr="00891819">
              <w:rPr>
                <w:rFonts w:hint="eastAsia"/>
                <w:szCs w:val="28"/>
              </w:rPr>
              <w:instrText>","given":"</w:instrText>
            </w:r>
            <w:r w:rsidR="0009728E" w:rsidRPr="00891819">
              <w:rPr>
                <w:rFonts w:hint="eastAsia"/>
                <w:szCs w:val="28"/>
              </w:rPr>
              <w:instrText>熹瑶</w:instrText>
            </w:r>
            <w:r w:rsidR="0009728E" w:rsidRPr="00891819">
              <w:rPr>
                <w:rFonts w:hint="eastAsia"/>
                <w:szCs w:val="28"/>
              </w:rPr>
              <w:instrText>"},{"family":"</w:instrText>
            </w:r>
            <w:r w:rsidR="0009728E" w:rsidRPr="00891819">
              <w:rPr>
                <w:rFonts w:hint="eastAsia"/>
                <w:szCs w:val="28"/>
              </w:rPr>
              <w:instrText>徐</w:instrText>
            </w:r>
            <w:r w:rsidR="0009728E" w:rsidRPr="00891819">
              <w:rPr>
                <w:rFonts w:hint="eastAsia"/>
                <w:szCs w:val="28"/>
              </w:rPr>
              <w:instrText>","given":"</w:instrText>
            </w:r>
            <w:r w:rsidR="0009728E" w:rsidRPr="00891819">
              <w:rPr>
                <w:rFonts w:hint="eastAsia"/>
                <w:szCs w:val="28"/>
              </w:rPr>
              <w:instrText>蕊</w:instrText>
            </w:r>
            <w:r w:rsidR="0009728E" w:rsidRPr="00891819">
              <w:rPr>
                <w:rFonts w:hint="eastAsia"/>
                <w:szCs w:val="28"/>
              </w:rPr>
              <w:instrText>"},{"family":"</w:instrText>
            </w:r>
            <w:r w:rsidR="0009728E" w:rsidRPr="00891819">
              <w:rPr>
                <w:rFonts w:hint="eastAsia"/>
                <w:szCs w:val="28"/>
              </w:rPr>
              <w:instrText>罗</w:instrText>
            </w:r>
            <w:r w:rsidR="0009728E" w:rsidRPr="00891819">
              <w:rPr>
                <w:rFonts w:hint="eastAsia"/>
                <w:szCs w:val="28"/>
              </w:rPr>
              <w:instrText>","given":"</w:instrText>
            </w:r>
            <w:r w:rsidR="0009728E" w:rsidRPr="00891819">
              <w:rPr>
                <w:rFonts w:hint="eastAsia"/>
                <w:szCs w:val="28"/>
              </w:rPr>
              <w:instrText>跃嘉</w:instrText>
            </w:r>
            <w:r w:rsidR="0009728E" w:rsidRPr="00891819">
              <w:rPr>
                <w:rFonts w:hint="eastAsia"/>
                <w:szCs w:val="28"/>
              </w:rPr>
              <w:instrText>"}],"issued":{"date-parts":[["2010"]]}}}],"schema":"https://gi</w:instrText>
            </w:r>
            <w:r w:rsidR="0009728E" w:rsidRPr="00891819">
              <w:rPr>
                <w:szCs w:val="28"/>
              </w:rPr>
              <w:instrText xml:space="preserve">thub.com/citation-style-language/schema/raw/master/csl-citation.json"} </w:instrText>
            </w:r>
            <w:r w:rsidRPr="00891819">
              <w:rPr>
                <w:szCs w:val="28"/>
              </w:rPr>
              <w:fldChar w:fldCharType="separate"/>
            </w:r>
            <w:r w:rsidRPr="00891819">
              <w:rPr>
                <w:rFonts w:hint="eastAsia"/>
                <w:szCs w:val="28"/>
              </w:rPr>
              <w:t>龚栩等</w:t>
            </w:r>
            <w:r w:rsidRPr="00891819">
              <w:rPr>
                <w:rFonts w:hint="eastAsia"/>
                <w:szCs w:val="28"/>
              </w:rPr>
              <w:t>(</w:t>
            </w:r>
            <w:r w:rsidRPr="00545B57">
              <w:rPr>
                <w:rStyle w:val="innerzoteroCitation"/>
                <w:rFonts w:hint="eastAsia"/>
              </w:rPr>
              <w:t>2010</w:t>
            </w:r>
            <w:r w:rsidRPr="00891819">
              <w:rPr>
                <w:rFonts w:hint="eastAsia"/>
                <w:szCs w:val="28"/>
              </w:rPr>
              <w:t>)</w:t>
            </w:r>
            <w:r w:rsidRPr="00891819">
              <w:rPr>
                <w:szCs w:val="28"/>
              </w:rPr>
              <w:fldChar w:fldCharType="end"/>
            </w:r>
            <w:r w:rsidRPr="00891819">
              <w:rPr>
                <w:rFonts w:hint="eastAsia"/>
                <w:szCs w:val="28"/>
              </w:rPr>
              <w:t xml:space="preserve"> </w:t>
            </w:r>
            <w:r w:rsidRPr="00891819">
              <w:rPr>
                <w:rFonts w:hint="eastAsia"/>
                <w:szCs w:val="28"/>
              </w:rPr>
              <w:t>提供的是症状名，可以用于内容分析，但是无法用于实际测量。</w:t>
            </w:r>
          </w:p>
          <w:p w14:paraId="4C718A84" w14:textId="34D6EF7B" w:rsidR="00B57F7D" w:rsidRPr="00891819" w:rsidRDefault="00B57F7D" w:rsidP="00E124AE">
            <w:pPr>
              <w:spacing w:line="300" w:lineRule="exact"/>
              <w:jc w:val="center"/>
              <w:rPr>
                <w:szCs w:val="28"/>
              </w:rPr>
            </w:pPr>
            <w:r w:rsidRPr="00891819">
              <w:rPr>
                <w:szCs w:val="28"/>
              </w:rPr>
              <w:fldChar w:fldCharType="begin"/>
            </w:r>
            <w:r w:rsidR="0009728E" w:rsidRPr="00891819">
              <w:rPr>
                <w:rFonts w:hint="eastAsia"/>
                <w:szCs w:val="28"/>
              </w:rPr>
              <w:instrText xml:space="preserve"> ADDIN ZOTERO_ITEM CSL_CITATION {"citationID":"3bfKoxAH","properties":{"custom":"</w:instrText>
            </w:r>
            <w:r w:rsidR="0009728E" w:rsidRPr="00891819">
              <w:rPr>
                <w:rFonts w:hint="eastAsia"/>
                <w:szCs w:val="28"/>
              </w:rPr>
              <w:instrText>苑新群</w:instrText>
            </w:r>
            <w:r w:rsidR="0009728E" w:rsidRPr="00891819">
              <w:rPr>
                <w:rFonts w:hint="eastAsia"/>
                <w:szCs w:val="28"/>
              </w:rPr>
              <w:instrText>(2014)","formattedCitation":"</w:instrText>
            </w:r>
            <w:r w:rsidR="0009728E" w:rsidRPr="00891819">
              <w:rPr>
                <w:rFonts w:hint="eastAsia"/>
                <w:szCs w:val="28"/>
              </w:rPr>
              <w:instrText>苑新群</w:instrText>
            </w:r>
            <w:r w:rsidR="0009728E" w:rsidRPr="00891819">
              <w:rPr>
                <w:rFonts w:hint="eastAsia"/>
                <w:szCs w:val="28"/>
              </w:rPr>
              <w:instrText>(2014)","plainCitation":"</w:instrText>
            </w:r>
            <w:r w:rsidR="0009728E" w:rsidRPr="00891819">
              <w:rPr>
                <w:rFonts w:hint="eastAsia"/>
                <w:szCs w:val="28"/>
              </w:rPr>
              <w:instrText>苑新群</w:instrText>
            </w:r>
            <w:r w:rsidR="0009728E" w:rsidRPr="00891819">
              <w:rPr>
                <w:rFonts w:hint="eastAsia"/>
                <w:szCs w:val="28"/>
              </w:rPr>
              <w:instrText>(2014)","noteIndex":0},"citationItems":[{"id":621,"uris":["http://zotero.org/users/local/eoP0LvSC/items/A6BL68Q8"],"itemData":{"id":621,"type":"thesis","event-place":"</w:instrText>
            </w:r>
            <w:r w:rsidR="0009728E" w:rsidRPr="00891819">
              <w:rPr>
                <w:rFonts w:hint="eastAsia"/>
                <w:szCs w:val="28"/>
              </w:rPr>
              <w:instrText>北京</w:instrText>
            </w:r>
            <w:r w:rsidR="0009728E" w:rsidRPr="00891819">
              <w:rPr>
                <w:rFonts w:hint="eastAsia"/>
                <w:szCs w:val="28"/>
              </w:rPr>
              <w:instrText>","language":"zh","publisher":"</w:instrText>
            </w:r>
            <w:r w:rsidR="0009728E" w:rsidRPr="00891819">
              <w:rPr>
                <w:rFonts w:hint="eastAsia"/>
                <w:szCs w:val="28"/>
              </w:rPr>
              <w:instrText>首都师范大学</w:instrText>
            </w:r>
            <w:r w:rsidR="0009728E" w:rsidRPr="00891819">
              <w:rPr>
                <w:rFonts w:hint="eastAsia"/>
                <w:szCs w:val="28"/>
              </w:rPr>
              <w:instrText>","publisher-place":"</w:instrText>
            </w:r>
            <w:r w:rsidR="0009728E" w:rsidRPr="00891819">
              <w:rPr>
                <w:rFonts w:hint="eastAsia"/>
                <w:szCs w:val="28"/>
              </w:rPr>
              <w:instrText>北京</w:instrText>
            </w:r>
            <w:r w:rsidR="0009728E" w:rsidRPr="00891819">
              <w:rPr>
                <w:rFonts w:hint="eastAsia"/>
                <w:szCs w:val="28"/>
              </w:rPr>
              <w:instrText>","title":"</w:instrText>
            </w:r>
            <w:r w:rsidR="0009728E" w:rsidRPr="00891819">
              <w:rPr>
                <w:rFonts w:hint="eastAsia"/>
                <w:szCs w:val="28"/>
              </w:rPr>
              <w:instrText>大学生媒体多任务与心理健康的关系</w:instrText>
            </w:r>
            <w:r w:rsidR="0009728E" w:rsidRPr="00891819">
              <w:rPr>
                <w:rFonts w:hint="eastAsia"/>
                <w:szCs w:val="28"/>
              </w:rPr>
              <w:instrText>","author":[{"literal":"</w:instrText>
            </w:r>
            <w:r w:rsidR="0009728E" w:rsidRPr="00891819">
              <w:rPr>
                <w:rFonts w:hint="eastAsia"/>
                <w:szCs w:val="28"/>
              </w:rPr>
              <w:instrText>苑新群</w:instrText>
            </w:r>
            <w:r w:rsidR="0009728E" w:rsidRPr="00891819">
              <w:rPr>
                <w:rFonts w:hint="eastAsia"/>
                <w:szCs w:val="28"/>
              </w:rPr>
              <w:instrText>"}],"issued":{"date-parts":[["2014"]]}}}],"schema":"https://github.com/citation-sty</w:instrText>
            </w:r>
            <w:r w:rsidR="0009728E" w:rsidRPr="00891819">
              <w:rPr>
                <w:szCs w:val="28"/>
              </w:rPr>
              <w:instrText xml:space="preserve">le-language/schema/raw/master/csl-citation.json"} </w:instrText>
            </w:r>
            <w:r w:rsidRPr="00891819">
              <w:rPr>
                <w:szCs w:val="28"/>
              </w:rPr>
              <w:fldChar w:fldCharType="separate"/>
            </w:r>
            <w:r w:rsidRPr="00891819">
              <w:rPr>
                <w:rFonts w:hint="eastAsia"/>
                <w:szCs w:val="28"/>
              </w:rPr>
              <w:t>苑新群</w:t>
            </w:r>
            <w:r w:rsidRPr="00891819">
              <w:rPr>
                <w:rFonts w:hint="eastAsia"/>
                <w:szCs w:val="28"/>
              </w:rPr>
              <w:t>(</w:t>
            </w:r>
            <w:r w:rsidRPr="00545B57">
              <w:rPr>
                <w:rStyle w:val="innerzoteroCitation"/>
                <w:rFonts w:hint="eastAsia"/>
              </w:rPr>
              <w:t>2014</w:t>
            </w:r>
            <w:r w:rsidRPr="00891819">
              <w:rPr>
                <w:rFonts w:hint="eastAsia"/>
                <w:szCs w:val="28"/>
              </w:rPr>
              <w:t>)</w:t>
            </w:r>
            <w:r w:rsidRPr="00891819">
              <w:rPr>
                <w:szCs w:val="28"/>
              </w:rPr>
              <w:fldChar w:fldCharType="end"/>
            </w:r>
            <w:r w:rsidRPr="00891819">
              <w:rPr>
                <w:color w:val="000000"/>
                <w:kern w:val="0"/>
                <w:szCs w:val="28"/>
              </w:rPr>
              <w:t xml:space="preserve"> </w:t>
            </w:r>
            <w:r w:rsidRPr="00891819">
              <w:rPr>
                <w:rFonts w:hint="eastAsia"/>
                <w:color w:val="000000"/>
                <w:kern w:val="0"/>
                <w:szCs w:val="28"/>
              </w:rPr>
              <w:t>是硕士论文，附录有题，没有评价。</w:t>
            </w:r>
          </w:p>
        </w:tc>
      </w:tr>
      <w:tr w:rsidR="00B57F7D" w:rsidRPr="00891819" w14:paraId="737E7A0D" w14:textId="77777777" w:rsidTr="00E124AE">
        <w:trPr>
          <w:jc w:val="center"/>
        </w:trPr>
        <w:tc>
          <w:tcPr>
            <w:tcW w:w="4253" w:type="dxa"/>
            <w:tcBorders>
              <w:top w:val="nil"/>
              <w:left w:val="nil"/>
              <w:bottom w:val="nil"/>
              <w:right w:val="nil"/>
            </w:tcBorders>
            <w:vAlign w:val="center"/>
          </w:tcPr>
          <w:p w14:paraId="40FB8039" w14:textId="1ED6AAEC" w:rsidR="00B57F7D" w:rsidRPr="00891819" w:rsidRDefault="00B57F7D" w:rsidP="00E124AE">
            <w:pPr>
              <w:spacing w:line="300" w:lineRule="exact"/>
              <w:jc w:val="center"/>
              <w:rPr>
                <w:color w:val="0D0D0D" w:themeColor="text1" w:themeTint="F2"/>
                <w:szCs w:val="28"/>
              </w:rPr>
            </w:pPr>
            <w:r w:rsidRPr="00891819">
              <w:rPr>
                <w:color w:val="0D0D0D" w:themeColor="text1" w:themeTint="F2"/>
                <w:szCs w:val="28"/>
              </w:rPr>
              <w:t>Child Behavior Checklist (CBCL)</w:t>
            </w:r>
            <w:r w:rsidR="009C4BCF">
              <w:rPr>
                <w:color w:val="0D0D0D" w:themeColor="text1" w:themeTint="F2"/>
                <w:szCs w:val="28"/>
              </w:rPr>
              <w:br/>
            </w:r>
            <w:r w:rsidR="009C4BCF">
              <w:rPr>
                <w:rFonts w:hint="eastAsia"/>
                <w:color w:val="0D0D0D" w:themeColor="text1" w:themeTint="F2"/>
                <w:szCs w:val="28"/>
              </w:rPr>
              <w:t>1970</w:t>
            </w:r>
            <w:r w:rsidR="005A6140">
              <w:rPr>
                <w:rFonts w:hint="eastAsia"/>
                <w:color w:val="0D0D0D" w:themeColor="text1" w:themeTint="F2"/>
                <w:szCs w:val="28"/>
              </w:rPr>
              <w:t>年</w:t>
            </w:r>
            <w:r w:rsidR="009C4BCF">
              <w:rPr>
                <w:rFonts w:hint="eastAsia"/>
                <w:color w:val="0D0D0D" w:themeColor="text1" w:themeTint="F2"/>
                <w:szCs w:val="28"/>
              </w:rPr>
              <w:t>编制</w:t>
            </w:r>
            <w:r w:rsidR="009C4BCF">
              <w:rPr>
                <w:rFonts w:hint="eastAsia"/>
                <w:color w:val="0D0D0D" w:themeColor="text1" w:themeTint="F2"/>
                <w:szCs w:val="28"/>
              </w:rPr>
              <w:t xml:space="preserve"> 1992</w:t>
            </w:r>
            <w:r w:rsidR="005A6140">
              <w:rPr>
                <w:rFonts w:hint="eastAsia"/>
                <w:color w:val="0D0D0D" w:themeColor="text1" w:themeTint="F2"/>
                <w:szCs w:val="28"/>
              </w:rPr>
              <w:t>年</w:t>
            </w:r>
            <w:r w:rsidR="009C4BCF">
              <w:rPr>
                <w:rFonts w:hint="eastAsia"/>
                <w:color w:val="0D0D0D" w:themeColor="text1" w:themeTint="F2"/>
                <w:szCs w:val="28"/>
              </w:rPr>
              <w:t>修订</w:t>
            </w:r>
            <w:r w:rsidR="009C4BCF">
              <w:rPr>
                <w:color w:val="0D0D0D" w:themeColor="text1" w:themeTint="F2"/>
                <w:szCs w:val="28"/>
              </w:rPr>
              <w:br/>
            </w:r>
            <w:r w:rsidR="009C4BCF">
              <w:rPr>
                <w:rFonts w:hint="eastAsia"/>
                <w:color w:val="0D0D0D" w:themeColor="text1" w:themeTint="F2"/>
                <w:szCs w:val="28"/>
              </w:rPr>
              <w:t>测量儿童</w:t>
            </w:r>
          </w:p>
        </w:tc>
        <w:tc>
          <w:tcPr>
            <w:tcW w:w="2694" w:type="dxa"/>
            <w:tcBorders>
              <w:top w:val="nil"/>
              <w:left w:val="nil"/>
              <w:bottom w:val="nil"/>
              <w:right w:val="nil"/>
            </w:tcBorders>
            <w:vAlign w:val="center"/>
          </w:tcPr>
          <w:p w14:paraId="0B72E560" w14:textId="286BC748" w:rsidR="00B57F7D" w:rsidRPr="00891819" w:rsidRDefault="0009728E"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2BatCHlu","properties":{"custom":"</w:instrText>
            </w:r>
            <w:r w:rsidRPr="00891819">
              <w:rPr>
                <w:rFonts w:hint="eastAsia"/>
                <w:szCs w:val="28"/>
              </w:rPr>
              <w:instrText>汪向东等</w:instrText>
            </w:r>
            <w:r w:rsidRPr="00891819">
              <w:rPr>
                <w:rFonts w:hint="eastAsia"/>
                <w:szCs w:val="28"/>
              </w:rPr>
              <w:instrText>(1999)","formattedCitation":"</w:instrText>
            </w:r>
            <w:r w:rsidRPr="00891819">
              <w:rPr>
                <w:rFonts w:hint="eastAsia"/>
                <w:szCs w:val="28"/>
              </w:rPr>
              <w:instrText>汪向东等</w:instrText>
            </w:r>
            <w:r w:rsidRPr="00891819">
              <w:rPr>
                <w:rFonts w:hint="eastAsia"/>
                <w:szCs w:val="28"/>
              </w:rPr>
              <w:instrText>(1999)","plainCitation":"</w:instrText>
            </w:r>
            <w:r w:rsidRPr="00891819">
              <w:rPr>
                <w:rFonts w:hint="eastAsia"/>
                <w:szCs w:val="28"/>
              </w:rPr>
              <w:instrText>汪向东等</w:instrText>
            </w:r>
            <w:r w:rsidRPr="00891819">
              <w:rPr>
                <w:rFonts w:hint="eastAsia"/>
                <w:szCs w:val="28"/>
              </w:rPr>
              <w:instrText>(1999)","noteIndex":0},"citationItems":[{"id":108,"uris":["http://zotero.org/users/local/eoP0LvSC/items/AME6BL5E"],"itemData":{"id":108,"type":"book","publisher":"</w:instrText>
            </w:r>
            <w:r w:rsidRPr="00891819">
              <w:rPr>
                <w:rFonts w:hint="eastAsia"/>
                <w:szCs w:val="28"/>
              </w:rPr>
              <w:instrText>中国心理卫生杂志社</w:instrText>
            </w:r>
            <w:r w:rsidRPr="00891819">
              <w:rPr>
                <w:rFonts w:hint="eastAsia"/>
                <w:szCs w:val="28"/>
              </w:rPr>
              <w:instrText>","title":"</w:instrText>
            </w:r>
            <w:r w:rsidRPr="00891819">
              <w:rPr>
                <w:rFonts w:hint="eastAsia"/>
                <w:szCs w:val="28"/>
              </w:rPr>
              <w:instrText>心理卫生评定量表手册</w:instrText>
            </w:r>
            <w:r w:rsidRPr="00891819">
              <w:rPr>
                <w:rFonts w:hint="eastAsia"/>
                <w:szCs w:val="28"/>
              </w:rPr>
              <w:instrText>","author":[{"literal":"</w:instrText>
            </w:r>
            <w:r w:rsidRPr="00891819">
              <w:rPr>
                <w:rFonts w:hint="eastAsia"/>
                <w:szCs w:val="28"/>
              </w:rPr>
              <w:instrText>汪向东</w:instrText>
            </w:r>
            <w:r w:rsidRPr="00891819">
              <w:rPr>
                <w:rFonts w:hint="eastAsia"/>
                <w:szCs w:val="28"/>
              </w:rPr>
              <w:instrText>"},{"literal":"</w:instrText>
            </w:r>
            <w:r w:rsidRPr="00891819">
              <w:rPr>
                <w:rFonts w:hint="eastAsia"/>
                <w:szCs w:val="28"/>
              </w:rPr>
              <w:instrText>王希林</w:instrText>
            </w:r>
            <w:r w:rsidRPr="00891819">
              <w:rPr>
                <w:rFonts w:hint="eastAsia"/>
                <w:szCs w:val="28"/>
              </w:rPr>
              <w:instrText>"},{"literal":"</w:instrText>
            </w:r>
            <w:r w:rsidRPr="00891819">
              <w:rPr>
                <w:rFonts w:hint="eastAsia"/>
                <w:szCs w:val="28"/>
              </w:rPr>
              <w:instrText>马弘</w:instrText>
            </w:r>
            <w:r w:rsidRPr="00891819">
              <w:rPr>
                <w:rFonts w:hint="eastAsia"/>
                <w:szCs w:val="28"/>
              </w:rPr>
              <w:instrText>"}],"issued":{"date-parts":[["1999"]]}}}],"schema":"https://github.com/citation-style-language/schema/raw/ma</w:instrText>
            </w:r>
            <w:r w:rsidRPr="00891819">
              <w:rPr>
                <w:szCs w:val="28"/>
              </w:rPr>
              <w:instrText xml:space="preserve">ster/csl-citation.json"} </w:instrText>
            </w:r>
            <w:r w:rsidRPr="00891819">
              <w:rPr>
                <w:szCs w:val="28"/>
              </w:rPr>
              <w:fldChar w:fldCharType="separate"/>
            </w:r>
            <w:r w:rsidRPr="00891819">
              <w:rPr>
                <w:rFonts w:hint="eastAsia"/>
                <w:szCs w:val="28"/>
              </w:rPr>
              <w:t>汪向东等</w:t>
            </w:r>
            <w:r w:rsidRPr="00891819">
              <w:rPr>
                <w:rFonts w:hint="eastAsia"/>
                <w:szCs w:val="28"/>
              </w:rPr>
              <w:t>(</w:t>
            </w:r>
            <w:r w:rsidRPr="00545B57">
              <w:rPr>
                <w:rStyle w:val="innerzoteroCitation"/>
                <w:rFonts w:hint="eastAsia"/>
              </w:rPr>
              <w:t>1999</w:t>
            </w:r>
            <w:r w:rsidRPr="00891819">
              <w:rPr>
                <w:rFonts w:hint="eastAsia"/>
                <w:szCs w:val="28"/>
              </w:rPr>
              <w:t>)</w:t>
            </w:r>
            <w:r w:rsidRPr="00891819">
              <w:rPr>
                <w:szCs w:val="28"/>
              </w:rPr>
              <w:fldChar w:fldCharType="end"/>
            </w:r>
            <w:r w:rsidRPr="00891819">
              <w:rPr>
                <w:szCs w:val="28"/>
              </w:rPr>
              <w:t>1</w:t>
            </w:r>
            <w:r w:rsidRPr="00891819">
              <w:rPr>
                <w:rFonts w:hint="eastAsia"/>
                <w:szCs w:val="28"/>
              </w:rPr>
              <w:t>篇</w:t>
            </w:r>
            <w:r w:rsidRPr="00891819">
              <w:rPr>
                <w:rFonts w:hint="eastAsia"/>
                <w:szCs w:val="28"/>
              </w:rPr>
              <w:t>,</w:t>
            </w:r>
            <w:r w:rsidRPr="00891819">
              <w:rPr>
                <w:szCs w:val="28"/>
              </w:rPr>
              <w:t xml:space="preserve"> </w:t>
            </w:r>
            <w:r w:rsidRPr="00891819">
              <w:rPr>
                <w:szCs w:val="28"/>
              </w:rPr>
              <w:fldChar w:fldCharType="begin"/>
            </w:r>
            <w:r w:rsidRPr="00891819">
              <w:rPr>
                <w:rFonts w:hint="eastAsia"/>
                <w:szCs w:val="28"/>
              </w:rPr>
              <w:instrText xml:space="preserve"> ADDIN ZOTERO_ITEM CSL_CITATION {"citationID":"iENvktsB","properties":{"custom":"</w:instrText>
            </w:r>
            <w:r w:rsidRPr="00891819">
              <w:rPr>
                <w:rFonts w:hint="eastAsia"/>
                <w:szCs w:val="28"/>
              </w:rPr>
              <w:instrText>苏林雁等</w:instrText>
            </w:r>
            <w:r w:rsidRPr="00891819">
              <w:rPr>
                <w:rFonts w:hint="eastAsia"/>
                <w:szCs w:val="28"/>
              </w:rPr>
              <w:instrText>(1998)","formattedCitation":"</w:instrText>
            </w:r>
            <w:r w:rsidRPr="00891819">
              <w:rPr>
                <w:rFonts w:hint="eastAsia"/>
                <w:szCs w:val="28"/>
              </w:rPr>
              <w:instrText>苏林雁等</w:instrText>
            </w:r>
            <w:r w:rsidRPr="00891819">
              <w:rPr>
                <w:rFonts w:hint="eastAsia"/>
                <w:szCs w:val="28"/>
              </w:rPr>
              <w:instrText>(1998)","plainCitation":"</w:instrText>
            </w:r>
            <w:r w:rsidRPr="00891819">
              <w:rPr>
                <w:rFonts w:hint="eastAsia"/>
                <w:szCs w:val="28"/>
              </w:rPr>
              <w:instrText>苏林雁等</w:instrText>
            </w:r>
            <w:r w:rsidRPr="00891819">
              <w:rPr>
                <w:rFonts w:hint="eastAsia"/>
                <w:szCs w:val="28"/>
              </w:rPr>
              <w:instrText>(1998)","noteIndex":0},"citationItems":[{"id":623,"uris":["http://zotero.org/users/local/eoP0LvSC/items/4BVB7ERX"],"itemData":{"id":623,"type":"article-journal","abstract":"</w:instrText>
            </w:r>
            <w:r w:rsidRPr="00891819">
              <w:rPr>
                <w:rFonts w:hint="eastAsia"/>
                <w:szCs w:val="28"/>
              </w:rPr>
              <w:instrText>Ａｃｈｅｎｂａｃｈ儿童行为量表的再标准化及效度检验湖南医科大学精神卫生系儿童精神病学教研室苏林雁李雪荣罗学荣万国斌杨志伟Ａｃｈｅｎｂａｃｈ儿童行为量表（ＣｈｉｌｄＢｅｈａｖｉｏｒＣｈｅｃｋｌｉｓｔ，简称ＣＢＣＬ）１９７６年问世、１９８３年第一次修订［</w:instrText>
            </w:r>
            <w:r w:rsidRPr="00891819">
              <w:rPr>
                <w:rFonts w:hint="eastAsia"/>
                <w:szCs w:val="28"/>
              </w:rPr>
              <w:instrText>...","container-title":"</w:instrText>
            </w:r>
            <w:r w:rsidRPr="00891819">
              <w:rPr>
                <w:rFonts w:hint="eastAsia"/>
                <w:szCs w:val="28"/>
              </w:rPr>
              <w:instrText>中国心理卫生杂志</w:instrText>
            </w:r>
            <w:r w:rsidRPr="00891819">
              <w:rPr>
                <w:rFonts w:hint="eastAsia"/>
                <w:szCs w:val="28"/>
              </w:rPr>
              <w:instrText>","ISSN":"1000-6729","issue":"2","language":"zh","note":"206 citations(CNKI)[2024-1-28]","page":"4-6+63","source":"CNKI","title":"Achenbach</w:instrText>
            </w:r>
            <w:r w:rsidRPr="00891819">
              <w:rPr>
                <w:rFonts w:hint="eastAsia"/>
                <w:szCs w:val="28"/>
              </w:rPr>
              <w:instrText>儿童行为量表的再标准化及效度检验</w:instrText>
            </w:r>
            <w:r w:rsidRPr="00891819">
              <w:rPr>
                <w:rFonts w:hint="eastAsia"/>
                <w:szCs w:val="28"/>
              </w:rPr>
              <w:instrText>","author":[{"family":"</w:instrText>
            </w:r>
            <w:r w:rsidRPr="00891819">
              <w:rPr>
                <w:rFonts w:hint="eastAsia"/>
                <w:szCs w:val="28"/>
              </w:rPr>
              <w:instrText>苏</w:instrText>
            </w:r>
            <w:r w:rsidRPr="00891819">
              <w:rPr>
                <w:rFonts w:hint="eastAsia"/>
                <w:szCs w:val="28"/>
              </w:rPr>
              <w:instrText>","given":"</w:instrText>
            </w:r>
            <w:r w:rsidRPr="00891819">
              <w:rPr>
                <w:rFonts w:hint="eastAsia"/>
                <w:szCs w:val="28"/>
              </w:rPr>
              <w:instrText>林雁</w:instrText>
            </w:r>
            <w:r w:rsidRPr="00891819">
              <w:rPr>
                <w:rFonts w:hint="eastAsia"/>
                <w:szCs w:val="28"/>
              </w:rPr>
              <w:instrText>"},{"family":"</w:instrText>
            </w:r>
            <w:r w:rsidRPr="00891819">
              <w:rPr>
                <w:rFonts w:hint="eastAsia"/>
                <w:szCs w:val="28"/>
              </w:rPr>
              <w:instrText>李</w:instrText>
            </w:r>
            <w:r w:rsidRPr="00891819">
              <w:rPr>
                <w:rFonts w:hint="eastAsia"/>
                <w:szCs w:val="28"/>
              </w:rPr>
              <w:instrText>","given":"</w:instrText>
            </w:r>
            <w:r w:rsidRPr="00891819">
              <w:rPr>
                <w:rFonts w:hint="eastAsia"/>
                <w:szCs w:val="28"/>
              </w:rPr>
              <w:instrText>雪荣</w:instrText>
            </w:r>
            <w:r w:rsidRPr="00891819">
              <w:rPr>
                <w:rFonts w:hint="eastAsia"/>
                <w:szCs w:val="28"/>
              </w:rPr>
              <w:instrText>"},{"family":"</w:instrText>
            </w:r>
            <w:r w:rsidRPr="00891819">
              <w:rPr>
                <w:rFonts w:hint="eastAsia"/>
                <w:szCs w:val="28"/>
              </w:rPr>
              <w:instrText>罗</w:instrText>
            </w:r>
            <w:r w:rsidRPr="00891819">
              <w:rPr>
                <w:rFonts w:hint="eastAsia"/>
                <w:szCs w:val="28"/>
              </w:rPr>
              <w:instrText>","given":"</w:instrText>
            </w:r>
            <w:r w:rsidRPr="00891819">
              <w:rPr>
                <w:rFonts w:hint="eastAsia"/>
                <w:szCs w:val="28"/>
              </w:rPr>
              <w:instrText>学荣</w:instrText>
            </w:r>
            <w:r w:rsidRPr="00891819">
              <w:rPr>
                <w:rFonts w:hint="eastAsia"/>
                <w:szCs w:val="28"/>
              </w:rPr>
              <w:instrText>"},{"family":"</w:instrText>
            </w:r>
            <w:r w:rsidRPr="00891819">
              <w:rPr>
                <w:rFonts w:hint="eastAsia"/>
                <w:szCs w:val="28"/>
              </w:rPr>
              <w:instrText>万</w:instrText>
            </w:r>
            <w:r w:rsidRPr="00891819">
              <w:rPr>
                <w:rFonts w:hint="eastAsia"/>
                <w:szCs w:val="28"/>
              </w:rPr>
              <w:instrText>","given":"</w:instrText>
            </w:r>
            <w:r w:rsidRPr="00891819">
              <w:rPr>
                <w:rFonts w:hint="eastAsia"/>
                <w:szCs w:val="28"/>
              </w:rPr>
              <w:instrText>国斌</w:instrText>
            </w:r>
            <w:r w:rsidRPr="00891819">
              <w:rPr>
                <w:rFonts w:hint="eastAsia"/>
                <w:szCs w:val="28"/>
              </w:rPr>
              <w:instrText>"},{"family":"</w:instrText>
            </w:r>
            <w:r w:rsidRPr="00891819">
              <w:rPr>
                <w:rFonts w:hint="eastAsia"/>
                <w:szCs w:val="28"/>
              </w:rPr>
              <w:instrText>杨</w:instrText>
            </w:r>
            <w:r w:rsidRPr="00891819">
              <w:rPr>
                <w:rFonts w:hint="eastAsia"/>
                <w:szCs w:val="28"/>
              </w:rPr>
              <w:instrText>","given":"</w:instrText>
            </w:r>
            <w:r w:rsidRPr="00891819">
              <w:rPr>
                <w:rFonts w:hint="eastAsia"/>
                <w:szCs w:val="28"/>
              </w:rPr>
              <w:instrText>志伟</w:instrText>
            </w:r>
            <w:r w:rsidRPr="00891819">
              <w:rPr>
                <w:rFonts w:hint="eastAsia"/>
                <w:szCs w:val="28"/>
              </w:rPr>
              <w:instrText xml:space="preserve">"}],"issued":{"date-parts":[["1998"]]}}}],"schema":"https://github.com/citation-style-language/schema/raw/master/csl-citation.json"} </w:instrText>
            </w:r>
            <w:r w:rsidRPr="00891819">
              <w:rPr>
                <w:szCs w:val="28"/>
              </w:rPr>
              <w:fldChar w:fldCharType="separate"/>
            </w:r>
            <w:r w:rsidRPr="00891819">
              <w:rPr>
                <w:rFonts w:hint="eastAsia"/>
                <w:szCs w:val="28"/>
              </w:rPr>
              <w:t>苏林雁等</w:t>
            </w:r>
            <w:r w:rsidRPr="00891819">
              <w:rPr>
                <w:rFonts w:hint="eastAsia"/>
                <w:szCs w:val="28"/>
              </w:rPr>
              <w:t>(</w:t>
            </w:r>
            <w:r w:rsidRPr="00545B57">
              <w:rPr>
                <w:rStyle w:val="innerzoteroCitation"/>
                <w:rFonts w:hint="eastAsia"/>
              </w:rPr>
              <w:t>1998</w:t>
            </w:r>
            <w:r w:rsidRPr="00891819">
              <w:rPr>
                <w:rFonts w:hint="eastAsia"/>
                <w:szCs w:val="28"/>
              </w:rPr>
              <w:t>)</w:t>
            </w:r>
            <w:r w:rsidRPr="00891819">
              <w:rPr>
                <w:szCs w:val="28"/>
              </w:rPr>
              <w:fldChar w:fldCharType="end"/>
            </w:r>
            <w:r w:rsidRPr="00891819">
              <w:rPr>
                <w:szCs w:val="28"/>
              </w:rPr>
              <w:t>1</w:t>
            </w:r>
            <w:r w:rsidRPr="00891819">
              <w:rPr>
                <w:rFonts w:hint="eastAsia"/>
                <w:szCs w:val="28"/>
              </w:rPr>
              <w:t>篇</w:t>
            </w:r>
            <w:r w:rsidRPr="00891819">
              <w:rPr>
                <w:rFonts w:hint="eastAsia"/>
                <w:szCs w:val="28"/>
              </w:rPr>
              <w:t>,</w:t>
            </w:r>
            <w:r w:rsidRPr="00891819">
              <w:rPr>
                <w:szCs w:val="28"/>
              </w:rPr>
              <w:t xml:space="preserve"> </w:t>
            </w:r>
            <w:r w:rsidRPr="00891819">
              <w:rPr>
                <w:color w:val="FF0000"/>
                <w:szCs w:val="28"/>
              </w:rPr>
              <w:fldChar w:fldCharType="begin"/>
            </w:r>
            <w:r w:rsidRPr="00891819">
              <w:rPr>
                <w:rFonts w:hint="eastAsia"/>
                <w:color w:val="FF0000"/>
                <w:szCs w:val="28"/>
              </w:rPr>
              <w:instrText xml:space="preserve"> ADDIN ZOTERO_ITEM CSL_CITATION {"citationID":"zim4gnJX","properties":{"custom":"</w:instrText>
            </w:r>
            <w:r w:rsidRPr="00891819">
              <w:rPr>
                <w:rFonts w:hint="eastAsia"/>
                <w:color w:val="FF0000"/>
                <w:szCs w:val="28"/>
              </w:rPr>
              <w:instrText>忻仁娥</w:instrText>
            </w:r>
            <w:r w:rsidRPr="00891819">
              <w:rPr>
                <w:rFonts w:hint="eastAsia"/>
                <w:color w:val="FF0000"/>
                <w:szCs w:val="28"/>
              </w:rPr>
              <w:instrText>(1992)","formattedCitation":"</w:instrText>
            </w:r>
            <w:r w:rsidRPr="00891819">
              <w:rPr>
                <w:rFonts w:hint="eastAsia"/>
                <w:color w:val="FF0000"/>
                <w:szCs w:val="28"/>
              </w:rPr>
              <w:instrText>忻仁娥</w:instrText>
            </w:r>
            <w:r w:rsidRPr="00891819">
              <w:rPr>
                <w:rFonts w:hint="eastAsia"/>
                <w:color w:val="FF0000"/>
                <w:szCs w:val="28"/>
              </w:rPr>
              <w:instrText>(1992)","plainCitation":"</w:instrText>
            </w:r>
            <w:r w:rsidRPr="00891819">
              <w:rPr>
                <w:rFonts w:hint="eastAsia"/>
                <w:color w:val="FF0000"/>
                <w:szCs w:val="28"/>
              </w:rPr>
              <w:instrText>忻仁娥</w:instrText>
            </w:r>
            <w:r w:rsidRPr="00891819">
              <w:rPr>
                <w:rFonts w:hint="eastAsia"/>
                <w:color w:val="FF0000"/>
                <w:szCs w:val="28"/>
              </w:rPr>
              <w:instrText>(1992)","noteIndex":0},"citationItems":[{"id":626,"uris":["http://zotero.org/users/local/eoP0LvSC/items/AVMZTZ6U"],"itemData":{"id":626,"type":"article-journal","container-title":"</w:instrText>
            </w:r>
            <w:r w:rsidRPr="00891819">
              <w:rPr>
                <w:rFonts w:hint="eastAsia"/>
                <w:color w:val="FF0000"/>
                <w:szCs w:val="28"/>
              </w:rPr>
              <w:instrText>上海精神医学</w:instrText>
            </w:r>
            <w:r w:rsidRPr="00891819">
              <w:rPr>
                <w:rFonts w:hint="eastAsia"/>
                <w:color w:val="FF0000"/>
                <w:szCs w:val="28"/>
              </w:rPr>
              <w:instrText xml:space="preserve">","issue":"1","page":"1-2","title":"Achenbach </w:instrText>
            </w:r>
            <w:r w:rsidRPr="00891819">
              <w:rPr>
                <w:rFonts w:hint="eastAsia"/>
                <w:color w:val="FF0000"/>
                <w:szCs w:val="28"/>
              </w:rPr>
              <w:instrText>儿童行为量表</w:instrText>
            </w:r>
            <w:r w:rsidRPr="00891819">
              <w:rPr>
                <w:rFonts w:hint="eastAsia"/>
                <w:color w:val="FF0000"/>
                <w:szCs w:val="28"/>
              </w:rPr>
              <w:instrText xml:space="preserve">( </w:instrText>
            </w:r>
            <w:r w:rsidRPr="00891819">
              <w:rPr>
                <w:rFonts w:hint="eastAsia"/>
                <w:color w:val="FF0000"/>
                <w:szCs w:val="28"/>
              </w:rPr>
              <w:instrText>中国标准化</w:instrText>
            </w:r>
            <w:r w:rsidRPr="00891819">
              <w:rPr>
                <w:rFonts w:hint="eastAsia"/>
                <w:color w:val="FF0000"/>
                <w:szCs w:val="28"/>
              </w:rPr>
              <w:instrText>","volume":"4","author":[{"literal":"</w:instrText>
            </w:r>
            <w:r w:rsidRPr="00891819">
              <w:rPr>
                <w:rFonts w:hint="eastAsia"/>
                <w:color w:val="FF0000"/>
                <w:szCs w:val="28"/>
              </w:rPr>
              <w:instrText>忻仁娥</w:instrText>
            </w:r>
            <w:r w:rsidRPr="00891819">
              <w:rPr>
                <w:rFonts w:hint="eastAsia"/>
                <w:color w:val="FF0000"/>
                <w:szCs w:val="28"/>
              </w:rPr>
              <w:instrText>"}],"issued":{"date-parts":[["1992"]]}}}],"schema":"https://github.com/citation-s</w:instrText>
            </w:r>
            <w:r w:rsidRPr="00891819">
              <w:rPr>
                <w:color w:val="FF0000"/>
                <w:szCs w:val="28"/>
              </w:rPr>
              <w:instrText xml:space="preserve">tyle-language/schema/raw/master/csl-citation.json"} </w:instrText>
            </w:r>
            <w:r w:rsidRPr="00891819">
              <w:rPr>
                <w:color w:val="FF0000"/>
                <w:szCs w:val="28"/>
              </w:rPr>
              <w:fldChar w:fldCharType="separate"/>
            </w:r>
            <w:r w:rsidRPr="00891819">
              <w:rPr>
                <w:rFonts w:hint="eastAsia"/>
                <w:color w:val="FF0000"/>
                <w:szCs w:val="28"/>
              </w:rPr>
              <w:t>忻仁娥</w:t>
            </w:r>
            <w:r w:rsidRPr="00891819">
              <w:rPr>
                <w:rFonts w:hint="eastAsia"/>
                <w:color w:val="FF0000"/>
                <w:szCs w:val="28"/>
              </w:rPr>
              <w:t>(</w:t>
            </w:r>
            <w:r w:rsidRPr="00545B57">
              <w:rPr>
                <w:rStyle w:val="innerzoteroCitation"/>
                <w:rFonts w:hint="eastAsia"/>
              </w:rPr>
              <w:t>1992</w:t>
            </w:r>
            <w:r w:rsidRPr="00891819">
              <w:rPr>
                <w:rFonts w:hint="eastAsia"/>
                <w:color w:val="FF0000"/>
                <w:szCs w:val="28"/>
              </w:rPr>
              <w:t>)</w:t>
            </w:r>
            <w:r w:rsidRPr="00891819">
              <w:rPr>
                <w:color w:val="FF0000"/>
                <w:szCs w:val="28"/>
              </w:rPr>
              <w:fldChar w:fldCharType="end"/>
            </w:r>
            <w:r w:rsidRPr="00891819">
              <w:rPr>
                <w:color w:val="FF0000"/>
                <w:szCs w:val="28"/>
              </w:rPr>
              <w:t>1</w:t>
            </w:r>
            <w:r w:rsidRPr="00891819">
              <w:rPr>
                <w:rFonts w:hint="eastAsia"/>
                <w:color w:val="FF0000"/>
                <w:szCs w:val="28"/>
              </w:rPr>
              <w:t>篇</w:t>
            </w:r>
            <w:r w:rsidRPr="00891819">
              <w:rPr>
                <w:rFonts w:hint="eastAsia"/>
                <w:color w:val="FF0000"/>
                <w:szCs w:val="28"/>
              </w:rPr>
              <w:t>,</w:t>
            </w:r>
            <w:r w:rsidRPr="00891819">
              <w:rPr>
                <w:color w:val="FF0000"/>
                <w:szCs w:val="28"/>
              </w:rPr>
              <w:t xml:space="preserve"> </w:t>
            </w:r>
            <w:r w:rsidRPr="00891819">
              <w:rPr>
                <w:color w:val="FF0000"/>
                <w:szCs w:val="28"/>
              </w:rPr>
              <w:fldChar w:fldCharType="begin"/>
            </w:r>
            <w:r w:rsidRPr="00891819">
              <w:rPr>
                <w:color w:val="FF0000"/>
                <w:szCs w:val="28"/>
              </w:rPr>
              <w:instrText xml:space="preserve"> ADDIN ZOTERO_ITEM CSL_CITATION {"citationID":"x5yCHmwZ","properties":{"custom":"Achenbach TM (1987)","formattedCitation":"Achenbach TM (1987)","plainCitation":"Achenbach TM (1987)","noteIndex":0},"citationItems":[{"id":628,"uris":["http://zotero.org/users/local/eoP0LvSC/items/ZWJQZXEI"],"itemData":{"id":628,"type":"book","event-place":"University of Vermont","publisher":"Burlington","publisher-place":"University of Vermont","title":"Manual for the Child Behavior Checklist[M]. University of Vermont","author":[{"literal":"Achenbach TM"},{"literal":"Edelbrock C"}],"issued":{"date-parts":[["1987"]]}}}],"schema":"https://github.com/citation-style-language/schema/raw/master/csl-citation.json"} </w:instrText>
            </w:r>
            <w:r w:rsidRPr="00891819">
              <w:rPr>
                <w:color w:val="FF0000"/>
                <w:szCs w:val="28"/>
              </w:rPr>
              <w:fldChar w:fldCharType="separate"/>
            </w:r>
            <w:r w:rsidRPr="00891819">
              <w:rPr>
                <w:color w:val="FF0000"/>
                <w:szCs w:val="28"/>
              </w:rPr>
              <w:t>Achenbach TM (</w:t>
            </w:r>
            <w:r w:rsidRPr="00545B57">
              <w:rPr>
                <w:rStyle w:val="innerzoteroCitation"/>
              </w:rPr>
              <w:t>1987</w:t>
            </w:r>
            <w:r w:rsidRPr="00891819">
              <w:rPr>
                <w:color w:val="FF0000"/>
                <w:szCs w:val="28"/>
              </w:rPr>
              <w:t>)</w:t>
            </w:r>
            <w:r w:rsidRPr="00891819">
              <w:rPr>
                <w:color w:val="FF0000"/>
                <w:szCs w:val="28"/>
              </w:rPr>
              <w:fldChar w:fldCharType="end"/>
            </w:r>
            <w:r w:rsidRPr="00891819">
              <w:rPr>
                <w:color w:val="FF0000"/>
                <w:szCs w:val="28"/>
              </w:rPr>
              <w:t>1</w:t>
            </w:r>
            <w:r w:rsidRPr="00891819">
              <w:rPr>
                <w:rFonts w:hint="eastAsia"/>
                <w:color w:val="FF0000"/>
                <w:szCs w:val="28"/>
              </w:rPr>
              <w:t>篇</w:t>
            </w:r>
          </w:p>
        </w:tc>
        <w:tc>
          <w:tcPr>
            <w:tcW w:w="2126" w:type="dxa"/>
            <w:tcBorders>
              <w:top w:val="nil"/>
              <w:left w:val="nil"/>
              <w:bottom w:val="nil"/>
              <w:right w:val="nil"/>
            </w:tcBorders>
            <w:vAlign w:val="center"/>
          </w:tcPr>
          <w:p w14:paraId="51D63F1C" w14:textId="7512EA23" w:rsidR="00B57F7D" w:rsidRPr="00891819" w:rsidRDefault="00B57F7D" w:rsidP="00E124AE">
            <w:pPr>
              <w:spacing w:line="300" w:lineRule="exact"/>
              <w:jc w:val="center"/>
              <w:rPr>
                <w:szCs w:val="28"/>
              </w:rPr>
            </w:pPr>
            <w:r w:rsidRPr="00891819">
              <w:rPr>
                <w:rFonts w:hint="eastAsia"/>
                <w:szCs w:val="28"/>
              </w:rPr>
              <w:t>6</w:t>
            </w:r>
          </w:p>
        </w:tc>
        <w:tc>
          <w:tcPr>
            <w:tcW w:w="3566" w:type="dxa"/>
            <w:tcBorders>
              <w:top w:val="nil"/>
              <w:left w:val="nil"/>
              <w:bottom w:val="nil"/>
              <w:right w:val="nil"/>
            </w:tcBorders>
            <w:vAlign w:val="center"/>
          </w:tcPr>
          <w:p w14:paraId="354915A9" w14:textId="5EF6DDBD" w:rsidR="00B57F7D" w:rsidRPr="00891819" w:rsidRDefault="0009728E" w:rsidP="00E124AE">
            <w:pPr>
              <w:spacing w:line="300" w:lineRule="exact"/>
              <w:jc w:val="center"/>
              <w:rPr>
                <w:szCs w:val="28"/>
              </w:rPr>
            </w:pPr>
            <w:r w:rsidRPr="00891819">
              <w:rPr>
                <w:szCs w:val="28"/>
              </w:rPr>
              <w:fldChar w:fldCharType="begin"/>
            </w:r>
            <w:r w:rsidR="00792374" w:rsidRPr="00891819">
              <w:rPr>
                <w:rFonts w:hint="eastAsia"/>
                <w:szCs w:val="28"/>
              </w:rPr>
              <w:instrText xml:space="preserve"> ADDIN ZOTERO_ITEM CSL_CITATION {"citationID":"CgN2XIRd","properties":{"custom":"</w:instrText>
            </w:r>
            <w:r w:rsidR="00792374" w:rsidRPr="00891819">
              <w:rPr>
                <w:rFonts w:hint="eastAsia"/>
                <w:szCs w:val="28"/>
              </w:rPr>
              <w:instrText>汪向东等</w:instrText>
            </w:r>
            <w:r w:rsidR="00792374" w:rsidRPr="00891819">
              <w:rPr>
                <w:rFonts w:hint="eastAsia"/>
                <w:szCs w:val="28"/>
              </w:rPr>
              <w:instrText>(1999)","formattedCitation":"</w:instrText>
            </w:r>
            <w:r w:rsidR="00792374" w:rsidRPr="00891819">
              <w:rPr>
                <w:rFonts w:hint="eastAsia"/>
                <w:szCs w:val="28"/>
              </w:rPr>
              <w:instrText>汪向东等</w:instrText>
            </w:r>
            <w:r w:rsidR="00792374" w:rsidRPr="00891819">
              <w:rPr>
                <w:rFonts w:hint="eastAsia"/>
                <w:szCs w:val="28"/>
              </w:rPr>
              <w:instrText>(1999)","plainCitation":"</w:instrText>
            </w:r>
            <w:r w:rsidR="00792374" w:rsidRPr="00891819">
              <w:rPr>
                <w:rFonts w:hint="eastAsia"/>
                <w:szCs w:val="28"/>
              </w:rPr>
              <w:instrText>汪向东等</w:instrText>
            </w:r>
            <w:r w:rsidR="00792374" w:rsidRPr="00891819">
              <w:rPr>
                <w:rFonts w:hint="eastAsia"/>
                <w:szCs w:val="28"/>
              </w:rPr>
              <w:instrText>(1999)","noteIndex":0},"citationItems":[{"id":108,"uris":["http://zotero.org/users/local/eoP0LvSC/items/AME6BL5E"],"itemData":{"id":108,"type":"book","publisher":"</w:instrText>
            </w:r>
            <w:r w:rsidR="00792374" w:rsidRPr="00891819">
              <w:rPr>
                <w:rFonts w:hint="eastAsia"/>
                <w:szCs w:val="28"/>
              </w:rPr>
              <w:instrText>中国心理卫生杂志社</w:instrText>
            </w:r>
            <w:r w:rsidR="00792374" w:rsidRPr="00891819">
              <w:rPr>
                <w:rFonts w:hint="eastAsia"/>
                <w:szCs w:val="28"/>
              </w:rPr>
              <w:instrText>","title":"</w:instrText>
            </w:r>
            <w:r w:rsidR="00792374" w:rsidRPr="00891819">
              <w:rPr>
                <w:rFonts w:hint="eastAsia"/>
                <w:szCs w:val="28"/>
              </w:rPr>
              <w:instrText>心理卫生评定量表手册</w:instrText>
            </w:r>
            <w:r w:rsidR="00792374" w:rsidRPr="00891819">
              <w:rPr>
                <w:rFonts w:hint="eastAsia"/>
                <w:szCs w:val="28"/>
              </w:rPr>
              <w:instrText>","author":[{"literal":"</w:instrText>
            </w:r>
            <w:r w:rsidR="00792374" w:rsidRPr="00891819">
              <w:rPr>
                <w:rFonts w:hint="eastAsia"/>
                <w:szCs w:val="28"/>
              </w:rPr>
              <w:instrText>汪向东</w:instrText>
            </w:r>
            <w:r w:rsidR="00792374" w:rsidRPr="00891819">
              <w:rPr>
                <w:rFonts w:hint="eastAsia"/>
                <w:szCs w:val="28"/>
              </w:rPr>
              <w:instrText>"},{"literal":"</w:instrText>
            </w:r>
            <w:r w:rsidR="00792374" w:rsidRPr="00891819">
              <w:rPr>
                <w:rFonts w:hint="eastAsia"/>
                <w:szCs w:val="28"/>
              </w:rPr>
              <w:instrText>王希林</w:instrText>
            </w:r>
            <w:r w:rsidR="00792374" w:rsidRPr="00891819">
              <w:rPr>
                <w:rFonts w:hint="eastAsia"/>
                <w:szCs w:val="28"/>
              </w:rPr>
              <w:instrText>"},{"literal":"</w:instrText>
            </w:r>
            <w:r w:rsidR="00792374" w:rsidRPr="00891819">
              <w:rPr>
                <w:rFonts w:hint="eastAsia"/>
                <w:szCs w:val="28"/>
              </w:rPr>
              <w:instrText>马弘</w:instrText>
            </w:r>
            <w:r w:rsidR="00792374" w:rsidRPr="00891819">
              <w:rPr>
                <w:rFonts w:hint="eastAsia"/>
                <w:szCs w:val="28"/>
              </w:rPr>
              <w:instrText>"}],"issued":{"date-parts":[["1999"]]}}}],"schema":"https://github.com/citation-style-language/schema/raw/ma</w:instrText>
            </w:r>
            <w:r w:rsidR="00792374" w:rsidRPr="00891819">
              <w:rPr>
                <w:szCs w:val="28"/>
              </w:rPr>
              <w:instrText xml:space="preserve">ster/csl-citation.json"} </w:instrText>
            </w:r>
            <w:r w:rsidRPr="00891819">
              <w:rPr>
                <w:szCs w:val="28"/>
              </w:rPr>
              <w:fldChar w:fldCharType="separate"/>
            </w:r>
            <w:r w:rsidRPr="00891819">
              <w:rPr>
                <w:rFonts w:hint="eastAsia"/>
                <w:szCs w:val="28"/>
              </w:rPr>
              <w:t>汪向东等</w:t>
            </w:r>
            <w:r w:rsidRPr="00891819">
              <w:rPr>
                <w:rFonts w:hint="eastAsia"/>
                <w:szCs w:val="28"/>
              </w:rPr>
              <w:t>(</w:t>
            </w:r>
            <w:r w:rsidRPr="00545B57">
              <w:rPr>
                <w:rStyle w:val="innerzoteroCitation"/>
                <w:rFonts w:hint="eastAsia"/>
              </w:rPr>
              <w:t>1999</w:t>
            </w:r>
            <w:r w:rsidRPr="00891819">
              <w:rPr>
                <w:rFonts w:hint="eastAsia"/>
                <w:szCs w:val="28"/>
              </w:rPr>
              <w:t>)</w:t>
            </w:r>
            <w:r w:rsidRPr="00891819">
              <w:rPr>
                <w:szCs w:val="28"/>
              </w:rPr>
              <w:fldChar w:fldCharType="end"/>
            </w:r>
          </w:p>
          <w:p w14:paraId="233FE798" w14:textId="4FD0C085" w:rsidR="0009728E" w:rsidRPr="00891819" w:rsidRDefault="0009728E" w:rsidP="00E124AE">
            <w:pPr>
              <w:spacing w:line="300" w:lineRule="exact"/>
              <w:jc w:val="center"/>
              <w:rPr>
                <w:szCs w:val="28"/>
              </w:rPr>
            </w:pPr>
            <w:r w:rsidRPr="00891819">
              <w:rPr>
                <w:rFonts w:hint="eastAsia"/>
                <w:szCs w:val="28"/>
              </w:rPr>
              <w:t>男</w:t>
            </w:r>
            <w:r w:rsidRPr="00891819">
              <w:rPr>
                <w:szCs w:val="28"/>
              </w:rPr>
              <w:t>17</w:t>
            </w:r>
            <w:r w:rsidRPr="00891819">
              <w:rPr>
                <w:rFonts w:hint="eastAsia"/>
                <w:szCs w:val="28"/>
              </w:rPr>
              <w:t>题，女</w:t>
            </w:r>
            <w:r w:rsidRPr="00891819">
              <w:rPr>
                <w:szCs w:val="28"/>
              </w:rPr>
              <w:t>18</w:t>
            </w:r>
            <w:r w:rsidRPr="00891819">
              <w:rPr>
                <w:rFonts w:hint="eastAsia"/>
                <w:szCs w:val="28"/>
              </w:rPr>
              <w:t>题</w:t>
            </w:r>
          </w:p>
        </w:tc>
        <w:tc>
          <w:tcPr>
            <w:tcW w:w="3522" w:type="dxa"/>
            <w:tcBorders>
              <w:top w:val="nil"/>
              <w:left w:val="nil"/>
              <w:bottom w:val="nil"/>
              <w:right w:val="nil"/>
            </w:tcBorders>
          </w:tcPr>
          <w:p w14:paraId="1C45F749" w14:textId="0D3987E8" w:rsidR="0009728E" w:rsidRPr="00891819" w:rsidRDefault="0009728E" w:rsidP="00E124AE">
            <w:pPr>
              <w:spacing w:line="300" w:lineRule="exact"/>
              <w:jc w:val="center"/>
              <w:rPr>
                <w:szCs w:val="28"/>
              </w:rPr>
            </w:pPr>
            <w:r w:rsidRPr="00891819">
              <w:rPr>
                <w:szCs w:val="28"/>
              </w:rPr>
              <w:fldChar w:fldCharType="begin"/>
            </w:r>
            <w:r w:rsidR="00792374" w:rsidRPr="00891819">
              <w:rPr>
                <w:rFonts w:hint="eastAsia"/>
                <w:szCs w:val="28"/>
              </w:rPr>
              <w:instrText xml:space="preserve"> ADDIN ZOTERO_ITEM CSL_CITATION {"citationID":"0ZyRHDSD","properties":{"custom":"</w:instrText>
            </w:r>
            <w:r w:rsidR="00792374" w:rsidRPr="00891819">
              <w:rPr>
                <w:rFonts w:hint="eastAsia"/>
                <w:szCs w:val="28"/>
              </w:rPr>
              <w:instrText>汪向东等</w:instrText>
            </w:r>
            <w:r w:rsidR="00792374" w:rsidRPr="00891819">
              <w:rPr>
                <w:rFonts w:hint="eastAsia"/>
                <w:szCs w:val="28"/>
              </w:rPr>
              <w:instrText>(1999)","formattedCitation":"</w:instrText>
            </w:r>
            <w:r w:rsidR="00792374" w:rsidRPr="00891819">
              <w:rPr>
                <w:rFonts w:hint="eastAsia"/>
                <w:szCs w:val="28"/>
              </w:rPr>
              <w:instrText>汪向东等</w:instrText>
            </w:r>
            <w:r w:rsidR="00792374" w:rsidRPr="00891819">
              <w:rPr>
                <w:rFonts w:hint="eastAsia"/>
                <w:szCs w:val="28"/>
              </w:rPr>
              <w:instrText>(1999)","plainCitation":"</w:instrText>
            </w:r>
            <w:r w:rsidR="00792374" w:rsidRPr="00891819">
              <w:rPr>
                <w:rFonts w:hint="eastAsia"/>
                <w:szCs w:val="28"/>
              </w:rPr>
              <w:instrText>汪向东等</w:instrText>
            </w:r>
            <w:r w:rsidR="00792374" w:rsidRPr="00891819">
              <w:rPr>
                <w:rFonts w:hint="eastAsia"/>
                <w:szCs w:val="28"/>
              </w:rPr>
              <w:instrText>(1999)","noteIndex":0},"citationItems":[{"id":108,"uris":["http://zotero.org/users/local/eoP0LvSC/items/AME6BL5E"],"itemData":{"id":108,"type":"book","publisher":"</w:instrText>
            </w:r>
            <w:r w:rsidR="00792374" w:rsidRPr="00891819">
              <w:rPr>
                <w:rFonts w:hint="eastAsia"/>
                <w:szCs w:val="28"/>
              </w:rPr>
              <w:instrText>中国心理卫生杂志社</w:instrText>
            </w:r>
            <w:r w:rsidR="00792374" w:rsidRPr="00891819">
              <w:rPr>
                <w:rFonts w:hint="eastAsia"/>
                <w:szCs w:val="28"/>
              </w:rPr>
              <w:instrText>","title":"</w:instrText>
            </w:r>
            <w:r w:rsidR="00792374" w:rsidRPr="00891819">
              <w:rPr>
                <w:rFonts w:hint="eastAsia"/>
                <w:szCs w:val="28"/>
              </w:rPr>
              <w:instrText>心理卫生评定量表手册</w:instrText>
            </w:r>
            <w:r w:rsidR="00792374" w:rsidRPr="00891819">
              <w:rPr>
                <w:rFonts w:hint="eastAsia"/>
                <w:szCs w:val="28"/>
              </w:rPr>
              <w:instrText>","author":[{"literal":"</w:instrText>
            </w:r>
            <w:r w:rsidR="00792374" w:rsidRPr="00891819">
              <w:rPr>
                <w:rFonts w:hint="eastAsia"/>
                <w:szCs w:val="28"/>
              </w:rPr>
              <w:instrText>汪向东</w:instrText>
            </w:r>
            <w:r w:rsidR="00792374" w:rsidRPr="00891819">
              <w:rPr>
                <w:rFonts w:hint="eastAsia"/>
                <w:szCs w:val="28"/>
              </w:rPr>
              <w:instrText>"},{"literal":"</w:instrText>
            </w:r>
            <w:r w:rsidR="00792374" w:rsidRPr="00891819">
              <w:rPr>
                <w:rFonts w:hint="eastAsia"/>
                <w:szCs w:val="28"/>
              </w:rPr>
              <w:instrText>王希林</w:instrText>
            </w:r>
            <w:r w:rsidR="00792374" w:rsidRPr="00891819">
              <w:rPr>
                <w:rFonts w:hint="eastAsia"/>
                <w:szCs w:val="28"/>
              </w:rPr>
              <w:instrText>"},{"literal":"</w:instrText>
            </w:r>
            <w:r w:rsidR="00792374" w:rsidRPr="00891819">
              <w:rPr>
                <w:rFonts w:hint="eastAsia"/>
                <w:szCs w:val="28"/>
              </w:rPr>
              <w:instrText>马弘</w:instrText>
            </w:r>
            <w:r w:rsidR="00792374" w:rsidRPr="00891819">
              <w:rPr>
                <w:rFonts w:hint="eastAsia"/>
                <w:szCs w:val="28"/>
              </w:rPr>
              <w:instrText>"}],"issued":{"date-parts":[["1999"]]}}}],"schema":"https://github.com/citation-style-language/schema/raw/ma</w:instrText>
            </w:r>
            <w:r w:rsidR="00792374" w:rsidRPr="00891819">
              <w:rPr>
                <w:szCs w:val="28"/>
              </w:rPr>
              <w:instrText xml:space="preserve">ster/csl-citation.json"} </w:instrText>
            </w:r>
            <w:r w:rsidRPr="00891819">
              <w:rPr>
                <w:szCs w:val="28"/>
              </w:rPr>
              <w:fldChar w:fldCharType="separate"/>
            </w:r>
            <w:r w:rsidRPr="00891819">
              <w:rPr>
                <w:rFonts w:hint="eastAsia"/>
                <w:szCs w:val="28"/>
              </w:rPr>
              <w:t>汪向东等</w:t>
            </w:r>
            <w:r w:rsidRPr="00891819">
              <w:rPr>
                <w:rFonts w:hint="eastAsia"/>
                <w:szCs w:val="28"/>
              </w:rPr>
              <w:t>(</w:t>
            </w:r>
            <w:r w:rsidRPr="00545B57">
              <w:rPr>
                <w:rStyle w:val="innerzoteroCitation"/>
                <w:rFonts w:hint="eastAsia"/>
              </w:rPr>
              <w:t>1999</w:t>
            </w:r>
            <w:r w:rsidRPr="00891819">
              <w:rPr>
                <w:rFonts w:hint="eastAsia"/>
                <w:szCs w:val="28"/>
              </w:rPr>
              <w:t>)</w:t>
            </w:r>
            <w:r w:rsidRPr="00891819">
              <w:rPr>
                <w:szCs w:val="28"/>
              </w:rPr>
              <w:fldChar w:fldCharType="end"/>
            </w:r>
            <w:r w:rsidRPr="00891819">
              <w:rPr>
                <w:rFonts w:hint="eastAsia"/>
                <w:szCs w:val="28"/>
              </w:rPr>
              <w:t xml:space="preserve"> </w:t>
            </w:r>
            <w:r w:rsidRPr="00891819">
              <w:rPr>
                <w:rFonts w:hint="eastAsia"/>
                <w:szCs w:val="28"/>
              </w:rPr>
              <w:t>提供的抑郁维度男生跟女生的题目不一样。</w:t>
            </w:r>
          </w:p>
          <w:p w14:paraId="5F218C04" w14:textId="7626414D" w:rsidR="0009728E" w:rsidRPr="00891819" w:rsidRDefault="0009728E" w:rsidP="00E124AE">
            <w:pPr>
              <w:spacing w:line="300" w:lineRule="exact"/>
              <w:jc w:val="center"/>
              <w:rPr>
                <w:szCs w:val="28"/>
              </w:rPr>
            </w:pPr>
            <w:r w:rsidRPr="00891819">
              <w:rPr>
                <w:szCs w:val="28"/>
              </w:rPr>
              <w:fldChar w:fldCharType="begin"/>
            </w:r>
            <w:r w:rsidR="00792374" w:rsidRPr="00891819">
              <w:rPr>
                <w:rFonts w:hint="eastAsia"/>
                <w:szCs w:val="28"/>
              </w:rPr>
              <w:instrText xml:space="preserve"> ADDIN ZOTERO_ITEM CSL_CITATION {"citationID":"uYLbdorN","properties":{"custom":"</w:instrText>
            </w:r>
            <w:r w:rsidR="00792374" w:rsidRPr="00891819">
              <w:rPr>
                <w:rFonts w:hint="eastAsia"/>
                <w:szCs w:val="28"/>
              </w:rPr>
              <w:instrText>苏林雁等</w:instrText>
            </w:r>
            <w:r w:rsidR="00792374" w:rsidRPr="00891819">
              <w:rPr>
                <w:rFonts w:hint="eastAsia"/>
                <w:szCs w:val="28"/>
              </w:rPr>
              <w:instrText>(1998)","formattedCitation":"</w:instrText>
            </w:r>
            <w:r w:rsidR="00792374" w:rsidRPr="00891819">
              <w:rPr>
                <w:rFonts w:hint="eastAsia"/>
                <w:szCs w:val="28"/>
              </w:rPr>
              <w:instrText>苏林雁等</w:instrText>
            </w:r>
            <w:r w:rsidR="00792374" w:rsidRPr="00891819">
              <w:rPr>
                <w:rFonts w:hint="eastAsia"/>
                <w:szCs w:val="28"/>
              </w:rPr>
              <w:instrText>(1998)","plainCitation":"</w:instrText>
            </w:r>
            <w:r w:rsidR="00792374" w:rsidRPr="00891819">
              <w:rPr>
                <w:rFonts w:hint="eastAsia"/>
                <w:szCs w:val="28"/>
              </w:rPr>
              <w:instrText>苏林雁等</w:instrText>
            </w:r>
            <w:r w:rsidR="00792374" w:rsidRPr="00891819">
              <w:rPr>
                <w:rFonts w:hint="eastAsia"/>
                <w:szCs w:val="28"/>
              </w:rPr>
              <w:instrText>(1998)","noteIndex":0},"citationItems":[{"id":623,"uris":["http://zotero.org/users/local/eoP0LvSC/items/4BVB7ERX"],"itemData":{"id":623,"type":"article-journal","abstract":"</w:instrText>
            </w:r>
            <w:r w:rsidR="00792374" w:rsidRPr="00891819">
              <w:rPr>
                <w:rFonts w:hint="eastAsia"/>
                <w:szCs w:val="28"/>
              </w:rPr>
              <w:instrText>Ａｃｈｅｎｂａｃｈ儿童行为量表的再标准化及效度检验湖南医科大学精神卫生系儿童精神病学教研室苏林雁李雪荣罗学荣万国斌杨志伟Ａｃｈｅｎｂａｃｈ儿童行为量表（ＣｈｉｌｄＢｅｈａｖｉｏｒＣｈｅｃｋｌｉｓｔ，简称ＣＢＣＬ）１９７６年问世、１９８３年第一次修订［</w:instrText>
            </w:r>
            <w:r w:rsidR="00792374" w:rsidRPr="00891819">
              <w:rPr>
                <w:rFonts w:hint="eastAsia"/>
                <w:szCs w:val="28"/>
              </w:rPr>
              <w:instrText>...","container-title":"</w:instrText>
            </w:r>
            <w:r w:rsidR="00792374" w:rsidRPr="00891819">
              <w:rPr>
                <w:rFonts w:hint="eastAsia"/>
                <w:szCs w:val="28"/>
              </w:rPr>
              <w:instrText>中国心理卫生杂志</w:instrText>
            </w:r>
            <w:r w:rsidR="00792374" w:rsidRPr="00891819">
              <w:rPr>
                <w:rFonts w:hint="eastAsia"/>
                <w:szCs w:val="28"/>
              </w:rPr>
              <w:instrText>","ISSN":"1000-6729","issue":"2","language":"zh","note":"206 citations(CNKI)[2024-1-28]","page":"4-6+63","source":"CNKI","title":"Achenbach</w:instrText>
            </w:r>
            <w:r w:rsidR="00792374" w:rsidRPr="00891819">
              <w:rPr>
                <w:rFonts w:hint="eastAsia"/>
                <w:szCs w:val="28"/>
              </w:rPr>
              <w:instrText>儿童行为量表的再标准化及效度检验</w:instrText>
            </w:r>
            <w:r w:rsidR="00792374" w:rsidRPr="00891819">
              <w:rPr>
                <w:rFonts w:hint="eastAsia"/>
                <w:szCs w:val="28"/>
              </w:rPr>
              <w:instrText>","author":[{"family":"</w:instrText>
            </w:r>
            <w:r w:rsidR="00792374" w:rsidRPr="00891819">
              <w:rPr>
                <w:rFonts w:hint="eastAsia"/>
                <w:szCs w:val="28"/>
              </w:rPr>
              <w:instrText>苏</w:instrText>
            </w:r>
            <w:r w:rsidR="00792374" w:rsidRPr="00891819">
              <w:rPr>
                <w:rFonts w:hint="eastAsia"/>
                <w:szCs w:val="28"/>
              </w:rPr>
              <w:instrText>","given":"</w:instrText>
            </w:r>
            <w:r w:rsidR="00792374" w:rsidRPr="00891819">
              <w:rPr>
                <w:rFonts w:hint="eastAsia"/>
                <w:szCs w:val="28"/>
              </w:rPr>
              <w:instrText>林雁</w:instrText>
            </w:r>
            <w:r w:rsidR="00792374" w:rsidRPr="00891819">
              <w:rPr>
                <w:rFonts w:hint="eastAsia"/>
                <w:szCs w:val="28"/>
              </w:rPr>
              <w:instrText>"},{"family":"</w:instrText>
            </w:r>
            <w:r w:rsidR="00792374" w:rsidRPr="00891819">
              <w:rPr>
                <w:rFonts w:hint="eastAsia"/>
                <w:szCs w:val="28"/>
              </w:rPr>
              <w:instrText>李</w:instrText>
            </w:r>
            <w:r w:rsidR="00792374" w:rsidRPr="00891819">
              <w:rPr>
                <w:rFonts w:hint="eastAsia"/>
                <w:szCs w:val="28"/>
              </w:rPr>
              <w:instrText>","given":"</w:instrText>
            </w:r>
            <w:r w:rsidR="00792374" w:rsidRPr="00891819">
              <w:rPr>
                <w:rFonts w:hint="eastAsia"/>
                <w:szCs w:val="28"/>
              </w:rPr>
              <w:instrText>雪荣</w:instrText>
            </w:r>
            <w:r w:rsidR="00792374" w:rsidRPr="00891819">
              <w:rPr>
                <w:rFonts w:hint="eastAsia"/>
                <w:szCs w:val="28"/>
              </w:rPr>
              <w:instrText>"},{"family":"</w:instrText>
            </w:r>
            <w:r w:rsidR="00792374" w:rsidRPr="00891819">
              <w:rPr>
                <w:rFonts w:hint="eastAsia"/>
                <w:szCs w:val="28"/>
              </w:rPr>
              <w:instrText>罗</w:instrText>
            </w:r>
            <w:r w:rsidR="00792374" w:rsidRPr="00891819">
              <w:rPr>
                <w:rFonts w:hint="eastAsia"/>
                <w:szCs w:val="28"/>
              </w:rPr>
              <w:instrText>","given":"</w:instrText>
            </w:r>
            <w:r w:rsidR="00792374" w:rsidRPr="00891819">
              <w:rPr>
                <w:rFonts w:hint="eastAsia"/>
                <w:szCs w:val="28"/>
              </w:rPr>
              <w:instrText>学荣</w:instrText>
            </w:r>
            <w:r w:rsidR="00792374" w:rsidRPr="00891819">
              <w:rPr>
                <w:rFonts w:hint="eastAsia"/>
                <w:szCs w:val="28"/>
              </w:rPr>
              <w:instrText>"},{"family":"</w:instrText>
            </w:r>
            <w:r w:rsidR="00792374" w:rsidRPr="00891819">
              <w:rPr>
                <w:rFonts w:hint="eastAsia"/>
                <w:szCs w:val="28"/>
              </w:rPr>
              <w:instrText>万</w:instrText>
            </w:r>
            <w:r w:rsidR="00792374" w:rsidRPr="00891819">
              <w:rPr>
                <w:rFonts w:hint="eastAsia"/>
                <w:szCs w:val="28"/>
              </w:rPr>
              <w:instrText>","given":"</w:instrText>
            </w:r>
            <w:r w:rsidR="00792374" w:rsidRPr="00891819">
              <w:rPr>
                <w:rFonts w:hint="eastAsia"/>
                <w:szCs w:val="28"/>
              </w:rPr>
              <w:instrText>国斌</w:instrText>
            </w:r>
            <w:r w:rsidR="00792374" w:rsidRPr="00891819">
              <w:rPr>
                <w:rFonts w:hint="eastAsia"/>
                <w:szCs w:val="28"/>
              </w:rPr>
              <w:instrText>"},{"family":"</w:instrText>
            </w:r>
            <w:r w:rsidR="00792374" w:rsidRPr="00891819">
              <w:rPr>
                <w:rFonts w:hint="eastAsia"/>
                <w:szCs w:val="28"/>
              </w:rPr>
              <w:instrText>杨</w:instrText>
            </w:r>
            <w:r w:rsidR="00792374" w:rsidRPr="00891819">
              <w:rPr>
                <w:rFonts w:hint="eastAsia"/>
                <w:szCs w:val="28"/>
              </w:rPr>
              <w:instrText>","given":"</w:instrText>
            </w:r>
            <w:r w:rsidR="00792374" w:rsidRPr="00891819">
              <w:rPr>
                <w:rFonts w:hint="eastAsia"/>
                <w:szCs w:val="28"/>
              </w:rPr>
              <w:instrText>志伟</w:instrText>
            </w:r>
            <w:r w:rsidR="00792374" w:rsidRPr="00891819">
              <w:rPr>
                <w:rFonts w:hint="eastAsia"/>
                <w:szCs w:val="28"/>
              </w:rPr>
              <w:instrText xml:space="preserve">"}],"issued":{"date-parts":[["1998"]]}}}],"schema":"https://github.com/citation-style-language/schema/raw/master/csl-citation.json"} </w:instrText>
            </w:r>
            <w:r w:rsidRPr="00891819">
              <w:rPr>
                <w:szCs w:val="28"/>
              </w:rPr>
              <w:fldChar w:fldCharType="separate"/>
            </w:r>
            <w:r w:rsidRPr="00891819">
              <w:rPr>
                <w:rFonts w:hint="eastAsia"/>
                <w:szCs w:val="28"/>
              </w:rPr>
              <w:t>苏林雁等</w:t>
            </w:r>
            <w:r w:rsidRPr="00891819">
              <w:rPr>
                <w:rFonts w:hint="eastAsia"/>
                <w:szCs w:val="28"/>
              </w:rPr>
              <w:t>(</w:t>
            </w:r>
            <w:r w:rsidRPr="00545B57">
              <w:rPr>
                <w:rStyle w:val="innerzoteroCitation"/>
                <w:rFonts w:hint="eastAsia"/>
              </w:rPr>
              <w:t>1998</w:t>
            </w:r>
            <w:r w:rsidRPr="00891819">
              <w:rPr>
                <w:rFonts w:hint="eastAsia"/>
                <w:szCs w:val="28"/>
              </w:rPr>
              <w:t>)</w:t>
            </w:r>
            <w:r w:rsidRPr="00891819">
              <w:rPr>
                <w:szCs w:val="28"/>
              </w:rPr>
              <w:fldChar w:fldCharType="end"/>
            </w:r>
            <w:r w:rsidRPr="00891819">
              <w:rPr>
                <w:rFonts w:hint="eastAsia"/>
                <w:szCs w:val="28"/>
              </w:rPr>
              <w:t>未提供题目。</w:t>
            </w:r>
          </w:p>
          <w:p w14:paraId="65A48490" w14:textId="1DE5BA0E" w:rsidR="00B57F7D" w:rsidRPr="00891819" w:rsidRDefault="0009728E" w:rsidP="00E124AE">
            <w:pPr>
              <w:spacing w:line="300" w:lineRule="exact"/>
              <w:jc w:val="center"/>
              <w:rPr>
                <w:szCs w:val="28"/>
              </w:rPr>
            </w:pPr>
            <w:r w:rsidRPr="00891819">
              <w:rPr>
                <w:szCs w:val="28"/>
              </w:rPr>
              <w:fldChar w:fldCharType="begin"/>
            </w:r>
            <w:r w:rsidR="00792374" w:rsidRPr="00891819">
              <w:rPr>
                <w:rFonts w:hint="eastAsia"/>
                <w:szCs w:val="28"/>
              </w:rPr>
              <w:instrText xml:space="preserve"> ADDIN ZOTERO_ITEM CSL_CITATION {"citationID":"J6BhJXPd","properties":{"custom":"</w:instrText>
            </w:r>
            <w:r w:rsidR="00792374" w:rsidRPr="00891819">
              <w:rPr>
                <w:rFonts w:hint="eastAsia"/>
                <w:szCs w:val="28"/>
              </w:rPr>
              <w:instrText>忻仁娥</w:instrText>
            </w:r>
            <w:r w:rsidR="00792374" w:rsidRPr="00891819">
              <w:rPr>
                <w:rFonts w:hint="eastAsia"/>
                <w:szCs w:val="28"/>
              </w:rPr>
              <w:instrText>(1992)","formattedCitation":"</w:instrText>
            </w:r>
            <w:r w:rsidR="00792374" w:rsidRPr="00891819">
              <w:rPr>
                <w:rFonts w:hint="eastAsia"/>
                <w:szCs w:val="28"/>
              </w:rPr>
              <w:instrText>忻仁娥</w:instrText>
            </w:r>
            <w:r w:rsidR="00792374" w:rsidRPr="00891819">
              <w:rPr>
                <w:rFonts w:hint="eastAsia"/>
                <w:szCs w:val="28"/>
              </w:rPr>
              <w:instrText>(1992)","plainCitation":"</w:instrText>
            </w:r>
            <w:r w:rsidR="00792374" w:rsidRPr="00891819">
              <w:rPr>
                <w:rFonts w:hint="eastAsia"/>
                <w:szCs w:val="28"/>
              </w:rPr>
              <w:instrText>忻仁娥</w:instrText>
            </w:r>
            <w:r w:rsidR="00792374" w:rsidRPr="00891819">
              <w:rPr>
                <w:rFonts w:hint="eastAsia"/>
                <w:szCs w:val="28"/>
              </w:rPr>
              <w:instrText>(1992)","noteIndex":0},"citationItems":[{"id":626,"uris":["http://zotero.org/users/local/eoP0LvSC/items/AVMZTZ6U"],"itemData":{"id":626,"type":"article-journal","container-title":"</w:instrText>
            </w:r>
            <w:r w:rsidR="00792374" w:rsidRPr="00891819">
              <w:rPr>
                <w:rFonts w:hint="eastAsia"/>
                <w:szCs w:val="28"/>
              </w:rPr>
              <w:instrText>上海精神医学</w:instrText>
            </w:r>
            <w:r w:rsidR="00792374" w:rsidRPr="00891819">
              <w:rPr>
                <w:rFonts w:hint="eastAsia"/>
                <w:szCs w:val="28"/>
              </w:rPr>
              <w:instrText xml:space="preserve">","issue":"1","page":"1-2","title":"Achenbach </w:instrText>
            </w:r>
            <w:r w:rsidR="00792374" w:rsidRPr="00891819">
              <w:rPr>
                <w:rFonts w:hint="eastAsia"/>
                <w:szCs w:val="28"/>
              </w:rPr>
              <w:instrText>儿童行为量表</w:instrText>
            </w:r>
            <w:r w:rsidR="00792374" w:rsidRPr="00891819">
              <w:rPr>
                <w:rFonts w:hint="eastAsia"/>
                <w:szCs w:val="28"/>
              </w:rPr>
              <w:instrText xml:space="preserve">( </w:instrText>
            </w:r>
            <w:r w:rsidR="00792374" w:rsidRPr="00891819">
              <w:rPr>
                <w:rFonts w:hint="eastAsia"/>
                <w:szCs w:val="28"/>
              </w:rPr>
              <w:instrText>中国标准化</w:instrText>
            </w:r>
            <w:r w:rsidR="00792374" w:rsidRPr="00891819">
              <w:rPr>
                <w:rFonts w:hint="eastAsia"/>
                <w:szCs w:val="28"/>
              </w:rPr>
              <w:instrText>","volume":"4","author":[{"literal":"</w:instrText>
            </w:r>
            <w:r w:rsidR="00792374" w:rsidRPr="00891819">
              <w:rPr>
                <w:rFonts w:hint="eastAsia"/>
                <w:szCs w:val="28"/>
              </w:rPr>
              <w:instrText>忻仁娥</w:instrText>
            </w:r>
            <w:r w:rsidR="00792374" w:rsidRPr="00891819">
              <w:rPr>
                <w:rFonts w:hint="eastAsia"/>
                <w:szCs w:val="28"/>
              </w:rPr>
              <w:instrText>"}],"issued":{"date-parts":[["1992"]]}}}],"schema":"https://github.com/citation-s</w:instrText>
            </w:r>
            <w:r w:rsidR="00792374" w:rsidRPr="00891819">
              <w:rPr>
                <w:szCs w:val="28"/>
              </w:rPr>
              <w:instrText xml:space="preserve">tyle-language/schema/raw/master/csl-citation.json"} </w:instrText>
            </w:r>
            <w:r w:rsidRPr="00891819">
              <w:rPr>
                <w:szCs w:val="28"/>
              </w:rPr>
              <w:fldChar w:fldCharType="separate"/>
            </w:r>
            <w:r w:rsidRPr="00891819">
              <w:rPr>
                <w:rFonts w:hint="eastAsia"/>
                <w:szCs w:val="28"/>
              </w:rPr>
              <w:t>忻仁娥</w:t>
            </w:r>
            <w:r w:rsidRPr="00891819">
              <w:rPr>
                <w:rFonts w:hint="eastAsia"/>
                <w:szCs w:val="28"/>
              </w:rPr>
              <w:t>(</w:t>
            </w:r>
            <w:r w:rsidRPr="00545B57">
              <w:rPr>
                <w:rStyle w:val="innerzoteroCitation"/>
                <w:rFonts w:hint="eastAsia"/>
              </w:rPr>
              <w:t>1992</w:t>
            </w:r>
            <w:r w:rsidRPr="00891819">
              <w:rPr>
                <w:rFonts w:hint="eastAsia"/>
                <w:szCs w:val="28"/>
              </w:rPr>
              <w:t>)</w:t>
            </w:r>
            <w:r w:rsidRPr="00891819">
              <w:rPr>
                <w:szCs w:val="28"/>
              </w:rPr>
              <w:fldChar w:fldCharType="end"/>
            </w:r>
            <w:r w:rsidRPr="00891819">
              <w:rPr>
                <w:rFonts w:hint="eastAsia"/>
                <w:szCs w:val="28"/>
              </w:rPr>
              <w:t>,</w:t>
            </w:r>
            <w:r w:rsidRPr="00891819">
              <w:rPr>
                <w:szCs w:val="28"/>
              </w:rPr>
              <w:t xml:space="preserve"> </w:t>
            </w:r>
            <w:r w:rsidRPr="00891819">
              <w:rPr>
                <w:szCs w:val="28"/>
              </w:rPr>
              <w:fldChar w:fldCharType="begin"/>
            </w:r>
            <w:r w:rsidR="00792374" w:rsidRPr="00891819">
              <w:rPr>
                <w:szCs w:val="28"/>
              </w:rPr>
              <w:instrText xml:space="preserve"> ADDIN ZOTERO_ITEM CSL_CITATION {"citationID":"zRD5koe3","properties":{"custom":"Achenbach TM (1987)","formattedCitation":"Achenbach TM (1987)","plainCitation":"Achenbach TM (1987)","noteIndex":0},"citationItems":[{"id":628,"uris":["http://zotero.org/users/local/eoP0LvSC/items/ZWJQZXEI"],"itemData":{"id":628,"type":"book","event-place":"University of Vermont","publisher":"Burlington","publisher-place":"University of Vermont","title":"Manual for the Child Behavior Checklist[M]. University of Vermont","author":[{"literal":"Achenbach TM"},{"literal":"Edelbrock C"}],"issued":{"date-parts":[["1987"]]}}}],"schema":"https://github.com/citation-style-language/schema/raw/master/csl-citation.json"} </w:instrText>
            </w:r>
            <w:r w:rsidRPr="00891819">
              <w:rPr>
                <w:szCs w:val="28"/>
              </w:rPr>
              <w:fldChar w:fldCharType="separate"/>
            </w:r>
            <w:r w:rsidRPr="00891819">
              <w:rPr>
                <w:szCs w:val="28"/>
              </w:rPr>
              <w:t>Achenbach TM (</w:t>
            </w:r>
            <w:r w:rsidRPr="00545B57">
              <w:rPr>
                <w:rStyle w:val="innerzoteroCitation"/>
              </w:rPr>
              <w:t>1987</w:t>
            </w:r>
            <w:r w:rsidRPr="00891819">
              <w:rPr>
                <w:szCs w:val="28"/>
              </w:rPr>
              <w:t>)</w:t>
            </w:r>
            <w:r w:rsidRPr="00891819">
              <w:rPr>
                <w:szCs w:val="28"/>
              </w:rPr>
              <w:fldChar w:fldCharType="end"/>
            </w:r>
            <w:r w:rsidRPr="00891819">
              <w:rPr>
                <w:rFonts w:hint="eastAsia"/>
                <w:szCs w:val="28"/>
              </w:rPr>
              <w:t>未获得。</w:t>
            </w:r>
          </w:p>
        </w:tc>
      </w:tr>
      <w:tr w:rsidR="0009728E" w:rsidRPr="00891819" w14:paraId="666874F6" w14:textId="77777777" w:rsidTr="00E124AE">
        <w:trPr>
          <w:trHeight w:val="1744"/>
          <w:jc w:val="center"/>
        </w:trPr>
        <w:tc>
          <w:tcPr>
            <w:tcW w:w="4253" w:type="dxa"/>
            <w:tcBorders>
              <w:top w:val="nil"/>
              <w:left w:val="nil"/>
              <w:bottom w:val="nil"/>
              <w:right w:val="nil"/>
            </w:tcBorders>
            <w:vAlign w:val="center"/>
          </w:tcPr>
          <w:p w14:paraId="00E6E2A6" w14:textId="2C67F3A8" w:rsidR="0009728E" w:rsidRDefault="0009728E" w:rsidP="00E124AE">
            <w:pPr>
              <w:spacing w:line="300" w:lineRule="exact"/>
              <w:jc w:val="center"/>
              <w:rPr>
                <w:color w:val="000000"/>
                <w:szCs w:val="28"/>
              </w:rPr>
            </w:pPr>
            <w:r w:rsidRPr="00891819">
              <w:rPr>
                <w:color w:val="000000"/>
                <w:szCs w:val="28"/>
              </w:rPr>
              <w:t>Mood and Feelings Questionnaire (MFQ-C)</w:t>
            </w:r>
            <w:r w:rsidR="00C1462C">
              <w:rPr>
                <w:color w:val="000000"/>
                <w:szCs w:val="28"/>
              </w:rPr>
              <w:br/>
            </w:r>
            <w:r w:rsidR="00C1462C">
              <w:rPr>
                <w:rFonts w:hint="eastAsia"/>
                <w:color w:val="000000"/>
                <w:szCs w:val="28"/>
              </w:rPr>
              <w:t>父母版本</w:t>
            </w:r>
            <w:r w:rsidR="00C1462C">
              <w:rPr>
                <w:rFonts w:hint="eastAsia"/>
                <w:color w:val="000000"/>
                <w:szCs w:val="28"/>
              </w:rPr>
              <w:t xml:space="preserve">1987 </w:t>
            </w:r>
            <w:r w:rsidR="00C1462C">
              <w:rPr>
                <w:rFonts w:hint="eastAsia"/>
                <w:color w:val="000000"/>
                <w:szCs w:val="28"/>
              </w:rPr>
              <w:t>儿童版本</w:t>
            </w:r>
            <w:r w:rsidR="00C1462C">
              <w:rPr>
                <w:rFonts w:hint="eastAsia"/>
                <w:color w:val="000000"/>
                <w:szCs w:val="28"/>
              </w:rPr>
              <w:t>1995</w:t>
            </w:r>
            <w:r w:rsidR="005A6140">
              <w:rPr>
                <w:rFonts w:hint="eastAsia"/>
                <w:color w:val="0D0D0D" w:themeColor="text1" w:themeTint="F2"/>
                <w:szCs w:val="28"/>
              </w:rPr>
              <w:t>年</w:t>
            </w:r>
            <w:r w:rsidR="00C1462C">
              <w:rPr>
                <w:rFonts w:hint="eastAsia"/>
                <w:color w:val="000000"/>
                <w:szCs w:val="28"/>
              </w:rPr>
              <w:t>编制</w:t>
            </w:r>
          </w:p>
          <w:p w14:paraId="181E8FD8" w14:textId="2AFB384B" w:rsidR="00C1462C" w:rsidRPr="00891819" w:rsidRDefault="00C1462C" w:rsidP="00E124AE">
            <w:pPr>
              <w:spacing w:line="300" w:lineRule="exact"/>
              <w:jc w:val="center"/>
              <w:rPr>
                <w:color w:val="000000"/>
                <w:szCs w:val="28"/>
              </w:rPr>
            </w:pPr>
            <w:r>
              <w:rPr>
                <w:rFonts w:hint="eastAsia"/>
                <w:color w:val="000000"/>
                <w:szCs w:val="28"/>
              </w:rPr>
              <w:t>2009</w:t>
            </w:r>
            <w:r w:rsidR="005A6140">
              <w:rPr>
                <w:rFonts w:hint="eastAsia"/>
                <w:color w:val="0D0D0D" w:themeColor="text1" w:themeTint="F2"/>
                <w:szCs w:val="28"/>
              </w:rPr>
              <w:t>年</w:t>
            </w:r>
            <w:r>
              <w:rPr>
                <w:rFonts w:hint="eastAsia"/>
                <w:color w:val="000000"/>
                <w:szCs w:val="28"/>
              </w:rPr>
              <w:t>修订</w:t>
            </w:r>
            <w:r>
              <w:rPr>
                <w:color w:val="000000"/>
                <w:szCs w:val="28"/>
              </w:rPr>
              <w:br/>
            </w:r>
            <w:r>
              <w:rPr>
                <w:rFonts w:hint="eastAsia"/>
                <w:color w:val="000000"/>
                <w:szCs w:val="28"/>
              </w:rPr>
              <w:t>测量儿童</w:t>
            </w:r>
          </w:p>
        </w:tc>
        <w:tc>
          <w:tcPr>
            <w:tcW w:w="2694" w:type="dxa"/>
            <w:tcBorders>
              <w:top w:val="nil"/>
              <w:left w:val="nil"/>
              <w:bottom w:val="nil"/>
              <w:right w:val="nil"/>
            </w:tcBorders>
            <w:vAlign w:val="center"/>
          </w:tcPr>
          <w:p w14:paraId="6780FF66" w14:textId="3FA73058" w:rsidR="0009728E" w:rsidRPr="00891819" w:rsidRDefault="00792374" w:rsidP="00E124AE">
            <w:pPr>
              <w:spacing w:line="300" w:lineRule="exact"/>
              <w:jc w:val="center"/>
              <w:rPr>
                <w:szCs w:val="28"/>
              </w:rPr>
            </w:pPr>
            <w:r w:rsidRPr="00891819">
              <w:rPr>
                <w:color w:val="FF0000"/>
                <w:szCs w:val="28"/>
              </w:rPr>
              <w:fldChar w:fldCharType="begin"/>
            </w:r>
            <w:r w:rsidRPr="00891819">
              <w:rPr>
                <w:color w:val="FF0000"/>
                <w:szCs w:val="28"/>
              </w:rPr>
              <w:instrText xml:space="preserve"> ADDIN ZOTERO_ITEM CSL_CITATION {"citationID":"ukozrKso","properties":{"custom":"Wood et al. (1995)","formattedCitation":"Wood et al. (1995)","plainCitation":"Wood et al. (1995)","noteIndex":0},"citationItems":[{"id":630,"uris":["http://zotero.org/users/local/eoP0LvSC/items/M74ZD42G"],"itemData":{"id":630,"type":"article-journal","abstract":"Ab.stract^-This study examined the psychometric properties of the Mood and Feelings Questionnaire (MFQ) in 104 adolescent outpatients attending a psychiatric clinic. The clinic offers a special assessment and treatment serviceforyoung people with depressive disorders. In this sample the self-report version of the MFQ had acceptable reliability and was a satisfactory screen for major depressive disorder diagnosed by a standardised interview with the child. It was also a useful measure of clinical remission.","container-title":"Journal of Child Psychology and Psychiatry","DOI":"10.1111/j.1469-7610.1995.tb01828.x","ISSN":"0021-9630, 1469-7610","issue":"2","journalAbbreviation":"Child Psychology Psychiatry","language":"en","page":"327-334","source":"DOI.org (Crossref)","title":"Properties of the Mood and Feelings Questionnaire in Adolescent Psychiatric Outpatients: A Research Note","title-short":"Properties of the Mood and Feelings Questionnaire in Adolescent Psychiatric Outpatients","volume":"36","author":[{"family":"Wood","given":"Alison"},{"family":"Kroll","given":"Leo"},{"family":"Moore","given":"Ann"},{"family":"Harrington","given":"Richard"}],"issued":{"date-parts":[["1995",2]]}}}],"schema":"https://github.com/citation-style-language/schema/raw/master/csl-citation.json"} </w:instrText>
            </w:r>
            <w:r w:rsidRPr="00891819">
              <w:rPr>
                <w:color w:val="FF0000"/>
                <w:szCs w:val="28"/>
              </w:rPr>
              <w:fldChar w:fldCharType="separate"/>
            </w:r>
            <w:r w:rsidRPr="00891819">
              <w:rPr>
                <w:color w:val="FF0000"/>
                <w:szCs w:val="28"/>
              </w:rPr>
              <w:t>Wood et al. (</w:t>
            </w:r>
            <w:r w:rsidRPr="00545B57">
              <w:rPr>
                <w:rStyle w:val="innerzoteroCitation"/>
              </w:rPr>
              <w:t>1995</w:t>
            </w:r>
            <w:r w:rsidRPr="00891819">
              <w:rPr>
                <w:color w:val="FF0000"/>
                <w:szCs w:val="28"/>
              </w:rPr>
              <w:t>)</w:t>
            </w:r>
            <w:r w:rsidRPr="00891819">
              <w:rPr>
                <w:color w:val="FF0000"/>
                <w:szCs w:val="28"/>
              </w:rPr>
              <w:fldChar w:fldCharType="end"/>
            </w:r>
            <w:r w:rsidR="008E362B" w:rsidRPr="00891819">
              <w:rPr>
                <w:color w:val="FF0000"/>
                <w:szCs w:val="28"/>
              </w:rPr>
              <w:t>1</w:t>
            </w:r>
            <w:r w:rsidR="008E362B" w:rsidRPr="00891819">
              <w:rPr>
                <w:rFonts w:hint="eastAsia"/>
                <w:color w:val="FF0000"/>
                <w:szCs w:val="28"/>
              </w:rPr>
              <w:t>篇</w:t>
            </w:r>
          </w:p>
        </w:tc>
        <w:tc>
          <w:tcPr>
            <w:tcW w:w="2126" w:type="dxa"/>
            <w:tcBorders>
              <w:top w:val="nil"/>
              <w:left w:val="nil"/>
              <w:bottom w:val="nil"/>
              <w:right w:val="nil"/>
            </w:tcBorders>
            <w:vAlign w:val="center"/>
          </w:tcPr>
          <w:p w14:paraId="5AD2D328" w14:textId="51F0D2ED" w:rsidR="0009728E" w:rsidRPr="00891819" w:rsidRDefault="00792374" w:rsidP="00E124AE">
            <w:pPr>
              <w:spacing w:line="300" w:lineRule="exact"/>
              <w:jc w:val="center"/>
              <w:rPr>
                <w:szCs w:val="28"/>
              </w:rPr>
            </w:pPr>
            <w:r w:rsidRPr="00891819">
              <w:rPr>
                <w:rFonts w:hint="eastAsia"/>
                <w:szCs w:val="28"/>
              </w:rPr>
              <w:t>3</w:t>
            </w:r>
          </w:p>
        </w:tc>
        <w:tc>
          <w:tcPr>
            <w:tcW w:w="3566" w:type="dxa"/>
            <w:tcBorders>
              <w:top w:val="nil"/>
              <w:left w:val="nil"/>
              <w:bottom w:val="nil"/>
              <w:right w:val="nil"/>
            </w:tcBorders>
            <w:vAlign w:val="center"/>
          </w:tcPr>
          <w:p w14:paraId="64FB7CF8" w14:textId="3EF7161D" w:rsidR="0009728E" w:rsidRPr="00891819" w:rsidRDefault="00792374" w:rsidP="00E124AE">
            <w:pPr>
              <w:spacing w:line="300" w:lineRule="exact"/>
              <w:jc w:val="center"/>
              <w:rPr>
                <w:szCs w:val="28"/>
              </w:rPr>
            </w:pPr>
            <w:r w:rsidRPr="00891819">
              <w:rPr>
                <w:szCs w:val="28"/>
              </w:rPr>
              <w:fldChar w:fldCharType="begin"/>
            </w:r>
            <w:r w:rsidR="008E362B" w:rsidRPr="00891819">
              <w:rPr>
                <w:rFonts w:hint="eastAsia"/>
                <w:szCs w:val="28"/>
              </w:rPr>
              <w:instrText xml:space="preserve"> ADDIN ZOTERO_ITEM CSL_CITATION {"citationID":"msYgQcDp","properties":{"custom":"</w:instrText>
            </w:r>
            <w:r w:rsidR="008E362B" w:rsidRPr="00891819">
              <w:rPr>
                <w:rFonts w:hint="eastAsia"/>
                <w:szCs w:val="28"/>
              </w:rPr>
              <w:instrText>曹枫林等</w:instrText>
            </w:r>
            <w:r w:rsidR="008E362B" w:rsidRPr="00891819">
              <w:rPr>
                <w:rFonts w:hint="eastAsia"/>
                <w:szCs w:val="28"/>
              </w:rPr>
              <w:instrText>(2009)","formattedCitation":"</w:instrText>
            </w:r>
            <w:r w:rsidR="008E362B" w:rsidRPr="00891819">
              <w:rPr>
                <w:rFonts w:hint="eastAsia"/>
                <w:szCs w:val="28"/>
              </w:rPr>
              <w:instrText>曹枫林等</w:instrText>
            </w:r>
            <w:r w:rsidR="008E362B" w:rsidRPr="00891819">
              <w:rPr>
                <w:rFonts w:hint="eastAsia"/>
                <w:szCs w:val="28"/>
              </w:rPr>
              <w:instrText>(2009)","plainCitation":"</w:instrText>
            </w:r>
            <w:r w:rsidR="008E362B" w:rsidRPr="00891819">
              <w:rPr>
                <w:rFonts w:hint="eastAsia"/>
                <w:szCs w:val="28"/>
              </w:rPr>
              <w:instrText>曹枫林等</w:instrText>
            </w:r>
            <w:r w:rsidR="008E362B" w:rsidRPr="00891819">
              <w:rPr>
                <w:rFonts w:hint="eastAsia"/>
                <w:szCs w:val="28"/>
              </w:rPr>
              <w:instrText>(2009)","noteIndex":0},"citationItems":[{"id":632,"uris":["http://zotero.org/users/local/eoP0LvSC/items/ZPZEEW7M"],"itemData":{"id":632,"type":"article-journal","container-title":"</w:instrText>
            </w:r>
            <w:r w:rsidR="008E362B" w:rsidRPr="00891819">
              <w:rPr>
                <w:rFonts w:hint="eastAsia"/>
                <w:szCs w:val="28"/>
              </w:rPr>
              <w:instrText>中国临床心理学杂志</w:instrText>
            </w:r>
            <w:r w:rsidR="008E362B" w:rsidRPr="00891819">
              <w:rPr>
                <w:rFonts w:hint="eastAsia"/>
                <w:szCs w:val="28"/>
              </w:rPr>
              <w:instrText>","issue":"4","language":"zh","page":"440-442","title":"</w:instrText>
            </w:r>
            <w:r w:rsidR="008E362B" w:rsidRPr="00891819">
              <w:rPr>
                <w:rFonts w:hint="eastAsia"/>
                <w:szCs w:val="28"/>
              </w:rPr>
              <w:instrText>情绪问卷中文版用于中学生的信度和效度研究</w:instrText>
            </w:r>
            <w:r w:rsidR="008E362B" w:rsidRPr="00891819">
              <w:rPr>
                <w:rFonts w:hint="eastAsia"/>
                <w:szCs w:val="28"/>
              </w:rPr>
              <w:instrText>","volume":"17","author":[{"literal":"</w:instrText>
            </w:r>
            <w:r w:rsidR="008E362B" w:rsidRPr="00891819">
              <w:rPr>
                <w:rFonts w:hint="eastAsia"/>
                <w:szCs w:val="28"/>
              </w:rPr>
              <w:instrText>曹枫林</w:instrText>
            </w:r>
            <w:r w:rsidR="008E362B" w:rsidRPr="00891819">
              <w:rPr>
                <w:rFonts w:hint="eastAsia"/>
                <w:szCs w:val="28"/>
              </w:rPr>
              <w:instrText>"},{"literal":"</w:instrText>
            </w:r>
            <w:r w:rsidR="008E362B" w:rsidRPr="00891819">
              <w:rPr>
                <w:rFonts w:hint="eastAsia"/>
                <w:szCs w:val="28"/>
              </w:rPr>
              <w:instrText>苏林雁</w:instrText>
            </w:r>
            <w:r w:rsidR="008E362B" w:rsidRPr="00891819">
              <w:rPr>
                <w:rFonts w:hint="eastAsia"/>
                <w:szCs w:val="28"/>
              </w:rPr>
              <w:instrText>"},{"literal":"</w:instrText>
            </w:r>
            <w:r w:rsidR="008E362B" w:rsidRPr="00891819">
              <w:rPr>
                <w:rFonts w:hint="eastAsia"/>
                <w:szCs w:val="28"/>
              </w:rPr>
              <w:instrText>程培霞</w:instrText>
            </w:r>
            <w:r w:rsidR="008E362B" w:rsidRPr="00891819">
              <w:rPr>
                <w:rFonts w:hint="eastAsia"/>
                <w:szCs w:val="28"/>
              </w:rPr>
              <w:instrText>"}],"issued":{"date-p</w:instrText>
            </w:r>
            <w:r w:rsidR="008E362B" w:rsidRPr="00891819">
              <w:rPr>
                <w:szCs w:val="28"/>
              </w:rPr>
              <w:instrText xml:space="preserve">arts":[["2009"]]}}}],"schema":"https://github.com/citation-style-language/schema/raw/master/csl-citation.json"} </w:instrText>
            </w:r>
            <w:r w:rsidRPr="00891819">
              <w:rPr>
                <w:szCs w:val="28"/>
              </w:rPr>
              <w:fldChar w:fldCharType="separate"/>
            </w:r>
            <w:r w:rsidR="008E362B" w:rsidRPr="00891819">
              <w:rPr>
                <w:rFonts w:hint="eastAsia"/>
                <w:szCs w:val="28"/>
              </w:rPr>
              <w:t>曹枫林等</w:t>
            </w:r>
            <w:r w:rsidR="008E362B" w:rsidRPr="00891819">
              <w:rPr>
                <w:rFonts w:hint="eastAsia"/>
                <w:szCs w:val="28"/>
              </w:rPr>
              <w:t>(</w:t>
            </w:r>
            <w:r w:rsidR="008E362B" w:rsidRPr="00545B57">
              <w:rPr>
                <w:rStyle w:val="innerzoteroCitation"/>
                <w:rFonts w:hint="eastAsia"/>
              </w:rPr>
              <w:t>2009</w:t>
            </w:r>
            <w:r w:rsidR="008E362B" w:rsidRPr="00891819">
              <w:rPr>
                <w:rFonts w:hint="eastAsia"/>
                <w:szCs w:val="28"/>
              </w:rPr>
              <w:t>)</w:t>
            </w:r>
            <w:r w:rsidRPr="00891819">
              <w:rPr>
                <w:szCs w:val="28"/>
              </w:rPr>
              <w:fldChar w:fldCharType="end"/>
            </w:r>
            <w:r w:rsidR="008E362B" w:rsidRPr="00891819">
              <w:rPr>
                <w:szCs w:val="28"/>
              </w:rPr>
              <w:t xml:space="preserve"> 33</w:t>
            </w:r>
            <w:r w:rsidR="008E362B" w:rsidRPr="00891819">
              <w:rPr>
                <w:rFonts w:hint="eastAsia"/>
                <w:szCs w:val="28"/>
              </w:rPr>
              <w:t>题</w:t>
            </w:r>
          </w:p>
        </w:tc>
        <w:tc>
          <w:tcPr>
            <w:tcW w:w="3522" w:type="dxa"/>
            <w:tcBorders>
              <w:top w:val="nil"/>
              <w:left w:val="nil"/>
              <w:bottom w:val="nil"/>
              <w:right w:val="nil"/>
            </w:tcBorders>
          </w:tcPr>
          <w:p w14:paraId="1EF63553" w14:textId="038B6BF7" w:rsidR="0009728E" w:rsidRPr="00891819" w:rsidRDefault="008E362B" w:rsidP="00E124AE">
            <w:pPr>
              <w:spacing w:line="300" w:lineRule="exact"/>
              <w:jc w:val="center"/>
              <w:rPr>
                <w:szCs w:val="28"/>
              </w:rPr>
            </w:pPr>
            <w:r w:rsidRPr="00891819">
              <w:rPr>
                <w:szCs w:val="28"/>
              </w:rPr>
              <w:fldChar w:fldCharType="begin"/>
            </w:r>
            <w:r w:rsidR="00DC0B2B" w:rsidRPr="00891819">
              <w:rPr>
                <w:szCs w:val="28"/>
              </w:rPr>
              <w:instrText xml:space="preserve"> ADDIN ZOTERO_ITEM CSL_CITATION {"citationID":"VSQsCx37","properties":{"custom":"Wood et al. (1995)","formattedCitation":"Wood et al. (1995)","plainCitation":"Wood et al. (1995)","noteIndex":0},"citationItems":[{"id":630,"uris":["http://zotero.org/users/local/eoP0LvSC/items/M74ZD42G"],"itemData":{"id":630,"type":"article-journal","abstract":"Ab.stract^-This study examined the psychometric properties of the Mood and Feelings Questionnaire (MFQ) in 104 adolescent outpatients attending a psychiatric clinic. The clinic offers a special assessment and treatment serviceforyoung people with depressive disorders. In this sample the self-report version of the MFQ had acceptable reliability and was a satisfactory screen for major depressive disorder diagnosed by a standardised interview with the child. It was also a useful measure of clinical remission.","container-title":"Journal of Child Psychology and Psychiatry","DOI":"10.1111/j.1469-7610.1995.tb01828.x","ISSN":"0021-9630, 1469-7610","issue":"2","journalAbbreviation":"Child Psychology Psychiatry","language":"en","page":"327-334","source":"DOI.org (Crossref)","title":"Properties of the Mood and Feelings Questionnaire in Adolescent Psychiatric Outpatients: A Research Note","title-short":"Properties of the Mood and Feelings Questionnaire in Adolescent Psychiatric Outpatients","volume":"36","author":[{"family":"Wood","given":"Alison"},{"family":"Kroll","given":"Leo"},{"family":"Moore","given":"Ann"},{"family":"Harrington","given":"Richard"}],"issued":{"date-parts":[["1995",2]]}}}],"schema":"https://github.com/citation-style-language/schema/raw/master/csl-citation.json"} </w:instrText>
            </w:r>
            <w:r w:rsidRPr="00891819">
              <w:rPr>
                <w:szCs w:val="28"/>
              </w:rPr>
              <w:fldChar w:fldCharType="separate"/>
            </w:r>
            <w:r w:rsidRPr="00891819">
              <w:rPr>
                <w:szCs w:val="28"/>
              </w:rPr>
              <w:t>Wood et al. (</w:t>
            </w:r>
            <w:r w:rsidRPr="00545B57">
              <w:rPr>
                <w:rStyle w:val="innerzoteroCitation"/>
              </w:rPr>
              <w:t>1995</w:t>
            </w:r>
            <w:r w:rsidRPr="00891819">
              <w:rPr>
                <w:szCs w:val="28"/>
              </w:rPr>
              <w:t>)</w:t>
            </w:r>
            <w:r w:rsidRPr="00891819">
              <w:rPr>
                <w:szCs w:val="28"/>
              </w:rPr>
              <w:fldChar w:fldCharType="end"/>
            </w:r>
            <w:r w:rsidRPr="00891819">
              <w:rPr>
                <w:rFonts w:hint="eastAsia"/>
                <w:color w:val="080000"/>
                <w:szCs w:val="28"/>
              </w:rPr>
              <w:t xml:space="preserve"> </w:t>
            </w:r>
            <w:r w:rsidRPr="00891819">
              <w:rPr>
                <w:rFonts w:hint="eastAsia"/>
                <w:color w:val="080000"/>
                <w:szCs w:val="28"/>
              </w:rPr>
              <w:t>未提供题目。</w:t>
            </w:r>
          </w:p>
        </w:tc>
      </w:tr>
      <w:tr w:rsidR="008E362B" w:rsidRPr="00891819" w14:paraId="566F7F0C" w14:textId="77777777" w:rsidTr="00E124AE">
        <w:trPr>
          <w:jc w:val="center"/>
        </w:trPr>
        <w:tc>
          <w:tcPr>
            <w:tcW w:w="4253" w:type="dxa"/>
            <w:tcBorders>
              <w:top w:val="nil"/>
              <w:left w:val="nil"/>
              <w:bottom w:val="nil"/>
              <w:right w:val="nil"/>
            </w:tcBorders>
            <w:vAlign w:val="center"/>
          </w:tcPr>
          <w:p w14:paraId="01B740BB" w14:textId="02AB5AEF" w:rsidR="008E362B" w:rsidRPr="00891819" w:rsidRDefault="008E362B" w:rsidP="00E124AE">
            <w:pPr>
              <w:spacing w:line="300" w:lineRule="exact"/>
              <w:jc w:val="center"/>
              <w:rPr>
                <w:color w:val="000000"/>
                <w:szCs w:val="28"/>
              </w:rPr>
            </w:pPr>
            <w:r w:rsidRPr="00891819">
              <w:rPr>
                <w:szCs w:val="28"/>
              </w:rPr>
              <w:lastRenderedPageBreak/>
              <w:t xml:space="preserve">China </w:t>
            </w:r>
            <w:r w:rsidRPr="00891819">
              <w:rPr>
                <w:color w:val="000000"/>
                <w:szCs w:val="28"/>
              </w:rPr>
              <w:t>Middle school students' depression scale (CSSSDS)</w:t>
            </w:r>
            <w:r w:rsidR="00C1462C">
              <w:rPr>
                <w:color w:val="000000"/>
                <w:szCs w:val="28"/>
              </w:rPr>
              <w:br/>
            </w:r>
            <w:r w:rsidR="00C1462C">
              <w:rPr>
                <w:rFonts w:hint="eastAsia"/>
                <w:color w:val="000000"/>
                <w:szCs w:val="28"/>
              </w:rPr>
              <w:t>1997</w:t>
            </w:r>
            <w:r w:rsidR="005A6140">
              <w:rPr>
                <w:rFonts w:hint="eastAsia"/>
                <w:color w:val="0D0D0D" w:themeColor="text1" w:themeTint="F2"/>
                <w:szCs w:val="28"/>
              </w:rPr>
              <w:t>年</w:t>
            </w:r>
            <w:r w:rsidR="00C1462C">
              <w:rPr>
                <w:rFonts w:hint="eastAsia"/>
                <w:color w:val="000000"/>
                <w:szCs w:val="28"/>
              </w:rPr>
              <w:t>中国人自编</w:t>
            </w:r>
            <w:r w:rsidR="00C1462C">
              <w:rPr>
                <w:color w:val="000000"/>
                <w:szCs w:val="28"/>
              </w:rPr>
              <w:br/>
            </w:r>
            <w:r w:rsidR="00C1462C">
              <w:rPr>
                <w:rFonts w:hint="eastAsia"/>
                <w:color w:val="000000"/>
                <w:szCs w:val="28"/>
              </w:rPr>
              <w:t>测量中学生</w:t>
            </w:r>
          </w:p>
        </w:tc>
        <w:tc>
          <w:tcPr>
            <w:tcW w:w="2694" w:type="dxa"/>
            <w:tcBorders>
              <w:top w:val="nil"/>
              <w:left w:val="nil"/>
              <w:bottom w:val="nil"/>
              <w:right w:val="nil"/>
            </w:tcBorders>
            <w:vAlign w:val="center"/>
          </w:tcPr>
          <w:p w14:paraId="6E3B053F" w14:textId="5D83F260" w:rsidR="008E362B" w:rsidRPr="00891819" w:rsidRDefault="00DC0B2B" w:rsidP="00E124AE">
            <w:pPr>
              <w:spacing w:line="300" w:lineRule="exact"/>
              <w:jc w:val="center"/>
              <w:rPr>
                <w:szCs w:val="28"/>
              </w:rPr>
            </w:pPr>
            <w:r w:rsidRPr="00891819">
              <w:rPr>
                <w:color w:val="FF0000"/>
                <w:szCs w:val="28"/>
              </w:rPr>
              <w:fldChar w:fldCharType="begin"/>
            </w:r>
            <w:r w:rsidRPr="00891819">
              <w:rPr>
                <w:rFonts w:hint="eastAsia"/>
                <w:color w:val="FF0000"/>
                <w:szCs w:val="28"/>
              </w:rPr>
              <w:instrText xml:space="preserve"> ADDIN ZOTERO_ITEM CSL_CITATION {"citationID":"PO46gsPD","properties":{"custom":"</w:instrText>
            </w:r>
            <w:r w:rsidRPr="00891819">
              <w:rPr>
                <w:rFonts w:hint="eastAsia"/>
                <w:color w:val="FF0000"/>
                <w:szCs w:val="28"/>
              </w:rPr>
              <w:instrText>王极盛等</w:instrText>
            </w:r>
            <w:r w:rsidRPr="00891819">
              <w:rPr>
                <w:rFonts w:hint="eastAsia"/>
                <w:color w:val="FF0000"/>
                <w:szCs w:val="28"/>
              </w:rPr>
              <w:instrText>(1997)","formattedCitation":"</w:instrText>
            </w:r>
            <w:r w:rsidRPr="00891819">
              <w:rPr>
                <w:rFonts w:hint="eastAsia"/>
                <w:color w:val="FF0000"/>
                <w:szCs w:val="28"/>
              </w:rPr>
              <w:instrText>王极盛等</w:instrText>
            </w:r>
            <w:r w:rsidRPr="00891819">
              <w:rPr>
                <w:rFonts w:hint="eastAsia"/>
                <w:color w:val="FF0000"/>
                <w:szCs w:val="28"/>
              </w:rPr>
              <w:instrText>(1997)","plainCitation":"</w:instrText>
            </w:r>
            <w:r w:rsidRPr="00891819">
              <w:rPr>
                <w:rFonts w:hint="eastAsia"/>
                <w:color w:val="FF0000"/>
                <w:szCs w:val="28"/>
              </w:rPr>
              <w:instrText>王极盛等</w:instrText>
            </w:r>
            <w:r w:rsidRPr="00891819">
              <w:rPr>
                <w:rFonts w:hint="eastAsia"/>
                <w:color w:val="FF0000"/>
                <w:szCs w:val="28"/>
              </w:rPr>
              <w:instrText>(1997)","dontUpdate":true,"noteIndex":0},"citationItems":[{"id":598,"uris":["http://zotero.org/users/local/eoP0LvSC/items/SDHWVFB2"],"itemData":{"id":598,"type":"article-journal","container-title":"</w:instrText>
            </w:r>
            <w:r w:rsidRPr="00891819">
              <w:rPr>
                <w:rFonts w:hint="eastAsia"/>
                <w:color w:val="FF0000"/>
                <w:szCs w:val="28"/>
              </w:rPr>
              <w:instrText>社会心理科学</w:instrText>
            </w:r>
            <w:r w:rsidRPr="00891819">
              <w:rPr>
                <w:rFonts w:hint="eastAsia"/>
                <w:color w:val="FF0000"/>
                <w:szCs w:val="28"/>
              </w:rPr>
              <w:instrText>","issue":"3","language":"zh","page":"1-3","title":"</w:instrText>
            </w:r>
            <w:r w:rsidRPr="00891819">
              <w:rPr>
                <w:rFonts w:hint="eastAsia"/>
                <w:color w:val="FF0000"/>
                <w:szCs w:val="28"/>
              </w:rPr>
              <w:instrText>中学生抑郁量表的编制及其标准化</w:instrText>
            </w:r>
            <w:r w:rsidRPr="00891819">
              <w:rPr>
                <w:rFonts w:hint="eastAsia"/>
                <w:color w:val="FF0000"/>
                <w:szCs w:val="28"/>
              </w:rPr>
              <w:instrText>.pdf","author":[{"literal":"</w:instrText>
            </w:r>
            <w:r w:rsidRPr="00891819">
              <w:rPr>
                <w:rFonts w:hint="eastAsia"/>
                <w:color w:val="FF0000"/>
                <w:szCs w:val="28"/>
              </w:rPr>
              <w:instrText>王极盛</w:instrText>
            </w:r>
            <w:r w:rsidRPr="00891819">
              <w:rPr>
                <w:rFonts w:hint="eastAsia"/>
                <w:color w:val="FF0000"/>
                <w:szCs w:val="28"/>
              </w:rPr>
              <w:instrText>"},{"literal":"</w:instrText>
            </w:r>
            <w:r w:rsidRPr="00891819">
              <w:rPr>
                <w:rFonts w:hint="eastAsia"/>
                <w:color w:val="FF0000"/>
                <w:szCs w:val="28"/>
              </w:rPr>
              <w:instrText>邱炳武</w:instrText>
            </w:r>
            <w:r w:rsidRPr="00891819">
              <w:rPr>
                <w:rFonts w:hint="eastAsia"/>
                <w:color w:val="FF0000"/>
                <w:szCs w:val="28"/>
              </w:rPr>
              <w:instrText>"},{"literal":"</w:instrText>
            </w:r>
            <w:r w:rsidRPr="00891819">
              <w:rPr>
                <w:rFonts w:hint="eastAsia"/>
                <w:color w:val="FF0000"/>
                <w:szCs w:val="28"/>
              </w:rPr>
              <w:instrText>赫尔实</w:instrText>
            </w:r>
            <w:r w:rsidRPr="00891819">
              <w:rPr>
                <w:rFonts w:hint="eastAsia"/>
                <w:color w:val="FF0000"/>
                <w:szCs w:val="28"/>
              </w:rPr>
              <w:instrText>"}],"issued":{"date-parts</w:instrText>
            </w:r>
            <w:r w:rsidRPr="00891819">
              <w:rPr>
                <w:color w:val="FF0000"/>
                <w:szCs w:val="28"/>
              </w:rPr>
              <w:instrText xml:space="preserve">":[["1997"]]}}}],"schema":"https://github.com/citation-style-language/schema/raw/master/csl-citation.json"} </w:instrText>
            </w:r>
            <w:r w:rsidRPr="00891819">
              <w:rPr>
                <w:color w:val="FF0000"/>
                <w:szCs w:val="28"/>
              </w:rPr>
              <w:fldChar w:fldCharType="separate"/>
            </w:r>
            <w:r w:rsidRPr="00891819">
              <w:rPr>
                <w:rFonts w:hint="eastAsia"/>
                <w:color w:val="FF0000"/>
                <w:szCs w:val="28"/>
              </w:rPr>
              <w:t>王极盛等</w:t>
            </w:r>
            <w:r w:rsidRPr="00891819">
              <w:rPr>
                <w:rFonts w:hint="eastAsia"/>
                <w:color w:val="FF0000"/>
                <w:szCs w:val="28"/>
              </w:rPr>
              <w:t>(</w:t>
            </w:r>
            <w:r w:rsidRPr="00545B57">
              <w:rPr>
                <w:rStyle w:val="innerzoteroCitation"/>
                <w:rFonts w:hint="eastAsia"/>
              </w:rPr>
              <w:t>1997b</w:t>
            </w:r>
            <w:r w:rsidRPr="00891819">
              <w:rPr>
                <w:rFonts w:hint="eastAsia"/>
                <w:color w:val="FF0000"/>
                <w:szCs w:val="28"/>
              </w:rPr>
              <w:t>)</w:t>
            </w:r>
            <w:r w:rsidRPr="00891819">
              <w:rPr>
                <w:color w:val="FF0000"/>
                <w:szCs w:val="28"/>
              </w:rPr>
              <w:fldChar w:fldCharType="end"/>
            </w:r>
            <w:r w:rsidRPr="00891819">
              <w:rPr>
                <w:color w:val="FF0000"/>
                <w:szCs w:val="28"/>
              </w:rPr>
              <w:t>2</w:t>
            </w:r>
            <w:r w:rsidRPr="00891819">
              <w:rPr>
                <w:rFonts w:hint="eastAsia"/>
                <w:color w:val="FF0000"/>
                <w:szCs w:val="28"/>
              </w:rPr>
              <w:t>篇</w:t>
            </w:r>
          </w:p>
        </w:tc>
        <w:tc>
          <w:tcPr>
            <w:tcW w:w="2126" w:type="dxa"/>
            <w:tcBorders>
              <w:top w:val="nil"/>
              <w:left w:val="nil"/>
              <w:bottom w:val="nil"/>
              <w:right w:val="nil"/>
            </w:tcBorders>
            <w:vAlign w:val="center"/>
          </w:tcPr>
          <w:p w14:paraId="69452E62" w14:textId="551AF9D6" w:rsidR="008E362B" w:rsidRPr="00891819" w:rsidRDefault="00014343" w:rsidP="00E124AE">
            <w:pPr>
              <w:spacing w:line="300" w:lineRule="exact"/>
              <w:jc w:val="center"/>
              <w:rPr>
                <w:szCs w:val="28"/>
              </w:rPr>
            </w:pPr>
            <w:r>
              <w:rPr>
                <w:rFonts w:hint="eastAsia"/>
                <w:szCs w:val="28"/>
              </w:rPr>
              <w:t>3</w:t>
            </w:r>
          </w:p>
        </w:tc>
        <w:tc>
          <w:tcPr>
            <w:tcW w:w="3566" w:type="dxa"/>
            <w:tcBorders>
              <w:top w:val="nil"/>
              <w:left w:val="nil"/>
              <w:bottom w:val="nil"/>
              <w:right w:val="nil"/>
            </w:tcBorders>
            <w:vAlign w:val="center"/>
          </w:tcPr>
          <w:p w14:paraId="1E11571F" w14:textId="1A7EFD3D" w:rsidR="008E362B" w:rsidRPr="00891819" w:rsidRDefault="00DC0B2B"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9iB4qpxm","properties":{"custom":"</w:instrText>
            </w:r>
            <w:r w:rsidRPr="00891819">
              <w:rPr>
                <w:rFonts w:hint="eastAsia"/>
                <w:szCs w:val="28"/>
              </w:rPr>
              <w:instrText>王极盛</w:instrText>
            </w:r>
            <w:r w:rsidRPr="00891819">
              <w:rPr>
                <w:rFonts w:hint="eastAsia"/>
                <w:szCs w:val="28"/>
              </w:rPr>
              <w:instrText>(1998)","formattedCitation":"</w:instrText>
            </w:r>
            <w:r w:rsidRPr="00891819">
              <w:rPr>
                <w:rFonts w:hint="eastAsia"/>
                <w:szCs w:val="28"/>
              </w:rPr>
              <w:instrText>王极盛</w:instrText>
            </w:r>
            <w:r w:rsidRPr="00891819">
              <w:rPr>
                <w:rFonts w:hint="eastAsia"/>
                <w:szCs w:val="28"/>
              </w:rPr>
              <w:instrText>(1998)","plainCitation":"</w:instrText>
            </w:r>
            <w:r w:rsidRPr="00891819">
              <w:rPr>
                <w:rFonts w:hint="eastAsia"/>
                <w:szCs w:val="28"/>
              </w:rPr>
              <w:instrText>王极盛</w:instrText>
            </w:r>
            <w:r w:rsidRPr="00891819">
              <w:rPr>
                <w:rFonts w:hint="eastAsia"/>
                <w:szCs w:val="28"/>
              </w:rPr>
              <w:instrText>(1998)","noteIndex":0},"citationItems":[{"id":152,"uris":["http://zotero.org/users/local/eoP0LvSC/items/4ZCYB2QX"],"itemData":{"id":152,"type":"book","publisher":"</w:instrText>
            </w:r>
            <w:r w:rsidRPr="00891819">
              <w:rPr>
                <w:rFonts w:hint="eastAsia"/>
                <w:szCs w:val="28"/>
              </w:rPr>
              <w:instrText>中国城市出版社</w:instrText>
            </w:r>
            <w:r w:rsidRPr="00891819">
              <w:rPr>
                <w:rFonts w:hint="eastAsia"/>
                <w:szCs w:val="28"/>
              </w:rPr>
              <w:instrText>","title":"</w:instrText>
            </w:r>
            <w:r w:rsidRPr="00891819">
              <w:rPr>
                <w:rFonts w:hint="eastAsia"/>
                <w:szCs w:val="28"/>
              </w:rPr>
              <w:instrText>心灵时代—心理主宰健康</w:instrText>
            </w:r>
            <w:r w:rsidRPr="00891819">
              <w:rPr>
                <w:rFonts w:hint="eastAsia"/>
                <w:szCs w:val="28"/>
              </w:rPr>
              <w:instrText>","author":[{"literal":"</w:instrText>
            </w:r>
            <w:r w:rsidRPr="00891819">
              <w:rPr>
                <w:rFonts w:hint="eastAsia"/>
                <w:szCs w:val="28"/>
              </w:rPr>
              <w:instrText>王极盛</w:instrText>
            </w:r>
            <w:r w:rsidRPr="00891819">
              <w:rPr>
                <w:rFonts w:hint="eastAsia"/>
                <w:szCs w:val="28"/>
              </w:rPr>
              <w:instrText xml:space="preserve">"}],"issued":{"date-parts":[["1998"]]}}}],"schema":"https://github.com/citation-style-language/schema/raw/master/csl-citation.json"} </w:instrText>
            </w:r>
            <w:r w:rsidRPr="00891819">
              <w:rPr>
                <w:szCs w:val="28"/>
              </w:rPr>
              <w:fldChar w:fldCharType="separate"/>
            </w:r>
            <w:r w:rsidRPr="00891819">
              <w:rPr>
                <w:rFonts w:hint="eastAsia"/>
                <w:szCs w:val="28"/>
              </w:rPr>
              <w:t>王极盛</w:t>
            </w:r>
            <w:r w:rsidRPr="00891819">
              <w:rPr>
                <w:rFonts w:hint="eastAsia"/>
                <w:szCs w:val="28"/>
              </w:rPr>
              <w:t>(</w:t>
            </w:r>
            <w:r w:rsidRPr="00545B57">
              <w:rPr>
                <w:rStyle w:val="innerzoteroCitation"/>
                <w:rFonts w:hint="eastAsia"/>
              </w:rPr>
              <w:t>1998</w:t>
            </w:r>
            <w:r w:rsidRPr="00891819">
              <w:rPr>
                <w:rFonts w:hint="eastAsia"/>
                <w:szCs w:val="28"/>
              </w:rPr>
              <w:t>)</w:t>
            </w:r>
            <w:r w:rsidRPr="00891819">
              <w:rPr>
                <w:szCs w:val="28"/>
              </w:rPr>
              <w:fldChar w:fldCharType="end"/>
            </w:r>
            <w:r w:rsidR="00EC55D1">
              <w:rPr>
                <w:szCs w:val="28"/>
              </w:rPr>
              <w:t>20</w:t>
            </w:r>
            <w:r w:rsidRPr="00891819">
              <w:rPr>
                <w:rFonts w:hint="eastAsia"/>
                <w:szCs w:val="28"/>
              </w:rPr>
              <w:t>题</w:t>
            </w:r>
          </w:p>
        </w:tc>
        <w:tc>
          <w:tcPr>
            <w:tcW w:w="3522" w:type="dxa"/>
            <w:tcBorders>
              <w:top w:val="nil"/>
              <w:left w:val="nil"/>
              <w:bottom w:val="nil"/>
              <w:right w:val="nil"/>
            </w:tcBorders>
          </w:tcPr>
          <w:p w14:paraId="1A47FADC" w14:textId="5475C71F" w:rsidR="008E362B" w:rsidRPr="00891819" w:rsidRDefault="00DC0B2B"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M9f1Wq9f","properties":{"custom":"</w:instrText>
            </w:r>
            <w:r w:rsidRPr="00891819">
              <w:rPr>
                <w:rFonts w:hint="eastAsia"/>
                <w:szCs w:val="28"/>
              </w:rPr>
              <w:instrText>王极盛等</w:instrText>
            </w:r>
            <w:r w:rsidRPr="00891819">
              <w:rPr>
                <w:rFonts w:hint="eastAsia"/>
                <w:szCs w:val="28"/>
              </w:rPr>
              <w:instrText>(1997)","formattedCitation":"</w:instrText>
            </w:r>
            <w:r w:rsidRPr="00891819">
              <w:rPr>
                <w:rFonts w:hint="eastAsia"/>
                <w:szCs w:val="28"/>
              </w:rPr>
              <w:instrText>王极盛等</w:instrText>
            </w:r>
            <w:r w:rsidRPr="00891819">
              <w:rPr>
                <w:rFonts w:hint="eastAsia"/>
                <w:szCs w:val="28"/>
              </w:rPr>
              <w:instrText>(1997)","plainCitation":"</w:instrText>
            </w:r>
            <w:r w:rsidRPr="00891819">
              <w:rPr>
                <w:rFonts w:hint="eastAsia"/>
                <w:szCs w:val="28"/>
              </w:rPr>
              <w:instrText>王极盛等</w:instrText>
            </w:r>
            <w:r w:rsidRPr="00891819">
              <w:rPr>
                <w:rFonts w:hint="eastAsia"/>
                <w:szCs w:val="28"/>
              </w:rPr>
              <w:instrText>(1997)","dontUpdate":true,"noteIndex":0},"citationItems":[{"id":598,"uris":["http://zotero.org/users/local/eoP0LvSC/items/SDHWVFB2"],"itemData":{"id":598,"type":"article-journal","container-title":"</w:instrText>
            </w:r>
            <w:r w:rsidRPr="00891819">
              <w:rPr>
                <w:rFonts w:hint="eastAsia"/>
                <w:szCs w:val="28"/>
              </w:rPr>
              <w:instrText>社会心理科学</w:instrText>
            </w:r>
            <w:r w:rsidRPr="00891819">
              <w:rPr>
                <w:rFonts w:hint="eastAsia"/>
                <w:szCs w:val="28"/>
              </w:rPr>
              <w:instrText>","issue":"3","language":"zh","page":"1-3","title":"</w:instrText>
            </w:r>
            <w:r w:rsidRPr="00891819">
              <w:rPr>
                <w:rFonts w:hint="eastAsia"/>
                <w:szCs w:val="28"/>
              </w:rPr>
              <w:instrText>中学生抑郁量表的编制及其标准化</w:instrText>
            </w:r>
            <w:r w:rsidRPr="00891819">
              <w:rPr>
                <w:rFonts w:hint="eastAsia"/>
                <w:szCs w:val="28"/>
              </w:rPr>
              <w:instrText>.pdf","author":[{"literal":"</w:instrText>
            </w:r>
            <w:r w:rsidRPr="00891819">
              <w:rPr>
                <w:rFonts w:hint="eastAsia"/>
                <w:szCs w:val="28"/>
              </w:rPr>
              <w:instrText>王极盛</w:instrText>
            </w:r>
            <w:r w:rsidRPr="00891819">
              <w:rPr>
                <w:rFonts w:hint="eastAsia"/>
                <w:szCs w:val="28"/>
              </w:rPr>
              <w:instrText>"},{"literal":"</w:instrText>
            </w:r>
            <w:r w:rsidRPr="00891819">
              <w:rPr>
                <w:rFonts w:hint="eastAsia"/>
                <w:szCs w:val="28"/>
              </w:rPr>
              <w:instrText>邱炳武</w:instrText>
            </w:r>
            <w:r w:rsidRPr="00891819">
              <w:rPr>
                <w:rFonts w:hint="eastAsia"/>
                <w:szCs w:val="28"/>
              </w:rPr>
              <w:instrText>"},{"literal":"</w:instrText>
            </w:r>
            <w:r w:rsidRPr="00891819">
              <w:rPr>
                <w:rFonts w:hint="eastAsia"/>
                <w:szCs w:val="28"/>
              </w:rPr>
              <w:instrText>赫尔实</w:instrText>
            </w:r>
            <w:r w:rsidRPr="00891819">
              <w:rPr>
                <w:rFonts w:hint="eastAsia"/>
                <w:szCs w:val="28"/>
              </w:rPr>
              <w:instrText>"}],"issued":{"date-parts</w:instrText>
            </w:r>
            <w:r w:rsidRPr="00891819">
              <w:rPr>
                <w:szCs w:val="28"/>
              </w:rPr>
              <w:instrText xml:space="preserve">":[["1997"]]}}}],"schema":"https://github.com/citation-style-language/schema/raw/master/csl-citation.json"} </w:instrText>
            </w:r>
            <w:r w:rsidRPr="00891819">
              <w:rPr>
                <w:szCs w:val="28"/>
              </w:rPr>
              <w:fldChar w:fldCharType="separate"/>
            </w:r>
            <w:r w:rsidRPr="00891819">
              <w:rPr>
                <w:rFonts w:hint="eastAsia"/>
                <w:szCs w:val="28"/>
              </w:rPr>
              <w:t>王极盛等</w:t>
            </w:r>
            <w:r w:rsidRPr="00891819">
              <w:rPr>
                <w:rFonts w:hint="eastAsia"/>
                <w:szCs w:val="28"/>
              </w:rPr>
              <w:t>(</w:t>
            </w:r>
            <w:r w:rsidRPr="00545B57">
              <w:rPr>
                <w:rStyle w:val="innerzoteroCitation"/>
                <w:rFonts w:hint="eastAsia"/>
              </w:rPr>
              <w:t>1997b</w:t>
            </w:r>
            <w:r w:rsidRPr="00891819">
              <w:rPr>
                <w:rFonts w:hint="eastAsia"/>
                <w:szCs w:val="28"/>
              </w:rPr>
              <w:t>)</w:t>
            </w:r>
            <w:r w:rsidRPr="00891819">
              <w:rPr>
                <w:szCs w:val="28"/>
              </w:rPr>
              <w:fldChar w:fldCharType="end"/>
            </w:r>
            <w:r w:rsidRPr="00891819">
              <w:rPr>
                <w:rFonts w:hint="eastAsia"/>
                <w:szCs w:val="28"/>
              </w:rPr>
              <w:t>未提供题目。</w:t>
            </w:r>
          </w:p>
        </w:tc>
      </w:tr>
      <w:tr w:rsidR="00DC0B2B" w:rsidRPr="00891819" w14:paraId="6195DFE6" w14:textId="77777777" w:rsidTr="00E124AE">
        <w:trPr>
          <w:jc w:val="center"/>
        </w:trPr>
        <w:tc>
          <w:tcPr>
            <w:tcW w:w="4253" w:type="dxa"/>
            <w:tcBorders>
              <w:top w:val="nil"/>
              <w:left w:val="nil"/>
              <w:bottom w:val="nil"/>
              <w:right w:val="nil"/>
            </w:tcBorders>
            <w:vAlign w:val="center"/>
          </w:tcPr>
          <w:p w14:paraId="552F71D3" w14:textId="6EDEBE8F" w:rsidR="00DC0B2B" w:rsidRPr="00891819" w:rsidRDefault="00DC0B2B" w:rsidP="00E124AE">
            <w:pPr>
              <w:spacing w:line="300" w:lineRule="exact"/>
              <w:jc w:val="center"/>
              <w:rPr>
                <w:color w:val="000000"/>
                <w:szCs w:val="28"/>
              </w:rPr>
            </w:pPr>
            <w:r w:rsidRPr="00891819">
              <w:rPr>
                <w:color w:val="0D0D0D" w:themeColor="text1" w:themeTint="F2"/>
                <w:szCs w:val="28"/>
              </w:rPr>
              <w:t>Center for Epidemiologic Studies Depression Scale for Children (CES-D-C)</w:t>
            </w:r>
            <w:r w:rsidR="00C1462C">
              <w:rPr>
                <w:color w:val="0D0D0D" w:themeColor="text1" w:themeTint="F2"/>
                <w:szCs w:val="28"/>
              </w:rPr>
              <w:br/>
            </w:r>
            <w:r w:rsidR="00C1462C">
              <w:rPr>
                <w:rFonts w:hint="eastAsia"/>
                <w:color w:val="0D0D0D" w:themeColor="text1" w:themeTint="F2"/>
                <w:szCs w:val="28"/>
              </w:rPr>
              <w:t>1980</w:t>
            </w:r>
            <w:r w:rsidR="005A6140">
              <w:rPr>
                <w:rFonts w:hint="eastAsia"/>
                <w:color w:val="0D0D0D" w:themeColor="text1" w:themeTint="F2"/>
                <w:szCs w:val="28"/>
              </w:rPr>
              <w:t>年</w:t>
            </w:r>
            <w:r w:rsidR="00C1462C">
              <w:rPr>
                <w:rFonts w:hint="eastAsia"/>
                <w:color w:val="0D0D0D" w:themeColor="text1" w:themeTint="F2"/>
                <w:szCs w:val="28"/>
              </w:rPr>
              <w:t>编制</w:t>
            </w:r>
            <w:r w:rsidR="00C1462C">
              <w:rPr>
                <w:rFonts w:hint="eastAsia"/>
                <w:color w:val="0D0D0D" w:themeColor="text1" w:themeTint="F2"/>
                <w:szCs w:val="28"/>
              </w:rPr>
              <w:t xml:space="preserve"> 2010</w:t>
            </w:r>
            <w:r w:rsidR="005A6140">
              <w:rPr>
                <w:rFonts w:hint="eastAsia"/>
                <w:color w:val="0D0D0D" w:themeColor="text1" w:themeTint="F2"/>
                <w:szCs w:val="28"/>
              </w:rPr>
              <w:t>年</w:t>
            </w:r>
            <w:r w:rsidR="00C1462C">
              <w:rPr>
                <w:rFonts w:hint="eastAsia"/>
                <w:color w:val="0D0D0D" w:themeColor="text1" w:themeTint="F2"/>
                <w:szCs w:val="28"/>
              </w:rPr>
              <w:t>修订</w:t>
            </w:r>
            <w:r w:rsidR="00C1462C">
              <w:rPr>
                <w:color w:val="0D0D0D" w:themeColor="text1" w:themeTint="F2"/>
                <w:szCs w:val="28"/>
              </w:rPr>
              <w:br/>
            </w:r>
            <w:r w:rsidR="00C1462C">
              <w:rPr>
                <w:rFonts w:hint="eastAsia"/>
                <w:color w:val="0D0D0D" w:themeColor="text1" w:themeTint="F2"/>
                <w:szCs w:val="28"/>
              </w:rPr>
              <w:t>测量儿童</w:t>
            </w:r>
          </w:p>
        </w:tc>
        <w:tc>
          <w:tcPr>
            <w:tcW w:w="2694" w:type="dxa"/>
            <w:tcBorders>
              <w:top w:val="nil"/>
              <w:left w:val="nil"/>
              <w:bottom w:val="nil"/>
              <w:right w:val="nil"/>
            </w:tcBorders>
            <w:vAlign w:val="center"/>
          </w:tcPr>
          <w:p w14:paraId="182E814C" w14:textId="7A34F922" w:rsidR="00DC0B2B" w:rsidRPr="00891819" w:rsidRDefault="00592DE3" w:rsidP="00E124AE">
            <w:pPr>
              <w:spacing w:line="300" w:lineRule="exact"/>
              <w:jc w:val="center"/>
              <w:rPr>
                <w:szCs w:val="28"/>
              </w:rPr>
            </w:pPr>
            <w:r w:rsidRPr="00891819">
              <w:rPr>
                <w:szCs w:val="28"/>
              </w:rPr>
              <w:fldChar w:fldCharType="begin"/>
            </w:r>
            <w:r w:rsidRPr="00891819">
              <w:rPr>
                <w:szCs w:val="28"/>
              </w:rPr>
              <w:instrText xml:space="preserve"> ADDIN ZOTERO_ITEM CSL_CITATION {"citationID":"j3cxqCCV","properties":{"custom":"William Li et al. (2010)","formattedCitation":"William Li et al. (2010)","plainCitation":"William Li et al. (2010)","noteIndex":0},"citationItems":[{"id":636,"uris":["http://zotero.org/users/local/eoP0LvSC/items/DXHM49FQ"],"itemData":{"id":636,"type":"article-journal","abstract":"Background. The availability of a valid and reliable instrument that accurately detects depressive symptoms in children is crucial before any psychological intervention can be appropriately planned and evaluated. There is no such an instrument for Chinese children.\nMethods. A test–retest, within-subjects design was used. A total of 313 primary school students between the ages of 8 and 12 years were invited to participate in the study in 2009. Participants were asked to respond to the Chinese version of the Center for Epidemiologic Studies Depression Scale for Children, short form of the State Anxiety Scale for Children and Rosenberg’s Self-Esteem Scale. The internal consistency, content validity and construct validity and test–retest reliability of the Chinese version of the Center for Epidemiologic Studies Depression Scale for Children were assessed.\nResults. The newly-translated scale demonstrated adequate internal consistency, good content validity and appropriate convergent and discriminant validity. Conﬁrmatory factor analysis added further evidence of the construct validity of the scale.\nConclusion. Results suggest that the newly-translated scale can be used as a selfreport assessment tool in detecting depressive symptoms of Chinese children aged between 8 and 12 years.","container-title":"Journal of Advanced Nursing","DOI":"10.1111/j.1365-2648.2010.05440.x","ISSN":"0309-2402, 1365-2648","issue":"11","journalAbbreviation":"Journal of Advanced Nursing","language":"en","page":"2582-2591","source":"DOI.org (Crossref)","title":"Center for Epidemiologic Studies Depression Scale for Children: psychometric testing of the Chinese version","title-short":"Center for Epidemiologic Studies Depression Scale for Children","volume":"66","author":[{"family":"William Li","given":"Ho Cheung"},{"family":"Chung","given":"Oi Kwan Joyce"},{"family":"Ho","given":"Ka Yan"}],"issued":{"date-parts":[["2010",11]]}}}],"schema":"https://github.com/citation-style-language/schema/raw/master/csl-citation.json"} </w:instrText>
            </w:r>
            <w:r w:rsidRPr="00891819">
              <w:rPr>
                <w:szCs w:val="28"/>
              </w:rPr>
              <w:fldChar w:fldCharType="separate"/>
            </w:r>
            <w:r w:rsidRPr="00891819">
              <w:rPr>
                <w:szCs w:val="28"/>
              </w:rPr>
              <w:t>William Li et al. (</w:t>
            </w:r>
            <w:r w:rsidRPr="00545B57">
              <w:rPr>
                <w:rStyle w:val="innerzoteroCitation"/>
              </w:rPr>
              <w:t>2010</w:t>
            </w:r>
            <w:r w:rsidRPr="00891819">
              <w:rPr>
                <w:szCs w:val="28"/>
              </w:rPr>
              <w:t>)</w:t>
            </w:r>
            <w:r w:rsidRPr="00891819">
              <w:rPr>
                <w:szCs w:val="28"/>
              </w:rPr>
              <w:fldChar w:fldCharType="end"/>
            </w:r>
            <w:r w:rsidRPr="00891819">
              <w:rPr>
                <w:szCs w:val="28"/>
              </w:rPr>
              <w:t>2</w:t>
            </w:r>
            <w:r w:rsidRPr="00891819">
              <w:rPr>
                <w:rFonts w:hint="eastAsia"/>
                <w:szCs w:val="28"/>
              </w:rPr>
              <w:t>篇</w:t>
            </w:r>
          </w:p>
        </w:tc>
        <w:tc>
          <w:tcPr>
            <w:tcW w:w="2126" w:type="dxa"/>
            <w:tcBorders>
              <w:top w:val="nil"/>
              <w:left w:val="nil"/>
              <w:bottom w:val="nil"/>
              <w:right w:val="nil"/>
            </w:tcBorders>
            <w:vAlign w:val="center"/>
          </w:tcPr>
          <w:p w14:paraId="4B230BB0" w14:textId="6A77B660" w:rsidR="00DC0B2B" w:rsidRPr="00891819" w:rsidRDefault="00592DE3" w:rsidP="00E124AE">
            <w:pPr>
              <w:spacing w:line="300" w:lineRule="exact"/>
              <w:jc w:val="center"/>
              <w:rPr>
                <w:szCs w:val="28"/>
              </w:rPr>
            </w:pPr>
            <w:r w:rsidRPr="00891819">
              <w:rPr>
                <w:rFonts w:hint="eastAsia"/>
                <w:szCs w:val="28"/>
              </w:rPr>
              <w:t>2</w:t>
            </w:r>
          </w:p>
        </w:tc>
        <w:tc>
          <w:tcPr>
            <w:tcW w:w="3566" w:type="dxa"/>
            <w:tcBorders>
              <w:top w:val="nil"/>
              <w:left w:val="nil"/>
              <w:bottom w:val="nil"/>
              <w:right w:val="nil"/>
            </w:tcBorders>
            <w:vAlign w:val="center"/>
          </w:tcPr>
          <w:p w14:paraId="1A8438EE" w14:textId="4EC497FC" w:rsidR="00DC0B2B" w:rsidRPr="00891819" w:rsidRDefault="00592DE3" w:rsidP="00E124AE">
            <w:pPr>
              <w:spacing w:line="300" w:lineRule="exact"/>
              <w:jc w:val="center"/>
              <w:rPr>
                <w:szCs w:val="28"/>
              </w:rPr>
            </w:pPr>
            <w:r w:rsidRPr="00891819">
              <w:rPr>
                <w:szCs w:val="28"/>
              </w:rPr>
              <w:fldChar w:fldCharType="begin"/>
            </w:r>
            <w:r w:rsidRPr="00891819">
              <w:rPr>
                <w:szCs w:val="28"/>
              </w:rPr>
              <w:instrText xml:space="preserve"> ADDIN ZOTERO_ITEM CSL_CITATION {"citationID":"6kn7obuo","properties":{"custom":"William Li et al. (2010)","formattedCitation":"William Li et al. (2010)","plainCitation":"William Li et al. (2010)","noteIndex":0},"citationItems":[{"id":636,"uris":["http://zotero.org/users/local/eoP0LvSC/items/DXHM49FQ"],"itemData":{"id":636,"type":"article-journal","abstract":"Background. The availability of a valid and reliable instrument that accurately detects depressive symptoms in children is crucial before any psychological intervention can be appropriately planned and evaluated. There is no such an instrument for Chinese children.\nMethods. A test–retest, within-subjects design was used. A total of 313 primary school students between the ages of 8 and 12 years were invited to participate in the study in 2009. Participants were asked to respond to the Chinese version of the Center for Epidemiologic Studies Depression Scale for Children, short form of the State Anxiety Scale for Children and Rosenberg’s Self-Esteem Scale. The internal consistency, content validity and construct validity and test–retest reliability of the Chinese version of the Center for Epidemiologic Studies Depression Scale for Children were assessed.\nResults. The newly-translated scale demonstrated adequate internal consistency, good content validity and appropriate convergent and discriminant validity. Conﬁrmatory factor analysis added further evidence of the construct validity of the scale.\nConclusion. Results suggest that the newly-translated scale can be used as a selfreport assessment tool in detecting depressive symptoms of Chinese children aged between 8 and 12 years.","container-title":"Journal of Advanced Nursing","DOI":"10.1111/j.1365-2648.2010.05440.x","ISSN":"0309-2402, 1365-2648","issue":"11","journalAbbreviation":"Journal of Advanced Nursing","language":"en","page":"2582-2591","source":"DOI.org (Crossref)","title":"Center for Epidemiologic Studies Depression Scale for Children: psychometric testing of the Chinese version","title-short":"Center for Epidemiologic Studies Depression Scale for Children","volume":"66","author":[{"family":"William Li","given":"Ho Cheung"},{"family":"Chung","given":"Oi Kwan Joyce"},{"family":"Ho","given":"Ka Yan"}],"issued":{"date-parts":[["2010",11]]}}}],"schema":"https://github.com/citation-style-language/schema/raw/master/csl-citation.json"} </w:instrText>
            </w:r>
            <w:r w:rsidRPr="00891819">
              <w:rPr>
                <w:szCs w:val="28"/>
              </w:rPr>
              <w:fldChar w:fldCharType="separate"/>
            </w:r>
            <w:r w:rsidRPr="00891819">
              <w:rPr>
                <w:szCs w:val="28"/>
              </w:rPr>
              <w:t>William Li et al. (</w:t>
            </w:r>
            <w:r w:rsidRPr="00545B57">
              <w:rPr>
                <w:rStyle w:val="innerzoteroCitation"/>
              </w:rPr>
              <w:t>2010</w:t>
            </w:r>
            <w:r w:rsidRPr="00891819">
              <w:rPr>
                <w:szCs w:val="28"/>
              </w:rPr>
              <w:t>)</w:t>
            </w:r>
            <w:r w:rsidRPr="00891819">
              <w:rPr>
                <w:szCs w:val="28"/>
              </w:rPr>
              <w:fldChar w:fldCharType="end"/>
            </w:r>
            <w:r w:rsidRPr="00891819">
              <w:rPr>
                <w:szCs w:val="28"/>
              </w:rPr>
              <w:t>20</w:t>
            </w:r>
            <w:r w:rsidRPr="00891819">
              <w:rPr>
                <w:rFonts w:hint="eastAsia"/>
                <w:szCs w:val="28"/>
              </w:rPr>
              <w:t>题</w:t>
            </w:r>
          </w:p>
        </w:tc>
        <w:tc>
          <w:tcPr>
            <w:tcW w:w="3522" w:type="dxa"/>
            <w:tcBorders>
              <w:top w:val="nil"/>
              <w:left w:val="nil"/>
              <w:bottom w:val="nil"/>
              <w:right w:val="nil"/>
            </w:tcBorders>
          </w:tcPr>
          <w:p w14:paraId="5D88BBB4" w14:textId="258E6436" w:rsidR="00DC0B2B" w:rsidRPr="00891819" w:rsidRDefault="00DC0B2B" w:rsidP="00E124AE">
            <w:pPr>
              <w:spacing w:line="300" w:lineRule="exact"/>
              <w:jc w:val="center"/>
              <w:rPr>
                <w:szCs w:val="28"/>
              </w:rPr>
            </w:pPr>
          </w:p>
        </w:tc>
      </w:tr>
      <w:tr w:rsidR="00592DE3" w:rsidRPr="00891819" w14:paraId="3B0A2CA2" w14:textId="77777777" w:rsidTr="00E124AE">
        <w:trPr>
          <w:jc w:val="center"/>
        </w:trPr>
        <w:tc>
          <w:tcPr>
            <w:tcW w:w="4253" w:type="dxa"/>
            <w:tcBorders>
              <w:top w:val="nil"/>
              <w:left w:val="nil"/>
              <w:bottom w:val="nil"/>
              <w:right w:val="nil"/>
            </w:tcBorders>
            <w:vAlign w:val="center"/>
          </w:tcPr>
          <w:p w14:paraId="326C9B3A" w14:textId="7241677B" w:rsidR="00592DE3" w:rsidRDefault="00592DE3" w:rsidP="00E124AE">
            <w:pPr>
              <w:spacing w:line="300" w:lineRule="exact"/>
              <w:jc w:val="center"/>
              <w:rPr>
                <w:szCs w:val="28"/>
              </w:rPr>
            </w:pPr>
            <w:r w:rsidRPr="00891819">
              <w:rPr>
                <w:szCs w:val="28"/>
              </w:rPr>
              <w:t>Adolescent Depression Inventory</w:t>
            </w:r>
            <w:r w:rsidRPr="00891819">
              <w:rPr>
                <w:rFonts w:hint="eastAsia"/>
                <w:szCs w:val="28"/>
              </w:rPr>
              <w:t>（</w:t>
            </w:r>
            <w:r w:rsidRPr="00891819">
              <w:rPr>
                <w:szCs w:val="28"/>
              </w:rPr>
              <w:t>ADI</w:t>
            </w:r>
            <w:r w:rsidRPr="00891819">
              <w:rPr>
                <w:rFonts w:hint="eastAsia"/>
                <w:szCs w:val="28"/>
              </w:rPr>
              <w:t>）</w:t>
            </w:r>
            <w:r w:rsidR="00C1462C">
              <w:rPr>
                <w:szCs w:val="28"/>
              </w:rPr>
              <w:br/>
            </w:r>
            <w:r w:rsidR="00C1462C">
              <w:rPr>
                <w:rFonts w:hint="eastAsia"/>
                <w:szCs w:val="28"/>
              </w:rPr>
              <w:t>2003</w:t>
            </w:r>
            <w:r w:rsidR="005A6140">
              <w:rPr>
                <w:rFonts w:hint="eastAsia"/>
                <w:color w:val="0D0D0D" w:themeColor="text1" w:themeTint="F2"/>
                <w:szCs w:val="28"/>
              </w:rPr>
              <w:t>年</w:t>
            </w:r>
            <w:r w:rsidR="00C1462C">
              <w:rPr>
                <w:rFonts w:hint="eastAsia"/>
                <w:szCs w:val="28"/>
              </w:rPr>
              <w:t>中国人</w:t>
            </w:r>
            <w:r w:rsidR="005A6140">
              <w:rPr>
                <w:rFonts w:hint="eastAsia"/>
                <w:szCs w:val="28"/>
              </w:rPr>
              <w:t>自编</w:t>
            </w:r>
            <w:r w:rsidR="00C1462C">
              <w:rPr>
                <w:rFonts w:hint="eastAsia"/>
                <w:szCs w:val="28"/>
              </w:rPr>
              <w:t xml:space="preserve"> </w:t>
            </w:r>
          </w:p>
          <w:p w14:paraId="432A1E02" w14:textId="51A89EC4" w:rsidR="00C1462C" w:rsidRPr="00891819" w:rsidRDefault="00C1462C" w:rsidP="00C1462C">
            <w:pPr>
              <w:spacing w:line="300" w:lineRule="exact"/>
              <w:jc w:val="center"/>
              <w:rPr>
                <w:szCs w:val="28"/>
              </w:rPr>
            </w:pPr>
            <w:r>
              <w:rPr>
                <w:rFonts w:hint="eastAsia"/>
                <w:szCs w:val="28"/>
              </w:rPr>
              <w:t>测量青少年</w:t>
            </w:r>
          </w:p>
        </w:tc>
        <w:tc>
          <w:tcPr>
            <w:tcW w:w="2694" w:type="dxa"/>
            <w:tcBorders>
              <w:top w:val="nil"/>
              <w:left w:val="nil"/>
              <w:bottom w:val="nil"/>
              <w:right w:val="nil"/>
            </w:tcBorders>
            <w:vAlign w:val="center"/>
          </w:tcPr>
          <w:p w14:paraId="41CE0287" w14:textId="1FE29D41" w:rsidR="00592DE3" w:rsidRPr="00891819" w:rsidRDefault="00592DE3" w:rsidP="00592DE3">
            <w:pPr>
              <w:spacing w:line="300" w:lineRule="exact"/>
              <w:jc w:val="center"/>
              <w:rPr>
                <w:szCs w:val="28"/>
              </w:rPr>
            </w:pPr>
            <w:r w:rsidRPr="00891819">
              <w:rPr>
                <w:szCs w:val="28"/>
              </w:rPr>
              <w:fldChar w:fldCharType="begin"/>
            </w:r>
            <w:r w:rsidRPr="00891819">
              <w:rPr>
                <w:szCs w:val="28"/>
              </w:rPr>
              <w:instrText xml:space="preserve"> ADDIN ZOTERO_ITEM CSL_CITATION {"citationID":"H0t9pBVI","properties":{"custom":"Huang C.Y. (2003)","formattedCitation":"Huang C.Y. (2003)","plainCitation":"Huang C.Y. (2003)","dontUpdate":true,"noteIndex":0},"citationItems":[{"id":637,"uris":["http://zotero.org/users/local/eoP0LvSC/items/ETUEXSAX"],"itemData":{"id":637,"type":"article-journal","container-title":"Journal of Education Psychology","issue":"26","page":"167–190","title":"A study of developing an adolescent depression inventory","author":[{"literal":"Huang C.Y."},{"literal":"Hsu W.Y"}],"issued":{"date-parts":[["2003"]]}}}],"schema":"https://github.com/citation-style-language/schema/raw/master/csl-citation.json"} </w:instrText>
            </w:r>
            <w:r w:rsidRPr="00891819">
              <w:rPr>
                <w:szCs w:val="28"/>
              </w:rPr>
              <w:fldChar w:fldCharType="separate"/>
            </w:r>
            <w:r w:rsidRPr="00891819">
              <w:rPr>
                <w:szCs w:val="28"/>
              </w:rPr>
              <w:t>Huang &amp; H</w:t>
            </w:r>
            <w:r w:rsidRPr="00891819">
              <w:rPr>
                <w:rFonts w:hint="eastAsia"/>
                <w:szCs w:val="28"/>
              </w:rPr>
              <w:t>su</w:t>
            </w:r>
            <w:r w:rsidRPr="00891819">
              <w:rPr>
                <w:szCs w:val="28"/>
              </w:rPr>
              <w:t xml:space="preserve"> (</w:t>
            </w:r>
            <w:r w:rsidRPr="00545B57">
              <w:rPr>
                <w:rStyle w:val="innerzoteroCitation"/>
              </w:rPr>
              <w:t>2003</w:t>
            </w:r>
            <w:r w:rsidRPr="00891819">
              <w:rPr>
                <w:szCs w:val="28"/>
              </w:rPr>
              <w:t>)</w:t>
            </w:r>
            <w:r w:rsidRPr="00891819">
              <w:rPr>
                <w:szCs w:val="28"/>
              </w:rPr>
              <w:fldChar w:fldCharType="end"/>
            </w:r>
            <w:r w:rsidRPr="00891819">
              <w:rPr>
                <w:szCs w:val="28"/>
              </w:rPr>
              <w:t>1</w:t>
            </w:r>
            <w:r w:rsidRPr="00891819">
              <w:rPr>
                <w:rFonts w:hint="eastAsia"/>
                <w:szCs w:val="28"/>
              </w:rPr>
              <w:t>篇</w:t>
            </w:r>
          </w:p>
        </w:tc>
        <w:tc>
          <w:tcPr>
            <w:tcW w:w="2126" w:type="dxa"/>
            <w:tcBorders>
              <w:top w:val="nil"/>
              <w:left w:val="nil"/>
              <w:bottom w:val="nil"/>
              <w:right w:val="nil"/>
            </w:tcBorders>
            <w:vAlign w:val="center"/>
          </w:tcPr>
          <w:p w14:paraId="1743B9AE" w14:textId="5803BAB5" w:rsidR="00592DE3" w:rsidRPr="00891819" w:rsidRDefault="00592DE3" w:rsidP="00E124AE">
            <w:pPr>
              <w:spacing w:line="300" w:lineRule="exact"/>
              <w:jc w:val="center"/>
              <w:rPr>
                <w:szCs w:val="28"/>
              </w:rPr>
            </w:pPr>
            <w:r w:rsidRPr="00891819">
              <w:rPr>
                <w:rFonts w:hint="eastAsia"/>
                <w:szCs w:val="28"/>
              </w:rPr>
              <w:t>1</w:t>
            </w:r>
          </w:p>
        </w:tc>
        <w:tc>
          <w:tcPr>
            <w:tcW w:w="3566" w:type="dxa"/>
            <w:tcBorders>
              <w:top w:val="nil"/>
              <w:left w:val="nil"/>
              <w:bottom w:val="nil"/>
              <w:right w:val="nil"/>
            </w:tcBorders>
            <w:vAlign w:val="center"/>
          </w:tcPr>
          <w:p w14:paraId="1C370A60" w14:textId="237A41D5" w:rsidR="00592DE3" w:rsidRPr="00891819" w:rsidRDefault="00592DE3" w:rsidP="00E124AE">
            <w:pPr>
              <w:spacing w:line="300" w:lineRule="exact"/>
              <w:jc w:val="center"/>
              <w:rPr>
                <w:szCs w:val="28"/>
              </w:rPr>
            </w:pPr>
            <w:r w:rsidRPr="00891819">
              <w:rPr>
                <w:szCs w:val="28"/>
              </w:rPr>
              <w:fldChar w:fldCharType="begin"/>
            </w:r>
            <w:r w:rsidR="004A44E0" w:rsidRPr="00891819">
              <w:rPr>
                <w:rFonts w:hint="eastAsia"/>
                <w:szCs w:val="28"/>
              </w:rPr>
              <w:instrText xml:space="preserve"> ADDIN ZOTERO_ITEM CSL_CITATION {"citationID":"b9m9hism","properties":{"custom":"</w:instrText>
            </w:r>
            <w:r w:rsidR="004A44E0" w:rsidRPr="00891819">
              <w:rPr>
                <w:rFonts w:hint="eastAsia"/>
                <w:szCs w:val="28"/>
              </w:rPr>
              <w:instrText>楊雅惠</w:instrText>
            </w:r>
            <w:r w:rsidR="004A44E0" w:rsidRPr="00891819">
              <w:rPr>
                <w:rFonts w:hint="eastAsia"/>
                <w:szCs w:val="28"/>
              </w:rPr>
              <w:instrText>(2004)","formattedCitation":"</w:instrText>
            </w:r>
            <w:r w:rsidR="004A44E0" w:rsidRPr="00891819">
              <w:rPr>
                <w:rFonts w:hint="eastAsia"/>
                <w:szCs w:val="28"/>
              </w:rPr>
              <w:instrText>楊雅惠</w:instrText>
            </w:r>
            <w:r w:rsidR="004A44E0" w:rsidRPr="00891819">
              <w:rPr>
                <w:rFonts w:hint="eastAsia"/>
                <w:szCs w:val="28"/>
              </w:rPr>
              <w:instrText>(2004)","plainCitation":"</w:instrText>
            </w:r>
            <w:r w:rsidR="004A44E0" w:rsidRPr="00891819">
              <w:rPr>
                <w:rFonts w:hint="eastAsia"/>
                <w:szCs w:val="28"/>
              </w:rPr>
              <w:instrText>楊雅惠</w:instrText>
            </w:r>
            <w:r w:rsidR="004A44E0" w:rsidRPr="00891819">
              <w:rPr>
                <w:rFonts w:hint="eastAsia"/>
                <w:szCs w:val="28"/>
              </w:rPr>
              <w:instrText>(2004)","noteIndex":0},"citationItems":[{"id":638,"uris":["http://zotero.org/users/local/eoP0LvSC/items/U2VV4BQ3"],"itemData":{"id":638,"type":"thesis","event-place":"</w:instrText>
            </w:r>
            <w:r w:rsidR="004A44E0" w:rsidRPr="00891819">
              <w:rPr>
                <w:rFonts w:hint="eastAsia"/>
                <w:szCs w:val="28"/>
              </w:rPr>
              <w:instrText>台湾</w:instrText>
            </w:r>
            <w:r w:rsidR="004A44E0" w:rsidRPr="00891819">
              <w:rPr>
                <w:rFonts w:hint="eastAsia"/>
                <w:szCs w:val="28"/>
              </w:rPr>
              <w:instrText>","publisher":"</w:instrText>
            </w:r>
            <w:r w:rsidR="004A44E0" w:rsidRPr="00891819">
              <w:rPr>
                <w:rFonts w:hint="eastAsia"/>
                <w:szCs w:val="28"/>
              </w:rPr>
              <w:instrText>國立政治大學</w:instrText>
            </w:r>
            <w:r w:rsidR="004A44E0" w:rsidRPr="00891819">
              <w:rPr>
                <w:rFonts w:hint="eastAsia"/>
                <w:szCs w:val="28"/>
              </w:rPr>
              <w:instrText>","publisher-place":"</w:instrText>
            </w:r>
            <w:r w:rsidR="004A44E0" w:rsidRPr="00891819">
              <w:rPr>
                <w:rFonts w:hint="eastAsia"/>
                <w:szCs w:val="28"/>
              </w:rPr>
              <w:instrText>台湾</w:instrText>
            </w:r>
            <w:r w:rsidR="004A44E0" w:rsidRPr="00891819">
              <w:rPr>
                <w:rFonts w:hint="eastAsia"/>
                <w:szCs w:val="28"/>
              </w:rPr>
              <w:instrText>","title":"</w:instrText>
            </w:r>
            <w:r w:rsidR="004A44E0" w:rsidRPr="00891819">
              <w:rPr>
                <w:rFonts w:hint="eastAsia"/>
                <w:szCs w:val="28"/>
              </w:rPr>
              <w:instrText>依附、負向情緒調適預期和壓力因應對情緒經驗的影響歷程之探討：以大四學生的生涯抉擇壓力為例</w:instrText>
            </w:r>
            <w:r w:rsidR="004A44E0" w:rsidRPr="00891819">
              <w:rPr>
                <w:rFonts w:hint="eastAsia"/>
                <w:szCs w:val="28"/>
              </w:rPr>
              <w:instrText>","author":[{"literal":"</w:instrText>
            </w:r>
            <w:r w:rsidR="004A44E0" w:rsidRPr="00891819">
              <w:rPr>
                <w:rFonts w:hint="eastAsia"/>
                <w:szCs w:val="28"/>
              </w:rPr>
              <w:instrText>楊雅惠</w:instrText>
            </w:r>
            <w:r w:rsidR="004A44E0" w:rsidRPr="00891819">
              <w:rPr>
                <w:rFonts w:hint="eastAsia"/>
                <w:szCs w:val="28"/>
              </w:rPr>
              <w:instrText>"}],"issued":{"date-parts":[["2004"]]}}}],"schema":"https://github.com/</w:instrText>
            </w:r>
            <w:r w:rsidR="004A44E0" w:rsidRPr="00891819">
              <w:rPr>
                <w:szCs w:val="28"/>
              </w:rPr>
              <w:instrText xml:space="preserve">citation-style-language/schema/raw/master/csl-citation.json"} </w:instrText>
            </w:r>
            <w:r w:rsidRPr="00891819">
              <w:rPr>
                <w:szCs w:val="28"/>
              </w:rPr>
              <w:fldChar w:fldCharType="separate"/>
            </w:r>
            <w:r w:rsidR="004A44E0" w:rsidRPr="00891819">
              <w:rPr>
                <w:rFonts w:hint="eastAsia"/>
                <w:szCs w:val="28"/>
              </w:rPr>
              <w:t>楊雅惠</w:t>
            </w:r>
            <w:r w:rsidR="004A44E0" w:rsidRPr="00891819">
              <w:rPr>
                <w:rFonts w:hint="eastAsia"/>
                <w:szCs w:val="28"/>
              </w:rPr>
              <w:t>(</w:t>
            </w:r>
            <w:r w:rsidR="004A44E0" w:rsidRPr="00545B57">
              <w:rPr>
                <w:rStyle w:val="innerzoteroCitation"/>
                <w:rFonts w:hint="eastAsia"/>
              </w:rPr>
              <w:t>2004</w:t>
            </w:r>
            <w:r w:rsidR="004A44E0" w:rsidRPr="00891819">
              <w:rPr>
                <w:rFonts w:hint="eastAsia"/>
                <w:szCs w:val="28"/>
              </w:rPr>
              <w:t>)</w:t>
            </w:r>
            <w:r w:rsidRPr="00891819">
              <w:rPr>
                <w:szCs w:val="28"/>
              </w:rPr>
              <w:fldChar w:fldCharType="end"/>
            </w:r>
            <w:r w:rsidRPr="00891819">
              <w:rPr>
                <w:szCs w:val="28"/>
              </w:rPr>
              <w:t>31</w:t>
            </w:r>
            <w:r w:rsidRPr="00891819">
              <w:rPr>
                <w:rFonts w:hint="eastAsia"/>
                <w:szCs w:val="28"/>
              </w:rPr>
              <w:t>题</w:t>
            </w:r>
          </w:p>
        </w:tc>
        <w:tc>
          <w:tcPr>
            <w:tcW w:w="3522" w:type="dxa"/>
            <w:tcBorders>
              <w:top w:val="nil"/>
              <w:left w:val="nil"/>
              <w:bottom w:val="nil"/>
              <w:right w:val="nil"/>
            </w:tcBorders>
          </w:tcPr>
          <w:p w14:paraId="0695C744" w14:textId="702CA42A" w:rsidR="00592DE3" w:rsidRPr="00891819" w:rsidRDefault="00592DE3" w:rsidP="00E124AE">
            <w:pPr>
              <w:spacing w:line="300" w:lineRule="exact"/>
              <w:jc w:val="center"/>
              <w:rPr>
                <w:szCs w:val="28"/>
              </w:rPr>
            </w:pPr>
            <w:r w:rsidRPr="00891819">
              <w:rPr>
                <w:szCs w:val="28"/>
              </w:rPr>
              <w:fldChar w:fldCharType="begin"/>
            </w:r>
            <w:r w:rsidRPr="00891819">
              <w:rPr>
                <w:szCs w:val="28"/>
              </w:rPr>
              <w:instrText xml:space="preserve"> ADDIN ZOTERO_ITEM CSL_CITATION {"citationID":"KcnLN1HB","properties":{"custom":"Huang C.Y. (2003)","formattedCitation":"Huang C.Y. (2003)","plainCitation":"Huang C.Y. (2003)","dontUpdate":true,"noteIndex":0},"citationItems":[{"id":637,"uris":["http://zotero.org/users/local/eoP0LvSC/items/ETUEXSAX"],"itemData":{"id":637,"type":"article-journal","container-title":"Journal of Education Psychology","issue":"26","page":"167–190","title":"A study of developing an adolescent depression inventory","author":[{"literal":"Huang C.Y."},{"literal":"Hsu W.Y"}],"issued":{"date-parts":[["2003"]]}}}],"schema":"https://github.com/citation-style-language/schema/raw/master/csl-citation.json"} </w:instrText>
            </w:r>
            <w:r w:rsidRPr="00891819">
              <w:rPr>
                <w:szCs w:val="28"/>
              </w:rPr>
              <w:fldChar w:fldCharType="separate"/>
            </w:r>
            <w:r w:rsidRPr="00891819">
              <w:rPr>
                <w:szCs w:val="28"/>
              </w:rPr>
              <w:t>Huang &amp; H</w:t>
            </w:r>
            <w:r w:rsidRPr="00891819">
              <w:rPr>
                <w:rFonts w:hint="eastAsia"/>
                <w:szCs w:val="28"/>
              </w:rPr>
              <w:t>su</w:t>
            </w:r>
            <w:r w:rsidRPr="00891819">
              <w:rPr>
                <w:szCs w:val="28"/>
              </w:rPr>
              <w:t xml:space="preserve"> (</w:t>
            </w:r>
            <w:r w:rsidRPr="00545B57">
              <w:rPr>
                <w:rStyle w:val="innerzoteroCitation"/>
              </w:rPr>
              <w:t>2003</w:t>
            </w:r>
            <w:r w:rsidRPr="00891819">
              <w:rPr>
                <w:szCs w:val="28"/>
              </w:rPr>
              <w:t>)</w:t>
            </w:r>
            <w:r w:rsidRPr="00891819">
              <w:rPr>
                <w:szCs w:val="28"/>
              </w:rPr>
              <w:fldChar w:fldCharType="end"/>
            </w:r>
            <w:r w:rsidRPr="00891819">
              <w:rPr>
                <w:rFonts w:hint="eastAsia"/>
                <w:szCs w:val="28"/>
              </w:rPr>
              <w:t xml:space="preserve"> </w:t>
            </w:r>
            <w:r w:rsidRPr="00891819">
              <w:rPr>
                <w:rFonts w:hint="eastAsia"/>
                <w:szCs w:val="28"/>
              </w:rPr>
              <w:t>未获得全文</w:t>
            </w:r>
          </w:p>
        </w:tc>
      </w:tr>
      <w:tr w:rsidR="004A44E0" w:rsidRPr="00891819" w14:paraId="345C5CC5" w14:textId="77777777" w:rsidTr="00E124AE">
        <w:trPr>
          <w:jc w:val="center"/>
        </w:trPr>
        <w:tc>
          <w:tcPr>
            <w:tcW w:w="4253" w:type="dxa"/>
            <w:tcBorders>
              <w:top w:val="nil"/>
              <w:left w:val="nil"/>
              <w:bottom w:val="nil"/>
              <w:right w:val="nil"/>
            </w:tcBorders>
            <w:vAlign w:val="center"/>
          </w:tcPr>
          <w:p w14:paraId="44DB951F" w14:textId="522BD5D7" w:rsidR="00C1462C" w:rsidRPr="00891819" w:rsidRDefault="004A44E0" w:rsidP="00C1462C">
            <w:pPr>
              <w:spacing w:line="300" w:lineRule="exact"/>
              <w:jc w:val="center"/>
              <w:rPr>
                <w:color w:val="000000"/>
                <w:szCs w:val="28"/>
              </w:rPr>
            </w:pPr>
            <w:r w:rsidRPr="00891819">
              <w:rPr>
                <w:color w:val="000000"/>
                <w:szCs w:val="28"/>
              </w:rPr>
              <w:t>Brief Symptom Rating Scale (BSRS-5)</w:t>
            </w:r>
            <w:r w:rsidR="00C1462C">
              <w:rPr>
                <w:color w:val="000000"/>
                <w:szCs w:val="28"/>
              </w:rPr>
              <w:br/>
            </w:r>
            <w:r w:rsidR="00C1462C">
              <w:rPr>
                <w:rFonts w:hint="eastAsia"/>
                <w:color w:val="000000"/>
                <w:szCs w:val="28"/>
              </w:rPr>
              <w:t>1990</w:t>
            </w:r>
            <w:r w:rsidR="005A6140">
              <w:rPr>
                <w:rFonts w:hint="eastAsia"/>
                <w:color w:val="0D0D0D" w:themeColor="text1" w:themeTint="F2"/>
                <w:szCs w:val="28"/>
              </w:rPr>
              <w:t>年</w:t>
            </w:r>
            <w:r w:rsidR="00C1462C">
              <w:rPr>
                <w:rFonts w:hint="eastAsia"/>
                <w:color w:val="000000"/>
                <w:szCs w:val="28"/>
              </w:rPr>
              <w:t>编制</w:t>
            </w:r>
          </w:p>
        </w:tc>
        <w:tc>
          <w:tcPr>
            <w:tcW w:w="2694" w:type="dxa"/>
            <w:tcBorders>
              <w:top w:val="nil"/>
              <w:left w:val="nil"/>
              <w:bottom w:val="nil"/>
              <w:right w:val="nil"/>
            </w:tcBorders>
            <w:vAlign w:val="center"/>
          </w:tcPr>
          <w:p w14:paraId="36F49277" w14:textId="24CBAF82" w:rsidR="004A44E0" w:rsidRPr="00891819" w:rsidRDefault="004A44E0" w:rsidP="00E124AE">
            <w:pPr>
              <w:spacing w:line="300" w:lineRule="exact"/>
              <w:jc w:val="center"/>
              <w:rPr>
                <w:szCs w:val="28"/>
              </w:rPr>
            </w:pPr>
            <w:r w:rsidRPr="00891819">
              <w:rPr>
                <w:szCs w:val="28"/>
              </w:rPr>
              <w:fldChar w:fldCharType="begin"/>
            </w:r>
            <w:r w:rsidRPr="00891819">
              <w:rPr>
                <w:szCs w:val="28"/>
              </w:rPr>
              <w:instrText xml:space="preserve"> ADDIN ZOTERO_ITEM CSL_CITATION {"citationID":"a18qm6pg","properties":{"custom":"LEE et al. (1990)","formattedCitation":"LEE et al. (1990)","plainCitation":"LEE et al. (1990)","noteIndex":0},"citationItems":[{"id":640,"uris":["http://zotero.org/users/local/eoP0LvSC/items/D8IAN7FZ"],"itemData":{"id":640,"type":"article-journal","container-title":"Journal of the Formosan Medical Association","issue":"12","language":"en","page":"1081–1087","title":"Reliability and validity of using a brief psychiatric symptom rating scale in clinical practice","volume":"89","author":[{"family":"LEE","given":"MING-BEEN"},{"family":"LEE","given":"YUAN-TEH"},{"family":"YEN","given":"LEE-LAN"},{"family":"LIN","given":"MIAO-HSIANG"},{"family":"LUE","given":"BEE-HORNG"}],"issued":{"date-parts":[["1990"]]}}}],"schema":"https://github.com/citation-style-language/schema/raw/master/csl-citation.json"} </w:instrText>
            </w:r>
            <w:r w:rsidRPr="00891819">
              <w:rPr>
                <w:szCs w:val="28"/>
              </w:rPr>
              <w:fldChar w:fldCharType="separate"/>
            </w:r>
            <w:r w:rsidRPr="00891819">
              <w:rPr>
                <w:szCs w:val="28"/>
              </w:rPr>
              <w:t>LEE et al. (</w:t>
            </w:r>
            <w:r w:rsidRPr="00545B57">
              <w:rPr>
                <w:rStyle w:val="innerzoteroCitation"/>
              </w:rPr>
              <w:t>1990</w:t>
            </w:r>
            <w:r w:rsidRPr="00891819">
              <w:rPr>
                <w:szCs w:val="28"/>
              </w:rPr>
              <w:t>)</w:t>
            </w:r>
            <w:r w:rsidRPr="00891819">
              <w:rPr>
                <w:szCs w:val="28"/>
              </w:rPr>
              <w:fldChar w:fldCharType="end"/>
            </w:r>
            <w:r w:rsidRPr="00891819">
              <w:rPr>
                <w:szCs w:val="28"/>
              </w:rPr>
              <w:t>1</w:t>
            </w:r>
            <w:r w:rsidRPr="00891819">
              <w:rPr>
                <w:rFonts w:hint="eastAsia"/>
                <w:szCs w:val="28"/>
              </w:rPr>
              <w:t>篇</w:t>
            </w:r>
          </w:p>
        </w:tc>
        <w:tc>
          <w:tcPr>
            <w:tcW w:w="2126" w:type="dxa"/>
            <w:tcBorders>
              <w:top w:val="nil"/>
              <w:left w:val="nil"/>
              <w:bottom w:val="nil"/>
              <w:right w:val="nil"/>
            </w:tcBorders>
            <w:vAlign w:val="center"/>
          </w:tcPr>
          <w:p w14:paraId="5FA3AEA7" w14:textId="7DCC00D8" w:rsidR="004A44E0" w:rsidRPr="00891819" w:rsidRDefault="004A44E0" w:rsidP="00E124AE">
            <w:pPr>
              <w:spacing w:line="300" w:lineRule="exact"/>
              <w:jc w:val="center"/>
              <w:rPr>
                <w:szCs w:val="28"/>
              </w:rPr>
            </w:pPr>
            <w:r w:rsidRPr="00891819">
              <w:rPr>
                <w:rFonts w:hint="eastAsia"/>
                <w:szCs w:val="28"/>
              </w:rPr>
              <w:t>1</w:t>
            </w:r>
          </w:p>
        </w:tc>
        <w:tc>
          <w:tcPr>
            <w:tcW w:w="3566" w:type="dxa"/>
            <w:tcBorders>
              <w:top w:val="nil"/>
              <w:left w:val="nil"/>
              <w:bottom w:val="nil"/>
              <w:right w:val="nil"/>
            </w:tcBorders>
            <w:vAlign w:val="center"/>
          </w:tcPr>
          <w:p w14:paraId="25702B30" w14:textId="0E732C3C" w:rsidR="004A44E0" w:rsidRPr="00891819" w:rsidRDefault="004A44E0" w:rsidP="00E124AE">
            <w:pPr>
              <w:spacing w:line="300" w:lineRule="exact"/>
              <w:jc w:val="center"/>
              <w:rPr>
                <w:szCs w:val="28"/>
              </w:rPr>
            </w:pPr>
            <w:r w:rsidRPr="00891819">
              <w:rPr>
                <w:szCs w:val="28"/>
              </w:rPr>
              <w:fldChar w:fldCharType="begin"/>
            </w:r>
            <w:r w:rsidR="006A120B" w:rsidRPr="00891819">
              <w:rPr>
                <w:szCs w:val="28"/>
              </w:rPr>
              <w:instrText xml:space="preserve"> ADDIN ZOTERO_ITEM CSL_CITATION {"citationID":"Kp18b7Ie","properties":{"custom":"LEE et al. (1990)","formattedCitation":"LEE et al. (1990)","plainCitation":"LEE et al. (1990)","noteIndex":0},"citationItems":[{"id":640,"uris":["http://zotero.org/users/local/eoP0LvSC/items/D8IAN7FZ"],"itemData":{"id":640,"type":"article-journal","container-title":"Journal of the Formosan Medical Association","issue":"12","language":"en","page":"1081–1087","title":"Reliability and validity of using a brief psychiatric symptom rating scale in clinical practice","volume":"89","author":[{"family":"LEE","given":"MING-BEEN"},{"family":"LEE","given":"YUAN-TEH"},{"family":"YEN","given":"LEE-LAN"},{"family":"LIN","given":"MIAO-HSIANG"},{"family":"LUE","given":"BEE-HORNG"}],"issued":{"date-parts":[["1990"]]}}}],"schema":"https://github.com/citation-style-language/schema/raw/master/csl-citation.json"} </w:instrText>
            </w:r>
            <w:r w:rsidRPr="00891819">
              <w:rPr>
                <w:szCs w:val="28"/>
              </w:rPr>
              <w:fldChar w:fldCharType="separate"/>
            </w:r>
            <w:r w:rsidRPr="00891819">
              <w:rPr>
                <w:szCs w:val="28"/>
              </w:rPr>
              <w:t>LEE et al. (</w:t>
            </w:r>
            <w:r w:rsidRPr="00545B57">
              <w:rPr>
                <w:rStyle w:val="innerzoteroCitation"/>
              </w:rPr>
              <w:t>1990</w:t>
            </w:r>
            <w:r w:rsidRPr="00891819">
              <w:rPr>
                <w:szCs w:val="28"/>
              </w:rPr>
              <w:t>)</w:t>
            </w:r>
            <w:r w:rsidRPr="00891819">
              <w:rPr>
                <w:szCs w:val="28"/>
              </w:rPr>
              <w:fldChar w:fldCharType="end"/>
            </w:r>
            <w:r w:rsidRPr="00891819">
              <w:rPr>
                <w:szCs w:val="28"/>
              </w:rPr>
              <w:t>7</w:t>
            </w:r>
            <w:r w:rsidRPr="00891819">
              <w:rPr>
                <w:rFonts w:hint="eastAsia"/>
                <w:szCs w:val="28"/>
              </w:rPr>
              <w:t>题</w:t>
            </w:r>
          </w:p>
        </w:tc>
        <w:tc>
          <w:tcPr>
            <w:tcW w:w="3522" w:type="dxa"/>
            <w:tcBorders>
              <w:top w:val="nil"/>
              <w:left w:val="nil"/>
              <w:bottom w:val="nil"/>
              <w:right w:val="nil"/>
            </w:tcBorders>
          </w:tcPr>
          <w:p w14:paraId="5B35A734" w14:textId="77777777" w:rsidR="004A44E0" w:rsidRPr="00891819" w:rsidRDefault="004A44E0" w:rsidP="00E124AE">
            <w:pPr>
              <w:spacing w:line="300" w:lineRule="exact"/>
              <w:jc w:val="center"/>
              <w:rPr>
                <w:szCs w:val="28"/>
              </w:rPr>
            </w:pPr>
          </w:p>
        </w:tc>
      </w:tr>
      <w:tr w:rsidR="004A44E0" w:rsidRPr="00891819" w14:paraId="3D87EFF3" w14:textId="77777777" w:rsidTr="00E124AE">
        <w:trPr>
          <w:jc w:val="center"/>
        </w:trPr>
        <w:tc>
          <w:tcPr>
            <w:tcW w:w="4253" w:type="dxa"/>
            <w:tcBorders>
              <w:top w:val="nil"/>
              <w:left w:val="nil"/>
              <w:bottom w:val="nil"/>
              <w:right w:val="nil"/>
            </w:tcBorders>
            <w:vAlign w:val="center"/>
          </w:tcPr>
          <w:p w14:paraId="40A0E6F9" w14:textId="76B77231" w:rsidR="004A44E0" w:rsidRPr="00891819" w:rsidRDefault="004A44E0" w:rsidP="00E124AE">
            <w:pPr>
              <w:spacing w:line="300" w:lineRule="exact"/>
              <w:jc w:val="center"/>
              <w:rPr>
                <w:color w:val="0D0D0D" w:themeColor="text1" w:themeTint="F2"/>
                <w:szCs w:val="28"/>
              </w:rPr>
            </w:pPr>
            <w:r w:rsidRPr="00891819">
              <w:rPr>
                <w:color w:val="0D0D0D" w:themeColor="text1" w:themeTint="F2"/>
                <w:szCs w:val="28"/>
              </w:rPr>
              <w:t>Short version of Center for Epidemiologic Studies Depression Scale (CES-D-13)</w:t>
            </w:r>
            <w:r w:rsidR="00C1462C">
              <w:rPr>
                <w:color w:val="0D0D0D" w:themeColor="text1" w:themeTint="F2"/>
                <w:szCs w:val="28"/>
              </w:rPr>
              <w:br/>
            </w:r>
            <w:r w:rsidR="00C1462C">
              <w:rPr>
                <w:rFonts w:hint="eastAsia"/>
                <w:color w:val="0D0D0D" w:themeColor="text1" w:themeTint="F2"/>
                <w:szCs w:val="28"/>
              </w:rPr>
              <w:t>2011</w:t>
            </w:r>
            <w:r w:rsidR="005A6140">
              <w:rPr>
                <w:rFonts w:hint="eastAsia"/>
                <w:color w:val="0D0D0D" w:themeColor="text1" w:themeTint="F2"/>
                <w:szCs w:val="28"/>
              </w:rPr>
              <w:t>年</w:t>
            </w:r>
            <w:r w:rsidR="00C1462C">
              <w:rPr>
                <w:rFonts w:hint="eastAsia"/>
                <w:color w:val="0D0D0D" w:themeColor="text1" w:themeTint="F2"/>
                <w:szCs w:val="28"/>
              </w:rPr>
              <w:t>修订</w:t>
            </w:r>
          </w:p>
        </w:tc>
        <w:tc>
          <w:tcPr>
            <w:tcW w:w="2694" w:type="dxa"/>
            <w:tcBorders>
              <w:top w:val="nil"/>
              <w:left w:val="nil"/>
              <w:bottom w:val="nil"/>
              <w:right w:val="nil"/>
            </w:tcBorders>
            <w:vAlign w:val="center"/>
          </w:tcPr>
          <w:p w14:paraId="77C9BF7C" w14:textId="7148955D" w:rsidR="004A44E0" w:rsidRPr="00891819" w:rsidRDefault="004A44E0" w:rsidP="00E124AE">
            <w:pPr>
              <w:spacing w:line="300" w:lineRule="exact"/>
              <w:jc w:val="center"/>
              <w:rPr>
                <w:szCs w:val="28"/>
              </w:rPr>
            </w:pPr>
            <w:r w:rsidRPr="00891819">
              <w:rPr>
                <w:color w:val="FF0000"/>
                <w:szCs w:val="28"/>
              </w:rPr>
              <w:fldChar w:fldCharType="begin"/>
            </w:r>
            <w:r w:rsidRPr="00891819">
              <w:rPr>
                <w:color w:val="FF0000"/>
                <w:szCs w:val="28"/>
              </w:rPr>
              <w:instrText xml:space="preserve"> ADDIN ZOTERO_ITEM CSL_CITATION {"citationID":"oDAUXl4e","properties":{"custom":"Li et al. (2016)","formattedCitation":"Li et al. (2016)","plainCitation":"Li et al. (2016)","noteIndex":0},"citationItems":[{"id":642,"uris":["http://zotero.org/users/local/eoP0LvSC/items/4FVBJWDC"],"itemData":{"id":642,"type":"article-journal","abstract":"Objective: Studies have reported that rural elders in China have higher levels of depression than their urban peers. We aimed to examine the extent to which four sets of factors (socioeconomic status [SES], health care access, health status, and social support and participation) account for such rural–urban differences. Method: Cross-sectional data from the 2011 China Health and Retirement Longitudinal Study were analyzed. A representative sample (N = 5,103) of older Chinese (age 60+) was included. Depressive symptoms were measured by the 10-item Center for Epidemiologic Studies Depression Scale (CESD-10). Multilevel linear regression was conducted. Results: Rural elders had more depressive symptoms than urban elders. When SES at the individual, household, and community level was simultaneously controlled, the rural–urban difference lost its statistical significance. Health status, social support, and social participation accounted for some, whereas health care access explained almost none, of the rural–urban difference. Discussion: Results suggest that SES is the predominant factor accounting for the rural–urban depression gap in China.","container-title":"Journal of Aging and Health","DOI":"10.1177/0898264315591003","ISSN":"0898-2643, 1552-6887","issue":"2","journalAbbreviation":"J Aging Health","language":"en","page":"341-362","source":"DOI.org (Crossref)","title":"Understanding Rural–Urban Differences in Depressive Symptoms Among Older Adults in China","volume":"28","author":[{"family":"Li","given":"Lydia W."},{"family":"Liu","given":"Jinyu"},{"family":"Xu","given":"Hongwei"},{"family":"Zhang","given":"Zhenmei"}],"issued":{"date-parts":[["2016",3]]}}}],"schema":"https://github.com/citation-style-language/schema/raw/master/csl-citation.json"} </w:instrText>
            </w:r>
            <w:r w:rsidRPr="00891819">
              <w:rPr>
                <w:color w:val="FF0000"/>
                <w:szCs w:val="28"/>
              </w:rPr>
              <w:fldChar w:fldCharType="separate"/>
            </w:r>
            <w:r w:rsidRPr="00891819">
              <w:rPr>
                <w:color w:val="FF0000"/>
                <w:szCs w:val="28"/>
              </w:rPr>
              <w:t>Li et al. (</w:t>
            </w:r>
            <w:r w:rsidRPr="00545B57">
              <w:rPr>
                <w:rStyle w:val="innerzoteroCitation"/>
              </w:rPr>
              <w:t>2016</w:t>
            </w:r>
            <w:r w:rsidRPr="00891819">
              <w:rPr>
                <w:color w:val="FF0000"/>
                <w:szCs w:val="28"/>
              </w:rPr>
              <w:t>)</w:t>
            </w:r>
            <w:r w:rsidRPr="00891819">
              <w:rPr>
                <w:color w:val="FF0000"/>
                <w:szCs w:val="28"/>
              </w:rPr>
              <w:fldChar w:fldCharType="end"/>
            </w:r>
            <w:r w:rsidRPr="00891819">
              <w:rPr>
                <w:color w:val="FF0000"/>
                <w:szCs w:val="28"/>
              </w:rPr>
              <w:t>1</w:t>
            </w:r>
            <w:r w:rsidRPr="00891819">
              <w:rPr>
                <w:rFonts w:hint="eastAsia"/>
                <w:color w:val="FF0000"/>
                <w:szCs w:val="28"/>
              </w:rPr>
              <w:t>篇</w:t>
            </w:r>
            <w:r w:rsidRPr="00891819">
              <w:rPr>
                <w:rFonts w:hint="eastAsia"/>
                <w:color w:val="FF0000"/>
                <w:szCs w:val="28"/>
              </w:rPr>
              <w:t>,</w:t>
            </w:r>
            <w:r w:rsidRPr="00891819">
              <w:rPr>
                <w:szCs w:val="28"/>
              </w:rPr>
              <w:t xml:space="preserve"> </w:t>
            </w:r>
            <w:r w:rsidRPr="00891819">
              <w:rPr>
                <w:szCs w:val="28"/>
              </w:rPr>
              <w:fldChar w:fldCharType="begin"/>
            </w:r>
            <w:r w:rsidRPr="00891819">
              <w:rPr>
                <w:rFonts w:hint="eastAsia"/>
                <w:szCs w:val="28"/>
              </w:rPr>
              <w:instrText xml:space="preserve"> ADDIN ZOTERO_ITEM CSL_CITATION {"citationID":"dTny8Aqy","properties":{"custom":"</w:instrText>
            </w:r>
            <w:r w:rsidRPr="00891819">
              <w:rPr>
                <w:rFonts w:hint="eastAsia"/>
                <w:szCs w:val="28"/>
              </w:rPr>
              <w:instrText>张宝山等</w:instrText>
            </w:r>
            <w:r w:rsidRPr="00891819">
              <w:rPr>
                <w:rFonts w:hint="eastAsia"/>
                <w:szCs w:val="28"/>
              </w:rPr>
              <w:instrText>(2011)","formattedCitation":"</w:instrText>
            </w:r>
            <w:r w:rsidRPr="00891819">
              <w:rPr>
                <w:rFonts w:hint="eastAsia"/>
                <w:szCs w:val="28"/>
              </w:rPr>
              <w:instrText>张宝山等</w:instrText>
            </w:r>
            <w:r w:rsidRPr="00891819">
              <w:rPr>
                <w:rFonts w:hint="eastAsia"/>
                <w:szCs w:val="28"/>
              </w:rPr>
              <w:instrText>(2011)","plainCitation":"</w:instrText>
            </w:r>
            <w:r w:rsidRPr="00891819">
              <w:rPr>
                <w:rFonts w:hint="eastAsia"/>
                <w:szCs w:val="28"/>
              </w:rPr>
              <w:instrText>张宝山等</w:instrText>
            </w:r>
            <w:r w:rsidRPr="00891819">
              <w:rPr>
                <w:rFonts w:hint="eastAsia"/>
                <w:szCs w:val="28"/>
              </w:rPr>
              <w:instrText>(2011)","noteIndex":0},"citationItems":[{"id":644,"uris":["http://zotero.org/users/local/eoP0LvSC/items/W6PXBVHK"],"itemData":{"id":644,"type":"article-journal","abstract":"</w:instrText>
            </w:r>
            <w:r w:rsidRPr="00891819">
              <w:rPr>
                <w:rFonts w:hint="eastAsia"/>
                <w:szCs w:val="28"/>
              </w:rPr>
              <w:instrText>目的</w:instrText>
            </w:r>
            <w:r w:rsidRPr="00891819">
              <w:rPr>
                <w:rFonts w:hint="eastAsia"/>
                <w:szCs w:val="28"/>
              </w:rPr>
              <w:instrText>:</w:instrText>
            </w:r>
            <w:r w:rsidRPr="00891819">
              <w:rPr>
                <w:rFonts w:hint="eastAsia"/>
                <w:szCs w:val="28"/>
              </w:rPr>
              <w:instrText>检验简版流调中心抑郁量表</w:instrText>
            </w:r>
            <w:r w:rsidRPr="00891819">
              <w:rPr>
                <w:rFonts w:hint="eastAsia"/>
                <w:szCs w:val="28"/>
              </w:rPr>
              <w:instrText>(CES-D-13)</w:instrText>
            </w:r>
            <w:r w:rsidRPr="00891819">
              <w:rPr>
                <w:rFonts w:hint="eastAsia"/>
                <w:szCs w:val="28"/>
              </w:rPr>
              <w:instrText>在成年人群中的信度和效度。方法</w:instrText>
            </w:r>
            <w:r w:rsidRPr="00891819">
              <w:rPr>
                <w:rFonts w:hint="eastAsia"/>
                <w:szCs w:val="28"/>
              </w:rPr>
              <w:instrText>:</w:instrText>
            </w:r>
            <w:r w:rsidRPr="00891819">
              <w:rPr>
                <w:rFonts w:hint="eastAsia"/>
                <w:szCs w:val="28"/>
              </w:rPr>
              <w:instrText>使用两个分层随机取样的全国成人样本</w:instrText>
            </w:r>
            <w:r w:rsidRPr="00891819">
              <w:rPr>
                <w:rFonts w:hint="eastAsia"/>
                <w:szCs w:val="28"/>
              </w:rPr>
              <w:instrText>,</w:instrText>
            </w:r>
            <w:r w:rsidRPr="00891819">
              <w:rPr>
                <w:rFonts w:hint="eastAsia"/>
                <w:szCs w:val="28"/>
              </w:rPr>
              <w:instrText>分别进行项目分析、验证性因素分析和相关分析。用心理健康量表的情绪体验分量表、匹兹堡睡眠质量指数</w:instrText>
            </w:r>
            <w:r w:rsidRPr="00891819">
              <w:rPr>
                <w:rFonts w:hint="eastAsia"/>
                <w:szCs w:val="28"/>
              </w:rPr>
              <w:instrText>(Pittsburgh Sleep Quality Index,PSQI)</w:instrText>
            </w:r>
            <w:r w:rsidRPr="00891819">
              <w:rPr>
                <w:rFonts w:hint="eastAsia"/>
                <w:szCs w:val="28"/>
              </w:rPr>
              <w:instrText>及原</w:instrText>
            </w:r>
            <w:r w:rsidRPr="00891819">
              <w:rPr>
                <w:rFonts w:hint="eastAsia"/>
                <w:szCs w:val="28"/>
              </w:rPr>
              <w:instrText>20</w:instrText>
            </w:r>
            <w:r w:rsidRPr="00891819">
              <w:rPr>
                <w:rFonts w:hint="eastAsia"/>
                <w:szCs w:val="28"/>
              </w:rPr>
              <w:instrText>项目</w:instrText>
            </w:r>
            <w:r w:rsidRPr="00891819">
              <w:rPr>
                <w:rFonts w:hint="eastAsia"/>
                <w:szCs w:val="28"/>
              </w:rPr>
              <w:instrText>CES-D</w:instrText>
            </w:r>
            <w:r w:rsidRPr="00891819">
              <w:rPr>
                <w:rFonts w:hint="eastAsia"/>
                <w:szCs w:val="28"/>
              </w:rPr>
              <w:instrText>检验简版</w:instrText>
            </w:r>
            <w:r w:rsidRPr="00891819">
              <w:rPr>
                <w:rFonts w:hint="eastAsia"/>
                <w:szCs w:val="28"/>
              </w:rPr>
              <w:instrText>CES-D-13</w:instrText>
            </w:r>
            <w:r w:rsidRPr="00891819">
              <w:rPr>
                <w:rFonts w:hint="eastAsia"/>
                <w:szCs w:val="28"/>
              </w:rPr>
              <w:instrText>的效标关联效度和相容效度。结果</w:instrText>
            </w:r>
            <w:r w:rsidRPr="00891819">
              <w:rPr>
                <w:rFonts w:hint="eastAsia"/>
                <w:szCs w:val="28"/>
              </w:rPr>
              <w:instrText>:</w:instrText>
            </w:r>
            <w:r w:rsidRPr="00891819">
              <w:rPr>
                <w:rFonts w:hint="eastAsia"/>
                <w:szCs w:val="28"/>
              </w:rPr>
              <w:instrText>简版</w:instrText>
            </w:r>
            <w:r w:rsidRPr="00891819">
              <w:rPr>
                <w:rFonts w:hint="eastAsia"/>
                <w:szCs w:val="28"/>
              </w:rPr>
              <w:instrText>CES-D-13</w:instrText>
            </w:r>
            <w:r w:rsidRPr="00891819">
              <w:rPr>
                <w:rFonts w:hint="eastAsia"/>
                <w:szCs w:val="28"/>
              </w:rPr>
              <w:instrText>所有项目与总分的相关均</w:instrText>
            </w:r>
            <w:r w:rsidRPr="00891819">
              <w:rPr>
                <w:rFonts w:hint="eastAsia"/>
                <w:szCs w:val="28"/>
              </w:rPr>
              <w:instrText>&gt;0.47</w:instrText>
            </w:r>
            <w:r w:rsidRPr="00891819">
              <w:rPr>
                <w:rFonts w:hint="eastAsia"/>
                <w:szCs w:val="28"/>
              </w:rPr>
              <w:instrText>。原量表主要维度仍然适用于简版</w:instrText>
            </w:r>
            <w:r w:rsidRPr="00891819">
              <w:rPr>
                <w:rFonts w:hint="eastAsia"/>
                <w:szCs w:val="28"/>
              </w:rPr>
              <w:instrText>CES-D-13,</w:instrText>
            </w:r>
            <w:r w:rsidRPr="00891819">
              <w:rPr>
                <w:rFonts w:hint="eastAsia"/>
                <w:szCs w:val="28"/>
              </w:rPr>
              <w:instrText>各拟合指数分别为</w:instrText>
            </w:r>
            <w:r w:rsidRPr="00891819">
              <w:rPr>
                <w:rFonts w:hint="eastAsia"/>
                <w:szCs w:val="28"/>
              </w:rPr>
              <w:instrText>RMSEA=0.058</w:instrText>
            </w:r>
            <w:r w:rsidRPr="00891819">
              <w:rPr>
                <w:rFonts w:hint="eastAsia"/>
                <w:szCs w:val="28"/>
              </w:rPr>
              <w:instrText>、</w:instrText>
            </w:r>
            <w:r w:rsidRPr="00891819">
              <w:rPr>
                <w:rFonts w:hint="eastAsia"/>
                <w:szCs w:val="28"/>
              </w:rPr>
              <w:instrText>NFI=0.98</w:instrText>
            </w:r>
            <w:r w:rsidRPr="00891819">
              <w:rPr>
                <w:rFonts w:hint="eastAsia"/>
                <w:szCs w:val="28"/>
              </w:rPr>
              <w:instrText>、</w:instrText>
            </w:r>
            <w:r w:rsidRPr="00891819">
              <w:rPr>
                <w:rFonts w:hint="eastAsia"/>
                <w:szCs w:val="28"/>
              </w:rPr>
              <w:instrText>NNFI=0.97</w:instrText>
            </w:r>
            <w:r w:rsidRPr="00891819">
              <w:rPr>
                <w:rFonts w:hint="eastAsia"/>
                <w:szCs w:val="28"/>
              </w:rPr>
              <w:instrText>、</w:instrText>
            </w:r>
            <w:r w:rsidRPr="00891819">
              <w:rPr>
                <w:rFonts w:hint="eastAsia"/>
                <w:szCs w:val="28"/>
              </w:rPr>
              <w:instrText>CFI=0.98</w:instrText>
            </w:r>
            <w:r w:rsidRPr="00891819">
              <w:rPr>
                <w:rFonts w:hint="eastAsia"/>
                <w:szCs w:val="28"/>
              </w:rPr>
              <w:instrText>、</w:instrText>
            </w:r>
            <w:r w:rsidRPr="00891819">
              <w:rPr>
                <w:rFonts w:hint="eastAsia"/>
                <w:szCs w:val="28"/>
              </w:rPr>
              <w:instrText>GFI=0.97</w:instrText>
            </w:r>
            <w:r w:rsidRPr="00891819">
              <w:rPr>
                <w:rFonts w:hint="eastAsia"/>
                <w:szCs w:val="28"/>
              </w:rPr>
              <w:instrText>、</w:instrText>
            </w:r>
            <w:r w:rsidRPr="00891819">
              <w:rPr>
                <w:rFonts w:hint="eastAsia"/>
                <w:szCs w:val="28"/>
              </w:rPr>
              <w:instrText>AGFI=0.95</w:instrText>
            </w:r>
            <w:r w:rsidRPr="00891819">
              <w:rPr>
                <w:rFonts w:hint="eastAsia"/>
                <w:szCs w:val="28"/>
              </w:rPr>
              <w:instrText>、</w:instrText>
            </w:r>
            <w:r w:rsidRPr="00891819">
              <w:rPr>
                <w:rFonts w:hint="eastAsia"/>
                <w:szCs w:val="28"/>
              </w:rPr>
              <w:instrText>SRMR=0.032</w:instrText>
            </w:r>
            <w:r w:rsidRPr="00891819">
              <w:rPr>
                <w:rFonts w:hint="eastAsia"/>
                <w:szCs w:val="28"/>
              </w:rPr>
              <w:instrText>。简版</w:instrText>
            </w:r>
            <w:r w:rsidRPr="00891819">
              <w:rPr>
                <w:rFonts w:hint="eastAsia"/>
                <w:szCs w:val="28"/>
              </w:rPr>
              <w:instrText>CES-D-13</w:instrText>
            </w:r>
            <w:r w:rsidRPr="00891819">
              <w:rPr>
                <w:rFonts w:hint="eastAsia"/>
                <w:szCs w:val="28"/>
              </w:rPr>
              <w:instrText>与情绪体验得分呈负相关</w:instrText>
            </w:r>
            <w:r w:rsidRPr="00891819">
              <w:rPr>
                <w:rFonts w:hint="eastAsia"/>
                <w:szCs w:val="28"/>
              </w:rPr>
              <w:instrText>(r=-0.69,P&lt;0.01),</w:instrText>
            </w:r>
            <w:r w:rsidRPr="00891819">
              <w:rPr>
                <w:rFonts w:hint="eastAsia"/>
                <w:szCs w:val="28"/>
              </w:rPr>
              <w:instrText>与睡眠质量得分呈正相关</w:instrText>
            </w:r>
            <w:r w:rsidRPr="00891819">
              <w:rPr>
                <w:rFonts w:hint="eastAsia"/>
                <w:szCs w:val="28"/>
              </w:rPr>
              <w:instrText>(r=0.41,P&lt;0.01),</w:instrText>
            </w:r>
            <w:r w:rsidRPr="00891819">
              <w:rPr>
                <w:rFonts w:hint="eastAsia"/>
                <w:szCs w:val="28"/>
              </w:rPr>
              <w:instrText>与原量表得分正相关</w:instrText>
            </w:r>
            <w:r w:rsidRPr="00891819">
              <w:rPr>
                <w:rFonts w:hint="eastAsia"/>
                <w:szCs w:val="28"/>
              </w:rPr>
              <w:instrText>(r=0.97,P&lt;0.001)</w:instrText>
            </w:r>
            <w:r w:rsidRPr="00891819">
              <w:rPr>
                <w:rFonts w:hint="eastAsia"/>
                <w:szCs w:val="28"/>
              </w:rPr>
              <w:instrText>。简版</w:instrText>
            </w:r>
            <w:r w:rsidRPr="00891819">
              <w:rPr>
                <w:rFonts w:hint="eastAsia"/>
                <w:szCs w:val="28"/>
              </w:rPr>
              <w:instrText>CES-D-13</w:instrText>
            </w:r>
            <w:r w:rsidRPr="00891819">
              <w:rPr>
                <w:rFonts w:hint="eastAsia"/>
                <w:szCs w:val="28"/>
              </w:rPr>
              <w:instrText>总量表信度在两个样本中分别为</w:instrText>
            </w:r>
            <w:r w:rsidRPr="00891819">
              <w:rPr>
                <w:rFonts w:hint="eastAsia"/>
                <w:szCs w:val="28"/>
              </w:rPr>
              <w:instrText>0.86</w:instrText>
            </w:r>
            <w:r w:rsidRPr="00891819">
              <w:rPr>
                <w:rFonts w:hint="eastAsia"/>
                <w:szCs w:val="28"/>
              </w:rPr>
              <w:instrText>和</w:instrText>
            </w:r>
            <w:r w:rsidRPr="00891819">
              <w:rPr>
                <w:rFonts w:hint="eastAsia"/>
                <w:szCs w:val="28"/>
              </w:rPr>
              <w:instrText>0.87,3</w:instrText>
            </w:r>
            <w:r w:rsidRPr="00891819">
              <w:rPr>
                <w:rFonts w:hint="eastAsia"/>
                <w:szCs w:val="28"/>
              </w:rPr>
              <w:instrText>个维度在两个样本中的内部一致性信度在</w:instrText>
            </w:r>
            <w:r w:rsidRPr="00891819">
              <w:rPr>
                <w:rFonts w:hint="eastAsia"/>
                <w:szCs w:val="28"/>
              </w:rPr>
              <w:instrText>0.71~0.83</w:instrText>
            </w:r>
            <w:r w:rsidRPr="00891819">
              <w:rPr>
                <w:rFonts w:hint="eastAsia"/>
                <w:szCs w:val="28"/>
              </w:rPr>
              <w:instrText>之间。结论</w:instrText>
            </w:r>
            <w:r w:rsidRPr="00891819">
              <w:rPr>
                <w:rFonts w:hint="eastAsia"/>
                <w:szCs w:val="28"/>
              </w:rPr>
              <w:instrText>:</w:instrText>
            </w:r>
            <w:r w:rsidRPr="00891819">
              <w:rPr>
                <w:rFonts w:hint="eastAsia"/>
                <w:szCs w:val="28"/>
              </w:rPr>
              <w:instrText>简版流调中心抑郁量表具有较好的信度和效度</w:instrText>
            </w:r>
            <w:r w:rsidRPr="00891819">
              <w:rPr>
                <w:rFonts w:hint="eastAsia"/>
                <w:szCs w:val="28"/>
              </w:rPr>
              <w:instrText>,</w:instrText>
            </w:r>
            <w:r w:rsidRPr="00891819">
              <w:rPr>
                <w:rFonts w:hint="eastAsia"/>
                <w:szCs w:val="28"/>
              </w:rPr>
              <w:instrText>可以稳定有效地测量我国成年人的抑郁水平。</w:instrText>
            </w:r>
            <w:r w:rsidRPr="00891819">
              <w:rPr>
                <w:rFonts w:hint="eastAsia"/>
                <w:szCs w:val="28"/>
              </w:rPr>
              <w:instrText>","container-title":"</w:instrText>
            </w:r>
            <w:r w:rsidRPr="00891819">
              <w:rPr>
                <w:rFonts w:hint="eastAsia"/>
                <w:szCs w:val="28"/>
              </w:rPr>
              <w:instrText>中国心理卫生杂志</w:instrText>
            </w:r>
            <w:r w:rsidRPr="00891819">
              <w:rPr>
                <w:rFonts w:hint="eastAsia"/>
                <w:szCs w:val="28"/>
              </w:rPr>
              <w:instrText>","ISSN":"1000-6729","issue":"7","language":"zh","note":"60 citations(CNKI)[2024-1-28]","page":"506-511","source":"CNKI","title":"</w:instrText>
            </w:r>
            <w:r w:rsidRPr="00891819">
              <w:rPr>
                <w:rFonts w:hint="eastAsia"/>
                <w:szCs w:val="28"/>
              </w:rPr>
              <w:instrText>简版流调中心抑郁量表在全国成年人群中的信效度</w:instrText>
            </w:r>
            <w:r w:rsidRPr="00891819">
              <w:rPr>
                <w:rFonts w:hint="eastAsia"/>
                <w:szCs w:val="28"/>
              </w:rPr>
              <w:instrText>","volume":"25","author":[{"family":"</w:instrText>
            </w:r>
            <w:r w:rsidRPr="00891819">
              <w:rPr>
                <w:rFonts w:hint="eastAsia"/>
                <w:szCs w:val="28"/>
              </w:rPr>
              <w:instrText>张</w:instrText>
            </w:r>
            <w:r w:rsidRPr="00891819">
              <w:rPr>
                <w:rFonts w:hint="eastAsia"/>
                <w:szCs w:val="28"/>
              </w:rPr>
              <w:instrText>","given":"</w:instrText>
            </w:r>
            <w:r w:rsidRPr="00891819">
              <w:rPr>
                <w:rFonts w:hint="eastAsia"/>
                <w:szCs w:val="28"/>
              </w:rPr>
              <w:instrText>宝山</w:instrText>
            </w:r>
            <w:r w:rsidRPr="00891819">
              <w:rPr>
                <w:rFonts w:hint="eastAsia"/>
                <w:szCs w:val="28"/>
              </w:rPr>
              <w:instrText>"},{"family":"</w:instrText>
            </w:r>
            <w:r w:rsidRPr="00891819">
              <w:rPr>
                <w:rFonts w:hint="eastAsia"/>
                <w:szCs w:val="28"/>
              </w:rPr>
              <w:instrText>李</w:instrText>
            </w:r>
            <w:r w:rsidRPr="00891819">
              <w:rPr>
                <w:rFonts w:hint="eastAsia"/>
                <w:szCs w:val="28"/>
              </w:rPr>
              <w:instrText>","given":"</w:instrText>
            </w:r>
            <w:r w:rsidRPr="00891819">
              <w:rPr>
                <w:rFonts w:hint="eastAsia"/>
                <w:szCs w:val="28"/>
              </w:rPr>
              <w:instrText>娟</w:instrText>
            </w:r>
            <w:r w:rsidRPr="00891819">
              <w:rPr>
                <w:rFonts w:hint="eastAsia"/>
                <w:szCs w:val="28"/>
              </w:rPr>
              <w:instrText xml:space="preserve">"}],"issued":{"date-parts":[["2011"]]}}}],"schema":"https://github.com/citation-style-language/schema/raw/master/csl-citation.json"} </w:instrText>
            </w:r>
            <w:r w:rsidRPr="00891819">
              <w:rPr>
                <w:szCs w:val="28"/>
              </w:rPr>
              <w:fldChar w:fldCharType="separate"/>
            </w:r>
            <w:r w:rsidRPr="00891819">
              <w:rPr>
                <w:rFonts w:hint="eastAsia"/>
                <w:szCs w:val="28"/>
              </w:rPr>
              <w:t>张宝山等</w:t>
            </w:r>
            <w:r w:rsidRPr="00891819">
              <w:rPr>
                <w:rFonts w:hint="eastAsia"/>
                <w:szCs w:val="28"/>
              </w:rPr>
              <w:t>(</w:t>
            </w:r>
            <w:r w:rsidRPr="00545B57">
              <w:rPr>
                <w:rStyle w:val="innerzoteroCitation"/>
                <w:rFonts w:hint="eastAsia"/>
              </w:rPr>
              <w:t>2011</w:t>
            </w:r>
            <w:r w:rsidRPr="00891819">
              <w:rPr>
                <w:rFonts w:hint="eastAsia"/>
                <w:szCs w:val="28"/>
              </w:rPr>
              <w:t>)</w:t>
            </w:r>
            <w:r w:rsidRPr="00891819">
              <w:rPr>
                <w:szCs w:val="28"/>
              </w:rPr>
              <w:fldChar w:fldCharType="end"/>
            </w:r>
            <w:r w:rsidRPr="00891819">
              <w:rPr>
                <w:szCs w:val="28"/>
              </w:rPr>
              <w:t>1</w:t>
            </w:r>
            <w:r w:rsidRPr="00891819">
              <w:rPr>
                <w:rFonts w:hint="eastAsia"/>
                <w:szCs w:val="28"/>
              </w:rPr>
              <w:t>篇</w:t>
            </w:r>
          </w:p>
        </w:tc>
        <w:tc>
          <w:tcPr>
            <w:tcW w:w="2126" w:type="dxa"/>
            <w:tcBorders>
              <w:top w:val="nil"/>
              <w:left w:val="nil"/>
              <w:bottom w:val="nil"/>
              <w:right w:val="nil"/>
            </w:tcBorders>
            <w:vAlign w:val="center"/>
          </w:tcPr>
          <w:p w14:paraId="11C400DE" w14:textId="4A351B06" w:rsidR="004A44E0" w:rsidRPr="00891819" w:rsidRDefault="004A44E0" w:rsidP="00E124AE">
            <w:pPr>
              <w:spacing w:line="300" w:lineRule="exact"/>
              <w:jc w:val="center"/>
              <w:rPr>
                <w:szCs w:val="28"/>
              </w:rPr>
            </w:pPr>
            <w:r w:rsidRPr="00891819">
              <w:rPr>
                <w:rFonts w:hint="eastAsia"/>
                <w:szCs w:val="28"/>
              </w:rPr>
              <w:t>2</w:t>
            </w:r>
          </w:p>
        </w:tc>
        <w:tc>
          <w:tcPr>
            <w:tcW w:w="3566" w:type="dxa"/>
            <w:tcBorders>
              <w:top w:val="nil"/>
              <w:left w:val="nil"/>
              <w:bottom w:val="nil"/>
              <w:right w:val="nil"/>
            </w:tcBorders>
            <w:vAlign w:val="center"/>
          </w:tcPr>
          <w:p w14:paraId="27621233" w14:textId="21FC3F66" w:rsidR="004A44E0" w:rsidRPr="00891819" w:rsidRDefault="004A44E0" w:rsidP="00E124AE">
            <w:pPr>
              <w:spacing w:line="300" w:lineRule="exact"/>
              <w:jc w:val="center"/>
              <w:rPr>
                <w:szCs w:val="28"/>
              </w:rPr>
            </w:pPr>
            <w:r w:rsidRPr="00891819">
              <w:rPr>
                <w:szCs w:val="28"/>
              </w:rPr>
              <w:fldChar w:fldCharType="begin"/>
            </w:r>
            <w:r w:rsidR="006A120B" w:rsidRPr="00891819">
              <w:rPr>
                <w:rFonts w:hint="eastAsia"/>
                <w:szCs w:val="28"/>
              </w:rPr>
              <w:instrText xml:space="preserve"> ADDIN ZOTERO_ITEM CSL_CITATION {"citationID":"0gCoSehD","properties":{"custom":"</w:instrText>
            </w:r>
            <w:r w:rsidR="006A120B" w:rsidRPr="00891819">
              <w:rPr>
                <w:rFonts w:hint="eastAsia"/>
                <w:szCs w:val="28"/>
              </w:rPr>
              <w:instrText>张宝山等</w:instrText>
            </w:r>
            <w:r w:rsidR="006A120B" w:rsidRPr="00891819">
              <w:rPr>
                <w:rFonts w:hint="eastAsia"/>
                <w:szCs w:val="28"/>
              </w:rPr>
              <w:instrText>(2011)","formattedCitation":"</w:instrText>
            </w:r>
            <w:r w:rsidR="006A120B" w:rsidRPr="00891819">
              <w:rPr>
                <w:rFonts w:hint="eastAsia"/>
                <w:szCs w:val="28"/>
              </w:rPr>
              <w:instrText>张宝山等</w:instrText>
            </w:r>
            <w:r w:rsidR="006A120B" w:rsidRPr="00891819">
              <w:rPr>
                <w:rFonts w:hint="eastAsia"/>
                <w:szCs w:val="28"/>
              </w:rPr>
              <w:instrText>(2011)","plainCitation":"</w:instrText>
            </w:r>
            <w:r w:rsidR="006A120B" w:rsidRPr="00891819">
              <w:rPr>
                <w:rFonts w:hint="eastAsia"/>
                <w:szCs w:val="28"/>
              </w:rPr>
              <w:instrText>张宝山等</w:instrText>
            </w:r>
            <w:r w:rsidR="006A120B" w:rsidRPr="00891819">
              <w:rPr>
                <w:rFonts w:hint="eastAsia"/>
                <w:szCs w:val="28"/>
              </w:rPr>
              <w:instrText>(2011)","noteIndex":0},"citationItems":[{"id":644,"uris":["http://zotero.org/users/local/eoP0LvSC/items/W6PXBVHK"],"itemData":{"id":644,"type":"article-journal","abstract":"</w:instrText>
            </w:r>
            <w:r w:rsidR="006A120B" w:rsidRPr="00891819">
              <w:rPr>
                <w:rFonts w:hint="eastAsia"/>
                <w:szCs w:val="28"/>
              </w:rPr>
              <w:instrText>目的</w:instrText>
            </w:r>
            <w:r w:rsidR="006A120B" w:rsidRPr="00891819">
              <w:rPr>
                <w:rFonts w:hint="eastAsia"/>
                <w:szCs w:val="28"/>
              </w:rPr>
              <w:instrText>:</w:instrText>
            </w:r>
            <w:r w:rsidR="006A120B" w:rsidRPr="00891819">
              <w:rPr>
                <w:rFonts w:hint="eastAsia"/>
                <w:szCs w:val="28"/>
              </w:rPr>
              <w:instrText>检验简版流调中心抑郁量表</w:instrText>
            </w:r>
            <w:r w:rsidR="006A120B" w:rsidRPr="00891819">
              <w:rPr>
                <w:rFonts w:hint="eastAsia"/>
                <w:szCs w:val="28"/>
              </w:rPr>
              <w:instrText>(CES-D-13)</w:instrText>
            </w:r>
            <w:r w:rsidR="006A120B" w:rsidRPr="00891819">
              <w:rPr>
                <w:rFonts w:hint="eastAsia"/>
                <w:szCs w:val="28"/>
              </w:rPr>
              <w:instrText>在成年人群中的信度和效度。方法</w:instrText>
            </w:r>
            <w:r w:rsidR="006A120B" w:rsidRPr="00891819">
              <w:rPr>
                <w:rFonts w:hint="eastAsia"/>
                <w:szCs w:val="28"/>
              </w:rPr>
              <w:instrText>:</w:instrText>
            </w:r>
            <w:r w:rsidR="006A120B" w:rsidRPr="00891819">
              <w:rPr>
                <w:rFonts w:hint="eastAsia"/>
                <w:szCs w:val="28"/>
              </w:rPr>
              <w:instrText>使用两个分层随机取样的全国成人样本</w:instrText>
            </w:r>
            <w:r w:rsidR="006A120B" w:rsidRPr="00891819">
              <w:rPr>
                <w:rFonts w:hint="eastAsia"/>
                <w:szCs w:val="28"/>
              </w:rPr>
              <w:instrText>,</w:instrText>
            </w:r>
            <w:r w:rsidR="006A120B" w:rsidRPr="00891819">
              <w:rPr>
                <w:rFonts w:hint="eastAsia"/>
                <w:szCs w:val="28"/>
              </w:rPr>
              <w:instrText>分别进行项目分析、验证性因素分析和相关分析。用心理健康量表的情绪体验分量表、匹兹堡睡眠质量指数</w:instrText>
            </w:r>
            <w:r w:rsidR="006A120B" w:rsidRPr="00891819">
              <w:rPr>
                <w:rFonts w:hint="eastAsia"/>
                <w:szCs w:val="28"/>
              </w:rPr>
              <w:instrText>(Pittsburgh Sleep Quality Index,PSQI)</w:instrText>
            </w:r>
            <w:r w:rsidR="006A120B" w:rsidRPr="00891819">
              <w:rPr>
                <w:rFonts w:hint="eastAsia"/>
                <w:szCs w:val="28"/>
              </w:rPr>
              <w:instrText>及原</w:instrText>
            </w:r>
            <w:r w:rsidR="006A120B" w:rsidRPr="00891819">
              <w:rPr>
                <w:rFonts w:hint="eastAsia"/>
                <w:szCs w:val="28"/>
              </w:rPr>
              <w:instrText>20</w:instrText>
            </w:r>
            <w:r w:rsidR="006A120B" w:rsidRPr="00891819">
              <w:rPr>
                <w:rFonts w:hint="eastAsia"/>
                <w:szCs w:val="28"/>
              </w:rPr>
              <w:instrText>项目</w:instrText>
            </w:r>
            <w:r w:rsidR="006A120B" w:rsidRPr="00891819">
              <w:rPr>
                <w:rFonts w:hint="eastAsia"/>
                <w:szCs w:val="28"/>
              </w:rPr>
              <w:instrText>CES-D</w:instrText>
            </w:r>
            <w:r w:rsidR="006A120B" w:rsidRPr="00891819">
              <w:rPr>
                <w:rFonts w:hint="eastAsia"/>
                <w:szCs w:val="28"/>
              </w:rPr>
              <w:instrText>检验简版</w:instrText>
            </w:r>
            <w:r w:rsidR="006A120B" w:rsidRPr="00891819">
              <w:rPr>
                <w:rFonts w:hint="eastAsia"/>
                <w:szCs w:val="28"/>
              </w:rPr>
              <w:instrText>CES-D-13</w:instrText>
            </w:r>
            <w:r w:rsidR="006A120B" w:rsidRPr="00891819">
              <w:rPr>
                <w:rFonts w:hint="eastAsia"/>
                <w:szCs w:val="28"/>
              </w:rPr>
              <w:instrText>的效标关联效度和相容效度。结果</w:instrText>
            </w:r>
            <w:r w:rsidR="006A120B" w:rsidRPr="00891819">
              <w:rPr>
                <w:rFonts w:hint="eastAsia"/>
                <w:szCs w:val="28"/>
              </w:rPr>
              <w:instrText>:</w:instrText>
            </w:r>
            <w:r w:rsidR="006A120B" w:rsidRPr="00891819">
              <w:rPr>
                <w:rFonts w:hint="eastAsia"/>
                <w:szCs w:val="28"/>
              </w:rPr>
              <w:instrText>简版</w:instrText>
            </w:r>
            <w:r w:rsidR="006A120B" w:rsidRPr="00891819">
              <w:rPr>
                <w:rFonts w:hint="eastAsia"/>
                <w:szCs w:val="28"/>
              </w:rPr>
              <w:instrText>CES-D-13</w:instrText>
            </w:r>
            <w:r w:rsidR="006A120B" w:rsidRPr="00891819">
              <w:rPr>
                <w:rFonts w:hint="eastAsia"/>
                <w:szCs w:val="28"/>
              </w:rPr>
              <w:instrText>所有项目与总分的相关均</w:instrText>
            </w:r>
            <w:r w:rsidR="006A120B" w:rsidRPr="00891819">
              <w:rPr>
                <w:rFonts w:hint="eastAsia"/>
                <w:szCs w:val="28"/>
              </w:rPr>
              <w:instrText>&gt;0.47</w:instrText>
            </w:r>
            <w:r w:rsidR="006A120B" w:rsidRPr="00891819">
              <w:rPr>
                <w:rFonts w:hint="eastAsia"/>
                <w:szCs w:val="28"/>
              </w:rPr>
              <w:instrText>。原量表主要维度仍然适用于简版</w:instrText>
            </w:r>
            <w:r w:rsidR="006A120B" w:rsidRPr="00891819">
              <w:rPr>
                <w:rFonts w:hint="eastAsia"/>
                <w:szCs w:val="28"/>
              </w:rPr>
              <w:instrText>CES-D-13,</w:instrText>
            </w:r>
            <w:r w:rsidR="006A120B" w:rsidRPr="00891819">
              <w:rPr>
                <w:rFonts w:hint="eastAsia"/>
                <w:szCs w:val="28"/>
              </w:rPr>
              <w:instrText>各拟合指数分别为</w:instrText>
            </w:r>
            <w:r w:rsidR="006A120B" w:rsidRPr="00891819">
              <w:rPr>
                <w:rFonts w:hint="eastAsia"/>
                <w:szCs w:val="28"/>
              </w:rPr>
              <w:instrText>RMSEA=0.058</w:instrText>
            </w:r>
            <w:r w:rsidR="006A120B" w:rsidRPr="00891819">
              <w:rPr>
                <w:rFonts w:hint="eastAsia"/>
                <w:szCs w:val="28"/>
              </w:rPr>
              <w:instrText>、</w:instrText>
            </w:r>
            <w:r w:rsidR="006A120B" w:rsidRPr="00891819">
              <w:rPr>
                <w:rFonts w:hint="eastAsia"/>
                <w:szCs w:val="28"/>
              </w:rPr>
              <w:instrText>NFI=0.98</w:instrText>
            </w:r>
            <w:r w:rsidR="006A120B" w:rsidRPr="00891819">
              <w:rPr>
                <w:rFonts w:hint="eastAsia"/>
                <w:szCs w:val="28"/>
              </w:rPr>
              <w:instrText>、</w:instrText>
            </w:r>
            <w:r w:rsidR="006A120B" w:rsidRPr="00891819">
              <w:rPr>
                <w:rFonts w:hint="eastAsia"/>
                <w:szCs w:val="28"/>
              </w:rPr>
              <w:instrText>NNFI=0.97</w:instrText>
            </w:r>
            <w:r w:rsidR="006A120B" w:rsidRPr="00891819">
              <w:rPr>
                <w:rFonts w:hint="eastAsia"/>
                <w:szCs w:val="28"/>
              </w:rPr>
              <w:instrText>、</w:instrText>
            </w:r>
            <w:r w:rsidR="006A120B" w:rsidRPr="00891819">
              <w:rPr>
                <w:rFonts w:hint="eastAsia"/>
                <w:szCs w:val="28"/>
              </w:rPr>
              <w:instrText>CFI=0.98</w:instrText>
            </w:r>
            <w:r w:rsidR="006A120B" w:rsidRPr="00891819">
              <w:rPr>
                <w:rFonts w:hint="eastAsia"/>
                <w:szCs w:val="28"/>
              </w:rPr>
              <w:instrText>、</w:instrText>
            </w:r>
            <w:r w:rsidR="006A120B" w:rsidRPr="00891819">
              <w:rPr>
                <w:rFonts w:hint="eastAsia"/>
                <w:szCs w:val="28"/>
              </w:rPr>
              <w:instrText>GFI=0.97</w:instrText>
            </w:r>
            <w:r w:rsidR="006A120B" w:rsidRPr="00891819">
              <w:rPr>
                <w:rFonts w:hint="eastAsia"/>
                <w:szCs w:val="28"/>
              </w:rPr>
              <w:instrText>、</w:instrText>
            </w:r>
            <w:r w:rsidR="006A120B" w:rsidRPr="00891819">
              <w:rPr>
                <w:rFonts w:hint="eastAsia"/>
                <w:szCs w:val="28"/>
              </w:rPr>
              <w:instrText>AGFI=0.95</w:instrText>
            </w:r>
            <w:r w:rsidR="006A120B" w:rsidRPr="00891819">
              <w:rPr>
                <w:rFonts w:hint="eastAsia"/>
                <w:szCs w:val="28"/>
              </w:rPr>
              <w:instrText>、</w:instrText>
            </w:r>
            <w:r w:rsidR="006A120B" w:rsidRPr="00891819">
              <w:rPr>
                <w:rFonts w:hint="eastAsia"/>
                <w:szCs w:val="28"/>
              </w:rPr>
              <w:instrText>SRMR=0.032</w:instrText>
            </w:r>
            <w:r w:rsidR="006A120B" w:rsidRPr="00891819">
              <w:rPr>
                <w:rFonts w:hint="eastAsia"/>
                <w:szCs w:val="28"/>
              </w:rPr>
              <w:instrText>。简版</w:instrText>
            </w:r>
            <w:r w:rsidR="006A120B" w:rsidRPr="00891819">
              <w:rPr>
                <w:rFonts w:hint="eastAsia"/>
                <w:szCs w:val="28"/>
              </w:rPr>
              <w:instrText>CES-D-13</w:instrText>
            </w:r>
            <w:r w:rsidR="006A120B" w:rsidRPr="00891819">
              <w:rPr>
                <w:rFonts w:hint="eastAsia"/>
                <w:szCs w:val="28"/>
              </w:rPr>
              <w:instrText>与情绪体验得分呈负相关</w:instrText>
            </w:r>
            <w:r w:rsidR="006A120B" w:rsidRPr="00891819">
              <w:rPr>
                <w:rFonts w:hint="eastAsia"/>
                <w:szCs w:val="28"/>
              </w:rPr>
              <w:instrText>(r=-0.69,P&lt;0.01),</w:instrText>
            </w:r>
            <w:r w:rsidR="006A120B" w:rsidRPr="00891819">
              <w:rPr>
                <w:rFonts w:hint="eastAsia"/>
                <w:szCs w:val="28"/>
              </w:rPr>
              <w:instrText>与睡眠质量得分呈正相关</w:instrText>
            </w:r>
            <w:r w:rsidR="006A120B" w:rsidRPr="00891819">
              <w:rPr>
                <w:rFonts w:hint="eastAsia"/>
                <w:szCs w:val="28"/>
              </w:rPr>
              <w:instrText>(r=0.41,P&lt;0.01),</w:instrText>
            </w:r>
            <w:r w:rsidR="006A120B" w:rsidRPr="00891819">
              <w:rPr>
                <w:rFonts w:hint="eastAsia"/>
                <w:szCs w:val="28"/>
              </w:rPr>
              <w:instrText>与原量表得分正相关</w:instrText>
            </w:r>
            <w:r w:rsidR="006A120B" w:rsidRPr="00891819">
              <w:rPr>
                <w:rFonts w:hint="eastAsia"/>
                <w:szCs w:val="28"/>
              </w:rPr>
              <w:instrText>(r=0.97,P&lt;0.001)</w:instrText>
            </w:r>
            <w:r w:rsidR="006A120B" w:rsidRPr="00891819">
              <w:rPr>
                <w:rFonts w:hint="eastAsia"/>
                <w:szCs w:val="28"/>
              </w:rPr>
              <w:instrText>。简版</w:instrText>
            </w:r>
            <w:r w:rsidR="006A120B" w:rsidRPr="00891819">
              <w:rPr>
                <w:rFonts w:hint="eastAsia"/>
                <w:szCs w:val="28"/>
              </w:rPr>
              <w:instrText>CES-D-13</w:instrText>
            </w:r>
            <w:r w:rsidR="006A120B" w:rsidRPr="00891819">
              <w:rPr>
                <w:rFonts w:hint="eastAsia"/>
                <w:szCs w:val="28"/>
              </w:rPr>
              <w:instrText>总量表信度在两个样本中分别为</w:instrText>
            </w:r>
            <w:r w:rsidR="006A120B" w:rsidRPr="00891819">
              <w:rPr>
                <w:rFonts w:hint="eastAsia"/>
                <w:szCs w:val="28"/>
              </w:rPr>
              <w:instrText>0.86</w:instrText>
            </w:r>
            <w:r w:rsidR="006A120B" w:rsidRPr="00891819">
              <w:rPr>
                <w:rFonts w:hint="eastAsia"/>
                <w:szCs w:val="28"/>
              </w:rPr>
              <w:instrText>和</w:instrText>
            </w:r>
            <w:r w:rsidR="006A120B" w:rsidRPr="00891819">
              <w:rPr>
                <w:rFonts w:hint="eastAsia"/>
                <w:szCs w:val="28"/>
              </w:rPr>
              <w:instrText>0.87,3</w:instrText>
            </w:r>
            <w:r w:rsidR="006A120B" w:rsidRPr="00891819">
              <w:rPr>
                <w:rFonts w:hint="eastAsia"/>
                <w:szCs w:val="28"/>
              </w:rPr>
              <w:instrText>个维度在两个样本中的内部一致性信度在</w:instrText>
            </w:r>
            <w:r w:rsidR="006A120B" w:rsidRPr="00891819">
              <w:rPr>
                <w:rFonts w:hint="eastAsia"/>
                <w:szCs w:val="28"/>
              </w:rPr>
              <w:instrText>0.71~0.83</w:instrText>
            </w:r>
            <w:r w:rsidR="006A120B" w:rsidRPr="00891819">
              <w:rPr>
                <w:rFonts w:hint="eastAsia"/>
                <w:szCs w:val="28"/>
              </w:rPr>
              <w:instrText>之间。结论</w:instrText>
            </w:r>
            <w:r w:rsidR="006A120B" w:rsidRPr="00891819">
              <w:rPr>
                <w:rFonts w:hint="eastAsia"/>
                <w:szCs w:val="28"/>
              </w:rPr>
              <w:instrText>:</w:instrText>
            </w:r>
            <w:r w:rsidR="006A120B" w:rsidRPr="00891819">
              <w:rPr>
                <w:rFonts w:hint="eastAsia"/>
                <w:szCs w:val="28"/>
              </w:rPr>
              <w:instrText>简版流调中心抑郁量表具有较好的信度和效度</w:instrText>
            </w:r>
            <w:r w:rsidR="006A120B" w:rsidRPr="00891819">
              <w:rPr>
                <w:rFonts w:hint="eastAsia"/>
                <w:szCs w:val="28"/>
              </w:rPr>
              <w:instrText>,</w:instrText>
            </w:r>
            <w:r w:rsidR="006A120B" w:rsidRPr="00891819">
              <w:rPr>
                <w:rFonts w:hint="eastAsia"/>
                <w:szCs w:val="28"/>
              </w:rPr>
              <w:instrText>可以稳定有效地测量我国成年人的抑郁水平。</w:instrText>
            </w:r>
            <w:r w:rsidR="006A120B" w:rsidRPr="00891819">
              <w:rPr>
                <w:rFonts w:hint="eastAsia"/>
                <w:szCs w:val="28"/>
              </w:rPr>
              <w:instrText>","container-title":"</w:instrText>
            </w:r>
            <w:r w:rsidR="006A120B" w:rsidRPr="00891819">
              <w:rPr>
                <w:rFonts w:hint="eastAsia"/>
                <w:szCs w:val="28"/>
              </w:rPr>
              <w:instrText>中国心理卫生杂志</w:instrText>
            </w:r>
            <w:r w:rsidR="006A120B" w:rsidRPr="00891819">
              <w:rPr>
                <w:rFonts w:hint="eastAsia"/>
                <w:szCs w:val="28"/>
              </w:rPr>
              <w:instrText>","ISSN":"1000-6729","issue":"7","language":"zh","note":"60 citations(CNKI)[2024-1-28]","page":"506-511","source":"CNKI","title":"</w:instrText>
            </w:r>
            <w:r w:rsidR="006A120B" w:rsidRPr="00891819">
              <w:rPr>
                <w:rFonts w:hint="eastAsia"/>
                <w:szCs w:val="28"/>
              </w:rPr>
              <w:instrText>简版流调中心抑郁量表在全国成年人群中的信效度</w:instrText>
            </w:r>
            <w:r w:rsidR="006A120B" w:rsidRPr="00891819">
              <w:rPr>
                <w:rFonts w:hint="eastAsia"/>
                <w:szCs w:val="28"/>
              </w:rPr>
              <w:instrText>","volume":"25","author":[{"family":"</w:instrText>
            </w:r>
            <w:r w:rsidR="006A120B" w:rsidRPr="00891819">
              <w:rPr>
                <w:rFonts w:hint="eastAsia"/>
                <w:szCs w:val="28"/>
              </w:rPr>
              <w:instrText>张</w:instrText>
            </w:r>
            <w:r w:rsidR="006A120B" w:rsidRPr="00891819">
              <w:rPr>
                <w:rFonts w:hint="eastAsia"/>
                <w:szCs w:val="28"/>
              </w:rPr>
              <w:instrText>","given":"</w:instrText>
            </w:r>
            <w:r w:rsidR="006A120B" w:rsidRPr="00891819">
              <w:rPr>
                <w:rFonts w:hint="eastAsia"/>
                <w:szCs w:val="28"/>
              </w:rPr>
              <w:instrText>宝山</w:instrText>
            </w:r>
            <w:r w:rsidR="006A120B" w:rsidRPr="00891819">
              <w:rPr>
                <w:rFonts w:hint="eastAsia"/>
                <w:szCs w:val="28"/>
              </w:rPr>
              <w:instrText>"},{"family":"</w:instrText>
            </w:r>
            <w:r w:rsidR="006A120B" w:rsidRPr="00891819">
              <w:rPr>
                <w:rFonts w:hint="eastAsia"/>
                <w:szCs w:val="28"/>
              </w:rPr>
              <w:instrText>李</w:instrText>
            </w:r>
            <w:r w:rsidR="006A120B" w:rsidRPr="00891819">
              <w:rPr>
                <w:rFonts w:hint="eastAsia"/>
                <w:szCs w:val="28"/>
              </w:rPr>
              <w:instrText>","given":"</w:instrText>
            </w:r>
            <w:r w:rsidR="006A120B" w:rsidRPr="00891819">
              <w:rPr>
                <w:rFonts w:hint="eastAsia"/>
                <w:szCs w:val="28"/>
              </w:rPr>
              <w:instrText>娟</w:instrText>
            </w:r>
            <w:r w:rsidR="006A120B" w:rsidRPr="00891819">
              <w:rPr>
                <w:rFonts w:hint="eastAsia"/>
                <w:szCs w:val="28"/>
              </w:rPr>
              <w:instrText xml:space="preserve">"}],"issued":{"date-parts":[["2011"]]}}}],"schema":"https://github.com/citation-style-language/schema/raw/master/csl-citation.json"} </w:instrText>
            </w:r>
            <w:r w:rsidRPr="00891819">
              <w:rPr>
                <w:szCs w:val="28"/>
              </w:rPr>
              <w:fldChar w:fldCharType="separate"/>
            </w:r>
            <w:r w:rsidRPr="00891819">
              <w:rPr>
                <w:rFonts w:hint="eastAsia"/>
                <w:szCs w:val="28"/>
              </w:rPr>
              <w:t>张宝山等</w:t>
            </w:r>
            <w:r w:rsidRPr="00891819">
              <w:rPr>
                <w:rFonts w:hint="eastAsia"/>
                <w:szCs w:val="28"/>
              </w:rPr>
              <w:t>(</w:t>
            </w:r>
            <w:r w:rsidRPr="00545B57">
              <w:rPr>
                <w:rStyle w:val="innerzoteroCitation"/>
                <w:rFonts w:hint="eastAsia"/>
              </w:rPr>
              <w:t>2011</w:t>
            </w:r>
            <w:r w:rsidRPr="00891819">
              <w:rPr>
                <w:rFonts w:hint="eastAsia"/>
                <w:szCs w:val="28"/>
              </w:rPr>
              <w:t>)</w:t>
            </w:r>
            <w:r w:rsidRPr="00891819">
              <w:rPr>
                <w:szCs w:val="28"/>
              </w:rPr>
              <w:fldChar w:fldCharType="end"/>
            </w:r>
            <w:r w:rsidRPr="00891819">
              <w:rPr>
                <w:szCs w:val="28"/>
              </w:rPr>
              <w:t>13</w:t>
            </w:r>
            <w:r w:rsidRPr="00891819">
              <w:rPr>
                <w:rFonts w:hint="eastAsia"/>
                <w:szCs w:val="28"/>
              </w:rPr>
              <w:t>题</w:t>
            </w:r>
          </w:p>
        </w:tc>
        <w:tc>
          <w:tcPr>
            <w:tcW w:w="3522" w:type="dxa"/>
            <w:tcBorders>
              <w:top w:val="nil"/>
              <w:left w:val="nil"/>
              <w:bottom w:val="nil"/>
              <w:right w:val="nil"/>
            </w:tcBorders>
          </w:tcPr>
          <w:p w14:paraId="7861084A" w14:textId="1701556E" w:rsidR="004A44E0" w:rsidRPr="00891819" w:rsidRDefault="004A44E0" w:rsidP="00E124AE">
            <w:pPr>
              <w:spacing w:line="300" w:lineRule="exact"/>
              <w:jc w:val="center"/>
              <w:rPr>
                <w:szCs w:val="28"/>
              </w:rPr>
            </w:pPr>
            <w:r w:rsidRPr="00891819">
              <w:rPr>
                <w:szCs w:val="28"/>
              </w:rPr>
              <w:fldChar w:fldCharType="begin"/>
            </w:r>
            <w:r w:rsidRPr="00891819">
              <w:rPr>
                <w:szCs w:val="28"/>
              </w:rPr>
              <w:instrText xml:space="preserve"> ADDIN ZOTERO_ITEM CSL_CITATION {"citationID":"A20G2Ia8","properties":{"custom":"Li et al. (2016)","formattedCitation":"Li et al. (2016)","plainCitation":"Li et al. (2016)","noteIndex":0},"citationItems":[{"id":642,"uris":["http://zotero.org/users/local/eoP0LvSC/items/4FVBJWDC"],"itemData":{"id":642,"type":"article-journal","abstract":"Objective: Studies have reported that rural elders in China have higher levels of depression than their urban peers. We aimed to examine the extent to which four sets of factors (socioeconomic status [SES], health care access, health status, and social support and participation) account for such rural–urban differences. Method: Cross-sectional data from the 2011 China Health and Retirement Longitudinal Study were analyzed. A representative sample (N = 5,103) of older Chinese (age 60+) was included. Depressive symptoms were measured by the 10-item Center for Epidemiologic Studies Depression Scale (CESD-10). Multilevel linear regression was conducted. Results: Rural elders had more depressive symptoms than urban elders. When SES at the individual, household, and community level was simultaneously controlled, the rural–urban difference lost its statistical significance. Health status, social support, and social participation accounted for some, whereas health care access explained almost none, of the rural–urban difference. Discussion: Results suggest that SES is the predominant factor accounting for the rural–urban depression gap in China.","container-title":"Journal of Aging and Health","DOI":"10.1177/0898264315591003","ISSN":"0898-2643, 1552-6887","issue":"2","journalAbbreviation":"J Aging Health","language":"en","page":"341-362","source":"DOI.org (Crossref)","title":"Understanding Rural–Urban Differences in Depressive Symptoms Among Older Adults in China","volume":"28","author":[{"family":"Li","given":"Lydia W."},{"family":"Liu","given":"Jinyu"},{"family":"Xu","given":"Hongwei"},{"family":"Zhang","given":"Zhenmei"}],"issued":{"date-parts":[["2016",3]]}}}],"schema":"https://github.com/citation-style-language/schema/raw/master/csl-citation.json"} </w:instrText>
            </w:r>
            <w:r w:rsidRPr="00891819">
              <w:rPr>
                <w:szCs w:val="28"/>
              </w:rPr>
              <w:fldChar w:fldCharType="separate"/>
            </w:r>
            <w:r w:rsidRPr="00891819">
              <w:rPr>
                <w:szCs w:val="28"/>
              </w:rPr>
              <w:t>Li et al. (</w:t>
            </w:r>
            <w:r w:rsidRPr="00545B57">
              <w:rPr>
                <w:rStyle w:val="innerzoteroCitation"/>
              </w:rPr>
              <w:t>2016</w:t>
            </w:r>
            <w:r w:rsidRPr="00891819">
              <w:rPr>
                <w:szCs w:val="28"/>
              </w:rPr>
              <w:t>)</w:t>
            </w:r>
            <w:r w:rsidRPr="00891819">
              <w:rPr>
                <w:szCs w:val="28"/>
              </w:rPr>
              <w:fldChar w:fldCharType="end"/>
            </w:r>
            <w:r w:rsidRPr="00891819">
              <w:rPr>
                <w:rFonts w:hint="eastAsia"/>
                <w:szCs w:val="28"/>
              </w:rPr>
              <w:t>不提供题目</w:t>
            </w:r>
          </w:p>
        </w:tc>
      </w:tr>
      <w:tr w:rsidR="004A44E0" w:rsidRPr="00891819" w14:paraId="55B3E506" w14:textId="77777777" w:rsidTr="00E124AE">
        <w:trPr>
          <w:jc w:val="center"/>
        </w:trPr>
        <w:tc>
          <w:tcPr>
            <w:tcW w:w="4253" w:type="dxa"/>
            <w:tcBorders>
              <w:top w:val="nil"/>
              <w:left w:val="nil"/>
              <w:bottom w:val="nil"/>
              <w:right w:val="nil"/>
            </w:tcBorders>
            <w:vAlign w:val="center"/>
          </w:tcPr>
          <w:p w14:paraId="305A8FE9" w14:textId="76A4C0E0" w:rsidR="004A44E0" w:rsidRPr="00891819" w:rsidRDefault="004A44E0" w:rsidP="00E124AE">
            <w:pPr>
              <w:spacing w:line="300" w:lineRule="exact"/>
              <w:jc w:val="center"/>
              <w:rPr>
                <w:szCs w:val="28"/>
              </w:rPr>
            </w:pPr>
            <w:r w:rsidRPr="00891819">
              <w:rPr>
                <w:szCs w:val="28"/>
              </w:rPr>
              <w:t>CEPS-constructed scale (CEPS)</w:t>
            </w:r>
            <w:r w:rsidR="00C1462C">
              <w:rPr>
                <w:szCs w:val="28"/>
              </w:rPr>
              <w:br/>
            </w:r>
            <w:r w:rsidR="00C1462C">
              <w:rPr>
                <w:rFonts w:hint="eastAsia"/>
                <w:szCs w:val="28"/>
              </w:rPr>
              <w:t>2020</w:t>
            </w:r>
            <w:r w:rsidR="005A6140">
              <w:rPr>
                <w:rFonts w:hint="eastAsia"/>
                <w:color w:val="0D0D0D" w:themeColor="text1" w:themeTint="F2"/>
                <w:szCs w:val="28"/>
              </w:rPr>
              <w:t>年</w:t>
            </w:r>
            <w:r w:rsidR="005A6140">
              <w:rPr>
                <w:rFonts w:hint="eastAsia"/>
                <w:szCs w:val="28"/>
              </w:rPr>
              <w:t>文章直接</w:t>
            </w:r>
            <w:r w:rsidR="00C1462C">
              <w:rPr>
                <w:rFonts w:hint="eastAsia"/>
                <w:szCs w:val="28"/>
              </w:rPr>
              <w:t>提供</w:t>
            </w:r>
          </w:p>
        </w:tc>
        <w:tc>
          <w:tcPr>
            <w:tcW w:w="2694" w:type="dxa"/>
            <w:tcBorders>
              <w:top w:val="nil"/>
              <w:left w:val="nil"/>
              <w:bottom w:val="nil"/>
              <w:right w:val="nil"/>
            </w:tcBorders>
            <w:vAlign w:val="center"/>
          </w:tcPr>
          <w:p w14:paraId="1D4F9A44" w14:textId="28375ABE" w:rsidR="004A44E0" w:rsidRPr="00891819" w:rsidRDefault="006A120B" w:rsidP="00E124AE">
            <w:pPr>
              <w:spacing w:line="300" w:lineRule="exact"/>
              <w:jc w:val="center"/>
              <w:rPr>
                <w:szCs w:val="28"/>
              </w:rPr>
            </w:pPr>
            <w:r w:rsidRPr="00891819">
              <w:rPr>
                <w:szCs w:val="28"/>
              </w:rPr>
              <w:fldChar w:fldCharType="begin"/>
            </w:r>
            <w:r w:rsidRPr="00891819">
              <w:rPr>
                <w:szCs w:val="28"/>
              </w:rPr>
              <w:instrText xml:space="preserve"> ADDIN ZOTERO_ITEM CSL_CITATION {"citationID":"bA2GWve7","properties":{"custom":"Ma et al. (2020)","formattedCitation":"Ma et al. (2020)","plainCitation":"Ma et al. (2020)","noteIndex":0},"citationItems":[{"id":648,"uris":["http://zotero.org/users/local/eoP0LvSC/items/825T2SH6"],"itemData":{"id":648,"type":"article-journal","abstract":"Background: This study examined prevalence and change in depressive symptoms in Chinese adolescents, and roles of inter-parental (I-P) relationship and parent-child (P-C) relationships in its etiology and gender diﬀerences.\nMethods: Survey data on depressive symptoms, I-P relationship, and indicators of P-C relationships were collected in China Education Panel Survey (2013-2015) from a nationally representative sample of adolescents (n=9,869) at 7th (at baseline), 8th and 9th (follow-up) grades.\nResults: Prevalence of depressive symptoms was 17.9% in 7th graders and higher at 25.7% for 9th graders, more remarkably in girls. Better I-P relationship could reduce the risk of depressive symptoms among all (OR=0.53, 95%CI: 0.48, 0.58), girls (OR=0.61, 95%CI: 0.54, 0.69), and boys (OR=0.54, 95%CI: 0.49, 0.61). Greater mother-child (M-C) and father-child (F-C) closeness were protective of depressive symptoms in all and girls (ORs=0.94 to 0.96, p&lt;0.01). More P-C interactions was associated with reduced risk of depressive symptoms among all (OR=0.91, 95%CI: 0.89, 0.93), boys (OR=0.91, 95%CI: 0.89, 0.94), and girls (OR=0.93, 95%CI: 0.91, 0.96). Better I-P relationship increased M-C closeness, F-C closeness, and P-C interactions, which in turn reduced depressive symptoms risk (indirect eﬀects: β=-0.03, 95% CI: -0.04, -0.03). Limitations: The brief depressive inventory was only able to capture higher depressive symptoms, not clinical depression.\nConclusions: Depressive symptoms are prevalent in Chinese adolescents with increases from early to middle adolescence. I-P and P-C relationships reduce depressive symptoms risk. P-C relationships mediated associations between I-P relationship and depressive symptoms. Future interventions may target these family factors to reduce depression among Chinese adolescents.","container-title":"Journal of Affective Disorders","DOI":"10.1016/j.jad.2020.05.128","ISSN":"01650327","journalAbbreviation":"Journal of Affective Disorders","language":"en","page":"545-552","source":"DOI.org (Crossref)","title":"Depressive symptoms prevalence, associated family factors, and gender differences: A national cohort study of middle school students in China","title-short":"Depressive symptoms prevalence, associated family factors, and gender differences","volume":"274","author":[{"family":"Ma","given":"Lu"},{"family":"Gao","given":"Liwang"},{"family":"Chiu","given":"Dorothy T."},{"family":"Ding","given":"Yixin"},{"family":"Wang","given":"Weidong"},{"family":"Wang","given":"Youfa"}],"issued":{"date-parts":[["2020",9]]}}}],"schema":"https://github.com/citation-style-language/schema/raw/master/csl-citation.json"} </w:instrText>
            </w:r>
            <w:r w:rsidRPr="00891819">
              <w:rPr>
                <w:szCs w:val="28"/>
              </w:rPr>
              <w:fldChar w:fldCharType="separate"/>
            </w:r>
            <w:r w:rsidRPr="00891819">
              <w:rPr>
                <w:szCs w:val="28"/>
              </w:rPr>
              <w:t>Ma et al. (</w:t>
            </w:r>
            <w:r w:rsidRPr="00545B57">
              <w:rPr>
                <w:rStyle w:val="innerzoteroCitation"/>
              </w:rPr>
              <w:t>2020</w:t>
            </w:r>
            <w:r w:rsidRPr="00891819">
              <w:rPr>
                <w:szCs w:val="28"/>
              </w:rPr>
              <w:t>)</w:t>
            </w:r>
            <w:r w:rsidRPr="00891819">
              <w:rPr>
                <w:szCs w:val="28"/>
              </w:rPr>
              <w:fldChar w:fldCharType="end"/>
            </w:r>
          </w:p>
        </w:tc>
        <w:tc>
          <w:tcPr>
            <w:tcW w:w="2126" w:type="dxa"/>
            <w:tcBorders>
              <w:top w:val="nil"/>
              <w:left w:val="nil"/>
              <w:bottom w:val="nil"/>
              <w:right w:val="nil"/>
            </w:tcBorders>
            <w:vAlign w:val="center"/>
          </w:tcPr>
          <w:p w14:paraId="11DDD429" w14:textId="6F1408B2" w:rsidR="004A44E0" w:rsidRPr="00891819" w:rsidRDefault="006A120B" w:rsidP="00E124AE">
            <w:pPr>
              <w:spacing w:line="300" w:lineRule="exact"/>
              <w:jc w:val="center"/>
              <w:rPr>
                <w:szCs w:val="28"/>
              </w:rPr>
            </w:pPr>
            <w:r w:rsidRPr="00891819">
              <w:rPr>
                <w:rFonts w:hint="eastAsia"/>
                <w:szCs w:val="28"/>
              </w:rPr>
              <w:t>1</w:t>
            </w:r>
          </w:p>
        </w:tc>
        <w:tc>
          <w:tcPr>
            <w:tcW w:w="3566" w:type="dxa"/>
            <w:tcBorders>
              <w:top w:val="nil"/>
              <w:left w:val="nil"/>
              <w:bottom w:val="nil"/>
              <w:right w:val="nil"/>
            </w:tcBorders>
            <w:vAlign w:val="center"/>
          </w:tcPr>
          <w:p w14:paraId="0620D7E1" w14:textId="4F768CD2" w:rsidR="004A44E0" w:rsidRPr="00891819" w:rsidRDefault="006A120B" w:rsidP="00E124AE">
            <w:pPr>
              <w:spacing w:line="300" w:lineRule="exact"/>
              <w:jc w:val="center"/>
              <w:rPr>
                <w:color w:val="000000"/>
                <w:szCs w:val="28"/>
              </w:rPr>
            </w:pPr>
            <w:r w:rsidRPr="00891819">
              <w:rPr>
                <w:szCs w:val="28"/>
              </w:rPr>
              <w:fldChar w:fldCharType="begin"/>
            </w:r>
            <w:r w:rsidRPr="00891819">
              <w:rPr>
                <w:szCs w:val="28"/>
              </w:rPr>
              <w:instrText xml:space="preserve"> ADDIN ZOTERO_ITEM CSL_CITATION {"citationID":"JYJPICZX","properties":{"custom":"Ma et al. (2020)","formattedCitation":"Ma et al. (2020)","plainCitation":"Ma et al. (2020)","noteIndex":0},"citationItems":[{"id":648,"uris":["http://zotero.org/users/local/eoP0LvSC/items/825T2SH6"],"itemData":{"id":648,"type":"article-journal","abstract":"Background: This study examined prevalence and change in depressive symptoms in Chinese adolescents, and roles of inter-parental (I-P) relationship and parent-child (P-C) relationships in its etiology and gender diﬀerences.\nMethods: Survey data on depressive symptoms, I-P relationship, and indicators of P-C relationships were collected in China Education Panel Survey (2013-2015) from a nationally representative sample of adolescents (n=9,869) at 7th (at baseline), 8th and 9th (follow-up) grades.\nResults: Prevalence of depressive symptoms was 17.9% in 7th graders and higher at 25.7% for 9th graders, more remarkably in girls. Better I-P relationship could reduce the risk of depressive symptoms among all (OR=0.53, 95%CI: 0.48, 0.58), girls (OR=0.61, 95%CI: 0.54, 0.69), and boys (OR=0.54, 95%CI: 0.49, 0.61). Greater mother-child (M-C) and father-child (F-C) closeness were protective of depressive symptoms in all and girls (ORs=0.94 to 0.96, p&lt;0.01). More P-C interactions was associated with reduced risk of depressive symptoms among all (OR=0.91, 95%CI: 0.89, 0.93), boys (OR=0.91, 95%CI: 0.89, 0.94), and girls (OR=0.93, 95%CI: 0.91, 0.96). Better I-P relationship increased M-C closeness, F-C closeness, and P-C interactions, which in turn reduced depressive symptoms risk (indirect eﬀects: β=-0.03, 95% CI: -0.04, -0.03). Limitations: The brief depressive inventory was only able to capture higher depressive symptoms, not clinical depression.\nConclusions: Depressive symptoms are prevalent in Chinese adolescents with increases from early to middle adolescence. I-P and P-C relationships reduce depressive symptoms risk. P-C relationships mediated associations between I-P relationship and depressive symptoms. Future interventions may target these family factors to reduce depression among Chinese adolescents.","container-title":"Journal of Affective Disorders","DOI":"10.1016/j.jad.2020.05.128","ISSN":"01650327","journalAbbreviation":"Journal of Affective Disorders","language":"en","page":"545-552","source":"DOI.org (Crossref)","title":"Depressive symptoms prevalence, associated family factors, and gender differences: A national cohort study of middle school students in China","title-short":"Depressive symptoms prevalence, associated family factors, and gender differences","volume":"274","author":[{"family":"Ma","given":"Lu"},{"family":"Gao","given":"Liwang"},{"family":"Chiu","given":"Dorothy T."},{"family":"Ding","given":"Yixin"},{"family":"Wang","given":"Weidong"},{"family":"Wang","given":"Youfa"}],"issued":{"date-parts":[["2020",9]]}}}],"schema":"https://github.com/citation-style-language/schema/raw/master/csl-citation.json"} </w:instrText>
            </w:r>
            <w:r w:rsidRPr="00891819">
              <w:rPr>
                <w:szCs w:val="28"/>
              </w:rPr>
              <w:fldChar w:fldCharType="separate"/>
            </w:r>
            <w:r w:rsidRPr="00891819">
              <w:rPr>
                <w:szCs w:val="28"/>
              </w:rPr>
              <w:t>Ma et al. (</w:t>
            </w:r>
            <w:r w:rsidRPr="00545B57">
              <w:rPr>
                <w:rStyle w:val="innerzoteroCitation"/>
              </w:rPr>
              <w:t>2020</w:t>
            </w:r>
            <w:r w:rsidRPr="00891819">
              <w:rPr>
                <w:szCs w:val="28"/>
              </w:rPr>
              <w:t>)</w:t>
            </w:r>
            <w:r w:rsidRPr="00891819">
              <w:rPr>
                <w:szCs w:val="28"/>
              </w:rPr>
              <w:fldChar w:fldCharType="end"/>
            </w:r>
            <w:r w:rsidRPr="00891819">
              <w:rPr>
                <w:szCs w:val="28"/>
              </w:rPr>
              <w:t>4</w:t>
            </w:r>
            <w:r w:rsidRPr="00891819">
              <w:rPr>
                <w:rFonts w:hint="eastAsia"/>
                <w:szCs w:val="28"/>
              </w:rPr>
              <w:t>题</w:t>
            </w:r>
          </w:p>
        </w:tc>
        <w:tc>
          <w:tcPr>
            <w:tcW w:w="3522" w:type="dxa"/>
            <w:tcBorders>
              <w:top w:val="nil"/>
              <w:left w:val="nil"/>
              <w:bottom w:val="nil"/>
              <w:right w:val="nil"/>
            </w:tcBorders>
          </w:tcPr>
          <w:p w14:paraId="350681F2" w14:textId="77777777" w:rsidR="004A44E0" w:rsidRPr="00891819" w:rsidRDefault="004A44E0" w:rsidP="00E124AE">
            <w:pPr>
              <w:spacing w:line="300" w:lineRule="exact"/>
              <w:jc w:val="center"/>
              <w:rPr>
                <w:szCs w:val="28"/>
              </w:rPr>
            </w:pPr>
          </w:p>
        </w:tc>
      </w:tr>
      <w:tr w:rsidR="006A120B" w:rsidRPr="00891819" w14:paraId="15E4C2ED" w14:textId="77777777" w:rsidTr="00E124AE">
        <w:trPr>
          <w:jc w:val="center"/>
        </w:trPr>
        <w:tc>
          <w:tcPr>
            <w:tcW w:w="4253" w:type="dxa"/>
            <w:tcBorders>
              <w:top w:val="nil"/>
              <w:left w:val="nil"/>
              <w:bottom w:val="nil"/>
              <w:right w:val="nil"/>
            </w:tcBorders>
            <w:vAlign w:val="center"/>
          </w:tcPr>
          <w:p w14:paraId="20423C1F" w14:textId="298853FA" w:rsidR="006A120B" w:rsidRPr="00891819" w:rsidRDefault="006A120B" w:rsidP="00E124AE">
            <w:pPr>
              <w:spacing w:line="300" w:lineRule="exact"/>
              <w:jc w:val="center"/>
              <w:rPr>
                <w:szCs w:val="28"/>
              </w:rPr>
            </w:pPr>
            <w:r w:rsidRPr="00891819">
              <w:rPr>
                <w:color w:val="000000"/>
                <w:szCs w:val="28"/>
              </w:rPr>
              <w:t>Depression Status Inventory (DSI)</w:t>
            </w:r>
            <w:r w:rsidR="006307BF">
              <w:rPr>
                <w:color w:val="000000"/>
                <w:szCs w:val="28"/>
              </w:rPr>
              <w:br/>
            </w:r>
            <w:r w:rsidR="006307BF">
              <w:rPr>
                <w:rFonts w:hint="eastAsia"/>
                <w:color w:val="000000"/>
                <w:szCs w:val="28"/>
              </w:rPr>
              <w:lastRenderedPageBreak/>
              <w:t>1972</w:t>
            </w:r>
            <w:r w:rsidR="005A6140">
              <w:rPr>
                <w:rFonts w:hint="eastAsia"/>
                <w:color w:val="0D0D0D" w:themeColor="text1" w:themeTint="F2"/>
                <w:szCs w:val="28"/>
              </w:rPr>
              <w:t>年</w:t>
            </w:r>
            <w:r w:rsidR="006307BF">
              <w:rPr>
                <w:rFonts w:hint="eastAsia"/>
                <w:color w:val="000000"/>
                <w:szCs w:val="28"/>
              </w:rPr>
              <w:t>编制</w:t>
            </w:r>
            <w:r w:rsidR="006307BF">
              <w:rPr>
                <w:color w:val="000000"/>
                <w:szCs w:val="28"/>
              </w:rPr>
              <w:br/>
            </w:r>
          </w:p>
        </w:tc>
        <w:tc>
          <w:tcPr>
            <w:tcW w:w="2694" w:type="dxa"/>
            <w:tcBorders>
              <w:top w:val="nil"/>
              <w:left w:val="nil"/>
              <w:bottom w:val="nil"/>
              <w:right w:val="nil"/>
            </w:tcBorders>
            <w:vAlign w:val="center"/>
          </w:tcPr>
          <w:p w14:paraId="28093D17" w14:textId="30322ABF" w:rsidR="006A120B" w:rsidRPr="00891819" w:rsidRDefault="006A120B" w:rsidP="00E124AE">
            <w:pPr>
              <w:spacing w:line="300" w:lineRule="exact"/>
              <w:jc w:val="center"/>
              <w:rPr>
                <w:szCs w:val="28"/>
              </w:rPr>
            </w:pPr>
            <w:r w:rsidRPr="00891819">
              <w:rPr>
                <w:szCs w:val="28"/>
              </w:rPr>
              <w:lastRenderedPageBreak/>
              <w:fldChar w:fldCharType="begin"/>
            </w:r>
            <w:r w:rsidRPr="00891819">
              <w:rPr>
                <w:rFonts w:hint="eastAsia"/>
                <w:szCs w:val="28"/>
              </w:rPr>
              <w:instrText xml:space="preserve"> ADDIN ZOTERO_ITEM CSL_CITATION {"citationID":"r2LOBHir","properties":{"custom":"</w:instrText>
            </w:r>
            <w:r w:rsidRPr="00891819">
              <w:rPr>
                <w:rFonts w:hint="eastAsia"/>
                <w:szCs w:val="28"/>
              </w:rPr>
              <w:instrText>汪向东等</w:instrText>
            </w:r>
            <w:r w:rsidRPr="00891819">
              <w:rPr>
                <w:rFonts w:hint="eastAsia"/>
                <w:szCs w:val="28"/>
              </w:rPr>
              <w:instrText>(1999)","formattedCitation":"</w:instrText>
            </w:r>
            <w:r w:rsidRPr="00891819">
              <w:rPr>
                <w:rFonts w:hint="eastAsia"/>
                <w:szCs w:val="28"/>
              </w:rPr>
              <w:instrText>汪向东等</w:instrText>
            </w:r>
            <w:r w:rsidRPr="00891819">
              <w:rPr>
                <w:rFonts w:hint="eastAsia"/>
                <w:szCs w:val="28"/>
              </w:rPr>
              <w:instrText>(1999)","plainCitation":"</w:instrText>
            </w:r>
            <w:r w:rsidRPr="00891819">
              <w:rPr>
                <w:rFonts w:hint="eastAsia"/>
                <w:szCs w:val="28"/>
              </w:rPr>
              <w:instrText>汪向东等</w:instrText>
            </w:r>
            <w:r w:rsidRPr="00891819">
              <w:rPr>
                <w:rFonts w:hint="eastAsia"/>
                <w:szCs w:val="28"/>
              </w:rPr>
              <w:instrText>(1999)","noteIndex":0},"citationItems":[{"id":108,"uris":["http://zotero.org/users/local/eoP0LvSC/items/AME6BL5E"],"itemData":{"id":108,"type":"book","publisher":"</w:instrText>
            </w:r>
            <w:r w:rsidRPr="00891819">
              <w:rPr>
                <w:rFonts w:hint="eastAsia"/>
                <w:szCs w:val="28"/>
              </w:rPr>
              <w:instrText>中国心理卫生杂志社</w:instrText>
            </w:r>
            <w:r w:rsidRPr="00891819">
              <w:rPr>
                <w:rFonts w:hint="eastAsia"/>
                <w:szCs w:val="28"/>
              </w:rPr>
              <w:instrText>","title":"</w:instrText>
            </w:r>
            <w:r w:rsidRPr="00891819">
              <w:rPr>
                <w:rFonts w:hint="eastAsia"/>
                <w:szCs w:val="28"/>
              </w:rPr>
              <w:instrText>心理卫生评定量表手册</w:instrText>
            </w:r>
            <w:r w:rsidRPr="00891819">
              <w:rPr>
                <w:rFonts w:hint="eastAsia"/>
                <w:szCs w:val="28"/>
              </w:rPr>
              <w:instrText>","author":[{"literal":"</w:instrText>
            </w:r>
            <w:r w:rsidRPr="00891819">
              <w:rPr>
                <w:rFonts w:hint="eastAsia"/>
                <w:szCs w:val="28"/>
              </w:rPr>
              <w:instrText>汪向东</w:instrText>
            </w:r>
            <w:r w:rsidRPr="00891819">
              <w:rPr>
                <w:rFonts w:hint="eastAsia"/>
                <w:szCs w:val="28"/>
              </w:rPr>
              <w:instrText>"},{"literal":"</w:instrText>
            </w:r>
            <w:r w:rsidRPr="00891819">
              <w:rPr>
                <w:rFonts w:hint="eastAsia"/>
                <w:szCs w:val="28"/>
              </w:rPr>
              <w:instrText>王希林</w:instrText>
            </w:r>
            <w:r w:rsidRPr="00891819">
              <w:rPr>
                <w:rFonts w:hint="eastAsia"/>
                <w:szCs w:val="28"/>
              </w:rPr>
              <w:instrText>"},{"literal":"</w:instrText>
            </w:r>
            <w:r w:rsidRPr="00891819">
              <w:rPr>
                <w:rFonts w:hint="eastAsia"/>
                <w:szCs w:val="28"/>
              </w:rPr>
              <w:instrText>马弘</w:instrText>
            </w:r>
            <w:r w:rsidRPr="00891819">
              <w:rPr>
                <w:rFonts w:hint="eastAsia"/>
                <w:szCs w:val="28"/>
              </w:rPr>
              <w:instrText>"}],"issued":{"date-parts":[["1999"]]}}}],"schema":"https://github.com/citation-style-language/schema/raw/ma</w:instrText>
            </w:r>
            <w:r w:rsidRPr="00891819">
              <w:rPr>
                <w:szCs w:val="28"/>
              </w:rPr>
              <w:instrText xml:space="preserve">ster/csl-citation.json"} </w:instrText>
            </w:r>
            <w:r w:rsidRPr="00891819">
              <w:rPr>
                <w:szCs w:val="28"/>
              </w:rPr>
              <w:fldChar w:fldCharType="separate"/>
            </w:r>
            <w:r w:rsidRPr="00891819">
              <w:rPr>
                <w:rFonts w:hint="eastAsia"/>
                <w:szCs w:val="28"/>
              </w:rPr>
              <w:t>汪向东等</w:t>
            </w:r>
            <w:r w:rsidRPr="00891819">
              <w:rPr>
                <w:rFonts w:hint="eastAsia"/>
                <w:szCs w:val="28"/>
              </w:rPr>
              <w:t>(</w:t>
            </w:r>
            <w:r w:rsidRPr="00545B57">
              <w:rPr>
                <w:rStyle w:val="innerzoteroCitation"/>
                <w:rFonts w:hint="eastAsia"/>
              </w:rPr>
              <w:t>1999</w:t>
            </w:r>
            <w:r w:rsidRPr="00891819">
              <w:rPr>
                <w:rFonts w:hint="eastAsia"/>
                <w:szCs w:val="28"/>
              </w:rPr>
              <w:t>)</w:t>
            </w:r>
            <w:r w:rsidRPr="00891819">
              <w:rPr>
                <w:szCs w:val="28"/>
              </w:rPr>
              <w:fldChar w:fldCharType="end"/>
            </w:r>
            <w:r w:rsidRPr="00891819">
              <w:rPr>
                <w:szCs w:val="28"/>
              </w:rPr>
              <w:t>1</w:t>
            </w:r>
            <w:r w:rsidRPr="00891819">
              <w:rPr>
                <w:rFonts w:hint="eastAsia"/>
                <w:szCs w:val="28"/>
              </w:rPr>
              <w:t>篇</w:t>
            </w:r>
          </w:p>
        </w:tc>
        <w:tc>
          <w:tcPr>
            <w:tcW w:w="2126" w:type="dxa"/>
            <w:tcBorders>
              <w:top w:val="nil"/>
              <w:left w:val="nil"/>
              <w:bottom w:val="nil"/>
              <w:right w:val="nil"/>
            </w:tcBorders>
            <w:vAlign w:val="center"/>
          </w:tcPr>
          <w:p w14:paraId="05796E4E" w14:textId="462CF7C2" w:rsidR="006A120B" w:rsidRPr="00891819" w:rsidRDefault="006A120B" w:rsidP="00E124AE">
            <w:pPr>
              <w:spacing w:line="300" w:lineRule="exact"/>
              <w:jc w:val="center"/>
              <w:rPr>
                <w:szCs w:val="28"/>
              </w:rPr>
            </w:pPr>
            <w:r w:rsidRPr="00891819">
              <w:rPr>
                <w:rFonts w:hint="eastAsia"/>
                <w:szCs w:val="28"/>
              </w:rPr>
              <w:t>1</w:t>
            </w:r>
          </w:p>
        </w:tc>
        <w:tc>
          <w:tcPr>
            <w:tcW w:w="3566" w:type="dxa"/>
            <w:tcBorders>
              <w:top w:val="nil"/>
              <w:left w:val="nil"/>
              <w:bottom w:val="nil"/>
              <w:right w:val="nil"/>
            </w:tcBorders>
            <w:vAlign w:val="center"/>
          </w:tcPr>
          <w:p w14:paraId="1E895CBC" w14:textId="5CE7C9D8" w:rsidR="006A120B" w:rsidRPr="00891819" w:rsidRDefault="006A120B" w:rsidP="00E124AE">
            <w:pPr>
              <w:spacing w:line="300" w:lineRule="exact"/>
              <w:jc w:val="center"/>
              <w:rPr>
                <w:color w:val="000000"/>
                <w:szCs w:val="28"/>
              </w:rPr>
            </w:pPr>
            <w:r w:rsidRPr="00891819">
              <w:rPr>
                <w:szCs w:val="28"/>
              </w:rPr>
              <w:fldChar w:fldCharType="begin"/>
            </w:r>
            <w:r w:rsidRPr="00891819">
              <w:rPr>
                <w:rFonts w:hint="eastAsia"/>
                <w:szCs w:val="28"/>
              </w:rPr>
              <w:instrText xml:space="preserve"> ADDIN ZOTERO_ITEM CSL_CITATION {"citationID":"4C8s9qpd","properties":{"custom":"</w:instrText>
            </w:r>
            <w:r w:rsidRPr="00891819">
              <w:rPr>
                <w:rFonts w:hint="eastAsia"/>
                <w:szCs w:val="28"/>
              </w:rPr>
              <w:instrText>汪向东等</w:instrText>
            </w:r>
            <w:r w:rsidRPr="00891819">
              <w:rPr>
                <w:rFonts w:hint="eastAsia"/>
                <w:szCs w:val="28"/>
              </w:rPr>
              <w:instrText>(1999)","formattedCitation":"</w:instrText>
            </w:r>
            <w:r w:rsidRPr="00891819">
              <w:rPr>
                <w:rFonts w:hint="eastAsia"/>
                <w:szCs w:val="28"/>
              </w:rPr>
              <w:instrText>汪向东等</w:instrText>
            </w:r>
            <w:r w:rsidRPr="00891819">
              <w:rPr>
                <w:rFonts w:hint="eastAsia"/>
                <w:szCs w:val="28"/>
              </w:rPr>
              <w:instrText>(1999)","plainCitation":"</w:instrText>
            </w:r>
            <w:r w:rsidRPr="00891819">
              <w:rPr>
                <w:rFonts w:hint="eastAsia"/>
                <w:szCs w:val="28"/>
              </w:rPr>
              <w:instrText>汪向东等</w:instrText>
            </w:r>
            <w:r w:rsidRPr="00891819">
              <w:rPr>
                <w:rFonts w:hint="eastAsia"/>
                <w:szCs w:val="28"/>
              </w:rPr>
              <w:instrText>(1999)","noteIndex":0},"citationItems":[{"id":108,"uris":["http://zotero.org/users/local/eoP0LvSC/items/AME6BL5E"],"itemData":{"id":108,"type":"book","publisher":"</w:instrText>
            </w:r>
            <w:r w:rsidRPr="00891819">
              <w:rPr>
                <w:rFonts w:hint="eastAsia"/>
                <w:szCs w:val="28"/>
              </w:rPr>
              <w:instrText>中国心理卫生杂志社</w:instrText>
            </w:r>
            <w:r w:rsidRPr="00891819">
              <w:rPr>
                <w:rFonts w:hint="eastAsia"/>
                <w:szCs w:val="28"/>
              </w:rPr>
              <w:instrText>","title":"</w:instrText>
            </w:r>
            <w:r w:rsidRPr="00891819">
              <w:rPr>
                <w:rFonts w:hint="eastAsia"/>
                <w:szCs w:val="28"/>
              </w:rPr>
              <w:instrText>心理卫生评定量表手册</w:instrText>
            </w:r>
            <w:r w:rsidRPr="00891819">
              <w:rPr>
                <w:rFonts w:hint="eastAsia"/>
                <w:szCs w:val="28"/>
              </w:rPr>
              <w:instrText>","author":[{"literal":"</w:instrText>
            </w:r>
            <w:r w:rsidRPr="00891819">
              <w:rPr>
                <w:rFonts w:hint="eastAsia"/>
                <w:szCs w:val="28"/>
              </w:rPr>
              <w:instrText>汪向东</w:instrText>
            </w:r>
            <w:r w:rsidRPr="00891819">
              <w:rPr>
                <w:rFonts w:hint="eastAsia"/>
                <w:szCs w:val="28"/>
              </w:rPr>
              <w:instrText>"},{"literal":"</w:instrText>
            </w:r>
            <w:r w:rsidRPr="00891819">
              <w:rPr>
                <w:rFonts w:hint="eastAsia"/>
                <w:szCs w:val="28"/>
              </w:rPr>
              <w:instrText>王希林</w:instrText>
            </w:r>
            <w:r w:rsidRPr="00891819">
              <w:rPr>
                <w:rFonts w:hint="eastAsia"/>
                <w:szCs w:val="28"/>
              </w:rPr>
              <w:instrText>"},{"literal":"</w:instrText>
            </w:r>
            <w:r w:rsidRPr="00891819">
              <w:rPr>
                <w:rFonts w:hint="eastAsia"/>
                <w:szCs w:val="28"/>
              </w:rPr>
              <w:instrText>马弘</w:instrText>
            </w:r>
            <w:r w:rsidRPr="00891819">
              <w:rPr>
                <w:rFonts w:hint="eastAsia"/>
                <w:szCs w:val="28"/>
              </w:rPr>
              <w:instrText>"}],"issued":{"date-parts":[["1999"]]}}}],"schema":"https://github.com/citation-style-language/schema/raw/ma</w:instrText>
            </w:r>
            <w:r w:rsidRPr="00891819">
              <w:rPr>
                <w:szCs w:val="28"/>
              </w:rPr>
              <w:instrText xml:space="preserve">ster/csl-citation.json"} </w:instrText>
            </w:r>
            <w:r w:rsidRPr="00891819">
              <w:rPr>
                <w:szCs w:val="28"/>
              </w:rPr>
              <w:fldChar w:fldCharType="separate"/>
            </w:r>
            <w:r w:rsidRPr="00891819">
              <w:rPr>
                <w:rFonts w:hint="eastAsia"/>
                <w:szCs w:val="28"/>
              </w:rPr>
              <w:t>汪向东等</w:t>
            </w:r>
            <w:r w:rsidRPr="00891819">
              <w:rPr>
                <w:rFonts w:hint="eastAsia"/>
                <w:szCs w:val="28"/>
              </w:rPr>
              <w:t>(</w:t>
            </w:r>
            <w:r w:rsidRPr="00545B57">
              <w:rPr>
                <w:rStyle w:val="innerzoteroCitation"/>
                <w:rFonts w:hint="eastAsia"/>
              </w:rPr>
              <w:t>1999</w:t>
            </w:r>
            <w:r w:rsidRPr="00891819">
              <w:rPr>
                <w:rFonts w:hint="eastAsia"/>
                <w:szCs w:val="28"/>
              </w:rPr>
              <w:t>)</w:t>
            </w:r>
            <w:r w:rsidRPr="00891819">
              <w:rPr>
                <w:szCs w:val="28"/>
              </w:rPr>
              <w:fldChar w:fldCharType="end"/>
            </w:r>
            <w:r w:rsidRPr="00891819">
              <w:rPr>
                <w:szCs w:val="28"/>
              </w:rPr>
              <w:t>2</w:t>
            </w:r>
            <w:r w:rsidR="00EC55D1">
              <w:rPr>
                <w:szCs w:val="28"/>
              </w:rPr>
              <w:t>0</w:t>
            </w:r>
            <w:r w:rsidRPr="00891819">
              <w:rPr>
                <w:rFonts w:hint="eastAsia"/>
                <w:szCs w:val="28"/>
              </w:rPr>
              <w:t>题</w:t>
            </w:r>
          </w:p>
        </w:tc>
        <w:tc>
          <w:tcPr>
            <w:tcW w:w="3522" w:type="dxa"/>
            <w:tcBorders>
              <w:top w:val="nil"/>
              <w:left w:val="nil"/>
              <w:bottom w:val="nil"/>
              <w:right w:val="nil"/>
            </w:tcBorders>
          </w:tcPr>
          <w:p w14:paraId="16B76D32" w14:textId="77777777" w:rsidR="006A120B" w:rsidRPr="00891819" w:rsidRDefault="006A120B" w:rsidP="00E124AE">
            <w:pPr>
              <w:spacing w:line="300" w:lineRule="exact"/>
              <w:jc w:val="center"/>
              <w:rPr>
                <w:szCs w:val="28"/>
              </w:rPr>
            </w:pPr>
          </w:p>
        </w:tc>
      </w:tr>
      <w:tr w:rsidR="004A44E0" w:rsidRPr="00891819" w14:paraId="129E8CE7" w14:textId="77777777" w:rsidTr="00E124AE">
        <w:trPr>
          <w:jc w:val="center"/>
        </w:trPr>
        <w:tc>
          <w:tcPr>
            <w:tcW w:w="4253" w:type="dxa"/>
            <w:tcBorders>
              <w:top w:val="nil"/>
              <w:left w:val="nil"/>
              <w:bottom w:val="nil"/>
              <w:right w:val="nil"/>
            </w:tcBorders>
            <w:vAlign w:val="center"/>
          </w:tcPr>
          <w:p w14:paraId="2D349D70" w14:textId="77777777" w:rsidR="006A120B" w:rsidRPr="00891819" w:rsidRDefault="006A120B" w:rsidP="006A120B">
            <w:pPr>
              <w:spacing w:line="300" w:lineRule="exact"/>
              <w:jc w:val="center"/>
              <w:rPr>
                <w:color w:val="000000"/>
                <w:szCs w:val="28"/>
              </w:rPr>
            </w:pPr>
            <w:r w:rsidRPr="00891819">
              <w:rPr>
                <w:color w:val="000000"/>
                <w:szCs w:val="28"/>
              </w:rPr>
              <w:t>Hospital Anxiety and Depression Scale (HADS)</w:t>
            </w:r>
          </w:p>
          <w:p w14:paraId="57CBDAE6" w14:textId="2052FA73" w:rsidR="004A44E0" w:rsidRPr="00891819" w:rsidRDefault="005A6140" w:rsidP="00E124AE">
            <w:pPr>
              <w:spacing w:line="300" w:lineRule="exact"/>
              <w:jc w:val="center"/>
              <w:rPr>
                <w:szCs w:val="28"/>
              </w:rPr>
            </w:pPr>
            <w:r>
              <w:rPr>
                <w:rFonts w:hint="eastAsia"/>
                <w:szCs w:val="28"/>
              </w:rPr>
              <w:t>1983</w:t>
            </w:r>
            <w:r>
              <w:rPr>
                <w:rFonts w:hint="eastAsia"/>
                <w:color w:val="0D0D0D" w:themeColor="text1" w:themeTint="F2"/>
                <w:szCs w:val="28"/>
              </w:rPr>
              <w:t>年</w:t>
            </w:r>
            <w:r>
              <w:rPr>
                <w:rFonts w:hint="eastAsia"/>
                <w:szCs w:val="28"/>
              </w:rPr>
              <w:t>编制</w:t>
            </w:r>
            <w:r>
              <w:rPr>
                <w:rFonts w:hint="eastAsia"/>
                <w:szCs w:val="28"/>
              </w:rPr>
              <w:t xml:space="preserve"> 1993</w:t>
            </w:r>
            <w:r>
              <w:rPr>
                <w:rFonts w:hint="eastAsia"/>
                <w:color w:val="0D0D0D" w:themeColor="text1" w:themeTint="F2"/>
                <w:szCs w:val="28"/>
              </w:rPr>
              <w:t>年</w:t>
            </w:r>
            <w:r>
              <w:rPr>
                <w:rFonts w:hint="eastAsia"/>
                <w:szCs w:val="28"/>
              </w:rPr>
              <w:t>修订</w:t>
            </w:r>
          </w:p>
        </w:tc>
        <w:tc>
          <w:tcPr>
            <w:tcW w:w="2694" w:type="dxa"/>
            <w:tcBorders>
              <w:top w:val="nil"/>
              <w:left w:val="nil"/>
              <w:bottom w:val="nil"/>
              <w:right w:val="nil"/>
            </w:tcBorders>
            <w:vAlign w:val="center"/>
          </w:tcPr>
          <w:p w14:paraId="42998B43" w14:textId="49B6D53F" w:rsidR="004A44E0" w:rsidRPr="00891819" w:rsidRDefault="006A120B" w:rsidP="00E124AE">
            <w:pPr>
              <w:spacing w:line="300" w:lineRule="exact"/>
              <w:jc w:val="center"/>
              <w:rPr>
                <w:szCs w:val="28"/>
              </w:rPr>
            </w:pPr>
            <w:r w:rsidRPr="00891819">
              <w:rPr>
                <w:szCs w:val="28"/>
              </w:rPr>
              <w:fldChar w:fldCharType="begin"/>
            </w:r>
            <w:r w:rsidRPr="00891819">
              <w:rPr>
                <w:szCs w:val="28"/>
              </w:rPr>
              <w:instrText xml:space="preserve"> ADDIN ZOTERO_ITEM CSL_CITATION {"citationID":"TGQkE5sy","properties":{"custom":"Zigmond et al. (1983)","formattedCitation":"Zigmond et al. (1983)","plainCitation":"Zigmond et al. (1983)","noteIndex":0},"citationItems":[{"id":650,"uris":["http://zotero.org/users/local/eoP0LvSC/items/NL7J6HDU"],"itemData":{"id":650,"type":"article-journal","abstract":"A self-assessment scale has been developed and found to be a reliable instrument for detecting states of depression and anxiety in the setting of an hospital medical outpatient clinic. The anxiety and depressive subscales are also valid measures of seventy of the emotional disorder. It is suggested that the introduction of the scales into general hospital practice would facilitate the large task of detection and management of emotional disorder in patients under investigation and treatment in medical and surgical departments.","container-title":"Acta Psychiatrica Scandinavica","DOI":"10.1111/j.1600-0447.1983.tb09716.x","ISSN":"0001-690X, 1600-0447","issue":"6","journalAbbreviation":"Acta Psychiatr Scand","language":"en","page":"361-370","source":"DOI.org (Crossref)","title":"The Hospital Anxiety and Depression Scale","volume":"67","author":[{"family":"Zigmond","given":"A. S."},{"family":"Snaith","given":"R. P."}],"issued":{"date-parts":[["1983",6]]}}}],"schema":"https://github.com/citation-style-language/schema/raw/master/csl-citation.json"} </w:instrText>
            </w:r>
            <w:r w:rsidRPr="00891819">
              <w:rPr>
                <w:szCs w:val="28"/>
              </w:rPr>
              <w:fldChar w:fldCharType="separate"/>
            </w:r>
            <w:r w:rsidRPr="00891819">
              <w:rPr>
                <w:szCs w:val="28"/>
              </w:rPr>
              <w:t>Zigmond et al. (</w:t>
            </w:r>
            <w:r w:rsidRPr="00545B57">
              <w:rPr>
                <w:rStyle w:val="innerzoteroCitation"/>
              </w:rPr>
              <w:t>1983</w:t>
            </w:r>
            <w:r w:rsidRPr="00891819">
              <w:rPr>
                <w:szCs w:val="28"/>
              </w:rPr>
              <w:t>)</w:t>
            </w:r>
            <w:r w:rsidRPr="00891819">
              <w:rPr>
                <w:szCs w:val="28"/>
              </w:rPr>
              <w:fldChar w:fldCharType="end"/>
            </w:r>
          </w:p>
        </w:tc>
        <w:tc>
          <w:tcPr>
            <w:tcW w:w="2126" w:type="dxa"/>
            <w:tcBorders>
              <w:top w:val="nil"/>
              <w:left w:val="nil"/>
              <w:bottom w:val="nil"/>
              <w:right w:val="nil"/>
            </w:tcBorders>
            <w:vAlign w:val="center"/>
          </w:tcPr>
          <w:p w14:paraId="17805DC9" w14:textId="449D855E" w:rsidR="004A44E0" w:rsidRPr="00891819" w:rsidRDefault="006A120B" w:rsidP="00E124AE">
            <w:pPr>
              <w:spacing w:line="300" w:lineRule="exact"/>
              <w:jc w:val="center"/>
              <w:rPr>
                <w:szCs w:val="28"/>
              </w:rPr>
            </w:pPr>
            <w:r w:rsidRPr="00891819">
              <w:rPr>
                <w:rFonts w:hint="eastAsia"/>
                <w:szCs w:val="28"/>
              </w:rPr>
              <w:t>1</w:t>
            </w:r>
          </w:p>
        </w:tc>
        <w:tc>
          <w:tcPr>
            <w:tcW w:w="3566" w:type="dxa"/>
            <w:tcBorders>
              <w:top w:val="nil"/>
              <w:left w:val="nil"/>
              <w:bottom w:val="nil"/>
              <w:right w:val="nil"/>
            </w:tcBorders>
            <w:vAlign w:val="center"/>
          </w:tcPr>
          <w:p w14:paraId="329AB6B2" w14:textId="0145ADB0" w:rsidR="004A44E0" w:rsidRPr="00891819" w:rsidRDefault="006A120B" w:rsidP="00E124AE">
            <w:pPr>
              <w:spacing w:line="300" w:lineRule="exact"/>
              <w:jc w:val="center"/>
              <w:rPr>
                <w:color w:val="000000"/>
                <w:szCs w:val="28"/>
              </w:rPr>
            </w:pPr>
            <w:r w:rsidRPr="00891819">
              <w:rPr>
                <w:szCs w:val="28"/>
              </w:rPr>
              <w:fldChar w:fldCharType="begin"/>
            </w:r>
            <w:r w:rsidRPr="00891819">
              <w:rPr>
                <w:rFonts w:hint="eastAsia"/>
                <w:szCs w:val="28"/>
              </w:rPr>
              <w:instrText xml:space="preserve"> ADDIN ZOTERO_ITEM CSL_CITATION {"citationID":"pg1muXKq","properties":{"custom":"</w:instrText>
            </w:r>
            <w:r w:rsidRPr="00891819">
              <w:rPr>
                <w:rFonts w:hint="eastAsia"/>
                <w:szCs w:val="28"/>
              </w:rPr>
              <w:instrText>汪向东等</w:instrText>
            </w:r>
            <w:r w:rsidRPr="00891819">
              <w:rPr>
                <w:rFonts w:hint="eastAsia"/>
                <w:szCs w:val="28"/>
              </w:rPr>
              <w:instrText>(1999)","formattedCitation":"</w:instrText>
            </w:r>
            <w:r w:rsidRPr="00891819">
              <w:rPr>
                <w:rFonts w:hint="eastAsia"/>
                <w:szCs w:val="28"/>
              </w:rPr>
              <w:instrText>汪向东等</w:instrText>
            </w:r>
            <w:r w:rsidRPr="00891819">
              <w:rPr>
                <w:rFonts w:hint="eastAsia"/>
                <w:szCs w:val="28"/>
              </w:rPr>
              <w:instrText>(1999)","plainCitation":"</w:instrText>
            </w:r>
            <w:r w:rsidRPr="00891819">
              <w:rPr>
                <w:rFonts w:hint="eastAsia"/>
                <w:szCs w:val="28"/>
              </w:rPr>
              <w:instrText>汪向东等</w:instrText>
            </w:r>
            <w:r w:rsidRPr="00891819">
              <w:rPr>
                <w:rFonts w:hint="eastAsia"/>
                <w:szCs w:val="28"/>
              </w:rPr>
              <w:instrText>(1999)","noteIndex":0},"citationItems":[{"id":108,"uris":["http://zotero.org/users/local/eoP0LvSC/items/AME6BL5E"],"itemData":{"id":108,"type":"book","publisher":"</w:instrText>
            </w:r>
            <w:r w:rsidRPr="00891819">
              <w:rPr>
                <w:rFonts w:hint="eastAsia"/>
                <w:szCs w:val="28"/>
              </w:rPr>
              <w:instrText>中国心理卫生杂志社</w:instrText>
            </w:r>
            <w:r w:rsidRPr="00891819">
              <w:rPr>
                <w:rFonts w:hint="eastAsia"/>
                <w:szCs w:val="28"/>
              </w:rPr>
              <w:instrText>","title":"</w:instrText>
            </w:r>
            <w:r w:rsidRPr="00891819">
              <w:rPr>
                <w:rFonts w:hint="eastAsia"/>
                <w:szCs w:val="28"/>
              </w:rPr>
              <w:instrText>心理卫生评定量表手册</w:instrText>
            </w:r>
            <w:r w:rsidRPr="00891819">
              <w:rPr>
                <w:rFonts w:hint="eastAsia"/>
                <w:szCs w:val="28"/>
              </w:rPr>
              <w:instrText>","author":[{"literal":"</w:instrText>
            </w:r>
            <w:r w:rsidRPr="00891819">
              <w:rPr>
                <w:rFonts w:hint="eastAsia"/>
                <w:szCs w:val="28"/>
              </w:rPr>
              <w:instrText>汪向东</w:instrText>
            </w:r>
            <w:r w:rsidRPr="00891819">
              <w:rPr>
                <w:rFonts w:hint="eastAsia"/>
                <w:szCs w:val="28"/>
              </w:rPr>
              <w:instrText>"},{"literal":"</w:instrText>
            </w:r>
            <w:r w:rsidRPr="00891819">
              <w:rPr>
                <w:rFonts w:hint="eastAsia"/>
                <w:szCs w:val="28"/>
              </w:rPr>
              <w:instrText>王希林</w:instrText>
            </w:r>
            <w:r w:rsidRPr="00891819">
              <w:rPr>
                <w:rFonts w:hint="eastAsia"/>
                <w:szCs w:val="28"/>
              </w:rPr>
              <w:instrText>"},{"literal":"</w:instrText>
            </w:r>
            <w:r w:rsidRPr="00891819">
              <w:rPr>
                <w:rFonts w:hint="eastAsia"/>
                <w:szCs w:val="28"/>
              </w:rPr>
              <w:instrText>马弘</w:instrText>
            </w:r>
            <w:r w:rsidRPr="00891819">
              <w:rPr>
                <w:rFonts w:hint="eastAsia"/>
                <w:szCs w:val="28"/>
              </w:rPr>
              <w:instrText>"}],"issued":{"date-parts":[["1999"]]}}}],"schema":"https://github.com/citation-style-language/schema/raw/ma</w:instrText>
            </w:r>
            <w:r w:rsidRPr="00891819">
              <w:rPr>
                <w:szCs w:val="28"/>
              </w:rPr>
              <w:instrText xml:space="preserve">ster/csl-citation.json"} </w:instrText>
            </w:r>
            <w:r w:rsidRPr="00891819">
              <w:rPr>
                <w:szCs w:val="28"/>
              </w:rPr>
              <w:fldChar w:fldCharType="separate"/>
            </w:r>
            <w:r w:rsidRPr="00891819">
              <w:rPr>
                <w:rFonts w:hint="eastAsia"/>
                <w:szCs w:val="28"/>
              </w:rPr>
              <w:t>汪向东等</w:t>
            </w:r>
            <w:r w:rsidRPr="00891819">
              <w:rPr>
                <w:rFonts w:hint="eastAsia"/>
                <w:szCs w:val="28"/>
              </w:rPr>
              <w:t>(</w:t>
            </w:r>
            <w:r w:rsidRPr="00545B57">
              <w:rPr>
                <w:rStyle w:val="innerzoteroCitation"/>
                <w:rFonts w:hint="eastAsia"/>
              </w:rPr>
              <w:t>1999</w:t>
            </w:r>
            <w:r w:rsidRPr="00891819">
              <w:rPr>
                <w:rFonts w:hint="eastAsia"/>
                <w:szCs w:val="28"/>
              </w:rPr>
              <w:t>)</w:t>
            </w:r>
            <w:r w:rsidRPr="00891819">
              <w:rPr>
                <w:szCs w:val="28"/>
              </w:rPr>
              <w:fldChar w:fldCharType="end"/>
            </w:r>
            <w:r w:rsidRPr="00891819">
              <w:rPr>
                <w:szCs w:val="28"/>
              </w:rPr>
              <w:t>7</w:t>
            </w:r>
            <w:r w:rsidRPr="00891819">
              <w:rPr>
                <w:rFonts w:hint="eastAsia"/>
                <w:szCs w:val="28"/>
              </w:rPr>
              <w:t>题</w:t>
            </w:r>
          </w:p>
        </w:tc>
        <w:tc>
          <w:tcPr>
            <w:tcW w:w="3522" w:type="dxa"/>
            <w:tcBorders>
              <w:top w:val="nil"/>
              <w:left w:val="nil"/>
              <w:bottom w:val="nil"/>
              <w:right w:val="nil"/>
            </w:tcBorders>
          </w:tcPr>
          <w:p w14:paraId="745F99DC" w14:textId="77777777" w:rsidR="004A44E0" w:rsidRPr="00891819" w:rsidRDefault="004A44E0" w:rsidP="00E124AE">
            <w:pPr>
              <w:spacing w:line="300" w:lineRule="exact"/>
              <w:jc w:val="center"/>
              <w:rPr>
                <w:szCs w:val="28"/>
              </w:rPr>
            </w:pPr>
          </w:p>
        </w:tc>
      </w:tr>
      <w:tr w:rsidR="006A120B" w:rsidRPr="00891819" w14:paraId="2BF21CA6" w14:textId="77777777" w:rsidTr="00E124AE">
        <w:trPr>
          <w:jc w:val="center"/>
        </w:trPr>
        <w:tc>
          <w:tcPr>
            <w:tcW w:w="4253" w:type="dxa"/>
            <w:tcBorders>
              <w:top w:val="nil"/>
              <w:left w:val="nil"/>
              <w:bottom w:val="nil"/>
              <w:right w:val="nil"/>
            </w:tcBorders>
            <w:vAlign w:val="center"/>
          </w:tcPr>
          <w:p w14:paraId="158F3D13" w14:textId="155E7048" w:rsidR="006A120B" w:rsidRPr="00891819" w:rsidRDefault="006A120B" w:rsidP="00E124AE">
            <w:pPr>
              <w:spacing w:line="300" w:lineRule="exact"/>
              <w:jc w:val="center"/>
              <w:rPr>
                <w:color w:val="000000"/>
                <w:szCs w:val="28"/>
              </w:rPr>
            </w:pPr>
            <w:r w:rsidRPr="00891819">
              <w:rPr>
                <w:color w:val="000000"/>
                <w:szCs w:val="28"/>
              </w:rPr>
              <w:t>Hamilton Depression Rating Scale for Depression (HAMD)</w:t>
            </w:r>
            <w:r w:rsidR="005A6140">
              <w:rPr>
                <w:color w:val="000000"/>
                <w:szCs w:val="28"/>
              </w:rPr>
              <w:br/>
            </w:r>
            <w:r w:rsidR="005A6140">
              <w:rPr>
                <w:rFonts w:hint="eastAsia"/>
                <w:color w:val="000000"/>
                <w:szCs w:val="28"/>
              </w:rPr>
              <w:t>1960</w:t>
            </w:r>
            <w:r w:rsidR="005A6140">
              <w:rPr>
                <w:rFonts w:hint="eastAsia"/>
                <w:color w:val="0D0D0D" w:themeColor="text1" w:themeTint="F2"/>
                <w:szCs w:val="28"/>
              </w:rPr>
              <w:t>年</w:t>
            </w:r>
            <w:r w:rsidR="005A6140">
              <w:rPr>
                <w:rFonts w:hint="eastAsia"/>
                <w:color w:val="000000"/>
                <w:szCs w:val="28"/>
              </w:rPr>
              <w:t>编制</w:t>
            </w:r>
            <w:r w:rsidR="005A6140">
              <w:rPr>
                <w:rFonts w:hint="eastAsia"/>
                <w:color w:val="000000"/>
                <w:szCs w:val="28"/>
              </w:rPr>
              <w:t xml:space="preserve"> 1984</w:t>
            </w:r>
            <w:r w:rsidR="005A6140">
              <w:rPr>
                <w:rFonts w:hint="eastAsia"/>
                <w:color w:val="0D0D0D" w:themeColor="text1" w:themeTint="F2"/>
                <w:szCs w:val="28"/>
              </w:rPr>
              <w:t>年</w:t>
            </w:r>
            <w:r w:rsidR="005A6140">
              <w:rPr>
                <w:rFonts w:hint="eastAsia"/>
                <w:color w:val="000000"/>
                <w:szCs w:val="28"/>
              </w:rPr>
              <w:t>修订</w:t>
            </w:r>
          </w:p>
        </w:tc>
        <w:tc>
          <w:tcPr>
            <w:tcW w:w="2694" w:type="dxa"/>
            <w:tcBorders>
              <w:top w:val="nil"/>
              <w:left w:val="nil"/>
              <w:bottom w:val="nil"/>
              <w:right w:val="nil"/>
            </w:tcBorders>
            <w:vAlign w:val="center"/>
          </w:tcPr>
          <w:p w14:paraId="3326AD70" w14:textId="77777777" w:rsidR="006A120B" w:rsidRPr="00891819" w:rsidRDefault="006A120B" w:rsidP="00E124AE">
            <w:pPr>
              <w:spacing w:line="300" w:lineRule="exact"/>
              <w:jc w:val="center"/>
              <w:rPr>
                <w:szCs w:val="28"/>
              </w:rPr>
            </w:pPr>
          </w:p>
        </w:tc>
        <w:tc>
          <w:tcPr>
            <w:tcW w:w="2126" w:type="dxa"/>
            <w:tcBorders>
              <w:top w:val="nil"/>
              <w:left w:val="nil"/>
              <w:bottom w:val="nil"/>
              <w:right w:val="nil"/>
            </w:tcBorders>
            <w:vAlign w:val="center"/>
          </w:tcPr>
          <w:p w14:paraId="6DD8699E" w14:textId="53CEEE6C" w:rsidR="006A120B" w:rsidRPr="00891819" w:rsidRDefault="006A120B" w:rsidP="00E124AE">
            <w:pPr>
              <w:spacing w:line="300" w:lineRule="exact"/>
              <w:jc w:val="center"/>
              <w:rPr>
                <w:szCs w:val="28"/>
              </w:rPr>
            </w:pPr>
            <w:r w:rsidRPr="00891819">
              <w:rPr>
                <w:rFonts w:hint="eastAsia"/>
                <w:szCs w:val="28"/>
              </w:rPr>
              <w:t>1</w:t>
            </w:r>
          </w:p>
        </w:tc>
        <w:tc>
          <w:tcPr>
            <w:tcW w:w="3566" w:type="dxa"/>
            <w:tcBorders>
              <w:top w:val="nil"/>
              <w:left w:val="nil"/>
              <w:bottom w:val="nil"/>
              <w:right w:val="nil"/>
            </w:tcBorders>
            <w:vAlign w:val="center"/>
          </w:tcPr>
          <w:p w14:paraId="2258BAA0" w14:textId="67C619D4" w:rsidR="006A120B" w:rsidRPr="00891819" w:rsidRDefault="006A120B"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HgSH1SQ8","properties":{"custom":"</w:instrText>
            </w:r>
            <w:r w:rsidRPr="00891819">
              <w:rPr>
                <w:rFonts w:hint="eastAsia"/>
                <w:szCs w:val="28"/>
              </w:rPr>
              <w:instrText>汤毓华等</w:instrText>
            </w:r>
            <w:r w:rsidRPr="00891819">
              <w:rPr>
                <w:rFonts w:hint="eastAsia"/>
                <w:szCs w:val="28"/>
              </w:rPr>
              <w:instrText>(1984)","formattedCitation":"</w:instrText>
            </w:r>
            <w:r w:rsidRPr="00891819">
              <w:rPr>
                <w:rFonts w:hint="eastAsia"/>
                <w:szCs w:val="28"/>
              </w:rPr>
              <w:instrText>汤毓华等</w:instrText>
            </w:r>
            <w:r w:rsidRPr="00891819">
              <w:rPr>
                <w:rFonts w:hint="eastAsia"/>
                <w:szCs w:val="28"/>
              </w:rPr>
              <w:instrText>(1984)","plainCitation":"</w:instrText>
            </w:r>
            <w:r w:rsidRPr="00891819">
              <w:rPr>
                <w:rFonts w:hint="eastAsia"/>
                <w:szCs w:val="28"/>
              </w:rPr>
              <w:instrText>汤毓华等</w:instrText>
            </w:r>
            <w:r w:rsidRPr="00891819">
              <w:rPr>
                <w:rFonts w:hint="eastAsia"/>
                <w:szCs w:val="28"/>
              </w:rPr>
              <w:instrText>(1984)","noteIndex":0},"citationItems":[{"id":652,"uris":["http://zotero.org/users/local/eoP0LvSC/items/Z4ESMWY8"],"itemData":{"id":652,"type":"article-journal","container-title":"</w:instrText>
            </w:r>
            <w:r w:rsidRPr="00891819">
              <w:rPr>
                <w:rFonts w:hint="eastAsia"/>
                <w:szCs w:val="28"/>
              </w:rPr>
              <w:instrText>上海精神医学</w:instrText>
            </w:r>
            <w:r w:rsidRPr="00891819">
              <w:rPr>
                <w:rFonts w:hint="eastAsia"/>
                <w:szCs w:val="28"/>
              </w:rPr>
              <w:instrText>","issue":"2","language":"en","page":"61-64","title":"</w:instrText>
            </w:r>
            <w:r w:rsidRPr="00891819">
              <w:rPr>
                <w:rFonts w:hint="eastAsia"/>
                <w:szCs w:val="28"/>
              </w:rPr>
              <w:instrText>汉密顿抑郁量表</w:instrText>
            </w:r>
            <w:r w:rsidRPr="00891819">
              <w:rPr>
                <w:rFonts w:hint="eastAsia"/>
                <w:szCs w:val="28"/>
              </w:rPr>
              <w:instrText>(HAMD)","author":[{"literal":"</w:instrText>
            </w:r>
            <w:r w:rsidRPr="00891819">
              <w:rPr>
                <w:rFonts w:hint="eastAsia"/>
                <w:szCs w:val="28"/>
              </w:rPr>
              <w:instrText>汤毓华</w:instrText>
            </w:r>
            <w:r w:rsidRPr="00891819">
              <w:rPr>
                <w:rFonts w:hint="eastAsia"/>
                <w:szCs w:val="28"/>
              </w:rPr>
              <w:instrText>"},{"literal":"</w:instrText>
            </w:r>
            <w:r w:rsidRPr="00891819">
              <w:rPr>
                <w:rFonts w:hint="eastAsia"/>
                <w:szCs w:val="28"/>
              </w:rPr>
              <w:instrText>张明园</w:instrText>
            </w:r>
            <w:r w:rsidRPr="00891819">
              <w:rPr>
                <w:rFonts w:hint="eastAsia"/>
                <w:szCs w:val="28"/>
              </w:rPr>
              <w:instrText>"}],"issued":{"date-parts":[["1984"]]}}}],"schema":"https://githu</w:instrText>
            </w:r>
            <w:r w:rsidRPr="00891819">
              <w:rPr>
                <w:szCs w:val="28"/>
              </w:rPr>
              <w:instrText xml:space="preserve">b.com/citation-style-language/schema/raw/master/csl-citation.json"} </w:instrText>
            </w:r>
            <w:r w:rsidRPr="00891819">
              <w:rPr>
                <w:szCs w:val="28"/>
              </w:rPr>
              <w:fldChar w:fldCharType="separate"/>
            </w:r>
            <w:r w:rsidRPr="00891819">
              <w:rPr>
                <w:rFonts w:hint="eastAsia"/>
                <w:szCs w:val="28"/>
              </w:rPr>
              <w:t>汤毓华等</w:t>
            </w:r>
            <w:r w:rsidRPr="00891819">
              <w:rPr>
                <w:rFonts w:hint="eastAsia"/>
                <w:szCs w:val="28"/>
              </w:rPr>
              <w:t>(</w:t>
            </w:r>
            <w:r w:rsidRPr="00545B57">
              <w:rPr>
                <w:rStyle w:val="innerzoteroCitation"/>
                <w:rFonts w:hint="eastAsia"/>
              </w:rPr>
              <w:t>1984</w:t>
            </w:r>
            <w:r w:rsidRPr="00891819">
              <w:rPr>
                <w:rFonts w:hint="eastAsia"/>
                <w:szCs w:val="28"/>
              </w:rPr>
              <w:t>)</w:t>
            </w:r>
            <w:r w:rsidRPr="00891819">
              <w:rPr>
                <w:szCs w:val="28"/>
              </w:rPr>
              <w:fldChar w:fldCharType="end"/>
            </w:r>
            <w:r w:rsidRPr="00891819">
              <w:rPr>
                <w:szCs w:val="28"/>
              </w:rPr>
              <w:t>24</w:t>
            </w:r>
            <w:r w:rsidRPr="00891819">
              <w:rPr>
                <w:rFonts w:hint="eastAsia"/>
                <w:szCs w:val="28"/>
              </w:rPr>
              <w:t>题</w:t>
            </w:r>
          </w:p>
        </w:tc>
        <w:tc>
          <w:tcPr>
            <w:tcW w:w="3522" w:type="dxa"/>
            <w:tcBorders>
              <w:top w:val="nil"/>
              <w:left w:val="nil"/>
              <w:bottom w:val="nil"/>
              <w:right w:val="nil"/>
            </w:tcBorders>
          </w:tcPr>
          <w:p w14:paraId="40FC5914" w14:textId="77777777" w:rsidR="006A120B" w:rsidRPr="00891819" w:rsidRDefault="006A120B" w:rsidP="00E124AE">
            <w:pPr>
              <w:spacing w:line="300" w:lineRule="exact"/>
              <w:ind w:firstLineChars="200" w:firstLine="560"/>
              <w:jc w:val="center"/>
              <w:rPr>
                <w:szCs w:val="28"/>
              </w:rPr>
            </w:pPr>
          </w:p>
        </w:tc>
      </w:tr>
      <w:tr w:rsidR="006A120B" w:rsidRPr="00891819" w14:paraId="116E0E44" w14:textId="77777777" w:rsidTr="00E124AE">
        <w:trPr>
          <w:jc w:val="center"/>
        </w:trPr>
        <w:tc>
          <w:tcPr>
            <w:tcW w:w="4253" w:type="dxa"/>
            <w:tcBorders>
              <w:top w:val="nil"/>
              <w:left w:val="nil"/>
              <w:bottom w:val="nil"/>
              <w:right w:val="nil"/>
            </w:tcBorders>
            <w:vAlign w:val="center"/>
          </w:tcPr>
          <w:p w14:paraId="00119D29" w14:textId="367559E4" w:rsidR="006A120B" w:rsidRPr="00891819" w:rsidRDefault="006A120B" w:rsidP="00E124AE">
            <w:pPr>
              <w:spacing w:line="300" w:lineRule="exact"/>
              <w:jc w:val="center"/>
              <w:rPr>
                <w:szCs w:val="28"/>
              </w:rPr>
            </w:pPr>
            <w:r w:rsidRPr="00891819">
              <w:rPr>
                <w:szCs w:val="28"/>
              </w:rPr>
              <w:t>Comprehensive Survey Report on Health-Related/Risk Behaviors among Chinese Adolescents. (</w:t>
            </w:r>
            <w:r w:rsidRPr="00891819">
              <w:rPr>
                <w:color w:val="2A2B2E"/>
                <w:szCs w:val="28"/>
                <w:shd w:val="clear" w:color="auto" w:fill="FFFFFF"/>
              </w:rPr>
              <w:t>Ji_2007)</w:t>
            </w:r>
            <w:r w:rsidR="005A6140">
              <w:rPr>
                <w:color w:val="2A2B2E"/>
                <w:szCs w:val="28"/>
                <w:shd w:val="clear" w:color="auto" w:fill="FFFFFF"/>
              </w:rPr>
              <w:br/>
            </w:r>
            <w:r w:rsidR="005A6140">
              <w:rPr>
                <w:rFonts w:hint="eastAsia"/>
                <w:color w:val="2A2B2E"/>
                <w:szCs w:val="28"/>
                <w:shd w:val="clear" w:color="auto" w:fill="FFFFFF"/>
              </w:rPr>
              <w:t>2005</w:t>
            </w:r>
            <w:r w:rsidR="005A6140">
              <w:rPr>
                <w:rFonts w:hint="eastAsia"/>
                <w:color w:val="2A2B2E"/>
                <w:szCs w:val="28"/>
                <w:shd w:val="clear" w:color="auto" w:fill="FFFFFF"/>
              </w:rPr>
              <w:t>年中国人自编</w:t>
            </w:r>
            <w:r w:rsidR="005A6140">
              <w:rPr>
                <w:color w:val="2A2B2E"/>
                <w:szCs w:val="28"/>
                <w:shd w:val="clear" w:color="auto" w:fill="FFFFFF"/>
              </w:rPr>
              <w:br/>
            </w:r>
            <w:r w:rsidR="005A6140">
              <w:rPr>
                <w:rFonts w:hint="eastAsia"/>
                <w:color w:val="2A2B2E"/>
                <w:szCs w:val="28"/>
                <w:shd w:val="clear" w:color="auto" w:fill="FFFFFF"/>
              </w:rPr>
              <w:t>测量青少年</w:t>
            </w:r>
          </w:p>
        </w:tc>
        <w:tc>
          <w:tcPr>
            <w:tcW w:w="2694" w:type="dxa"/>
            <w:tcBorders>
              <w:top w:val="nil"/>
              <w:left w:val="nil"/>
              <w:bottom w:val="nil"/>
              <w:right w:val="nil"/>
            </w:tcBorders>
            <w:vAlign w:val="center"/>
          </w:tcPr>
          <w:p w14:paraId="3EC6F0B2" w14:textId="51629956" w:rsidR="006A120B" w:rsidRPr="00891819" w:rsidRDefault="00252838"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BATHWfcm","properties":{"custom":"</w:instrText>
            </w:r>
            <w:r w:rsidRPr="00891819">
              <w:rPr>
                <w:rFonts w:hint="eastAsia"/>
                <w:szCs w:val="28"/>
              </w:rPr>
              <w:instrText>季成叶</w:instrText>
            </w:r>
            <w:r w:rsidRPr="00891819">
              <w:rPr>
                <w:rFonts w:hint="eastAsia"/>
                <w:szCs w:val="28"/>
              </w:rPr>
              <w:instrText>(2007)","formattedCitation":"</w:instrText>
            </w:r>
            <w:r w:rsidRPr="00891819">
              <w:rPr>
                <w:rFonts w:hint="eastAsia"/>
                <w:szCs w:val="28"/>
              </w:rPr>
              <w:instrText>季成叶</w:instrText>
            </w:r>
            <w:r w:rsidRPr="00891819">
              <w:rPr>
                <w:rFonts w:hint="eastAsia"/>
                <w:szCs w:val="28"/>
              </w:rPr>
              <w:instrText>(2007)","plainCitation":"</w:instrText>
            </w:r>
            <w:r w:rsidRPr="00891819">
              <w:rPr>
                <w:rFonts w:hint="eastAsia"/>
                <w:szCs w:val="28"/>
              </w:rPr>
              <w:instrText>季成叶</w:instrText>
            </w:r>
            <w:r w:rsidRPr="00891819">
              <w:rPr>
                <w:rFonts w:hint="eastAsia"/>
                <w:szCs w:val="28"/>
              </w:rPr>
              <w:instrText>(2007)","noteIndex":0},"citationItems":[{"id":654,"uris":["http://zotero.org/users/local/eoP0LvSC/items/WPG3IQ8T"],"itemData":{"id":654,"type":"book","event-place":"</w:instrText>
            </w:r>
            <w:r w:rsidRPr="00891819">
              <w:rPr>
                <w:rFonts w:hint="eastAsia"/>
                <w:szCs w:val="28"/>
              </w:rPr>
              <w:instrText>北京</w:instrText>
            </w:r>
            <w:r w:rsidRPr="00891819">
              <w:rPr>
                <w:rFonts w:hint="eastAsia"/>
                <w:szCs w:val="28"/>
              </w:rPr>
              <w:instrText>","language":"zh","publisher":"</w:instrText>
            </w:r>
            <w:r w:rsidRPr="00891819">
              <w:rPr>
                <w:rFonts w:hint="eastAsia"/>
                <w:szCs w:val="28"/>
              </w:rPr>
              <w:instrText>北京大学医学出版社</w:instrText>
            </w:r>
            <w:r w:rsidRPr="00891819">
              <w:rPr>
                <w:rFonts w:hint="eastAsia"/>
                <w:szCs w:val="28"/>
              </w:rPr>
              <w:instrText>","publisher-place":"</w:instrText>
            </w:r>
            <w:r w:rsidRPr="00891819">
              <w:rPr>
                <w:rFonts w:hint="eastAsia"/>
                <w:szCs w:val="28"/>
              </w:rPr>
              <w:instrText>北京</w:instrText>
            </w:r>
            <w:r w:rsidRPr="00891819">
              <w:rPr>
                <w:rFonts w:hint="eastAsia"/>
                <w:szCs w:val="28"/>
              </w:rPr>
              <w:instrText>","title":"</w:instrText>
            </w:r>
            <w:r w:rsidRPr="00891819">
              <w:rPr>
                <w:rFonts w:hint="eastAsia"/>
                <w:szCs w:val="28"/>
              </w:rPr>
              <w:instrText>中国青少年健康相关</w:instrText>
            </w:r>
            <w:r w:rsidRPr="00891819">
              <w:rPr>
                <w:rFonts w:hint="eastAsia"/>
                <w:szCs w:val="28"/>
              </w:rPr>
              <w:instrText>/</w:instrText>
            </w:r>
            <w:r w:rsidRPr="00891819">
              <w:rPr>
                <w:rFonts w:hint="eastAsia"/>
                <w:szCs w:val="28"/>
              </w:rPr>
              <w:instrText>危险行为调查综合报告</w:instrText>
            </w:r>
            <w:r w:rsidRPr="00891819">
              <w:rPr>
                <w:rFonts w:hint="eastAsia"/>
                <w:szCs w:val="28"/>
              </w:rPr>
              <w:instrText>","author":[{"literal":"</w:instrText>
            </w:r>
            <w:r w:rsidRPr="00891819">
              <w:rPr>
                <w:rFonts w:hint="eastAsia"/>
                <w:szCs w:val="28"/>
              </w:rPr>
              <w:instrText>季成叶</w:instrText>
            </w:r>
            <w:r w:rsidRPr="00891819">
              <w:rPr>
                <w:rFonts w:hint="eastAsia"/>
                <w:szCs w:val="28"/>
              </w:rPr>
              <w:instrText>"}],"issued":{"date-parts":[["2007"]]}}}],"schema":"https://github.com/citatio</w:instrText>
            </w:r>
            <w:r w:rsidRPr="00891819">
              <w:rPr>
                <w:szCs w:val="28"/>
              </w:rPr>
              <w:instrText xml:space="preserve">n-style-language/schema/raw/master/csl-citation.json"} </w:instrText>
            </w:r>
            <w:r w:rsidRPr="00891819">
              <w:rPr>
                <w:szCs w:val="28"/>
              </w:rPr>
              <w:fldChar w:fldCharType="separate"/>
            </w:r>
            <w:r w:rsidRPr="00891819">
              <w:rPr>
                <w:rFonts w:hint="eastAsia"/>
                <w:szCs w:val="28"/>
              </w:rPr>
              <w:t>季成叶</w:t>
            </w:r>
            <w:r w:rsidRPr="00891819">
              <w:rPr>
                <w:rFonts w:hint="eastAsia"/>
                <w:szCs w:val="28"/>
              </w:rPr>
              <w:t>(</w:t>
            </w:r>
            <w:r w:rsidRPr="00545B57">
              <w:rPr>
                <w:rStyle w:val="innerzoteroCitation"/>
                <w:rFonts w:hint="eastAsia"/>
              </w:rPr>
              <w:t>2007</w:t>
            </w:r>
            <w:r w:rsidRPr="00891819">
              <w:rPr>
                <w:rFonts w:hint="eastAsia"/>
                <w:szCs w:val="28"/>
              </w:rPr>
              <w:t>)</w:t>
            </w:r>
            <w:r w:rsidRPr="00891819">
              <w:rPr>
                <w:szCs w:val="28"/>
              </w:rPr>
              <w:fldChar w:fldCharType="end"/>
            </w:r>
            <w:r w:rsidRPr="00891819">
              <w:rPr>
                <w:szCs w:val="28"/>
              </w:rPr>
              <w:t>1</w:t>
            </w:r>
            <w:r w:rsidRPr="00891819">
              <w:rPr>
                <w:rFonts w:hint="eastAsia"/>
                <w:szCs w:val="28"/>
              </w:rPr>
              <w:t>篇</w:t>
            </w:r>
          </w:p>
        </w:tc>
        <w:tc>
          <w:tcPr>
            <w:tcW w:w="2126" w:type="dxa"/>
            <w:tcBorders>
              <w:top w:val="nil"/>
              <w:left w:val="nil"/>
              <w:bottom w:val="nil"/>
              <w:right w:val="nil"/>
            </w:tcBorders>
            <w:vAlign w:val="center"/>
          </w:tcPr>
          <w:p w14:paraId="710CA0BC" w14:textId="59FFA4C7" w:rsidR="006A120B" w:rsidRPr="00891819" w:rsidRDefault="00252838" w:rsidP="00E124AE">
            <w:pPr>
              <w:spacing w:line="300" w:lineRule="exact"/>
              <w:jc w:val="center"/>
              <w:rPr>
                <w:szCs w:val="28"/>
              </w:rPr>
            </w:pPr>
            <w:r w:rsidRPr="00891819">
              <w:rPr>
                <w:rFonts w:hint="eastAsia"/>
                <w:szCs w:val="28"/>
              </w:rPr>
              <w:t>1</w:t>
            </w:r>
          </w:p>
        </w:tc>
        <w:tc>
          <w:tcPr>
            <w:tcW w:w="3566" w:type="dxa"/>
            <w:tcBorders>
              <w:top w:val="nil"/>
              <w:left w:val="nil"/>
              <w:bottom w:val="nil"/>
              <w:right w:val="nil"/>
            </w:tcBorders>
            <w:vAlign w:val="center"/>
          </w:tcPr>
          <w:p w14:paraId="0C7F47C8" w14:textId="7C6D8887" w:rsidR="006A120B" w:rsidRPr="00891819" w:rsidRDefault="00252838"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Sh7zNiPj","properties":{"custom":"</w:instrText>
            </w:r>
            <w:r w:rsidRPr="00891819">
              <w:rPr>
                <w:rFonts w:hint="eastAsia"/>
                <w:szCs w:val="28"/>
              </w:rPr>
              <w:instrText>季成叶</w:instrText>
            </w:r>
            <w:r w:rsidRPr="00891819">
              <w:rPr>
                <w:rFonts w:hint="eastAsia"/>
                <w:szCs w:val="28"/>
              </w:rPr>
              <w:instrText>(2007)","formattedCitation":"</w:instrText>
            </w:r>
            <w:r w:rsidRPr="00891819">
              <w:rPr>
                <w:rFonts w:hint="eastAsia"/>
                <w:szCs w:val="28"/>
              </w:rPr>
              <w:instrText>季成叶</w:instrText>
            </w:r>
            <w:r w:rsidRPr="00891819">
              <w:rPr>
                <w:rFonts w:hint="eastAsia"/>
                <w:szCs w:val="28"/>
              </w:rPr>
              <w:instrText>(2007)","plainCitation":"</w:instrText>
            </w:r>
            <w:r w:rsidRPr="00891819">
              <w:rPr>
                <w:rFonts w:hint="eastAsia"/>
                <w:szCs w:val="28"/>
              </w:rPr>
              <w:instrText>季成叶</w:instrText>
            </w:r>
            <w:r w:rsidRPr="00891819">
              <w:rPr>
                <w:rFonts w:hint="eastAsia"/>
                <w:szCs w:val="28"/>
              </w:rPr>
              <w:instrText>(2007)","noteIndex":0},"citationItems":[{"id":654,"uris":["http://zotero.org/users/local/eoP0LvSC/items/WPG3IQ8T"],"itemData":{"id":654,"type":"book","event-place":"</w:instrText>
            </w:r>
            <w:r w:rsidRPr="00891819">
              <w:rPr>
                <w:rFonts w:hint="eastAsia"/>
                <w:szCs w:val="28"/>
              </w:rPr>
              <w:instrText>北京</w:instrText>
            </w:r>
            <w:r w:rsidRPr="00891819">
              <w:rPr>
                <w:rFonts w:hint="eastAsia"/>
                <w:szCs w:val="28"/>
              </w:rPr>
              <w:instrText>","language":"zh","publisher":"</w:instrText>
            </w:r>
            <w:r w:rsidRPr="00891819">
              <w:rPr>
                <w:rFonts w:hint="eastAsia"/>
                <w:szCs w:val="28"/>
              </w:rPr>
              <w:instrText>北京大学医学出版社</w:instrText>
            </w:r>
            <w:r w:rsidRPr="00891819">
              <w:rPr>
                <w:rFonts w:hint="eastAsia"/>
                <w:szCs w:val="28"/>
              </w:rPr>
              <w:instrText>","publisher-place":"</w:instrText>
            </w:r>
            <w:r w:rsidRPr="00891819">
              <w:rPr>
                <w:rFonts w:hint="eastAsia"/>
                <w:szCs w:val="28"/>
              </w:rPr>
              <w:instrText>北京</w:instrText>
            </w:r>
            <w:r w:rsidRPr="00891819">
              <w:rPr>
                <w:rFonts w:hint="eastAsia"/>
                <w:szCs w:val="28"/>
              </w:rPr>
              <w:instrText>","title":"</w:instrText>
            </w:r>
            <w:r w:rsidRPr="00891819">
              <w:rPr>
                <w:rFonts w:hint="eastAsia"/>
                <w:szCs w:val="28"/>
              </w:rPr>
              <w:instrText>中国青少年健康相关</w:instrText>
            </w:r>
            <w:r w:rsidRPr="00891819">
              <w:rPr>
                <w:rFonts w:hint="eastAsia"/>
                <w:szCs w:val="28"/>
              </w:rPr>
              <w:instrText>/</w:instrText>
            </w:r>
            <w:r w:rsidRPr="00891819">
              <w:rPr>
                <w:rFonts w:hint="eastAsia"/>
                <w:szCs w:val="28"/>
              </w:rPr>
              <w:instrText>危险行为调查综合报告</w:instrText>
            </w:r>
            <w:r w:rsidRPr="00891819">
              <w:rPr>
                <w:rFonts w:hint="eastAsia"/>
                <w:szCs w:val="28"/>
              </w:rPr>
              <w:instrText>","author":[{"literal":"</w:instrText>
            </w:r>
            <w:r w:rsidRPr="00891819">
              <w:rPr>
                <w:rFonts w:hint="eastAsia"/>
                <w:szCs w:val="28"/>
              </w:rPr>
              <w:instrText>季成叶</w:instrText>
            </w:r>
            <w:r w:rsidRPr="00891819">
              <w:rPr>
                <w:rFonts w:hint="eastAsia"/>
                <w:szCs w:val="28"/>
              </w:rPr>
              <w:instrText>"}],"issued":{"date-parts":[["2007"]]}}}],"schema":"https://github.com/citatio</w:instrText>
            </w:r>
            <w:r w:rsidRPr="00891819">
              <w:rPr>
                <w:szCs w:val="28"/>
              </w:rPr>
              <w:instrText xml:space="preserve">n-style-language/schema/raw/master/csl-citation.json"} </w:instrText>
            </w:r>
            <w:r w:rsidRPr="00891819">
              <w:rPr>
                <w:szCs w:val="28"/>
              </w:rPr>
              <w:fldChar w:fldCharType="separate"/>
            </w:r>
            <w:r w:rsidRPr="00891819">
              <w:rPr>
                <w:rFonts w:hint="eastAsia"/>
                <w:szCs w:val="28"/>
              </w:rPr>
              <w:t>季成叶</w:t>
            </w:r>
            <w:r w:rsidRPr="00891819">
              <w:rPr>
                <w:rFonts w:hint="eastAsia"/>
                <w:szCs w:val="28"/>
              </w:rPr>
              <w:t>(</w:t>
            </w:r>
            <w:r w:rsidRPr="00545B57">
              <w:rPr>
                <w:rStyle w:val="innerzoteroCitation"/>
                <w:rFonts w:hint="eastAsia"/>
              </w:rPr>
              <w:t>2007</w:t>
            </w:r>
            <w:r w:rsidRPr="00891819">
              <w:rPr>
                <w:rFonts w:hint="eastAsia"/>
                <w:szCs w:val="28"/>
              </w:rPr>
              <w:t>)</w:t>
            </w:r>
            <w:r w:rsidRPr="00891819">
              <w:rPr>
                <w:szCs w:val="28"/>
              </w:rPr>
              <w:fldChar w:fldCharType="end"/>
            </w:r>
            <w:r w:rsidRPr="00891819">
              <w:rPr>
                <w:szCs w:val="28"/>
              </w:rPr>
              <w:t>1</w:t>
            </w:r>
            <w:r w:rsidRPr="00891819">
              <w:rPr>
                <w:rFonts w:hint="eastAsia"/>
                <w:szCs w:val="28"/>
              </w:rPr>
              <w:t>题</w:t>
            </w:r>
          </w:p>
        </w:tc>
        <w:tc>
          <w:tcPr>
            <w:tcW w:w="3522" w:type="dxa"/>
            <w:tcBorders>
              <w:top w:val="nil"/>
              <w:left w:val="nil"/>
              <w:bottom w:val="nil"/>
              <w:right w:val="nil"/>
            </w:tcBorders>
          </w:tcPr>
          <w:p w14:paraId="09F18453" w14:textId="77777777" w:rsidR="006A120B" w:rsidRPr="00891819" w:rsidRDefault="006A120B" w:rsidP="00E124AE">
            <w:pPr>
              <w:spacing w:line="300" w:lineRule="exact"/>
              <w:jc w:val="center"/>
              <w:rPr>
                <w:szCs w:val="28"/>
              </w:rPr>
            </w:pPr>
          </w:p>
        </w:tc>
      </w:tr>
      <w:tr w:rsidR="006A120B" w:rsidRPr="00891819" w14:paraId="0A6D2BF7" w14:textId="77777777" w:rsidTr="00E124AE">
        <w:trPr>
          <w:jc w:val="center"/>
        </w:trPr>
        <w:tc>
          <w:tcPr>
            <w:tcW w:w="4253" w:type="dxa"/>
            <w:tcBorders>
              <w:top w:val="nil"/>
              <w:left w:val="nil"/>
              <w:bottom w:val="nil"/>
              <w:right w:val="nil"/>
            </w:tcBorders>
            <w:vAlign w:val="center"/>
          </w:tcPr>
          <w:p w14:paraId="4C4953A9" w14:textId="7FE627F3" w:rsidR="006A120B" w:rsidRPr="00891819" w:rsidRDefault="00252838" w:rsidP="00E124AE">
            <w:pPr>
              <w:spacing w:line="300" w:lineRule="exact"/>
              <w:jc w:val="center"/>
              <w:rPr>
                <w:szCs w:val="28"/>
              </w:rPr>
            </w:pPr>
            <w:r w:rsidRPr="00891819">
              <w:rPr>
                <w:color w:val="000000"/>
                <w:szCs w:val="28"/>
              </w:rPr>
              <w:t>Kutcher Adolescent Depression Scale (KADS-11)</w:t>
            </w:r>
            <w:r w:rsidR="005A6140">
              <w:rPr>
                <w:color w:val="000000"/>
                <w:szCs w:val="28"/>
              </w:rPr>
              <w:br/>
            </w:r>
            <w:r w:rsidR="005A6140">
              <w:rPr>
                <w:rFonts w:hint="eastAsia"/>
                <w:szCs w:val="28"/>
              </w:rPr>
              <w:t>2002</w:t>
            </w:r>
            <w:r w:rsidR="005A6140">
              <w:rPr>
                <w:rFonts w:hint="eastAsia"/>
                <w:color w:val="0D0D0D" w:themeColor="text1" w:themeTint="F2"/>
                <w:szCs w:val="28"/>
              </w:rPr>
              <w:t>年</w:t>
            </w:r>
            <w:r w:rsidR="005A6140">
              <w:rPr>
                <w:rFonts w:hint="eastAsia"/>
                <w:szCs w:val="28"/>
              </w:rPr>
              <w:t>编制</w:t>
            </w:r>
            <w:r w:rsidR="005A6140">
              <w:rPr>
                <w:rFonts w:hint="eastAsia"/>
                <w:szCs w:val="28"/>
              </w:rPr>
              <w:t>2015</w:t>
            </w:r>
            <w:r w:rsidR="005A6140">
              <w:rPr>
                <w:rFonts w:hint="eastAsia"/>
                <w:color w:val="0D0D0D" w:themeColor="text1" w:themeTint="F2"/>
                <w:szCs w:val="28"/>
              </w:rPr>
              <w:t>年</w:t>
            </w:r>
            <w:r w:rsidR="005A6140">
              <w:rPr>
                <w:rFonts w:hint="eastAsia"/>
                <w:szCs w:val="28"/>
              </w:rPr>
              <w:t>修订</w:t>
            </w:r>
            <w:r w:rsidR="005A6140">
              <w:rPr>
                <w:szCs w:val="28"/>
              </w:rPr>
              <w:br/>
            </w:r>
            <w:r w:rsidR="005A6140">
              <w:rPr>
                <w:rFonts w:hint="eastAsia"/>
                <w:szCs w:val="28"/>
              </w:rPr>
              <w:t>测量青少年</w:t>
            </w:r>
          </w:p>
        </w:tc>
        <w:tc>
          <w:tcPr>
            <w:tcW w:w="2694" w:type="dxa"/>
            <w:tcBorders>
              <w:top w:val="nil"/>
              <w:left w:val="nil"/>
              <w:bottom w:val="nil"/>
              <w:right w:val="nil"/>
            </w:tcBorders>
            <w:vAlign w:val="center"/>
          </w:tcPr>
          <w:p w14:paraId="341B5D3A" w14:textId="3ABD2DCE" w:rsidR="006A120B" w:rsidRPr="00891819" w:rsidRDefault="00252838"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JBImPwzg","properties":{"custom":"</w:instrText>
            </w:r>
            <w:r w:rsidRPr="00891819">
              <w:rPr>
                <w:rFonts w:hint="eastAsia"/>
                <w:szCs w:val="28"/>
              </w:rPr>
              <w:instrText>周慧鸣等</w:instrText>
            </w:r>
            <w:r w:rsidRPr="00891819">
              <w:rPr>
                <w:rFonts w:hint="eastAsia"/>
                <w:szCs w:val="28"/>
              </w:rPr>
              <w:instrText>(2015)","formattedCitation":"</w:instrText>
            </w:r>
            <w:r w:rsidRPr="00891819">
              <w:rPr>
                <w:rFonts w:hint="eastAsia"/>
                <w:szCs w:val="28"/>
              </w:rPr>
              <w:instrText>周慧鸣等</w:instrText>
            </w:r>
            <w:r w:rsidRPr="00891819">
              <w:rPr>
                <w:rFonts w:hint="eastAsia"/>
                <w:szCs w:val="28"/>
              </w:rPr>
              <w:instrText>(2015)","plainCitation":"</w:instrText>
            </w:r>
            <w:r w:rsidRPr="00891819">
              <w:rPr>
                <w:rFonts w:hint="eastAsia"/>
                <w:szCs w:val="28"/>
              </w:rPr>
              <w:instrText>周慧鸣等</w:instrText>
            </w:r>
            <w:r w:rsidRPr="00891819">
              <w:rPr>
                <w:rFonts w:hint="eastAsia"/>
                <w:szCs w:val="28"/>
              </w:rPr>
              <w:instrText>(2015)","noteIndex":0},"citationItems":[{"id":656,"uris":["http://zotero.org/users/local/eoP0LvSC/items/3LCE8FJY"],"itemData":{"id":656,"type":"article-journal","container-title":"</w:instrText>
            </w:r>
            <w:r w:rsidRPr="00891819">
              <w:rPr>
                <w:rFonts w:hint="eastAsia"/>
                <w:szCs w:val="28"/>
              </w:rPr>
              <w:instrText>中国心理卫生杂志</w:instrText>
            </w:r>
            <w:r w:rsidRPr="00891819">
              <w:rPr>
                <w:rFonts w:hint="eastAsia"/>
                <w:szCs w:val="28"/>
              </w:rPr>
              <w:instrText>","issue":"6","page":"413-418","title":"</w:instrText>
            </w:r>
            <w:r w:rsidRPr="00891819">
              <w:rPr>
                <w:rFonts w:hint="eastAsia"/>
                <w:szCs w:val="28"/>
              </w:rPr>
              <w:instrText>中文版</w:instrText>
            </w:r>
            <w:r w:rsidRPr="00891819">
              <w:rPr>
                <w:rFonts w:hint="eastAsia"/>
                <w:szCs w:val="28"/>
              </w:rPr>
              <w:instrText xml:space="preserve"> Kutcher </w:instrText>
            </w:r>
            <w:r w:rsidRPr="00891819">
              <w:rPr>
                <w:rFonts w:hint="eastAsia"/>
                <w:szCs w:val="28"/>
              </w:rPr>
              <w:instrText>青少年抑郁量表测评</w:instrText>
            </w:r>
            <w:r w:rsidRPr="00891819">
              <w:rPr>
                <w:rFonts w:hint="eastAsia"/>
                <w:szCs w:val="28"/>
              </w:rPr>
              <w:instrText xml:space="preserve"> </w:instrText>
            </w:r>
            <w:r w:rsidRPr="00891819">
              <w:rPr>
                <w:rFonts w:hint="eastAsia"/>
                <w:szCs w:val="28"/>
              </w:rPr>
              <w:instrText>青少年样本的效度与信度</w:instrText>
            </w:r>
            <w:r w:rsidRPr="00891819">
              <w:rPr>
                <w:rFonts w:hint="eastAsia"/>
                <w:szCs w:val="28"/>
              </w:rPr>
              <w:instrText>","volume":"29","author":[{"literal":"</w:instrText>
            </w:r>
            <w:r w:rsidRPr="00891819">
              <w:rPr>
                <w:rFonts w:hint="eastAsia"/>
                <w:szCs w:val="28"/>
              </w:rPr>
              <w:instrText>周慧鸣</w:instrText>
            </w:r>
            <w:r w:rsidRPr="00891819">
              <w:rPr>
                <w:rFonts w:hint="eastAsia"/>
                <w:szCs w:val="28"/>
              </w:rPr>
              <w:instrText>"},{"literal":"</w:instrText>
            </w:r>
            <w:r w:rsidRPr="00891819">
              <w:rPr>
                <w:rFonts w:hint="eastAsia"/>
                <w:szCs w:val="28"/>
              </w:rPr>
              <w:instrText>郝楠</w:instrText>
            </w:r>
            <w:r w:rsidRPr="00891819">
              <w:rPr>
                <w:rFonts w:hint="eastAsia"/>
                <w:szCs w:val="28"/>
              </w:rPr>
              <w:instrText>"},{"literal":"</w:instrText>
            </w:r>
            <w:r w:rsidRPr="00891819">
              <w:rPr>
                <w:rFonts w:hint="eastAsia"/>
                <w:szCs w:val="28"/>
              </w:rPr>
              <w:instrText>杜亚松</w:instrText>
            </w:r>
            <w:r w:rsidRPr="00891819">
              <w:rPr>
                <w:rFonts w:hint="eastAsia"/>
                <w:szCs w:val="28"/>
              </w:rPr>
              <w:instrText>"},{"literal":"</w:instrText>
            </w:r>
            <w:r w:rsidRPr="00891819">
              <w:rPr>
                <w:rFonts w:hint="eastAsia"/>
                <w:szCs w:val="28"/>
              </w:rPr>
              <w:instrText>刘艳玉</w:instrText>
            </w:r>
            <w:r w:rsidRPr="00891819">
              <w:rPr>
                <w:rFonts w:hint="eastAsia"/>
                <w:szCs w:val="28"/>
              </w:rPr>
              <w:instrText>"},{"literal":"</w:instrText>
            </w:r>
            <w:r w:rsidRPr="00891819">
              <w:rPr>
                <w:rFonts w:hint="eastAsia"/>
                <w:szCs w:val="28"/>
              </w:rPr>
              <w:instrText>隋雨彤</w:instrText>
            </w:r>
            <w:r w:rsidRPr="00891819">
              <w:rPr>
                <w:rFonts w:hint="eastAsia"/>
                <w:szCs w:val="28"/>
              </w:rPr>
              <w:instrText>"},{"literal":"</w:instrText>
            </w:r>
            <w:r w:rsidRPr="00891819">
              <w:rPr>
                <w:rFonts w:hint="eastAsia"/>
                <w:szCs w:val="28"/>
              </w:rPr>
              <w:instrText>王艳华</w:instrText>
            </w:r>
            <w:r w:rsidRPr="00891819">
              <w:rPr>
                <w:rFonts w:hint="eastAsia"/>
                <w:szCs w:val="28"/>
              </w:rPr>
              <w:instrText>"},{"literal":"</w:instrText>
            </w:r>
            <w:r w:rsidRPr="00891819">
              <w:rPr>
                <w:rFonts w:hint="eastAsia"/>
                <w:szCs w:val="28"/>
              </w:rPr>
              <w:instrText>崔亚男</w:instrText>
            </w:r>
            <w:r w:rsidRPr="00891819">
              <w:rPr>
                <w:rFonts w:hint="eastAsia"/>
                <w:szCs w:val="28"/>
              </w:rPr>
              <w:instrText>"},{"literal":"</w:instrText>
            </w:r>
            <w:r w:rsidRPr="00891819">
              <w:rPr>
                <w:rFonts w:hint="eastAsia"/>
                <w:szCs w:val="28"/>
              </w:rPr>
              <w:instrText>钟秋平</w:instrText>
            </w:r>
            <w:r w:rsidRPr="00891819">
              <w:rPr>
                <w:rFonts w:hint="eastAsia"/>
                <w:szCs w:val="28"/>
              </w:rPr>
              <w:instrText>"},{"literal":"</w:instrText>
            </w:r>
            <w:r w:rsidRPr="00891819">
              <w:rPr>
                <w:rFonts w:hint="eastAsia"/>
                <w:szCs w:val="28"/>
              </w:rPr>
              <w:instrText>焦秀娟</w:instrText>
            </w:r>
            <w:r w:rsidRPr="00891819">
              <w:rPr>
                <w:rFonts w:hint="eastAsia"/>
                <w:szCs w:val="28"/>
              </w:rPr>
              <w:instrText>"},{"literal":"</w:instrText>
            </w:r>
            <w:r w:rsidRPr="00891819">
              <w:rPr>
                <w:rFonts w:hint="eastAsia"/>
                <w:szCs w:val="28"/>
              </w:rPr>
              <w:instrText>魏屹峰</w:instrText>
            </w:r>
            <w:r w:rsidRPr="00891819">
              <w:rPr>
                <w:rFonts w:hint="eastAsia"/>
                <w:szCs w:val="28"/>
              </w:rPr>
              <w:instrText>"},{"literal":"KUTCHE</w:instrText>
            </w:r>
            <w:r w:rsidRPr="00891819">
              <w:rPr>
                <w:rFonts w:hint="eastAsia"/>
                <w:szCs w:val="28"/>
              </w:rPr>
              <w:instrText>Ｒ</w:instrText>
            </w:r>
            <w:r w:rsidRPr="00891819">
              <w:rPr>
                <w:rFonts w:hint="eastAsia"/>
                <w:szCs w:val="28"/>
              </w:rPr>
              <w:instrText xml:space="preserve"> Stanley"}],"issued":{"date-parts":[["2015"]]}}}],"schema":"https://github.com/citation-style-language/schema/raw/master/csl-citation</w:instrText>
            </w:r>
            <w:r w:rsidRPr="00891819">
              <w:rPr>
                <w:szCs w:val="28"/>
              </w:rPr>
              <w:instrText xml:space="preserve">.json"} </w:instrText>
            </w:r>
            <w:r w:rsidRPr="00891819">
              <w:rPr>
                <w:szCs w:val="28"/>
              </w:rPr>
              <w:fldChar w:fldCharType="separate"/>
            </w:r>
            <w:r w:rsidRPr="00891819">
              <w:rPr>
                <w:rFonts w:hint="eastAsia"/>
                <w:szCs w:val="28"/>
              </w:rPr>
              <w:t>周慧鸣等</w:t>
            </w:r>
            <w:r w:rsidRPr="00891819">
              <w:rPr>
                <w:rFonts w:hint="eastAsia"/>
                <w:szCs w:val="28"/>
              </w:rPr>
              <w:t>(</w:t>
            </w:r>
            <w:r w:rsidRPr="00545B57">
              <w:rPr>
                <w:rStyle w:val="innerzoteroCitation"/>
                <w:rFonts w:hint="eastAsia"/>
              </w:rPr>
              <w:t>2015</w:t>
            </w:r>
            <w:r w:rsidRPr="00891819">
              <w:rPr>
                <w:rFonts w:hint="eastAsia"/>
                <w:szCs w:val="28"/>
              </w:rPr>
              <w:t>)</w:t>
            </w:r>
            <w:r w:rsidRPr="00891819">
              <w:rPr>
                <w:szCs w:val="28"/>
              </w:rPr>
              <w:fldChar w:fldCharType="end"/>
            </w:r>
          </w:p>
        </w:tc>
        <w:tc>
          <w:tcPr>
            <w:tcW w:w="2126" w:type="dxa"/>
            <w:tcBorders>
              <w:top w:val="nil"/>
              <w:left w:val="nil"/>
              <w:bottom w:val="nil"/>
              <w:right w:val="nil"/>
            </w:tcBorders>
            <w:vAlign w:val="center"/>
          </w:tcPr>
          <w:p w14:paraId="18D443F4" w14:textId="3F614AFF" w:rsidR="006A120B" w:rsidRPr="00891819" w:rsidRDefault="00252838" w:rsidP="00E124AE">
            <w:pPr>
              <w:spacing w:line="300" w:lineRule="exact"/>
              <w:jc w:val="center"/>
              <w:rPr>
                <w:szCs w:val="28"/>
              </w:rPr>
            </w:pPr>
            <w:r w:rsidRPr="00891819">
              <w:rPr>
                <w:rFonts w:hint="eastAsia"/>
                <w:szCs w:val="28"/>
              </w:rPr>
              <w:t>1</w:t>
            </w:r>
          </w:p>
        </w:tc>
        <w:tc>
          <w:tcPr>
            <w:tcW w:w="3566" w:type="dxa"/>
            <w:tcBorders>
              <w:top w:val="nil"/>
              <w:left w:val="nil"/>
              <w:bottom w:val="nil"/>
              <w:right w:val="nil"/>
            </w:tcBorders>
            <w:vAlign w:val="center"/>
          </w:tcPr>
          <w:p w14:paraId="223F9EDD" w14:textId="2659E716" w:rsidR="006A120B" w:rsidRPr="00891819" w:rsidRDefault="00252838"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0iFJtRMJ","properties":{"custom":"</w:instrText>
            </w:r>
            <w:r w:rsidRPr="00891819">
              <w:rPr>
                <w:rFonts w:hint="eastAsia"/>
                <w:szCs w:val="28"/>
              </w:rPr>
              <w:instrText>周慧鸣等</w:instrText>
            </w:r>
            <w:r w:rsidRPr="00891819">
              <w:rPr>
                <w:rFonts w:hint="eastAsia"/>
                <w:szCs w:val="28"/>
              </w:rPr>
              <w:instrText>(2015)","formattedCitation":"</w:instrText>
            </w:r>
            <w:r w:rsidRPr="00891819">
              <w:rPr>
                <w:rFonts w:hint="eastAsia"/>
                <w:szCs w:val="28"/>
              </w:rPr>
              <w:instrText>周慧鸣等</w:instrText>
            </w:r>
            <w:r w:rsidRPr="00891819">
              <w:rPr>
                <w:rFonts w:hint="eastAsia"/>
                <w:szCs w:val="28"/>
              </w:rPr>
              <w:instrText>(2015)","plainCitation":"</w:instrText>
            </w:r>
            <w:r w:rsidRPr="00891819">
              <w:rPr>
                <w:rFonts w:hint="eastAsia"/>
                <w:szCs w:val="28"/>
              </w:rPr>
              <w:instrText>周慧鸣等</w:instrText>
            </w:r>
            <w:r w:rsidRPr="00891819">
              <w:rPr>
                <w:rFonts w:hint="eastAsia"/>
                <w:szCs w:val="28"/>
              </w:rPr>
              <w:instrText>(2015)","noteIndex":0},"citationItems":[{"id":656,"uris":["http://zotero.org/users/local/eoP0LvSC/items/3LCE8FJY"],"itemData":{"id":656,"type":"article-journal","container-title":"</w:instrText>
            </w:r>
            <w:r w:rsidRPr="00891819">
              <w:rPr>
                <w:rFonts w:hint="eastAsia"/>
                <w:szCs w:val="28"/>
              </w:rPr>
              <w:instrText>中国心理卫生杂志</w:instrText>
            </w:r>
            <w:r w:rsidRPr="00891819">
              <w:rPr>
                <w:rFonts w:hint="eastAsia"/>
                <w:szCs w:val="28"/>
              </w:rPr>
              <w:instrText>","issue":"6","page":"413-418","title":"</w:instrText>
            </w:r>
            <w:r w:rsidRPr="00891819">
              <w:rPr>
                <w:rFonts w:hint="eastAsia"/>
                <w:szCs w:val="28"/>
              </w:rPr>
              <w:instrText>中文版</w:instrText>
            </w:r>
            <w:r w:rsidRPr="00891819">
              <w:rPr>
                <w:rFonts w:hint="eastAsia"/>
                <w:szCs w:val="28"/>
              </w:rPr>
              <w:instrText xml:space="preserve"> Kutcher </w:instrText>
            </w:r>
            <w:r w:rsidRPr="00891819">
              <w:rPr>
                <w:rFonts w:hint="eastAsia"/>
                <w:szCs w:val="28"/>
              </w:rPr>
              <w:instrText>青少年抑郁量表测评</w:instrText>
            </w:r>
            <w:r w:rsidRPr="00891819">
              <w:rPr>
                <w:rFonts w:hint="eastAsia"/>
                <w:szCs w:val="28"/>
              </w:rPr>
              <w:instrText xml:space="preserve"> </w:instrText>
            </w:r>
            <w:r w:rsidRPr="00891819">
              <w:rPr>
                <w:rFonts w:hint="eastAsia"/>
                <w:szCs w:val="28"/>
              </w:rPr>
              <w:instrText>青少年样本的效度与信度</w:instrText>
            </w:r>
            <w:r w:rsidRPr="00891819">
              <w:rPr>
                <w:rFonts w:hint="eastAsia"/>
                <w:szCs w:val="28"/>
              </w:rPr>
              <w:instrText>","volume":"29","author":[{"literal":"</w:instrText>
            </w:r>
            <w:r w:rsidRPr="00891819">
              <w:rPr>
                <w:rFonts w:hint="eastAsia"/>
                <w:szCs w:val="28"/>
              </w:rPr>
              <w:instrText>周慧鸣</w:instrText>
            </w:r>
            <w:r w:rsidRPr="00891819">
              <w:rPr>
                <w:rFonts w:hint="eastAsia"/>
                <w:szCs w:val="28"/>
              </w:rPr>
              <w:instrText>"},{"literal":"</w:instrText>
            </w:r>
            <w:r w:rsidRPr="00891819">
              <w:rPr>
                <w:rFonts w:hint="eastAsia"/>
                <w:szCs w:val="28"/>
              </w:rPr>
              <w:instrText>郝楠</w:instrText>
            </w:r>
            <w:r w:rsidRPr="00891819">
              <w:rPr>
                <w:rFonts w:hint="eastAsia"/>
                <w:szCs w:val="28"/>
              </w:rPr>
              <w:instrText>"},{"literal":"</w:instrText>
            </w:r>
            <w:r w:rsidRPr="00891819">
              <w:rPr>
                <w:rFonts w:hint="eastAsia"/>
                <w:szCs w:val="28"/>
              </w:rPr>
              <w:instrText>杜亚松</w:instrText>
            </w:r>
            <w:r w:rsidRPr="00891819">
              <w:rPr>
                <w:rFonts w:hint="eastAsia"/>
                <w:szCs w:val="28"/>
              </w:rPr>
              <w:instrText>"},{"literal":"</w:instrText>
            </w:r>
            <w:r w:rsidRPr="00891819">
              <w:rPr>
                <w:rFonts w:hint="eastAsia"/>
                <w:szCs w:val="28"/>
              </w:rPr>
              <w:instrText>刘艳玉</w:instrText>
            </w:r>
            <w:r w:rsidRPr="00891819">
              <w:rPr>
                <w:rFonts w:hint="eastAsia"/>
                <w:szCs w:val="28"/>
              </w:rPr>
              <w:instrText>"},{"literal":"</w:instrText>
            </w:r>
            <w:r w:rsidRPr="00891819">
              <w:rPr>
                <w:rFonts w:hint="eastAsia"/>
                <w:szCs w:val="28"/>
              </w:rPr>
              <w:instrText>隋雨彤</w:instrText>
            </w:r>
            <w:r w:rsidRPr="00891819">
              <w:rPr>
                <w:rFonts w:hint="eastAsia"/>
                <w:szCs w:val="28"/>
              </w:rPr>
              <w:instrText>"},{"literal":"</w:instrText>
            </w:r>
            <w:r w:rsidRPr="00891819">
              <w:rPr>
                <w:rFonts w:hint="eastAsia"/>
                <w:szCs w:val="28"/>
              </w:rPr>
              <w:instrText>王艳华</w:instrText>
            </w:r>
            <w:r w:rsidRPr="00891819">
              <w:rPr>
                <w:rFonts w:hint="eastAsia"/>
                <w:szCs w:val="28"/>
              </w:rPr>
              <w:instrText>"},{"literal":"</w:instrText>
            </w:r>
            <w:r w:rsidRPr="00891819">
              <w:rPr>
                <w:rFonts w:hint="eastAsia"/>
                <w:szCs w:val="28"/>
              </w:rPr>
              <w:instrText>崔亚男</w:instrText>
            </w:r>
            <w:r w:rsidRPr="00891819">
              <w:rPr>
                <w:rFonts w:hint="eastAsia"/>
                <w:szCs w:val="28"/>
              </w:rPr>
              <w:instrText>"},{"literal":"</w:instrText>
            </w:r>
            <w:r w:rsidRPr="00891819">
              <w:rPr>
                <w:rFonts w:hint="eastAsia"/>
                <w:szCs w:val="28"/>
              </w:rPr>
              <w:instrText>钟秋平</w:instrText>
            </w:r>
            <w:r w:rsidRPr="00891819">
              <w:rPr>
                <w:rFonts w:hint="eastAsia"/>
                <w:szCs w:val="28"/>
              </w:rPr>
              <w:instrText>"},{"literal":"</w:instrText>
            </w:r>
            <w:r w:rsidRPr="00891819">
              <w:rPr>
                <w:rFonts w:hint="eastAsia"/>
                <w:szCs w:val="28"/>
              </w:rPr>
              <w:instrText>焦秀娟</w:instrText>
            </w:r>
            <w:r w:rsidRPr="00891819">
              <w:rPr>
                <w:rFonts w:hint="eastAsia"/>
                <w:szCs w:val="28"/>
              </w:rPr>
              <w:instrText>"},{"literal":"</w:instrText>
            </w:r>
            <w:r w:rsidRPr="00891819">
              <w:rPr>
                <w:rFonts w:hint="eastAsia"/>
                <w:szCs w:val="28"/>
              </w:rPr>
              <w:instrText>魏屹峰</w:instrText>
            </w:r>
            <w:r w:rsidRPr="00891819">
              <w:rPr>
                <w:rFonts w:hint="eastAsia"/>
                <w:szCs w:val="28"/>
              </w:rPr>
              <w:instrText>"},{"literal":"KUTCHE</w:instrText>
            </w:r>
            <w:r w:rsidRPr="00891819">
              <w:rPr>
                <w:rFonts w:hint="eastAsia"/>
                <w:szCs w:val="28"/>
              </w:rPr>
              <w:instrText>Ｒ</w:instrText>
            </w:r>
            <w:r w:rsidRPr="00891819">
              <w:rPr>
                <w:rFonts w:hint="eastAsia"/>
                <w:szCs w:val="28"/>
              </w:rPr>
              <w:instrText xml:space="preserve"> Stanley"}],"issued":{"date-parts":[["2015"]]}}}],"schema":"https://github.com/citation-style-language/schema/raw/master/csl-citation</w:instrText>
            </w:r>
            <w:r w:rsidRPr="00891819">
              <w:rPr>
                <w:szCs w:val="28"/>
              </w:rPr>
              <w:instrText xml:space="preserve">.json"} </w:instrText>
            </w:r>
            <w:r w:rsidRPr="00891819">
              <w:rPr>
                <w:szCs w:val="28"/>
              </w:rPr>
              <w:fldChar w:fldCharType="separate"/>
            </w:r>
            <w:r w:rsidRPr="00891819">
              <w:rPr>
                <w:rFonts w:hint="eastAsia"/>
                <w:szCs w:val="28"/>
              </w:rPr>
              <w:t>周慧鸣等</w:t>
            </w:r>
            <w:r w:rsidRPr="00891819">
              <w:rPr>
                <w:rFonts w:hint="eastAsia"/>
                <w:szCs w:val="28"/>
              </w:rPr>
              <w:t>(</w:t>
            </w:r>
            <w:r w:rsidRPr="00545B57">
              <w:rPr>
                <w:rStyle w:val="innerzoteroCitation"/>
                <w:rFonts w:hint="eastAsia"/>
              </w:rPr>
              <w:t>2015</w:t>
            </w:r>
            <w:r w:rsidRPr="00891819">
              <w:rPr>
                <w:rFonts w:hint="eastAsia"/>
                <w:szCs w:val="28"/>
              </w:rPr>
              <w:t>)</w:t>
            </w:r>
            <w:r w:rsidRPr="00891819">
              <w:rPr>
                <w:szCs w:val="28"/>
              </w:rPr>
              <w:fldChar w:fldCharType="end"/>
            </w:r>
            <w:r w:rsidRPr="00891819">
              <w:rPr>
                <w:szCs w:val="28"/>
              </w:rPr>
              <w:t>11</w:t>
            </w:r>
            <w:r w:rsidRPr="00891819">
              <w:rPr>
                <w:rFonts w:hint="eastAsia"/>
                <w:szCs w:val="28"/>
              </w:rPr>
              <w:t>题</w:t>
            </w:r>
          </w:p>
        </w:tc>
        <w:tc>
          <w:tcPr>
            <w:tcW w:w="3522" w:type="dxa"/>
            <w:tcBorders>
              <w:top w:val="nil"/>
              <w:left w:val="nil"/>
              <w:bottom w:val="nil"/>
              <w:right w:val="nil"/>
            </w:tcBorders>
          </w:tcPr>
          <w:p w14:paraId="7DBE591A" w14:textId="627194BF" w:rsidR="006A120B" w:rsidRPr="00891819" w:rsidRDefault="00252838"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aw3ghHyx","properties":{"custom":"</w:instrText>
            </w:r>
            <w:r w:rsidRPr="00891819">
              <w:rPr>
                <w:rFonts w:hint="eastAsia"/>
                <w:szCs w:val="28"/>
              </w:rPr>
              <w:instrText>周慧鸣等</w:instrText>
            </w:r>
            <w:r w:rsidRPr="00891819">
              <w:rPr>
                <w:rFonts w:hint="eastAsia"/>
                <w:szCs w:val="28"/>
              </w:rPr>
              <w:instrText>(2015)","formattedCitation":"</w:instrText>
            </w:r>
            <w:r w:rsidRPr="00891819">
              <w:rPr>
                <w:rFonts w:hint="eastAsia"/>
                <w:szCs w:val="28"/>
              </w:rPr>
              <w:instrText>周慧鸣等</w:instrText>
            </w:r>
            <w:r w:rsidRPr="00891819">
              <w:rPr>
                <w:rFonts w:hint="eastAsia"/>
                <w:szCs w:val="28"/>
              </w:rPr>
              <w:instrText>(2015)","plainCitation":"</w:instrText>
            </w:r>
            <w:r w:rsidRPr="00891819">
              <w:rPr>
                <w:rFonts w:hint="eastAsia"/>
                <w:szCs w:val="28"/>
              </w:rPr>
              <w:instrText>周慧鸣等</w:instrText>
            </w:r>
            <w:r w:rsidRPr="00891819">
              <w:rPr>
                <w:rFonts w:hint="eastAsia"/>
                <w:szCs w:val="28"/>
              </w:rPr>
              <w:instrText>(2015)","noteIndex":0},"citationItems":[{"id":656,"uris":["http://zotero.org/users/local/eoP0LvSC/items/3LCE8FJY"],"itemData":{"id":656,"type":"article-journal","container-title":"</w:instrText>
            </w:r>
            <w:r w:rsidRPr="00891819">
              <w:rPr>
                <w:rFonts w:hint="eastAsia"/>
                <w:szCs w:val="28"/>
              </w:rPr>
              <w:instrText>中国心理卫生杂志</w:instrText>
            </w:r>
            <w:r w:rsidRPr="00891819">
              <w:rPr>
                <w:rFonts w:hint="eastAsia"/>
                <w:szCs w:val="28"/>
              </w:rPr>
              <w:instrText>","issue":"6","page":"413-418","title":"</w:instrText>
            </w:r>
            <w:r w:rsidRPr="00891819">
              <w:rPr>
                <w:rFonts w:hint="eastAsia"/>
                <w:szCs w:val="28"/>
              </w:rPr>
              <w:instrText>中文版</w:instrText>
            </w:r>
            <w:r w:rsidRPr="00891819">
              <w:rPr>
                <w:rFonts w:hint="eastAsia"/>
                <w:szCs w:val="28"/>
              </w:rPr>
              <w:instrText xml:space="preserve"> Kutcher </w:instrText>
            </w:r>
            <w:r w:rsidRPr="00891819">
              <w:rPr>
                <w:rFonts w:hint="eastAsia"/>
                <w:szCs w:val="28"/>
              </w:rPr>
              <w:instrText>青少年抑郁量表测评</w:instrText>
            </w:r>
            <w:r w:rsidRPr="00891819">
              <w:rPr>
                <w:rFonts w:hint="eastAsia"/>
                <w:szCs w:val="28"/>
              </w:rPr>
              <w:instrText xml:space="preserve"> </w:instrText>
            </w:r>
            <w:r w:rsidRPr="00891819">
              <w:rPr>
                <w:rFonts w:hint="eastAsia"/>
                <w:szCs w:val="28"/>
              </w:rPr>
              <w:instrText>青少年样本的效度与信度</w:instrText>
            </w:r>
            <w:r w:rsidRPr="00891819">
              <w:rPr>
                <w:rFonts w:hint="eastAsia"/>
                <w:szCs w:val="28"/>
              </w:rPr>
              <w:instrText>","volume":"29","author":[{"literal":"</w:instrText>
            </w:r>
            <w:r w:rsidRPr="00891819">
              <w:rPr>
                <w:rFonts w:hint="eastAsia"/>
                <w:szCs w:val="28"/>
              </w:rPr>
              <w:instrText>周慧鸣</w:instrText>
            </w:r>
            <w:r w:rsidRPr="00891819">
              <w:rPr>
                <w:rFonts w:hint="eastAsia"/>
                <w:szCs w:val="28"/>
              </w:rPr>
              <w:instrText>"},{"literal":"</w:instrText>
            </w:r>
            <w:r w:rsidRPr="00891819">
              <w:rPr>
                <w:rFonts w:hint="eastAsia"/>
                <w:szCs w:val="28"/>
              </w:rPr>
              <w:instrText>郝楠</w:instrText>
            </w:r>
            <w:r w:rsidRPr="00891819">
              <w:rPr>
                <w:rFonts w:hint="eastAsia"/>
                <w:szCs w:val="28"/>
              </w:rPr>
              <w:instrText>"},{"literal":"</w:instrText>
            </w:r>
            <w:r w:rsidRPr="00891819">
              <w:rPr>
                <w:rFonts w:hint="eastAsia"/>
                <w:szCs w:val="28"/>
              </w:rPr>
              <w:instrText>杜亚松</w:instrText>
            </w:r>
            <w:r w:rsidRPr="00891819">
              <w:rPr>
                <w:rFonts w:hint="eastAsia"/>
                <w:szCs w:val="28"/>
              </w:rPr>
              <w:instrText>"},{"literal":"</w:instrText>
            </w:r>
            <w:r w:rsidRPr="00891819">
              <w:rPr>
                <w:rFonts w:hint="eastAsia"/>
                <w:szCs w:val="28"/>
              </w:rPr>
              <w:instrText>刘艳玉</w:instrText>
            </w:r>
            <w:r w:rsidRPr="00891819">
              <w:rPr>
                <w:rFonts w:hint="eastAsia"/>
                <w:szCs w:val="28"/>
              </w:rPr>
              <w:instrText>"},{"literal":"</w:instrText>
            </w:r>
            <w:r w:rsidRPr="00891819">
              <w:rPr>
                <w:rFonts w:hint="eastAsia"/>
                <w:szCs w:val="28"/>
              </w:rPr>
              <w:instrText>隋雨彤</w:instrText>
            </w:r>
            <w:r w:rsidRPr="00891819">
              <w:rPr>
                <w:rFonts w:hint="eastAsia"/>
                <w:szCs w:val="28"/>
              </w:rPr>
              <w:instrText>"},{"literal":"</w:instrText>
            </w:r>
            <w:r w:rsidRPr="00891819">
              <w:rPr>
                <w:rFonts w:hint="eastAsia"/>
                <w:szCs w:val="28"/>
              </w:rPr>
              <w:instrText>王艳华</w:instrText>
            </w:r>
            <w:r w:rsidRPr="00891819">
              <w:rPr>
                <w:rFonts w:hint="eastAsia"/>
                <w:szCs w:val="28"/>
              </w:rPr>
              <w:instrText>"},{"literal":"</w:instrText>
            </w:r>
            <w:r w:rsidRPr="00891819">
              <w:rPr>
                <w:rFonts w:hint="eastAsia"/>
                <w:szCs w:val="28"/>
              </w:rPr>
              <w:instrText>崔亚男</w:instrText>
            </w:r>
            <w:r w:rsidRPr="00891819">
              <w:rPr>
                <w:rFonts w:hint="eastAsia"/>
                <w:szCs w:val="28"/>
              </w:rPr>
              <w:instrText>"},{"literal":"</w:instrText>
            </w:r>
            <w:r w:rsidRPr="00891819">
              <w:rPr>
                <w:rFonts w:hint="eastAsia"/>
                <w:szCs w:val="28"/>
              </w:rPr>
              <w:instrText>钟秋平</w:instrText>
            </w:r>
            <w:r w:rsidRPr="00891819">
              <w:rPr>
                <w:rFonts w:hint="eastAsia"/>
                <w:szCs w:val="28"/>
              </w:rPr>
              <w:instrText>"},{"literal":"</w:instrText>
            </w:r>
            <w:r w:rsidRPr="00891819">
              <w:rPr>
                <w:rFonts w:hint="eastAsia"/>
                <w:szCs w:val="28"/>
              </w:rPr>
              <w:instrText>焦秀娟</w:instrText>
            </w:r>
            <w:r w:rsidRPr="00891819">
              <w:rPr>
                <w:rFonts w:hint="eastAsia"/>
                <w:szCs w:val="28"/>
              </w:rPr>
              <w:instrText>"},{"literal":"</w:instrText>
            </w:r>
            <w:r w:rsidRPr="00891819">
              <w:rPr>
                <w:rFonts w:hint="eastAsia"/>
                <w:szCs w:val="28"/>
              </w:rPr>
              <w:instrText>魏屹峰</w:instrText>
            </w:r>
            <w:r w:rsidRPr="00891819">
              <w:rPr>
                <w:rFonts w:hint="eastAsia"/>
                <w:szCs w:val="28"/>
              </w:rPr>
              <w:instrText>"},{"literal":"KUTCHE</w:instrText>
            </w:r>
            <w:r w:rsidRPr="00891819">
              <w:rPr>
                <w:rFonts w:hint="eastAsia"/>
                <w:szCs w:val="28"/>
              </w:rPr>
              <w:instrText>Ｒ</w:instrText>
            </w:r>
            <w:r w:rsidRPr="00891819">
              <w:rPr>
                <w:rFonts w:hint="eastAsia"/>
                <w:szCs w:val="28"/>
              </w:rPr>
              <w:instrText xml:space="preserve"> Stanley"}],"issued":{"date-parts":[["2015"]]}}}],"schema":"https://github.com/citation-style-language/schema/raw/master/csl-citation</w:instrText>
            </w:r>
            <w:r w:rsidRPr="00891819">
              <w:rPr>
                <w:szCs w:val="28"/>
              </w:rPr>
              <w:instrText xml:space="preserve">.json"} </w:instrText>
            </w:r>
            <w:r w:rsidRPr="00891819">
              <w:rPr>
                <w:szCs w:val="28"/>
              </w:rPr>
              <w:fldChar w:fldCharType="separate"/>
            </w:r>
            <w:r w:rsidRPr="00891819">
              <w:rPr>
                <w:rFonts w:hint="eastAsia"/>
                <w:szCs w:val="28"/>
              </w:rPr>
              <w:t>周慧鸣等</w:t>
            </w:r>
            <w:r w:rsidRPr="00891819">
              <w:rPr>
                <w:rFonts w:hint="eastAsia"/>
                <w:szCs w:val="28"/>
              </w:rPr>
              <w:t>(</w:t>
            </w:r>
            <w:r w:rsidRPr="00545B57">
              <w:rPr>
                <w:rStyle w:val="innerzoteroCitation"/>
                <w:rFonts w:hint="eastAsia"/>
              </w:rPr>
              <w:t>2015</w:t>
            </w:r>
            <w:r w:rsidRPr="00891819">
              <w:rPr>
                <w:rFonts w:hint="eastAsia"/>
                <w:szCs w:val="28"/>
              </w:rPr>
              <w:t>)</w:t>
            </w:r>
            <w:r w:rsidRPr="00891819">
              <w:rPr>
                <w:szCs w:val="28"/>
              </w:rPr>
              <w:fldChar w:fldCharType="end"/>
            </w:r>
            <w:r w:rsidRPr="00891819">
              <w:rPr>
                <w:rFonts w:hint="eastAsia"/>
                <w:szCs w:val="28"/>
              </w:rPr>
              <w:t xml:space="preserve"> </w:t>
            </w:r>
            <w:r w:rsidRPr="00891819">
              <w:rPr>
                <w:rFonts w:hint="eastAsia"/>
                <w:szCs w:val="28"/>
              </w:rPr>
              <w:t>提供的是症状名，可以用于内容分析，但是无法用于实际测量。</w:t>
            </w:r>
          </w:p>
        </w:tc>
      </w:tr>
      <w:tr w:rsidR="00252838" w:rsidRPr="00891819" w14:paraId="6B9E3092" w14:textId="77777777" w:rsidTr="00E124AE">
        <w:trPr>
          <w:jc w:val="center"/>
        </w:trPr>
        <w:tc>
          <w:tcPr>
            <w:tcW w:w="4253" w:type="dxa"/>
            <w:tcBorders>
              <w:top w:val="nil"/>
              <w:left w:val="nil"/>
              <w:bottom w:val="nil"/>
              <w:right w:val="nil"/>
            </w:tcBorders>
            <w:vAlign w:val="center"/>
          </w:tcPr>
          <w:p w14:paraId="436584D2" w14:textId="77777777" w:rsidR="00252838" w:rsidRPr="00891819" w:rsidRDefault="00252838" w:rsidP="00252838">
            <w:pPr>
              <w:spacing w:line="300" w:lineRule="exact"/>
              <w:jc w:val="center"/>
              <w:rPr>
                <w:szCs w:val="28"/>
              </w:rPr>
            </w:pPr>
            <w:r w:rsidRPr="00891819">
              <w:rPr>
                <w:szCs w:val="28"/>
              </w:rPr>
              <w:fldChar w:fldCharType="begin"/>
            </w:r>
            <w:r w:rsidRPr="00891819">
              <w:rPr>
                <w:szCs w:val="28"/>
              </w:rPr>
              <w:instrText xml:space="preserve"> ADDIN NE.Ref.{1DDF9A6A-FB6B-4416-B7A3-BAEA2F8E7263}</w:instrText>
            </w:r>
            <w:r w:rsidRPr="00891819">
              <w:rPr>
                <w:szCs w:val="28"/>
              </w:rPr>
              <w:fldChar w:fldCharType="separate"/>
            </w:r>
            <w:r w:rsidRPr="00891819">
              <w:rPr>
                <w:color w:val="000000"/>
                <w:kern w:val="0"/>
                <w:szCs w:val="28"/>
              </w:rPr>
              <w:t>Sakuma et al.(2010)</w:t>
            </w:r>
            <w:r w:rsidRPr="00891819">
              <w:rPr>
                <w:szCs w:val="28"/>
              </w:rPr>
              <w:fldChar w:fldCharType="end"/>
            </w:r>
            <w:r w:rsidRPr="00891819">
              <w:rPr>
                <w:szCs w:val="28"/>
              </w:rPr>
              <w:t xml:space="preserve"> self-designed questionnaire (Sakuma_2010)</w:t>
            </w:r>
          </w:p>
          <w:p w14:paraId="7E5F5CED" w14:textId="5C80399E" w:rsidR="00252838" w:rsidRPr="00891819" w:rsidRDefault="005A6140" w:rsidP="00E124AE">
            <w:pPr>
              <w:spacing w:line="300" w:lineRule="exact"/>
              <w:jc w:val="center"/>
              <w:rPr>
                <w:color w:val="000000"/>
                <w:szCs w:val="28"/>
              </w:rPr>
            </w:pPr>
            <w:r>
              <w:rPr>
                <w:rFonts w:hint="eastAsia"/>
                <w:color w:val="000000"/>
                <w:szCs w:val="28"/>
              </w:rPr>
              <w:t>2010</w:t>
            </w:r>
            <w:r>
              <w:rPr>
                <w:rFonts w:hint="eastAsia"/>
                <w:color w:val="000000"/>
                <w:szCs w:val="28"/>
              </w:rPr>
              <w:t>年文章直接提供</w:t>
            </w:r>
          </w:p>
        </w:tc>
        <w:tc>
          <w:tcPr>
            <w:tcW w:w="2694" w:type="dxa"/>
            <w:tcBorders>
              <w:top w:val="nil"/>
              <w:left w:val="nil"/>
              <w:bottom w:val="nil"/>
              <w:right w:val="nil"/>
            </w:tcBorders>
            <w:vAlign w:val="center"/>
          </w:tcPr>
          <w:p w14:paraId="2B7CF7DF" w14:textId="769CF62E" w:rsidR="00252838" w:rsidRPr="00891819" w:rsidRDefault="00252838" w:rsidP="00E124AE">
            <w:pPr>
              <w:spacing w:line="300" w:lineRule="exact"/>
              <w:jc w:val="center"/>
              <w:rPr>
                <w:szCs w:val="28"/>
              </w:rPr>
            </w:pPr>
            <w:r w:rsidRPr="00891819">
              <w:rPr>
                <w:szCs w:val="28"/>
              </w:rPr>
              <w:fldChar w:fldCharType="begin"/>
            </w:r>
            <w:r w:rsidRPr="00891819">
              <w:rPr>
                <w:szCs w:val="28"/>
              </w:rPr>
              <w:instrText xml:space="preserve"> ADDIN ZOTERO_ITEM CSL_CITATION {"citationID":"bkNvvpm6","properties":{"custom":"Sakuma et al. (2010)","formattedCitation":"Sakuma et al. (2010)","plainCitation":"Sakuma et al. (2010)","noteIndex":0},"citationItems":[{"id":658,"uris":["http://zotero.org/users/local/eoP0LvSC/items/G86CS5IQ"],"itemData":{"id":658,"type":"article-journal","abstract":"Introduction: Smoking prevention interventions have been shown to be effective in reducing smoking prevalence in the United States. Further work is needed to address smoking in China, where over one third of the world’s current smokers reside. China, with more than 60% of the male population being smokers, also presents a unique opportunity to test cognitive processes involved in depression, social influences, and smoking. Adolescents at-risk for developing depression may process social information differently from low-risk counterparts.\nMethods: The Wuhan Smoking Prevention Trial was a schoolbased longitudinal randomized controlled trial aimed at preventing initiation and escalation of adolescent smoking behaviors. Thousand three hundred and ninety-one male seventh-grade students were assessed with a 200-item paperand-pencil baseline survey, and it was readministered 1 year later following program implementation.\nResults: Friend prevalence estimates were significantly higher among 30-day smokers and among those at highest risk for depression symptoms. The program appeared to be successful in changing the perception of friend smoking prevalence only among adolescents with a comorbidity of high scores of depression symptoms and who have experimented previously with smoking. This Program × Comorbidity interaction on perceived friend smoking prevalence was significant in predicting 30-day smoking 1 year after program implementation.\nConclusions: This study provides evidence that those adolescents with high levels of depressive symptoms may be more sensitive to social influences associated with smoking prevalence. Individual Disposition × Social Environmental Influences may be important when developing future effective prevention programming.","container-title":"Nicotine &amp; Tobacco Research","DOI":"10.1093/ntr/ntq156","ISSN":"1462-2203, 1469-994X","issue":"11","journalAbbreviation":"Nicotine &amp; Tobacco Research","language":"en","page":"1099-1107","source":"DOI.org (Crossref)","title":"Evaluating Depressive Symptom Interactions on Adolescent Smoking Prevention Program Mediators: A Mediated Moderation Analysis","title-short":"Evaluating Depressive Symptom Interactions on Adolescent Smoking Prevention Program Mediators","volume":"12","author":[{"family":"Sakuma","given":"K.-L. K."},{"family":"Sun","given":"P."},{"family":"Unger","given":"J. B."},{"family":"Johnson","given":"C. A."}],"issued":{"date-parts":[["2010",11,1]]}}}],"schema":"https://github.com/citation-style-language/schema/raw/master/csl-citation.json"} </w:instrText>
            </w:r>
            <w:r w:rsidRPr="00891819">
              <w:rPr>
                <w:szCs w:val="28"/>
              </w:rPr>
              <w:fldChar w:fldCharType="separate"/>
            </w:r>
            <w:r w:rsidRPr="00891819">
              <w:rPr>
                <w:szCs w:val="28"/>
              </w:rPr>
              <w:t>Sakuma et al. (</w:t>
            </w:r>
            <w:r w:rsidRPr="00545B57">
              <w:rPr>
                <w:rStyle w:val="innerzoteroCitation"/>
              </w:rPr>
              <w:t>2010</w:t>
            </w:r>
            <w:r w:rsidRPr="00891819">
              <w:rPr>
                <w:szCs w:val="28"/>
              </w:rPr>
              <w:t>)</w:t>
            </w:r>
            <w:r w:rsidRPr="00891819">
              <w:rPr>
                <w:szCs w:val="28"/>
              </w:rPr>
              <w:fldChar w:fldCharType="end"/>
            </w:r>
          </w:p>
        </w:tc>
        <w:tc>
          <w:tcPr>
            <w:tcW w:w="2126" w:type="dxa"/>
            <w:tcBorders>
              <w:top w:val="nil"/>
              <w:left w:val="nil"/>
              <w:bottom w:val="nil"/>
              <w:right w:val="nil"/>
            </w:tcBorders>
            <w:vAlign w:val="center"/>
          </w:tcPr>
          <w:p w14:paraId="743DDE94" w14:textId="7E9D3340" w:rsidR="00252838" w:rsidRPr="00891819" w:rsidRDefault="00252838" w:rsidP="00E124AE">
            <w:pPr>
              <w:spacing w:line="300" w:lineRule="exact"/>
              <w:jc w:val="center"/>
              <w:rPr>
                <w:szCs w:val="28"/>
              </w:rPr>
            </w:pPr>
            <w:r w:rsidRPr="00891819">
              <w:rPr>
                <w:rFonts w:hint="eastAsia"/>
                <w:szCs w:val="28"/>
              </w:rPr>
              <w:t>1</w:t>
            </w:r>
          </w:p>
        </w:tc>
        <w:tc>
          <w:tcPr>
            <w:tcW w:w="3566" w:type="dxa"/>
            <w:tcBorders>
              <w:top w:val="nil"/>
              <w:left w:val="nil"/>
              <w:bottom w:val="nil"/>
              <w:right w:val="nil"/>
            </w:tcBorders>
            <w:vAlign w:val="center"/>
          </w:tcPr>
          <w:p w14:paraId="0490D94B" w14:textId="2DDCF5FF" w:rsidR="00252838" w:rsidRPr="00891819" w:rsidRDefault="00252838" w:rsidP="00E124AE">
            <w:pPr>
              <w:spacing w:line="300" w:lineRule="exact"/>
              <w:jc w:val="center"/>
              <w:rPr>
                <w:szCs w:val="28"/>
              </w:rPr>
            </w:pPr>
            <w:r w:rsidRPr="00891819">
              <w:rPr>
                <w:szCs w:val="28"/>
              </w:rPr>
              <w:fldChar w:fldCharType="begin"/>
            </w:r>
            <w:r w:rsidR="00891819" w:rsidRPr="00891819">
              <w:rPr>
                <w:szCs w:val="28"/>
              </w:rPr>
              <w:instrText xml:space="preserve"> ADDIN ZOTERO_ITEM CSL_CITATION {"citationID":"b07BDUsV","properties":{"custom":"Sakuma et al. (2010)","formattedCitation":"Sakuma et al. (2010)","plainCitation":"Sakuma et al. (2010)","noteIndex":0},"citationItems":[{"id":658,"uris":["http://zotero.org/users/local/eoP0LvSC/items/G86CS5IQ"],"itemData":{"id":658,"type":"article-journal","abstract":"Introduction: Smoking prevention interventions have been shown to be effective in reducing smoking prevalence in the United States. Further work is needed to address smoking in China, where over one third of the world’s current smokers reside. China, with more than 60% of the male population being smokers, also presents a unique opportunity to test cognitive processes involved in depression, social influences, and smoking. Adolescents at-risk for developing depression may process social information differently from low-risk counterparts.\nMethods: The Wuhan Smoking Prevention Trial was a schoolbased longitudinal randomized controlled trial aimed at preventing initiation and escalation of adolescent smoking behaviors. Thousand three hundred and ninety-one male seventh-grade students were assessed with a 200-item paperand-pencil baseline survey, and it was readministered 1 year later following program implementation.\nResults: Friend prevalence estimates were significantly higher among 30-day smokers and among those at highest risk for depression symptoms. The program appeared to be successful in changing the perception of friend smoking prevalence only among adolescents with a comorbidity of high scores of depression symptoms and who have experimented previously with smoking. This Program × Comorbidity interaction on perceived friend smoking prevalence was significant in predicting 30-day smoking 1 year after program implementation.\nConclusions: This study provides evidence that those adolescents with high levels of depressive symptoms may be more sensitive to social influences associated with smoking prevalence. Individual Disposition × Social Environmental Influences may be important when developing future effective prevention programming.","container-title":"Nicotine &amp; Tobacco Research","DOI":"10.1093/ntr/ntq156","ISSN":"1462-2203, 1469-994X","issue":"11","journalAbbreviation":"Nicotine &amp; Tobacco Research","language":"en","page":"1099-1107","source":"DOI.org (Crossref)","title":"Evaluating Depressive Symptom Interactions on Adolescent Smoking Prevention Program Mediators: A Mediated Moderation Analysis","title-short":"Evaluating Depressive Symptom Interactions on Adolescent Smoking Prevention Program Mediators","volume":"12","author":[{"family":"Sakuma","given":"K.-L. K."},{"family":"Sun","given":"P."},{"family":"Unger","given":"J. B."},{"family":"Johnson","given":"C. A."}],"issued":{"date-parts":[["2010",11,1]]}}}],"schema":"https://github.com/citation-style-language/schema/raw/master/csl-citation.json"} </w:instrText>
            </w:r>
            <w:r w:rsidRPr="00891819">
              <w:rPr>
                <w:szCs w:val="28"/>
              </w:rPr>
              <w:fldChar w:fldCharType="separate"/>
            </w:r>
            <w:r w:rsidRPr="00891819">
              <w:rPr>
                <w:szCs w:val="28"/>
              </w:rPr>
              <w:t>Sakuma et al. (</w:t>
            </w:r>
            <w:r w:rsidRPr="00545B57">
              <w:rPr>
                <w:rStyle w:val="innerzoteroCitation"/>
              </w:rPr>
              <w:t>2010</w:t>
            </w:r>
            <w:r w:rsidRPr="00891819">
              <w:rPr>
                <w:szCs w:val="28"/>
              </w:rPr>
              <w:t>)</w:t>
            </w:r>
            <w:r w:rsidRPr="00891819">
              <w:rPr>
                <w:szCs w:val="28"/>
              </w:rPr>
              <w:fldChar w:fldCharType="end"/>
            </w:r>
            <w:r w:rsidRPr="00891819">
              <w:rPr>
                <w:szCs w:val="28"/>
              </w:rPr>
              <w:t>4</w:t>
            </w:r>
            <w:r w:rsidRPr="00891819">
              <w:rPr>
                <w:rFonts w:hint="eastAsia"/>
                <w:szCs w:val="28"/>
              </w:rPr>
              <w:t>题</w:t>
            </w:r>
          </w:p>
        </w:tc>
        <w:tc>
          <w:tcPr>
            <w:tcW w:w="3522" w:type="dxa"/>
            <w:tcBorders>
              <w:top w:val="nil"/>
              <w:left w:val="nil"/>
              <w:bottom w:val="nil"/>
              <w:right w:val="nil"/>
            </w:tcBorders>
          </w:tcPr>
          <w:p w14:paraId="43ECB9BC" w14:textId="6DA39D2C" w:rsidR="00252838" w:rsidRPr="00891819" w:rsidRDefault="00252838" w:rsidP="00E124AE">
            <w:pPr>
              <w:spacing w:line="300" w:lineRule="exact"/>
              <w:jc w:val="center"/>
              <w:rPr>
                <w:szCs w:val="28"/>
              </w:rPr>
            </w:pPr>
            <w:r w:rsidRPr="00891819">
              <w:rPr>
                <w:rFonts w:hint="eastAsia"/>
                <w:szCs w:val="28"/>
              </w:rPr>
              <w:t>自编</w:t>
            </w:r>
          </w:p>
        </w:tc>
      </w:tr>
      <w:tr w:rsidR="00252838" w:rsidRPr="00891819" w14:paraId="7A3929A3" w14:textId="77777777" w:rsidTr="00E124AE">
        <w:trPr>
          <w:jc w:val="center"/>
        </w:trPr>
        <w:tc>
          <w:tcPr>
            <w:tcW w:w="4253" w:type="dxa"/>
            <w:tcBorders>
              <w:top w:val="nil"/>
              <w:left w:val="nil"/>
              <w:bottom w:val="nil"/>
              <w:right w:val="nil"/>
            </w:tcBorders>
            <w:vAlign w:val="center"/>
          </w:tcPr>
          <w:p w14:paraId="18012A1E" w14:textId="4187DED8" w:rsidR="00252838" w:rsidRDefault="00252838" w:rsidP="00E124AE">
            <w:pPr>
              <w:spacing w:line="300" w:lineRule="exact"/>
              <w:jc w:val="center"/>
              <w:rPr>
                <w:color w:val="0D0D0D" w:themeColor="text1" w:themeTint="F2"/>
                <w:szCs w:val="28"/>
              </w:rPr>
            </w:pPr>
            <w:r w:rsidRPr="00891819">
              <w:rPr>
                <w:color w:val="0D0D0D" w:themeColor="text1" w:themeTint="F2"/>
                <w:szCs w:val="28"/>
              </w:rPr>
              <w:t>Short Mood and Feelings Questionnaire (SMFQ)</w:t>
            </w:r>
            <w:r w:rsidR="005A6140">
              <w:rPr>
                <w:color w:val="0D0D0D" w:themeColor="text1" w:themeTint="F2"/>
                <w:szCs w:val="28"/>
              </w:rPr>
              <w:br/>
            </w:r>
            <w:r w:rsidR="005A6140">
              <w:rPr>
                <w:rFonts w:hint="eastAsia"/>
                <w:color w:val="0D0D0D" w:themeColor="text1" w:themeTint="F2"/>
                <w:szCs w:val="28"/>
              </w:rPr>
              <w:lastRenderedPageBreak/>
              <w:t>1995</w:t>
            </w:r>
            <w:r w:rsidR="005A6140">
              <w:rPr>
                <w:rFonts w:hint="eastAsia"/>
                <w:color w:val="0D0D0D" w:themeColor="text1" w:themeTint="F2"/>
                <w:szCs w:val="28"/>
              </w:rPr>
              <w:t>年编制</w:t>
            </w:r>
            <w:r w:rsidR="005A6140">
              <w:rPr>
                <w:rFonts w:hint="eastAsia"/>
                <w:color w:val="0D0D0D" w:themeColor="text1" w:themeTint="F2"/>
                <w:szCs w:val="28"/>
              </w:rPr>
              <w:t xml:space="preserve"> 2009</w:t>
            </w:r>
            <w:r w:rsidR="005A6140">
              <w:rPr>
                <w:rFonts w:hint="eastAsia"/>
                <w:color w:val="0D0D0D" w:themeColor="text1" w:themeTint="F2"/>
                <w:szCs w:val="28"/>
              </w:rPr>
              <w:t>年修订</w:t>
            </w:r>
          </w:p>
          <w:p w14:paraId="755688B8" w14:textId="72288EA6" w:rsidR="005A6140" w:rsidRPr="00891819" w:rsidRDefault="005A6140" w:rsidP="00E124AE">
            <w:pPr>
              <w:spacing w:line="300" w:lineRule="exact"/>
              <w:jc w:val="center"/>
              <w:rPr>
                <w:szCs w:val="28"/>
              </w:rPr>
            </w:pPr>
            <w:r>
              <w:rPr>
                <w:rFonts w:hint="eastAsia"/>
                <w:szCs w:val="28"/>
              </w:rPr>
              <w:t>测量儿童</w:t>
            </w:r>
          </w:p>
        </w:tc>
        <w:tc>
          <w:tcPr>
            <w:tcW w:w="2694" w:type="dxa"/>
            <w:tcBorders>
              <w:top w:val="nil"/>
              <w:left w:val="nil"/>
              <w:bottom w:val="nil"/>
              <w:right w:val="nil"/>
            </w:tcBorders>
            <w:vAlign w:val="center"/>
          </w:tcPr>
          <w:p w14:paraId="13C7E5EB" w14:textId="00E78269" w:rsidR="00252838" w:rsidRPr="00891819" w:rsidRDefault="00891819" w:rsidP="00E124AE">
            <w:pPr>
              <w:spacing w:line="300" w:lineRule="exact"/>
              <w:jc w:val="center"/>
              <w:rPr>
                <w:szCs w:val="28"/>
              </w:rPr>
            </w:pPr>
            <w:r w:rsidRPr="00891819">
              <w:rPr>
                <w:szCs w:val="28"/>
              </w:rPr>
              <w:lastRenderedPageBreak/>
              <w:fldChar w:fldCharType="begin"/>
            </w:r>
            <w:r w:rsidRPr="00891819">
              <w:rPr>
                <w:rFonts w:hint="eastAsia"/>
                <w:szCs w:val="28"/>
              </w:rPr>
              <w:instrText xml:space="preserve"> ADDIN ZOTERO_ITEM CSL_CITATION {"citationID":"TQExmSiR","properties":{"custom":"</w:instrText>
            </w:r>
            <w:r w:rsidRPr="00891819">
              <w:rPr>
                <w:rFonts w:hint="eastAsia"/>
                <w:szCs w:val="28"/>
              </w:rPr>
              <w:instrText>程培霞等</w:instrText>
            </w:r>
            <w:r w:rsidRPr="00891819">
              <w:rPr>
                <w:rFonts w:hint="eastAsia"/>
                <w:szCs w:val="28"/>
              </w:rPr>
              <w:instrText>(2009)","formattedCitation":"</w:instrText>
            </w:r>
            <w:r w:rsidRPr="00891819">
              <w:rPr>
                <w:rFonts w:hint="eastAsia"/>
                <w:szCs w:val="28"/>
              </w:rPr>
              <w:instrText>程培霞等</w:instrText>
            </w:r>
            <w:r w:rsidRPr="00891819">
              <w:rPr>
                <w:rFonts w:hint="eastAsia"/>
                <w:szCs w:val="28"/>
              </w:rPr>
              <w:instrText>(2009)","plainCitation":"</w:instrText>
            </w:r>
            <w:r w:rsidRPr="00891819">
              <w:rPr>
                <w:rFonts w:hint="eastAsia"/>
                <w:szCs w:val="28"/>
              </w:rPr>
              <w:instrText>程培霞等</w:instrText>
            </w:r>
            <w:r w:rsidRPr="00891819">
              <w:rPr>
                <w:rFonts w:hint="eastAsia"/>
                <w:szCs w:val="28"/>
              </w:rPr>
              <w:instrText>(2009)","noteIndex":0},"citationItems":[{"id":660,"uris":["http://zotero.org/users/local/eoP0LvSC/items/4QJKTXEV"],"itemData":{"id":660,"type":"article-journal","container-title":"</w:instrText>
            </w:r>
            <w:r w:rsidRPr="00891819">
              <w:rPr>
                <w:rFonts w:hint="eastAsia"/>
                <w:szCs w:val="28"/>
              </w:rPr>
              <w:instrText>中国心理卫生杂志</w:instrText>
            </w:r>
            <w:r w:rsidRPr="00891819">
              <w:rPr>
                <w:rFonts w:hint="eastAsia"/>
                <w:szCs w:val="28"/>
              </w:rPr>
              <w:instrText>","issue":"1","page":"60-62","title":"</w:instrText>
            </w:r>
            <w:r w:rsidRPr="00891819">
              <w:rPr>
                <w:rFonts w:hint="eastAsia"/>
                <w:szCs w:val="28"/>
              </w:rPr>
              <w:instrText>简化情绪量表中文版用于中学生的信度和效度</w:instrText>
            </w:r>
            <w:r w:rsidRPr="00891819">
              <w:rPr>
                <w:rFonts w:hint="eastAsia"/>
                <w:szCs w:val="28"/>
              </w:rPr>
              <w:instrText>","volume":"23","author":[{"literal":"</w:instrText>
            </w:r>
            <w:r w:rsidRPr="00891819">
              <w:rPr>
                <w:rFonts w:hint="eastAsia"/>
                <w:szCs w:val="28"/>
              </w:rPr>
              <w:instrText>程培霞</w:instrText>
            </w:r>
            <w:r w:rsidRPr="00891819">
              <w:rPr>
                <w:rFonts w:hint="eastAsia"/>
                <w:szCs w:val="28"/>
              </w:rPr>
              <w:instrText>"},{"literal":"</w:instrText>
            </w:r>
            <w:r w:rsidRPr="00891819">
              <w:rPr>
                <w:rFonts w:hint="eastAsia"/>
                <w:szCs w:val="28"/>
              </w:rPr>
              <w:instrText>曹枫林</w:instrText>
            </w:r>
            <w:r w:rsidRPr="00891819">
              <w:rPr>
                <w:rFonts w:hint="eastAsia"/>
                <w:szCs w:val="28"/>
              </w:rPr>
              <w:instrText>"},{"literal":"</w:instrText>
            </w:r>
            <w:r w:rsidRPr="00891819">
              <w:rPr>
                <w:rFonts w:hint="eastAsia"/>
                <w:szCs w:val="28"/>
              </w:rPr>
              <w:instrText>苏林雁</w:instrText>
            </w:r>
            <w:r w:rsidRPr="00891819">
              <w:rPr>
                <w:rFonts w:hint="eastAsia"/>
                <w:szCs w:val="28"/>
              </w:rPr>
              <w:instrText>"}],"issued":{"date-parts":[["2009"]]}}}</w:instrText>
            </w:r>
            <w:r w:rsidRPr="00891819">
              <w:rPr>
                <w:szCs w:val="28"/>
              </w:rPr>
              <w:instrText xml:space="preserve">],"schema":"https://github.com/citation-style-language/schema/raw/master/csl-citation.json"} </w:instrText>
            </w:r>
            <w:r w:rsidRPr="00891819">
              <w:rPr>
                <w:szCs w:val="28"/>
              </w:rPr>
              <w:fldChar w:fldCharType="separate"/>
            </w:r>
            <w:r w:rsidRPr="00891819">
              <w:rPr>
                <w:rFonts w:hint="eastAsia"/>
                <w:szCs w:val="28"/>
              </w:rPr>
              <w:t>程培霞等</w:t>
            </w:r>
            <w:r w:rsidRPr="00891819">
              <w:rPr>
                <w:rFonts w:hint="eastAsia"/>
                <w:szCs w:val="28"/>
              </w:rPr>
              <w:t>(</w:t>
            </w:r>
            <w:r w:rsidRPr="00545B57">
              <w:rPr>
                <w:rStyle w:val="innerzoteroCitation"/>
                <w:rFonts w:hint="eastAsia"/>
              </w:rPr>
              <w:t>2009</w:t>
            </w:r>
            <w:r w:rsidRPr="00891819">
              <w:rPr>
                <w:rFonts w:hint="eastAsia"/>
                <w:szCs w:val="28"/>
              </w:rPr>
              <w:t>)</w:t>
            </w:r>
            <w:r w:rsidRPr="00891819">
              <w:rPr>
                <w:szCs w:val="28"/>
              </w:rPr>
              <w:fldChar w:fldCharType="end"/>
            </w:r>
          </w:p>
        </w:tc>
        <w:tc>
          <w:tcPr>
            <w:tcW w:w="2126" w:type="dxa"/>
            <w:tcBorders>
              <w:top w:val="nil"/>
              <w:left w:val="nil"/>
              <w:bottom w:val="nil"/>
              <w:right w:val="nil"/>
            </w:tcBorders>
            <w:vAlign w:val="center"/>
          </w:tcPr>
          <w:p w14:paraId="76CC3193" w14:textId="33D39FE6" w:rsidR="00252838" w:rsidRPr="00891819" w:rsidRDefault="00252838" w:rsidP="00E124AE">
            <w:pPr>
              <w:spacing w:line="300" w:lineRule="exact"/>
              <w:jc w:val="center"/>
              <w:rPr>
                <w:szCs w:val="28"/>
              </w:rPr>
            </w:pPr>
            <w:r w:rsidRPr="00891819">
              <w:rPr>
                <w:rFonts w:hint="eastAsia"/>
                <w:szCs w:val="28"/>
              </w:rPr>
              <w:t>1</w:t>
            </w:r>
          </w:p>
        </w:tc>
        <w:tc>
          <w:tcPr>
            <w:tcW w:w="3566" w:type="dxa"/>
            <w:tcBorders>
              <w:top w:val="nil"/>
              <w:left w:val="nil"/>
              <w:bottom w:val="nil"/>
              <w:right w:val="nil"/>
            </w:tcBorders>
            <w:vAlign w:val="center"/>
          </w:tcPr>
          <w:p w14:paraId="1296C001" w14:textId="4F1405F4" w:rsidR="00252838" w:rsidRPr="00891819" w:rsidRDefault="00891819" w:rsidP="00E124AE">
            <w:pPr>
              <w:spacing w:line="300" w:lineRule="exact"/>
              <w:jc w:val="center"/>
              <w:rPr>
                <w:szCs w:val="28"/>
              </w:rPr>
            </w:pPr>
            <w:r w:rsidRPr="00891819">
              <w:rPr>
                <w:szCs w:val="28"/>
              </w:rPr>
              <w:fldChar w:fldCharType="begin"/>
            </w:r>
            <w:r>
              <w:rPr>
                <w:rFonts w:hint="eastAsia"/>
                <w:szCs w:val="28"/>
              </w:rPr>
              <w:instrText xml:space="preserve"> ADDIN ZOTERO_ITEM CSL_CITATION {"citationID":"eVzPkvx0","properties":{"custom":"</w:instrText>
            </w:r>
            <w:r>
              <w:rPr>
                <w:rFonts w:hint="eastAsia"/>
                <w:szCs w:val="28"/>
              </w:rPr>
              <w:instrText>程培霞等</w:instrText>
            </w:r>
            <w:r>
              <w:rPr>
                <w:rFonts w:hint="eastAsia"/>
                <w:szCs w:val="28"/>
              </w:rPr>
              <w:instrText>(2009)","formattedCitation":"</w:instrText>
            </w:r>
            <w:r>
              <w:rPr>
                <w:rFonts w:hint="eastAsia"/>
                <w:szCs w:val="28"/>
              </w:rPr>
              <w:instrText>程培霞等</w:instrText>
            </w:r>
            <w:r>
              <w:rPr>
                <w:rFonts w:hint="eastAsia"/>
                <w:szCs w:val="28"/>
              </w:rPr>
              <w:instrText>(2009)","plainCitation":"</w:instrText>
            </w:r>
            <w:r>
              <w:rPr>
                <w:rFonts w:hint="eastAsia"/>
                <w:szCs w:val="28"/>
              </w:rPr>
              <w:instrText>程培霞等</w:instrText>
            </w:r>
            <w:r>
              <w:rPr>
                <w:rFonts w:hint="eastAsia"/>
                <w:szCs w:val="28"/>
              </w:rPr>
              <w:instrText>(2009)","noteIndex":0},"citationItems":[{"id":660,"uris":["http://zotero.org/users/local/eoP0LvSC/items/4QJKTXEV"],"itemData":{"id":660,"type":"article-journal","container-title":"</w:instrText>
            </w:r>
            <w:r>
              <w:rPr>
                <w:rFonts w:hint="eastAsia"/>
                <w:szCs w:val="28"/>
              </w:rPr>
              <w:instrText>中国心理卫生杂志</w:instrText>
            </w:r>
            <w:r>
              <w:rPr>
                <w:rFonts w:hint="eastAsia"/>
                <w:szCs w:val="28"/>
              </w:rPr>
              <w:instrText>","issue":"1","page":"60-62","title":"</w:instrText>
            </w:r>
            <w:r>
              <w:rPr>
                <w:rFonts w:hint="eastAsia"/>
                <w:szCs w:val="28"/>
              </w:rPr>
              <w:instrText>简化情绪量表中文版用于中学生的信度和效度</w:instrText>
            </w:r>
            <w:r>
              <w:rPr>
                <w:rFonts w:hint="eastAsia"/>
                <w:szCs w:val="28"/>
              </w:rPr>
              <w:instrText>","volume":"23","author":[{"literal":"</w:instrText>
            </w:r>
            <w:r>
              <w:rPr>
                <w:rFonts w:hint="eastAsia"/>
                <w:szCs w:val="28"/>
              </w:rPr>
              <w:instrText>程培霞</w:instrText>
            </w:r>
            <w:r>
              <w:rPr>
                <w:rFonts w:hint="eastAsia"/>
                <w:szCs w:val="28"/>
              </w:rPr>
              <w:instrText>"},{"literal":"</w:instrText>
            </w:r>
            <w:r>
              <w:rPr>
                <w:rFonts w:hint="eastAsia"/>
                <w:szCs w:val="28"/>
              </w:rPr>
              <w:instrText>曹枫林</w:instrText>
            </w:r>
            <w:r>
              <w:rPr>
                <w:rFonts w:hint="eastAsia"/>
                <w:szCs w:val="28"/>
              </w:rPr>
              <w:instrText>"},{"literal":"</w:instrText>
            </w:r>
            <w:r>
              <w:rPr>
                <w:rFonts w:hint="eastAsia"/>
                <w:szCs w:val="28"/>
              </w:rPr>
              <w:instrText>苏林雁</w:instrText>
            </w:r>
            <w:r>
              <w:rPr>
                <w:rFonts w:hint="eastAsia"/>
                <w:szCs w:val="28"/>
              </w:rPr>
              <w:instrText>"}],"issued":{"date-parts":[["2009"]]}}}</w:instrText>
            </w:r>
            <w:r>
              <w:rPr>
                <w:szCs w:val="28"/>
              </w:rPr>
              <w:instrText xml:space="preserve">],"schema":"https://github.com/citation-style-language/schema/raw/master/csl-citation.json"} </w:instrText>
            </w:r>
            <w:r w:rsidRPr="00891819">
              <w:rPr>
                <w:szCs w:val="28"/>
              </w:rPr>
              <w:fldChar w:fldCharType="separate"/>
            </w:r>
            <w:r w:rsidRPr="00891819">
              <w:rPr>
                <w:rFonts w:hint="eastAsia"/>
                <w:szCs w:val="28"/>
              </w:rPr>
              <w:t>程培霞等</w:t>
            </w:r>
            <w:r w:rsidRPr="00891819">
              <w:rPr>
                <w:rFonts w:hint="eastAsia"/>
                <w:szCs w:val="28"/>
              </w:rPr>
              <w:t>(</w:t>
            </w:r>
            <w:r w:rsidRPr="00891819">
              <w:rPr>
                <w:rStyle w:val="innerzoteroCitation"/>
                <w:rFonts w:hint="eastAsia"/>
              </w:rPr>
              <w:t>2009</w:t>
            </w:r>
            <w:r w:rsidRPr="00891819">
              <w:rPr>
                <w:rFonts w:hint="eastAsia"/>
                <w:szCs w:val="28"/>
              </w:rPr>
              <w:t>)</w:t>
            </w:r>
            <w:r w:rsidRPr="00891819">
              <w:rPr>
                <w:szCs w:val="28"/>
              </w:rPr>
              <w:fldChar w:fldCharType="end"/>
            </w:r>
            <w:r w:rsidRPr="00891819">
              <w:rPr>
                <w:szCs w:val="28"/>
              </w:rPr>
              <w:t>13</w:t>
            </w:r>
            <w:r w:rsidRPr="00891819">
              <w:rPr>
                <w:rFonts w:hint="eastAsia"/>
                <w:szCs w:val="28"/>
              </w:rPr>
              <w:t>题</w:t>
            </w:r>
          </w:p>
        </w:tc>
        <w:tc>
          <w:tcPr>
            <w:tcW w:w="3522" w:type="dxa"/>
            <w:tcBorders>
              <w:top w:val="nil"/>
              <w:left w:val="nil"/>
              <w:bottom w:val="nil"/>
              <w:right w:val="nil"/>
            </w:tcBorders>
          </w:tcPr>
          <w:p w14:paraId="3C50938C" w14:textId="77777777" w:rsidR="00252838" w:rsidRPr="00891819" w:rsidRDefault="00252838" w:rsidP="00E124AE">
            <w:pPr>
              <w:spacing w:line="300" w:lineRule="exact"/>
              <w:ind w:firstLineChars="200" w:firstLine="560"/>
              <w:jc w:val="center"/>
              <w:rPr>
                <w:szCs w:val="28"/>
              </w:rPr>
            </w:pPr>
          </w:p>
        </w:tc>
      </w:tr>
      <w:tr w:rsidR="00252838" w:rsidRPr="00891819" w14:paraId="0E3656FB" w14:textId="77777777" w:rsidTr="00E124AE">
        <w:trPr>
          <w:jc w:val="center"/>
        </w:trPr>
        <w:tc>
          <w:tcPr>
            <w:tcW w:w="4253" w:type="dxa"/>
            <w:tcBorders>
              <w:top w:val="nil"/>
              <w:left w:val="nil"/>
              <w:bottom w:val="nil"/>
              <w:right w:val="nil"/>
            </w:tcBorders>
            <w:vAlign w:val="center"/>
          </w:tcPr>
          <w:p w14:paraId="7DF24EBB" w14:textId="76690EF6" w:rsidR="00252838" w:rsidRPr="00891819" w:rsidRDefault="00891819" w:rsidP="00E124AE">
            <w:pPr>
              <w:spacing w:line="300" w:lineRule="exact"/>
              <w:jc w:val="center"/>
              <w:rPr>
                <w:color w:val="0D0D0D" w:themeColor="text1" w:themeTint="F2"/>
                <w:szCs w:val="28"/>
              </w:rPr>
            </w:pPr>
            <w:r w:rsidRPr="00891819">
              <w:rPr>
                <w:color w:val="000000"/>
                <w:szCs w:val="28"/>
              </w:rPr>
              <w:t>University Personality Inventory (UPI)</w:t>
            </w:r>
            <w:r w:rsidR="005A6140">
              <w:rPr>
                <w:color w:val="000000"/>
                <w:szCs w:val="28"/>
              </w:rPr>
              <w:br/>
            </w:r>
            <w:r w:rsidR="005A6140">
              <w:rPr>
                <w:rFonts w:hint="eastAsia"/>
                <w:color w:val="000000"/>
                <w:szCs w:val="28"/>
              </w:rPr>
              <w:t>2020</w:t>
            </w:r>
            <w:r w:rsidR="005A6140">
              <w:rPr>
                <w:rFonts w:hint="eastAsia"/>
                <w:color w:val="000000"/>
                <w:szCs w:val="28"/>
              </w:rPr>
              <w:t>年文章直接提供</w:t>
            </w:r>
          </w:p>
        </w:tc>
        <w:tc>
          <w:tcPr>
            <w:tcW w:w="2694" w:type="dxa"/>
            <w:tcBorders>
              <w:top w:val="nil"/>
              <w:left w:val="nil"/>
              <w:bottom w:val="nil"/>
              <w:right w:val="nil"/>
            </w:tcBorders>
            <w:vAlign w:val="center"/>
          </w:tcPr>
          <w:p w14:paraId="53C35804" w14:textId="77777777" w:rsidR="00252838" w:rsidRPr="00891819" w:rsidRDefault="00252838" w:rsidP="00E124AE">
            <w:pPr>
              <w:spacing w:line="300" w:lineRule="exact"/>
              <w:jc w:val="center"/>
              <w:rPr>
                <w:szCs w:val="28"/>
              </w:rPr>
            </w:pPr>
          </w:p>
        </w:tc>
        <w:tc>
          <w:tcPr>
            <w:tcW w:w="2126" w:type="dxa"/>
            <w:tcBorders>
              <w:top w:val="nil"/>
              <w:left w:val="nil"/>
              <w:bottom w:val="nil"/>
              <w:right w:val="nil"/>
            </w:tcBorders>
            <w:vAlign w:val="center"/>
          </w:tcPr>
          <w:p w14:paraId="08146381" w14:textId="68C3D176" w:rsidR="00252838" w:rsidRPr="00891819" w:rsidRDefault="00891819" w:rsidP="00E124AE">
            <w:pPr>
              <w:spacing w:line="300" w:lineRule="exact"/>
              <w:jc w:val="center"/>
              <w:rPr>
                <w:szCs w:val="28"/>
              </w:rPr>
            </w:pPr>
            <w:r>
              <w:rPr>
                <w:rFonts w:hint="eastAsia"/>
                <w:szCs w:val="28"/>
              </w:rPr>
              <w:t>1</w:t>
            </w:r>
          </w:p>
        </w:tc>
        <w:tc>
          <w:tcPr>
            <w:tcW w:w="3566" w:type="dxa"/>
            <w:tcBorders>
              <w:top w:val="nil"/>
              <w:left w:val="nil"/>
              <w:bottom w:val="nil"/>
              <w:right w:val="nil"/>
            </w:tcBorders>
            <w:vAlign w:val="center"/>
          </w:tcPr>
          <w:p w14:paraId="1139FB5F" w14:textId="3C6B6058" w:rsidR="00252838" w:rsidRPr="00891819" w:rsidRDefault="00891819" w:rsidP="00E124AE">
            <w:pPr>
              <w:spacing w:line="300" w:lineRule="exact"/>
              <w:jc w:val="center"/>
              <w:rPr>
                <w:szCs w:val="28"/>
              </w:rPr>
            </w:pPr>
            <w:r>
              <w:rPr>
                <w:szCs w:val="28"/>
              </w:rPr>
              <w:fldChar w:fldCharType="begin"/>
            </w:r>
            <w:r>
              <w:rPr>
                <w:szCs w:val="28"/>
              </w:rPr>
              <w:instrText xml:space="preserve"> ADDIN ZOTERO_ITEM CSL_CITATION {"citationID":"Xegw9dbl","properties":{"custom":"Huang et al. (2020)","formattedCitation":"Huang et al. (2020)","plainCitation":"Huang et al. (2020)","noteIndex":0},"citationItems":[{"id":662,"uris":["http://zotero.org/users/local/eoP0LvSC/items/CQ22A77J"],"itemData":{"id":662,"type":"article-journal","abstract":"Background: Chinese college students are at high risk of sleep problems, and smartphone use is common among this population. However, the relationship between smartphone use characteristics and sleep problems in Chinese college students has been inadequately studied. In this preliminary study, we examined the association of poor sleep quality with smartphone use in a sample of Chinese college students from a health vocational college in Changsha, China.\nMethods: A total of 439 college students completed a self-report questionnaire containing the Pittsburgh Sleep Quality Index (PSQI) and questions regarding demographic information, psychosocial factors, physical health, smartphone use characteristics, and mobile phone addiction (MPA).\nResults: The results showed that the prevalence of poor sleep quality (PSQI &gt; 7) in Chinese college students was 9.8%. In multiple logistic regression analysis, poor sleep quality was signiﬁcantly associated with male gender (OR: 2.80, P: 0.022), not having good physical health (OR: 2.61, P: 0.020), headache (OR: 2.47, P: 0.014), more severe depressive symptoms (OR: 2.17, P: 0.049), &gt; four years of smartphone use (OR: 3.38, P: 0.001), &gt; ﬁve hours of daily smartphone use (OR: 2.19, P: 0.049), and more severe inability to control MPA craving (OR: 2.04, P: 0.040).\nConclusion: Our ﬁndings suggest that excessive smartphone use and MPA are associated with poor sleep quality in a sample of Chinese college students from a health vocational college. Because of the limited sample representativeness and crosssectional design of this study, large-scale prospective representative studies are warranted to conﬁrm these associations.","container-title":"Frontiers in Psychiatry","DOI":"10.3389/fpsyt.2020.00352","ISSN":"1664-0640","journalAbbreviation":"Front. Psychiatry","language":"en","page":"352","source":"DOI.org (Crossref)","title":"Smartphone Use and Sleep Quality in Chinese College Students: A Preliminary Study","title-short":"Smartphone Use and Sleep Quality in Chinese College Students","volume":"11","author":[{"family":"Huang","given":"Qiuping"},{"family":"Li","given":"Ying"},{"family":"Huang","given":"Shucai"},{"family":"Qi","given":"Jing"},{"family":"Shao","given":"Tianli"},{"family":"Chen","given":"Xinxin"},{"family":"Liao","given":"Zhenjiang"},{"family":"Lin","given":"Shuhong"},{"family":"Zhang","given":"Xiaojie"},{"family":"Cai","given":"Yi"},{"family":"Chen","given":"Hongxian"}],"issued":{"date-parts":[["2020",5,6]]}}}],"schema":"https://github.com/citation-style-language/schema/raw/master/csl-citation.json"} </w:instrText>
            </w:r>
            <w:r>
              <w:rPr>
                <w:szCs w:val="28"/>
              </w:rPr>
              <w:fldChar w:fldCharType="separate"/>
            </w:r>
            <w:r w:rsidRPr="00891819">
              <w:t>Huang et al. (</w:t>
            </w:r>
            <w:r w:rsidRPr="00891819">
              <w:rPr>
                <w:rStyle w:val="innerzoteroCitation"/>
              </w:rPr>
              <w:t>2020</w:t>
            </w:r>
            <w:r w:rsidRPr="00891819">
              <w:t>)</w:t>
            </w:r>
            <w:r>
              <w:rPr>
                <w:szCs w:val="28"/>
              </w:rPr>
              <w:fldChar w:fldCharType="end"/>
            </w:r>
            <w:r>
              <w:rPr>
                <w:szCs w:val="28"/>
              </w:rPr>
              <w:t>12</w:t>
            </w:r>
            <w:r>
              <w:rPr>
                <w:rFonts w:hint="eastAsia"/>
                <w:szCs w:val="28"/>
              </w:rPr>
              <w:t>题</w:t>
            </w:r>
          </w:p>
        </w:tc>
        <w:tc>
          <w:tcPr>
            <w:tcW w:w="3522" w:type="dxa"/>
            <w:tcBorders>
              <w:top w:val="nil"/>
              <w:left w:val="nil"/>
              <w:bottom w:val="nil"/>
              <w:right w:val="nil"/>
            </w:tcBorders>
          </w:tcPr>
          <w:p w14:paraId="786D2521" w14:textId="4F6FE818" w:rsidR="00252838" w:rsidRPr="00891819" w:rsidRDefault="00891819" w:rsidP="00891819">
            <w:pPr>
              <w:spacing w:line="300" w:lineRule="exact"/>
              <w:rPr>
                <w:szCs w:val="28"/>
              </w:rPr>
            </w:pPr>
            <w:r>
              <w:rPr>
                <w:rFonts w:hint="eastAsia"/>
                <w:szCs w:val="28"/>
              </w:rPr>
              <w:t>元分析数据中仅有</w:t>
            </w:r>
            <w:r>
              <w:rPr>
                <w:szCs w:val="28"/>
              </w:rPr>
              <w:fldChar w:fldCharType="begin"/>
            </w:r>
            <w:r>
              <w:rPr>
                <w:szCs w:val="28"/>
              </w:rPr>
              <w:instrText xml:space="preserve"> ADDIN ZOTERO_ITEM CSL_CITATION {"citationID":"B5LGJhtW","properties":{"custom":"Huang et al. (2020)","formattedCitation":"Huang et al. (2020)","plainCitation":"Huang et al. (2020)","noteIndex":0},"citationItems":[{"id":662,"uris":["http://zotero.org/users/local/eoP0LvSC/items/CQ22A77J"],"itemData":{"id":662,"type":"article-journal","abstract":"Background: Chinese college students are at high risk of sleep problems, and smartphone use is common among this population. However, the relationship between smartphone use characteristics and sleep problems in Chinese college students has been inadequately studied. In this preliminary study, we examined the association of poor sleep quality with smartphone use in a sample of Chinese college students from a health vocational college in Changsha, China.\nMethods: A total of 439 college students completed a self-report questionnaire containing the Pittsburgh Sleep Quality Index (PSQI) and questions regarding demographic information, psychosocial factors, physical health, smartphone use characteristics, and mobile phone addiction (MPA).\nResults: The results showed that the prevalence of poor sleep quality (PSQI &gt; 7) in Chinese college students was 9.8%. In multiple logistic regression analysis, poor sleep quality was signiﬁcantly associated with male gender (OR: 2.80, P: 0.022), not having good physical health (OR: 2.61, P: 0.020), headache (OR: 2.47, P: 0.014), more severe depressive symptoms (OR: 2.17, P: 0.049), &gt; four years of smartphone use (OR: 3.38, P: 0.001), &gt; ﬁve hours of daily smartphone use (OR: 2.19, P: 0.049), and more severe inability to control MPA craving (OR: 2.04, P: 0.040).\nConclusion: Our ﬁndings suggest that excessive smartphone use and MPA are associated with poor sleep quality in a sample of Chinese college students from a health vocational college. Because of the limited sample representativeness and crosssectional design of this study, large-scale prospective representative studies are warranted to conﬁrm these associations.","container-title":"Frontiers in Psychiatry","DOI":"10.3389/fpsyt.2020.00352","ISSN":"1664-0640","journalAbbreviation":"Front. Psychiatry","language":"en","page":"352","source":"DOI.org (Crossref)","title":"Smartphone Use and Sleep Quality in Chinese College Students: A Preliminary Study","title-short":"Smartphone Use and Sleep Quality in Chinese College Students","volume":"11","author":[{"family":"Huang","given":"Qiuping"},{"family":"Li","given":"Ying"},{"family":"Huang","given":"Shucai"},{"family":"Qi","given":"Jing"},{"family":"Shao","given":"Tianli"},{"family":"Chen","given":"Xinxin"},{"family":"Liao","given":"Zhenjiang"},{"family":"Lin","given":"Shuhong"},{"family":"Zhang","given":"Xiaojie"},{"family":"Cai","given":"Yi"},{"family":"Chen","given":"Hongxian"}],"issued":{"date-parts":[["2020",5,6]]}}}],"schema":"https://github.com/citation-style-language/schema/raw/master/csl-citation.json"} </w:instrText>
            </w:r>
            <w:r>
              <w:rPr>
                <w:szCs w:val="28"/>
              </w:rPr>
              <w:fldChar w:fldCharType="separate"/>
            </w:r>
            <w:r w:rsidRPr="00891819">
              <w:t>Huang et al. (</w:t>
            </w:r>
            <w:r w:rsidRPr="00891819">
              <w:rPr>
                <w:rStyle w:val="innerzoteroCitation"/>
              </w:rPr>
              <w:t>2020</w:t>
            </w:r>
            <w:r w:rsidRPr="00891819">
              <w:t>)</w:t>
            </w:r>
            <w:r>
              <w:rPr>
                <w:szCs w:val="28"/>
              </w:rPr>
              <w:fldChar w:fldCharType="end"/>
            </w:r>
            <w:r>
              <w:rPr>
                <w:szCs w:val="28"/>
              </w:rPr>
              <w:t>1</w:t>
            </w:r>
            <w:r>
              <w:rPr>
                <w:rFonts w:hint="eastAsia"/>
                <w:szCs w:val="28"/>
              </w:rPr>
              <w:t>篇文章，且直接提供题目。</w:t>
            </w:r>
          </w:p>
        </w:tc>
      </w:tr>
      <w:tr w:rsidR="00891819" w:rsidRPr="00891819" w14:paraId="4FE3511E" w14:textId="77777777" w:rsidTr="00E124AE">
        <w:trPr>
          <w:jc w:val="center"/>
        </w:trPr>
        <w:tc>
          <w:tcPr>
            <w:tcW w:w="4253" w:type="dxa"/>
            <w:tcBorders>
              <w:top w:val="nil"/>
              <w:left w:val="nil"/>
              <w:bottom w:val="nil"/>
              <w:right w:val="nil"/>
            </w:tcBorders>
            <w:vAlign w:val="center"/>
          </w:tcPr>
          <w:p w14:paraId="4876F9F8" w14:textId="77777777" w:rsidR="00891819" w:rsidRPr="00891819" w:rsidRDefault="00891819" w:rsidP="00891819">
            <w:pPr>
              <w:spacing w:line="300" w:lineRule="exact"/>
              <w:jc w:val="center"/>
              <w:rPr>
                <w:color w:val="000000" w:themeColor="text1"/>
                <w:szCs w:val="28"/>
              </w:rPr>
            </w:pPr>
            <w:r w:rsidRPr="00891819">
              <w:rPr>
                <w:color w:val="000000" w:themeColor="text1"/>
                <w:szCs w:val="28"/>
              </w:rPr>
              <w:t>Chinese College Student Mental Health Scale (CCSMHS)</w:t>
            </w:r>
          </w:p>
          <w:p w14:paraId="41822D96" w14:textId="5F16CBE7" w:rsidR="00891819" w:rsidRPr="00891819" w:rsidRDefault="004E5D93" w:rsidP="00E124AE">
            <w:pPr>
              <w:spacing w:line="300" w:lineRule="exact"/>
              <w:jc w:val="center"/>
              <w:rPr>
                <w:color w:val="000000"/>
                <w:szCs w:val="28"/>
              </w:rPr>
            </w:pPr>
            <w:r>
              <w:rPr>
                <w:rFonts w:hint="eastAsia"/>
                <w:color w:val="000000"/>
                <w:szCs w:val="28"/>
              </w:rPr>
              <w:t>2005</w:t>
            </w:r>
            <w:r>
              <w:rPr>
                <w:rFonts w:hint="eastAsia"/>
                <w:color w:val="0D0D0D" w:themeColor="text1" w:themeTint="F2"/>
                <w:szCs w:val="28"/>
              </w:rPr>
              <w:t>年中国人自编</w:t>
            </w:r>
            <w:r>
              <w:rPr>
                <w:color w:val="0D0D0D" w:themeColor="text1" w:themeTint="F2"/>
                <w:szCs w:val="28"/>
              </w:rPr>
              <w:br/>
            </w:r>
            <w:r>
              <w:rPr>
                <w:rFonts w:hint="eastAsia"/>
                <w:color w:val="000000"/>
                <w:szCs w:val="28"/>
              </w:rPr>
              <w:t>测量大学生</w:t>
            </w:r>
          </w:p>
        </w:tc>
        <w:tc>
          <w:tcPr>
            <w:tcW w:w="2694" w:type="dxa"/>
            <w:tcBorders>
              <w:top w:val="nil"/>
              <w:left w:val="nil"/>
              <w:bottom w:val="nil"/>
              <w:right w:val="nil"/>
            </w:tcBorders>
            <w:vAlign w:val="center"/>
          </w:tcPr>
          <w:p w14:paraId="3A1BA9E3" w14:textId="77777777" w:rsidR="00891819" w:rsidRPr="00891819" w:rsidRDefault="00891819" w:rsidP="00E124AE">
            <w:pPr>
              <w:spacing w:line="300" w:lineRule="exact"/>
              <w:jc w:val="center"/>
              <w:rPr>
                <w:szCs w:val="28"/>
              </w:rPr>
            </w:pPr>
          </w:p>
        </w:tc>
        <w:tc>
          <w:tcPr>
            <w:tcW w:w="2126" w:type="dxa"/>
            <w:tcBorders>
              <w:top w:val="nil"/>
              <w:left w:val="nil"/>
              <w:bottom w:val="nil"/>
              <w:right w:val="nil"/>
            </w:tcBorders>
            <w:vAlign w:val="center"/>
          </w:tcPr>
          <w:p w14:paraId="52512D80" w14:textId="17607830" w:rsidR="00891819" w:rsidRPr="00891819" w:rsidRDefault="00891819" w:rsidP="00E124AE">
            <w:pPr>
              <w:spacing w:line="300" w:lineRule="exact"/>
              <w:jc w:val="center"/>
              <w:rPr>
                <w:szCs w:val="28"/>
              </w:rPr>
            </w:pPr>
            <w:r>
              <w:rPr>
                <w:rFonts w:hint="eastAsia"/>
                <w:szCs w:val="28"/>
              </w:rPr>
              <w:t>1</w:t>
            </w:r>
          </w:p>
        </w:tc>
        <w:tc>
          <w:tcPr>
            <w:tcW w:w="3566" w:type="dxa"/>
            <w:tcBorders>
              <w:top w:val="nil"/>
              <w:left w:val="nil"/>
              <w:bottom w:val="nil"/>
              <w:right w:val="nil"/>
            </w:tcBorders>
            <w:vAlign w:val="center"/>
          </w:tcPr>
          <w:p w14:paraId="0F4B5EA5" w14:textId="3D1EFBFA" w:rsidR="00891819" w:rsidRPr="00891819" w:rsidRDefault="00891819" w:rsidP="00E124AE">
            <w:pPr>
              <w:spacing w:line="300" w:lineRule="exact"/>
              <w:jc w:val="center"/>
              <w:rPr>
                <w:szCs w:val="28"/>
              </w:rPr>
            </w:pPr>
            <w:r>
              <w:rPr>
                <w:szCs w:val="28"/>
              </w:rPr>
              <w:fldChar w:fldCharType="begin"/>
            </w:r>
            <w:r>
              <w:rPr>
                <w:rFonts w:hint="eastAsia"/>
                <w:szCs w:val="28"/>
              </w:rPr>
              <w:instrText xml:space="preserve"> ADDIN ZOTERO_ITEM CSL_CITATION {"citationID":"JCUdAWZr","properties":{"custom":"</w:instrText>
            </w:r>
            <w:r>
              <w:rPr>
                <w:rFonts w:hint="eastAsia"/>
                <w:szCs w:val="28"/>
              </w:rPr>
              <w:instrText>张华</w:instrText>
            </w:r>
            <w:r>
              <w:rPr>
                <w:rFonts w:hint="eastAsia"/>
                <w:szCs w:val="28"/>
              </w:rPr>
              <w:instrText>(2022)","unsorted":true,"formattedCitation":"</w:instrText>
            </w:r>
            <w:r>
              <w:rPr>
                <w:rFonts w:hint="eastAsia"/>
                <w:szCs w:val="28"/>
              </w:rPr>
              <w:instrText>张华</w:instrText>
            </w:r>
            <w:r>
              <w:rPr>
                <w:rFonts w:hint="eastAsia"/>
                <w:szCs w:val="28"/>
              </w:rPr>
              <w:instrText>(2022)","plainCitation":"</w:instrText>
            </w:r>
            <w:r>
              <w:rPr>
                <w:rFonts w:hint="eastAsia"/>
                <w:szCs w:val="28"/>
              </w:rPr>
              <w:instrText>张华</w:instrText>
            </w:r>
            <w:r>
              <w:rPr>
                <w:rFonts w:hint="eastAsia"/>
                <w:szCs w:val="28"/>
              </w:rPr>
              <w:instrText>(2022)","noteIndex":0},"citationItems":[{"id":664,"uris":["http://zotero.org/users/local/eoP0LvSC/items/9G5LWAPX"],"itemData":{"id":664,"type":"thesis","abstract":"</w:instrText>
            </w:r>
            <w:r>
              <w:rPr>
                <w:rFonts w:hint="eastAsia"/>
                <w:szCs w:val="28"/>
              </w:rPr>
              <w:instrText>随着社会的快速发展</w:instrText>
            </w:r>
            <w:r>
              <w:rPr>
                <w:rFonts w:hint="eastAsia"/>
                <w:szCs w:val="28"/>
              </w:rPr>
              <w:instrText>,</w:instrText>
            </w:r>
            <w:r>
              <w:rPr>
                <w:rFonts w:hint="eastAsia"/>
                <w:szCs w:val="28"/>
              </w:rPr>
              <w:instrText>大学生面临着家庭、学业、就业等多重压力</w:instrText>
            </w:r>
            <w:r>
              <w:rPr>
                <w:rFonts w:hint="eastAsia"/>
                <w:szCs w:val="28"/>
              </w:rPr>
              <w:instrText>,</w:instrText>
            </w:r>
            <w:r>
              <w:rPr>
                <w:rFonts w:hint="eastAsia"/>
                <w:szCs w:val="28"/>
              </w:rPr>
              <w:instrText>频繁出现“紧张失态、情绪波动、内心焦虑、抑郁失落”等心理困扰</w:instrText>
            </w:r>
            <w:r>
              <w:rPr>
                <w:rFonts w:hint="eastAsia"/>
                <w:szCs w:val="28"/>
              </w:rPr>
              <w:instrText>,</w:instrText>
            </w:r>
            <w:r>
              <w:rPr>
                <w:rFonts w:hint="eastAsia"/>
                <w:szCs w:val="28"/>
              </w:rPr>
              <w:instrText>自杀行为也屡见报道</w:instrText>
            </w:r>
            <w:r>
              <w:rPr>
                <w:rFonts w:hint="eastAsia"/>
                <w:szCs w:val="28"/>
              </w:rPr>
              <w:instrText>,</w:instrText>
            </w:r>
            <w:r>
              <w:rPr>
                <w:rFonts w:hint="eastAsia"/>
                <w:szCs w:val="28"/>
              </w:rPr>
              <w:instrText>因此大学生心理健康发展应引起社会与高校的高度重视</w:instrText>
            </w:r>
            <w:r>
              <w:rPr>
                <w:rFonts w:hint="eastAsia"/>
                <w:szCs w:val="28"/>
              </w:rPr>
              <w:instrText>,</w:instrText>
            </w:r>
            <w:r>
              <w:rPr>
                <w:rFonts w:hint="eastAsia"/>
                <w:szCs w:val="28"/>
              </w:rPr>
              <w:instrText>同时开展与完善大学生心理健康教育课程也是高校教育的重要任务。研究表明</w:instrText>
            </w:r>
            <w:r>
              <w:rPr>
                <w:rFonts w:hint="eastAsia"/>
                <w:szCs w:val="28"/>
              </w:rPr>
              <w:instrText>,</w:instrText>
            </w:r>
            <w:r>
              <w:rPr>
                <w:rFonts w:hint="eastAsia"/>
                <w:szCs w:val="28"/>
              </w:rPr>
              <w:instrText>体育运动作为改善大学生心理的干预方法</w:instrText>
            </w:r>
            <w:r>
              <w:rPr>
                <w:rFonts w:hint="eastAsia"/>
                <w:szCs w:val="28"/>
              </w:rPr>
              <w:instrText>,</w:instrText>
            </w:r>
            <w:r>
              <w:rPr>
                <w:rFonts w:hint="eastAsia"/>
                <w:szCs w:val="28"/>
              </w:rPr>
              <w:instrText>能促使大学生心理健康发展</w:instrText>
            </w:r>
            <w:r>
              <w:rPr>
                <w:rFonts w:hint="eastAsia"/>
                <w:szCs w:val="28"/>
              </w:rPr>
              <w:instrText>,</w:instrText>
            </w:r>
            <w:r>
              <w:rPr>
                <w:rFonts w:hint="eastAsia"/>
                <w:szCs w:val="28"/>
              </w:rPr>
              <w:instrText>对改善大学生心理障碍产生积极作用。散打运动作为一种格斗对抗形式的体育运动项目</w:instrText>
            </w:r>
            <w:r>
              <w:rPr>
                <w:rFonts w:hint="eastAsia"/>
                <w:szCs w:val="28"/>
              </w:rPr>
              <w:instrText>,</w:instrText>
            </w:r>
            <w:r>
              <w:rPr>
                <w:rFonts w:hint="eastAsia"/>
                <w:szCs w:val="28"/>
              </w:rPr>
              <w:instrText>隶属于以身体力量为主导的对抗性项群</w:instrText>
            </w:r>
            <w:r>
              <w:rPr>
                <w:rFonts w:hint="eastAsia"/>
                <w:szCs w:val="28"/>
              </w:rPr>
              <w:instrText>,</w:instrText>
            </w:r>
            <w:r>
              <w:rPr>
                <w:rFonts w:hint="eastAsia"/>
                <w:szCs w:val="28"/>
              </w:rPr>
              <w:instrText>通过踢、打、摔等具有主动进攻与积极防守的技术动作激发学生勇敢、机智、不服输的优良品质</w:instrText>
            </w:r>
            <w:r>
              <w:rPr>
                <w:rFonts w:hint="eastAsia"/>
                <w:szCs w:val="28"/>
              </w:rPr>
              <w:instrText>,</w:instrText>
            </w:r>
            <w:r>
              <w:rPr>
                <w:rFonts w:hint="eastAsia"/>
                <w:szCs w:val="28"/>
              </w:rPr>
              <w:instrText>对改善大学生心理健康状况有较大的影响</w:instrText>
            </w:r>
            <w:r>
              <w:rPr>
                <w:rFonts w:hint="eastAsia"/>
                <w:szCs w:val="28"/>
              </w:rPr>
              <w:instrText>,</w:instrText>
            </w:r>
            <w:r>
              <w:rPr>
                <w:rFonts w:hint="eastAsia"/>
                <w:szCs w:val="28"/>
              </w:rPr>
              <w:instrText>其影响效果需通过实验研究得出结论。实验选取了河北师范大学</w:instrText>
            </w:r>
            <w:r>
              <w:rPr>
                <w:rFonts w:hint="eastAsia"/>
                <w:szCs w:val="28"/>
              </w:rPr>
              <w:instrText>2019</w:instrText>
            </w:r>
            <w:r>
              <w:rPr>
                <w:rFonts w:hint="eastAsia"/>
                <w:szCs w:val="28"/>
              </w:rPr>
              <w:instrText>级公共体育武术散打和太极拳选项课的</w:instrText>
            </w:r>
            <w:r>
              <w:rPr>
                <w:rFonts w:hint="eastAsia"/>
                <w:szCs w:val="28"/>
              </w:rPr>
              <w:instrText>2</w:instrText>
            </w:r>
            <w:r>
              <w:rPr>
                <w:rFonts w:hint="eastAsia"/>
                <w:szCs w:val="28"/>
              </w:rPr>
              <w:instrText>个情况最为相似的班级学生为实验对象</w:instrText>
            </w:r>
            <w:r>
              <w:rPr>
                <w:rFonts w:hint="eastAsia"/>
                <w:szCs w:val="28"/>
              </w:rPr>
              <w:instrText>,</w:instrText>
            </w:r>
            <w:r>
              <w:rPr>
                <w:rFonts w:hint="eastAsia"/>
                <w:szCs w:val="28"/>
              </w:rPr>
              <w:instrText>散打班为实验组、太极拳班为对照组</w:instrText>
            </w:r>
            <w:r>
              <w:rPr>
                <w:rFonts w:hint="eastAsia"/>
                <w:szCs w:val="28"/>
              </w:rPr>
              <w:instrText>,</w:instrText>
            </w:r>
            <w:r>
              <w:rPr>
                <w:rFonts w:hint="eastAsia"/>
                <w:szCs w:val="28"/>
              </w:rPr>
              <w:instrText>每班</w:instrText>
            </w:r>
            <w:r>
              <w:rPr>
                <w:rFonts w:hint="eastAsia"/>
                <w:szCs w:val="28"/>
              </w:rPr>
              <w:instrText>40</w:instrText>
            </w:r>
            <w:r>
              <w:rPr>
                <w:rFonts w:hint="eastAsia"/>
                <w:szCs w:val="28"/>
              </w:rPr>
              <w:instrText>名学生</w:instrText>
            </w:r>
            <w:r>
              <w:rPr>
                <w:rFonts w:hint="eastAsia"/>
                <w:szCs w:val="28"/>
              </w:rPr>
              <w:instrText>,</w:instrText>
            </w:r>
            <w:r>
              <w:rPr>
                <w:rFonts w:hint="eastAsia"/>
                <w:szCs w:val="28"/>
              </w:rPr>
              <w:instrText>进行</w:instrText>
            </w:r>
            <w:r>
              <w:rPr>
                <w:rFonts w:hint="eastAsia"/>
                <w:szCs w:val="28"/>
              </w:rPr>
              <w:instrText>16</w:instrText>
            </w:r>
            <w:r>
              <w:rPr>
                <w:rFonts w:hint="eastAsia"/>
                <w:szCs w:val="28"/>
              </w:rPr>
              <w:instrText>周的教学实验。教学实验前后均采用“大学生心理健康量表</w:instrText>
            </w:r>
            <w:r>
              <w:rPr>
                <w:rFonts w:hint="eastAsia"/>
                <w:szCs w:val="28"/>
              </w:rPr>
              <w:instrText>(CCSMHS)</w:instrText>
            </w:r>
            <w:r>
              <w:rPr>
                <w:rFonts w:hint="eastAsia"/>
                <w:szCs w:val="28"/>
              </w:rPr>
              <w:instrText>”对两组学生的心理健康状况进行测试</w:instrText>
            </w:r>
            <w:r>
              <w:rPr>
                <w:rFonts w:hint="eastAsia"/>
                <w:szCs w:val="28"/>
              </w:rPr>
              <w:instrText>,</w:instrText>
            </w:r>
            <w:r>
              <w:rPr>
                <w:rFonts w:hint="eastAsia"/>
                <w:szCs w:val="28"/>
              </w:rPr>
              <w:instrText>并分别进行组内与组间统计与分析。研究结果表明</w:instrText>
            </w:r>
            <w:r>
              <w:rPr>
                <w:rFonts w:hint="eastAsia"/>
                <w:szCs w:val="28"/>
              </w:rPr>
              <w:instrText>:1.</w:instrText>
            </w:r>
            <w:r>
              <w:rPr>
                <w:rFonts w:hint="eastAsia"/>
                <w:szCs w:val="28"/>
              </w:rPr>
              <w:instrText>实验前对受试大学生心理健康状况进行普查发现</w:instrText>
            </w:r>
            <w:r>
              <w:rPr>
                <w:rFonts w:hint="eastAsia"/>
                <w:szCs w:val="28"/>
              </w:rPr>
              <w:instrText>,</w:instrText>
            </w:r>
            <w:r>
              <w:rPr>
                <w:rFonts w:hint="eastAsia"/>
                <w:szCs w:val="28"/>
              </w:rPr>
              <w:instrText>心理健康量表</w:instrText>
            </w:r>
            <w:r>
              <w:rPr>
                <w:rFonts w:hint="eastAsia"/>
                <w:szCs w:val="28"/>
              </w:rPr>
              <w:instrText>(CCSMHS)</w:instrText>
            </w:r>
            <w:r>
              <w:rPr>
                <w:rFonts w:hint="eastAsia"/>
                <w:szCs w:val="28"/>
              </w:rPr>
              <w:instrText>表明在心理健康状况的</w:instrText>
            </w:r>
            <w:r>
              <w:rPr>
                <w:rFonts w:hint="eastAsia"/>
                <w:szCs w:val="28"/>
              </w:rPr>
              <w:instrText>12</w:instrText>
            </w:r>
            <w:r>
              <w:rPr>
                <w:rFonts w:hint="eastAsia"/>
                <w:szCs w:val="28"/>
              </w:rPr>
              <w:instrText>个维度中</w:instrText>
            </w:r>
            <w:r>
              <w:rPr>
                <w:rFonts w:hint="eastAsia"/>
                <w:szCs w:val="28"/>
              </w:rPr>
              <w:instrText>,</w:instrText>
            </w:r>
            <w:r>
              <w:rPr>
                <w:rFonts w:hint="eastAsia"/>
                <w:szCs w:val="28"/>
              </w:rPr>
              <w:instrText>其中偏执、社交攻击、精神病</w:instrText>
            </w:r>
            <w:r>
              <w:rPr>
                <w:rFonts w:hint="eastAsia"/>
                <w:szCs w:val="28"/>
              </w:rPr>
              <w:instrText>3</w:instrText>
            </w:r>
            <w:r>
              <w:rPr>
                <w:rFonts w:hint="eastAsia"/>
                <w:szCs w:val="28"/>
              </w:rPr>
              <w:instrText>个维度在“症状明显”中所占比例较大</w:instrText>
            </w:r>
            <w:r>
              <w:rPr>
                <w:rFonts w:hint="eastAsia"/>
                <w:szCs w:val="28"/>
              </w:rPr>
              <w:instrText>;</w:instrText>
            </w:r>
            <w:r>
              <w:rPr>
                <w:rFonts w:hint="eastAsia"/>
                <w:szCs w:val="28"/>
              </w:rPr>
              <w:instrText>焦虑、抑郁、自卑、强迫、社交退缩、冲动</w:instrText>
            </w:r>
            <w:r>
              <w:rPr>
                <w:rFonts w:hint="eastAsia"/>
                <w:szCs w:val="28"/>
              </w:rPr>
              <w:instrText>6</w:instrText>
            </w:r>
            <w:r>
              <w:rPr>
                <w:rFonts w:hint="eastAsia"/>
                <w:szCs w:val="28"/>
              </w:rPr>
              <w:instrText>个维度在“可能有症状”中所占比例较大。表明部分大学生存在或重或轻的心理问题。</w:instrText>
            </w:r>
            <w:r>
              <w:rPr>
                <w:rFonts w:hint="eastAsia"/>
                <w:szCs w:val="28"/>
              </w:rPr>
              <w:instrText>2.</w:instrText>
            </w:r>
            <w:r>
              <w:rPr>
                <w:rFonts w:hint="eastAsia"/>
                <w:szCs w:val="28"/>
              </w:rPr>
              <w:instrText>实验后组内测试结果均为</w:instrText>
            </w:r>
            <w:r>
              <w:rPr>
                <w:rFonts w:hint="eastAsia"/>
                <w:szCs w:val="28"/>
              </w:rPr>
              <w:instrText>:</w:instrText>
            </w:r>
            <w:r>
              <w:rPr>
                <w:rFonts w:hint="eastAsia"/>
                <w:szCs w:val="28"/>
              </w:rPr>
              <w:instrText>实验组实验后除了偏执、性心理障碍、依赖、冲动、精神病</w:instrText>
            </w:r>
            <w:r>
              <w:rPr>
                <w:rFonts w:hint="eastAsia"/>
                <w:szCs w:val="28"/>
              </w:rPr>
              <w:instrText>5</w:instrText>
            </w:r>
            <w:r>
              <w:rPr>
                <w:rFonts w:hint="eastAsia"/>
                <w:szCs w:val="28"/>
              </w:rPr>
              <w:instrText>个维度外</w:instrText>
            </w:r>
            <w:r>
              <w:rPr>
                <w:rFonts w:hint="eastAsia"/>
                <w:szCs w:val="28"/>
              </w:rPr>
              <w:instrText>,</w:instrText>
            </w:r>
            <w:r>
              <w:rPr>
                <w:rFonts w:hint="eastAsia"/>
                <w:szCs w:val="28"/>
              </w:rPr>
              <w:instrText>其它维度都存在显著差异</w:instrText>
            </w:r>
            <w:r>
              <w:rPr>
                <w:rFonts w:hint="eastAsia"/>
                <w:szCs w:val="28"/>
              </w:rPr>
              <w:instrText>,</w:instrText>
            </w:r>
            <w:r>
              <w:rPr>
                <w:rFonts w:hint="eastAsia"/>
                <w:szCs w:val="28"/>
              </w:rPr>
              <w:instrText>尤其在焦虑、抑郁、自卑、强迫、社交退缩</w:instrText>
            </w:r>
            <w:r>
              <w:rPr>
                <w:rFonts w:hint="eastAsia"/>
                <w:szCs w:val="28"/>
              </w:rPr>
              <w:instrText>5</w:instrText>
            </w:r>
            <w:r>
              <w:rPr>
                <w:rFonts w:hint="eastAsia"/>
                <w:szCs w:val="28"/>
              </w:rPr>
              <w:instrText>个维度与总均分上存在非常显著差异</w:instrText>
            </w:r>
            <w:r>
              <w:rPr>
                <w:rFonts w:hint="eastAsia"/>
                <w:szCs w:val="28"/>
              </w:rPr>
              <w:instrText>,</w:instrText>
            </w:r>
            <w:r>
              <w:rPr>
                <w:rFonts w:hint="eastAsia"/>
                <w:szCs w:val="28"/>
              </w:rPr>
              <w:instrText>说明进行</w:instrText>
            </w:r>
            <w:r>
              <w:rPr>
                <w:rFonts w:hint="eastAsia"/>
                <w:szCs w:val="28"/>
              </w:rPr>
              <w:instrText>16</w:instrText>
            </w:r>
            <w:r>
              <w:rPr>
                <w:rFonts w:hint="eastAsia"/>
                <w:szCs w:val="28"/>
              </w:rPr>
              <w:instrText>周的散打运动后对改善大学生焦虑、抑郁、自卑、强迫、社交退缩具有积极作用</w:instrText>
            </w:r>
            <w:r>
              <w:rPr>
                <w:rFonts w:hint="eastAsia"/>
                <w:szCs w:val="28"/>
              </w:rPr>
              <w:instrText>;</w:instrText>
            </w:r>
            <w:r>
              <w:rPr>
                <w:rFonts w:hint="eastAsia"/>
                <w:szCs w:val="28"/>
              </w:rPr>
              <w:instrText>对照组实验后除了自卑维度和总均分具有显著性差异</w:instrText>
            </w:r>
            <w:r>
              <w:rPr>
                <w:rFonts w:hint="eastAsia"/>
                <w:szCs w:val="28"/>
              </w:rPr>
              <w:instrText>,</w:instrText>
            </w:r>
            <w:r>
              <w:rPr>
                <w:rFonts w:hint="eastAsia"/>
                <w:szCs w:val="28"/>
              </w:rPr>
              <w:instrText>其它维度不存在显著差异</w:instrText>
            </w:r>
            <w:r>
              <w:rPr>
                <w:rFonts w:hint="eastAsia"/>
                <w:szCs w:val="28"/>
              </w:rPr>
              <w:instrText>,</w:instrText>
            </w:r>
            <w:r>
              <w:rPr>
                <w:rFonts w:hint="eastAsia"/>
                <w:szCs w:val="28"/>
              </w:rPr>
              <w:instrText>说明进行</w:instrText>
            </w:r>
            <w:r>
              <w:rPr>
                <w:rFonts w:hint="eastAsia"/>
                <w:szCs w:val="28"/>
              </w:rPr>
              <w:instrText>16</w:instrText>
            </w:r>
            <w:r>
              <w:rPr>
                <w:rFonts w:hint="eastAsia"/>
                <w:szCs w:val="28"/>
              </w:rPr>
              <w:instrText>周的太极拳运动后对大学生心理健康的影响效果相对较小。研究表明</w:instrText>
            </w:r>
            <w:r>
              <w:rPr>
                <w:rFonts w:hint="eastAsia"/>
                <w:szCs w:val="28"/>
              </w:rPr>
              <w:instrText>,</w:instrText>
            </w:r>
            <w:r>
              <w:rPr>
                <w:rFonts w:hint="eastAsia"/>
                <w:szCs w:val="28"/>
              </w:rPr>
              <w:instrText>散打运动在改善大学生心理健康方面优于太极拳运动。</w:instrText>
            </w:r>
            <w:r>
              <w:rPr>
                <w:rFonts w:hint="eastAsia"/>
                <w:szCs w:val="28"/>
              </w:rPr>
              <w:instrText>3.</w:instrText>
            </w:r>
            <w:r>
              <w:rPr>
                <w:rFonts w:hint="eastAsia"/>
                <w:szCs w:val="28"/>
              </w:rPr>
              <w:instrText>实验后实验组男生在焦虑、抑郁、自卑、强迫、精神病</w:instrText>
            </w:r>
            <w:r>
              <w:rPr>
                <w:rFonts w:hint="eastAsia"/>
                <w:szCs w:val="28"/>
              </w:rPr>
              <w:instrText>5</w:instrText>
            </w:r>
            <w:r>
              <w:rPr>
                <w:rFonts w:hint="eastAsia"/>
                <w:szCs w:val="28"/>
              </w:rPr>
              <w:instrText>个维度上略低于女生</w:instrText>
            </w:r>
            <w:r>
              <w:rPr>
                <w:rFonts w:hint="eastAsia"/>
                <w:szCs w:val="28"/>
              </w:rPr>
              <w:instrText>,</w:instrText>
            </w:r>
            <w:r>
              <w:rPr>
                <w:rFonts w:hint="eastAsia"/>
                <w:szCs w:val="28"/>
              </w:rPr>
              <w:instrText>女生在其余维度上略低于男生</w:instrText>
            </w:r>
            <w:r>
              <w:rPr>
                <w:rFonts w:hint="eastAsia"/>
                <w:szCs w:val="28"/>
              </w:rPr>
              <w:instrText>,</w:instrText>
            </w:r>
            <w:r>
              <w:rPr>
                <w:rFonts w:hint="eastAsia"/>
                <w:szCs w:val="28"/>
              </w:rPr>
              <w:instrText>表明男女大学生的心理健康存在一定差异。</w:instrText>
            </w:r>
            <w:r>
              <w:rPr>
                <w:rFonts w:hint="eastAsia"/>
                <w:szCs w:val="28"/>
              </w:rPr>
              <w:instrText>4.</w:instrText>
            </w:r>
            <w:r>
              <w:rPr>
                <w:rFonts w:hint="eastAsia"/>
                <w:szCs w:val="28"/>
              </w:rPr>
              <w:instrText>实验后组间测试结果为</w:instrText>
            </w:r>
            <w:r>
              <w:rPr>
                <w:rFonts w:hint="eastAsia"/>
                <w:szCs w:val="28"/>
              </w:rPr>
              <w:instrText>:</w:instrText>
            </w:r>
            <w:r>
              <w:rPr>
                <w:rFonts w:hint="eastAsia"/>
                <w:szCs w:val="28"/>
              </w:rPr>
              <w:instrText>实验组与对照组在躯体化、焦虑、抑郁、自卑、社交退缩、性心理障碍上存在显著差异</w:instrText>
            </w:r>
            <w:r>
              <w:rPr>
                <w:rFonts w:hint="eastAsia"/>
                <w:szCs w:val="28"/>
              </w:rPr>
              <w:instrText>,</w:instrText>
            </w:r>
            <w:r>
              <w:rPr>
                <w:rFonts w:hint="eastAsia"/>
                <w:szCs w:val="28"/>
              </w:rPr>
              <w:instrText>说明大学生进行</w:instrText>
            </w:r>
            <w:r>
              <w:rPr>
                <w:rFonts w:hint="eastAsia"/>
                <w:szCs w:val="28"/>
              </w:rPr>
              <w:instrText>16</w:instrText>
            </w:r>
            <w:r>
              <w:rPr>
                <w:rFonts w:hint="eastAsia"/>
                <w:szCs w:val="28"/>
              </w:rPr>
              <w:instrText>周的教学后</w:instrText>
            </w:r>
            <w:r>
              <w:rPr>
                <w:rFonts w:hint="eastAsia"/>
                <w:szCs w:val="28"/>
              </w:rPr>
              <w:instrText>,</w:instrText>
            </w:r>
            <w:r>
              <w:rPr>
                <w:rFonts w:hint="eastAsia"/>
                <w:szCs w:val="28"/>
              </w:rPr>
              <w:instrText>其在躯体化、焦虑、抑郁、自卑、社交退缩、性心理障碍上得到有效改善</w:instrText>
            </w:r>
            <w:r>
              <w:rPr>
                <w:rFonts w:hint="eastAsia"/>
                <w:szCs w:val="28"/>
              </w:rPr>
              <w:instrText>,</w:instrText>
            </w:r>
            <w:r>
              <w:rPr>
                <w:rFonts w:hint="eastAsia"/>
                <w:szCs w:val="28"/>
              </w:rPr>
              <w:instrText>而且实验组大学生心理健康后测的均值与标准差整体上低于对照组。表明散打运动相比于太极拳运动更能明显改善或缓解大学生存在的心理问题</w:instrText>
            </w:r>
            <w:r>
              <w:rPr>
                <w:rFonts w:hint="eastAsia"/>
                <w:szCs w:val="28"/>
              </w:rPr>
              <w:instrText>,</w:instrText>
            </w:r>
            <w:r>
              <w:rPr>
                <w:rFonts w:hint="eastAsia"/>
                <w:szCs w:val="28"/>
              </w:rPr>
              <w:instrText>更能促进大学生心理健康产生积极作用。建议</w:instrText>
            </w:r>
            <w:r>
              <w:rPr>
                <w:rFonts w:hint="eastAsia"/>
                <w:szCs w:val="28"/>
              </w:rPr>
              <w:instrText>:1.</w:instrText>
            </w:r>
            <w:r>
              <w:rPr>
                <w:rFonts w:hint="eastAsia"/>
                <w:szCs w:val="28"/>
              </w:rPr>
              <w:instrText>散打运动具有灵活性、对抗性、实战性的运动特征</w:instrText>
            </w:r>
            <w:r>
              <w:rPr>
                <w:rFonts w:hint="eastAsia"/>
                <w:szCs w:val="28"/>
              </w:rPr>
              <w:instrText>,</w:instrText>
            </w:r>
            <w:r>
              <w:rPr>
                <w:rFonts w:hint="eastAsia"/>
                <w:szCs w:val="28"/>
              </w:rPr>
              <w:instrText>可以培养学生不服输、勇敢、拼搏的心理品质。高校可开展散打选项课或专业课</w:instrText>
            </w:r>
            <w:r>
              <w:rPr>
                <w:rFonts w:hint="eastAsia"/>
                <w:szCs w:val="28"/>
              </w:rPr>
              <w:instrText>,</w:instrText>
            </w:r>
            <w:r>
              <w:rPr>
                <w:rFonts w:hint="eastAsia"/>
                <w:szCs w:val="28"/>
              </w:rPr>
              <w:instrText>有针对性地制定教学内容与教学方法</w:instrText>
            </w:r>
            <w:r>
              <w:rPr>
                <w:rFonts w:hint="eastAsia"/>
                <w:szCs w:val="28"/>
              </w:rPr>
              <w:instrText>,</w:instrText>
            </w:r>
            <w:r>
              <w:rPr>
                <w:rFonts w:hint="eastAsia"/>
                <w:szCs w:val="28"/>
              </w:rPr>
              <w:instrText>推广学生练习散打运动的价值</w:instrText>
            </w:r>
            <w:r>
              <w:rPr>
                <w:rFonts w:hint="eastAsia"/>
                <w:szCs w:val="28"/>
              </w:rPr>
              <w:instrText>,</w:instrText>
            </w:r>
            <w:r>
              <w:rPr>
                <w:rFonts w:hint="eastAsia"/>
                <w:szCs w:val="28"/>
              </w:rPr>
              <w:instrText>增强学生的体质</w:instrText>
            </w:r>
            <w:r>
              <w:rPr>
                <w:rFonts w:hint="eastAsia"/>
                <w:szCs w:val="28"/>
              </w:rPr>
              <w:instrText>,</w:instrText>
            </w:r>
            <w:r>
              <w:rPr>
                <w:rFonts w:hint="eastAsia"/>
                <w:szCs w:val="28"/>
              </w:rPr>
              <w:instrText>促进学生心理健康。</w:instrText>
            </w:r>
            <w:r>
              <w:rPr>
                <w:rFonts w:hint="eastAsia"/>
                <w:szCs w:val="28"/>
              </w:rPr>
              <w:instrText>2.</w:instrText>
            </w:r>
            <w:r>
              <w:rPr>
                <w:rFonts w:hint="eastAsia"/>
                <w:szCs w:val="28"/>
              </w:rPr>
              <w:instrText>将体育教育与心理教育相结合</w:instrText>
            </w:r>
            <w:r>
              <w:rPr>
                <w:rFonts w:hint="eastAsia"/>
                <w:szCs w:val="28"/>
              </w:rPr>
              <w:instrText>,</w:instrText>
            </w:r>
            <w:r>
              <w:rPr>
                <w:rFonts w:hint="eastAsia"/>
                <w:szCs w:val="28"/>
              </w:rPr>
              <w:instrText>高校可每年增加大学生心理健康测试</w:instrText>
            </w:r>
            <w:r>
              <w:rPr>
                <w:rFonts w:hint="eastAsia"/>
                <w:szCs w:val="28"/>
              </w:rPr>
              <w:instrText>,</w:instrText>
            </w:r>
            <w:r>
              <w:rPr>
                <w:rFonts w:hint="eastAsia"/>
                <w:szCs w:val="28"/>
              </w:rPr>
              <w:instrText>关注其发展趋势</w:instrText>
            </w:r>
            <w:r>
              <w:rPr>
                <w:rFonts w:hint="eastAsia"/>
                <w:szCs w:val="28"/>
              </w:rPr>
              <w:instrText>,</w:instrText>
            </w:r>
            <w:r>
              <w:rPr>
                <w:rFonts w:hint="eastAsia"/>
                <w:szCs w:val="28"/>
              </w:rPr>
              <w:instrText>根据学生心理的实际情况开设能够促进学生身心运动的体育项目作为选项课</w:instrText>
            </w:r>
            <w:r>
              <w:rPr>
                <w:rFonts w:hint="eastAsia"/>
                <w:szCs w:val="28"/>
              </w:rPr>
              <w:instrText>,</w:instrText>
            </w:r>
            <w:r>
              <w:rPr>
                <w:rFonts w:hint="eastAsia"/>
                <w:szCs w:val="28"/>
              </w:rPr>
              <w:instrText>帮助学生抵制消极的情绪情感</w:instrText>
            </w:r>
            <w:r>
              <w:rPr>
                <w:rFonts w:hint="eastAsia"/>
                <w:szCs w:val="28"/>
              </w:rPr>
              <w:instrText>,</w:instrText>
            </w:r>
            <w:r>
              <w:rPr>
                <w:rFonts w:hint="eastAsia"/>
                <w:szCs w:val="28"/>
              </w:rPr>
              <w:instrText>增强学生关注心理问题的意识</w:instrText>
            </w:r>
            <w:r>
              <w:rPr>
                <w:rFonts w:hint="eastAsia"/>
                <w:szCs w:val="28"/>
              </w:rPr>
              <w:instrText>,</w:instrText>
            </w:r>
            <w:r>
              <w:rPr>
                <w:rFonts w:hint="eastAsia"/>
                <w:szCs w:val="28"/>
              </w:rPr>
              <w:instrText>培养学生正确看待心理健康教育。</w:instrText>
            </w:r>
            <w:r>
              <w:rPr>
                <w:rFonts w:hint="eastAsia"/>
                <w:szCs w:val="28"/>
              </w:rPr>
              <w:instrText>3.</w:instrText>
            </w:r>
            <w:r>
              <w:rPr>
                <w:rFonts w:hint="eastAsia"/>
                <w:szCs w:val="28"/>
              </w:rPr>
              <w:instrText>加强散打师资队伍建设</w:instrText>
            </w:r>
            <w:r>
              <w:rPr>
                <w:rFonts w:hint="eastAsia"/>
                <w:szCs w:val="28"/>
              </w:rPr>
              <w:instrText>,</w:instrText>
            </w:r>
            <w:r>
              <w:rPr>
                <w:rFonts w:hint="eastAsia"/>
                <w:szCs w:val="28"/>
              </w:rPr>
              <w:instrText>提高散打教师的理论知识及专业水平</w:instrText>
            </w:r>
            <w:r>
              <w:rPr>
                <w:rFonts w:hint="eastAsia"/>
                <w:szCs w:val="28"/>
              </w:rPr>
              <w:instrText>,</w:instrText>
            </w:r>
            <w:r>
              <w:rPr>
                <w:rFonts w:hint="eastAsia"/>
                <w:szCs w:val="28"/>
              </w:rPr>
              <w:instrText>比如参加培训或会议交流</w:instrText>
            </w:r>
            <w:r>
              <w:rPr>
                <w:rFonts w:hint="eastAsia"/>
                <w:szCs w:val="28"/>
              </w:rPr>
              <w:instrText>,</w:instrText>
            </w:r>
            <w:r>
              <w:rPr>
                <w:rFonts w:hint="eastAsia"/>
                <w:szCs w:val="28"/>
              </w:rPr>
              <w:instrText>为教师提供多学习、多深究的机会</w:instrText>
            </w:r>
            <w:r>
              <w:rPr>
                <w:rFonts w:hint="eastAsia"/>
                <w:szCs w:val="28"/>
              </w:rPr>
              <w:instrText>,</w:instrText>
            </w:r>
            <w:r>
              <w:rPr>
                <w:rFonts w:hint="eastAsia"/>
                <w:szCs w:val="28"/>
              </w:rPr>
              <w:instrText>也为以后的教学制定出更符合学生身心需求且全面的教学内容和教学方法</w:instrText>
            </w:r>
            <w:r>
              <w:rPr>
                <w:rFonts w:hint="eastAsia"/>
                <w:szCs w:val="28"/>
              </w:rPr>
              <w:instrText>,</w:instrText>
            </w:r>
            <w:r>
              <w:rPr>
                <w:rFonts w:hint="eastAsia"/>
                <w:szCs w:val="28"/>
              </w:rPr>
              <w:instrText>促进学生的身心健康发展。</w:instrText>
            </w:r>
            <w:r>
              <w:rPr>
                <w:rFonts w:hint="eastAsia"/>
                <w:szCs w:val="28"/>
              </w:rPr>
              <w:instrText>","genre":"</w:instrText>
            </w:r>
            <w:r>
              <w:rPr>
                <w:rFonts w:hint="eastAsia"/>
                <w:szCs w:val="28"/>
              </w:rPr>
              <w:instrText>硕士</w:instrText>
            </w:r>
            <w:r>
              <w:rPr>
                <w:rFonts w:hint="eastAsia"/>
                <w:szCs w:val="28"/>
              </w:rPr>
              <w:instrText>","language":"zh","note":"3 citations(CNKI)[2024-1-28]","publisher":"</w:instrText>
            </w:r>
            <w:r>
              <w:rPr>
                <w:rFonts w:hint="eastAsia"/>
                <w:szCs w:val="28"/>
              </w:rPr>
              <w:instrText>河北师范大学</w:instrText>
            </w:r>
            <w:r>
              <w:rPr>
                <w:rFonts w:hint="eastAsia"/>
                <w:szCs w:val="28"/>
              </w:rPr>
              <w:instrText>","source":"CNKI","title":"</w:instrText>
            </w:r>
            <w:r>
              <w:rPr>
                <w:rFonts w:hint="eastAsia"/>
                <w:szCs w:val="28"/>
              </w:rPr>
              <w:instrText>散打运动对大学生心理健康影响的教学实验研究</w:instrText>
            </w:r>
            <w:r>
              <w:rPr>
                <w:rFonts w:hint="eastAsia"/>
                <w:szCs w:val="28"/>
              </w:rPr>
              <w:instrText>","URL":"https://kns.cnki.net/kcms2/article/abstract?v=1fhXvtqifPI6JhZjfTR1KLu7u8loTEBYzJ2FhJvMx9TJeF3YPAsveJz9myBor2SMBj7_IF7be9iC5wr2F_-el7axfFcs9DrHQc-AZSw5cxvgtCm4k6lkVA==&amp;uniplatform=NZKPT&amp;language=gb","author":[{"family":"</w:instrText>
            </w:r>
            <w:r>
              <w:rPr>
                <w:rFonts w:hint="eastAsia"/>
                <w:szCs w:val="28"/>
              </w:rPr>
              <w:instrText>张</w:instrText>
            </w:r>
            <w:r>
              <w:rPr>
                <w:rFonts w:hint="eastAsia"/>
                <w:szCs w:val="28"/>
              </w:rPr>
              <w:instrText>","given":"</w:instrText>
            </w:r>
            <w:r>
              <w:rPr>
                <w:rFonts w:hint="eastAsia"/>
                <w:szCs w:val="28"/>
              </w:rPr>
              <w:instrText>华</w:instrText>
            </w:r>
            <w:r>
              <w:rPr>
                <w:rFonts w:hint="eastAsia"/>
                <w:szCs w:val="28"/>
              </w:rPr>
              <w:instrText>"}],"contributor":[{"family":"</w:instrText>
            </w:r>
            <w:r>
              <w:rPr>
                <w:rFonts w:hint="eastAsia"/>
                <w:szCs w:val="28"/>
              </w:rPr>
              <w:instrText>范</w:instrText>
            </w:r>
            <w:r>
              <w:rPr>
                <w:rFonts w:hint="eastAsia"/>
                <w:szCs w:val="28"/>
              </w:rPr>
              <w:instrText>","given":"</w:instrText>
            </w:r>
            <w:r>
              <w:rPr>
                <w:rFonts w:hint="eastAsia"/>
                <w:szCs w:val="28"/>
              </w:rPr>
              <w:instrText>秦海</w:instrText>
            </w:r>
            <w:r>
              <w:rPr>
                <w:rFonts w:hint="eastAsia"/>
                <w:szCs w:val="28"/>
              </w:rPr>
              <w:instrText xml:space="preserve">"}],"issued":{"date-parts":[["2022"]]}}}],"schema":"https://github.com/citation-style-language/schema/raw/master/csl-citation.json"} </w:instrText>
            </w:r>
            <w:r>
              <w:rPr>
                <w:szCs w:val="28"/>
              </w:rPr>
              <w:fldChar w:fldCharType="separate"/>
            </w:r>
            <w:r w:rsidRPr="00891819">
              <w:rPr>
                <w:rFonts w:hint="eastAsia"/>
              </w:rPr>
              <w:t>张华</w:t>
            </w:r>
            <w:r w:rsidRPr="00891819">
              <w:rPr>
                <w:rFonts w:hint="eastAsia"/>
              </w:rPr>
              <w:t>(2022)</w:t>
            </w:r>
            <w:r>
              <w:rPr>
                <w:szCs w:val="28"/>
              </w:rPr>
              <w:fldChar w:fldCharType="end"/>
            </w:r>
            <w:r>
              <w:rPr>
                <w:szCs w:val="28"/>
              </w:rPr>
              <w:t>8</w:t>
            </w:r>
            <w:r>
              <w:rPr>
                <w:rFonts w:hint="eastAsia"/>
                <w:szCs w:val="28"/>
              </w:rPr>
              <w:t>题</w:t>
            </w:r>
          </w:p>
        </w:tc>
        <w:tc>
          <w:tcPr>
            <w:tcW w:w="3522" w:type="dxa"/>
            <w:tcBorders>
              <w:top w:val="nil"/>
              <w:left w:val="nil"/>
              <w:bottom w:val="nil"/>
              <w:right w:val="nil"/>
            </w:tcBorders>
          </w:tcPr>
          <w:p w14:paraId="597A9CEF" w14:textId="77777777" w:rsidR="00891819" w:rsidRPr="00891819" w:rsidRDefault="00891819" w:rsidP="00E124AE">
            <w:pPr>
              <w:spacing w:line="300" w:lineRule="exact"/>
              <w:jc w:val="center"/>
              <w:rPr>
                <w:szCs w:val="28"/>
              </w:rPr>
            </w:pPr>
          </w:p>
        </w:tc>
      </w:tr>
      <w:tr w:rsidR="00891819" w:rsidRPr="00891819" w14:paraId="59212B26" w14:textId="77777777" w:rsidTr="00E124AE">
        <w:trPr>
          <w:jc w:val="center"/>
        </w:trPr>
        <w:tc>
          <w:tcPr>
            <w:tcW w:w="4253" w:type="dxa"/>
            <w:tcBorders>
              <w:top w:val="nil"/>
              <w:left w:val="nil"/>
              <w:bottom w:val="nil"/>
              <w:right w:val="nil"/>
            </w:tcBorders>
            <w:vAlign w:val="center"/>
          </w:tcPr>
          <w:p w14:paraId="54E0A275" w14:textId="78664A56" w:rsidR="00891819" w:rsidRPr="00891819" w:rsidRDefault="00891819" w:rsidP="00E124AE">
            <w:pPr>
              <w:spacing w:line="300" w:lineRule="exact"/>
              <w:jc w:val="center"/>
              <w:rPr>
                <w:color w:val="000000" w:themeColor="text1"/>
                <w:szCs w:val="28"/>
              </w:rPr>
            </w:pPr>
            <w:r w:rsidRPr="00891819">
              <w:rPr>
                <w:szCs w:val="28"/>
              </w:rPr>
              <w:t>Mini International Neuropsychiatric Interview for children and adolescents (Mini-KID</w:t>
            </w:r>
            <w:r w:rsidR="00A60B89">
              <w:rPr>
                <w:rFonts w:hint="eastAsia"/>
                <w:szCs w:val="28"/>
              </w:rPr>
              <w:t xml:space="preserve"> 5.0</w:t>
            </w:r>
            <w:r w:rsidRPr="00891819">
              <w:rPr>
                <w:szCs w:val="28"/>
              </w:rPr>
              <w:t>)</w:t>
            </w:r>
            <w:r w:rsidRPr="00891819">
              <w:rPr>
                <w:szCs w:val="28"/>
                <w:vertAlign w:val="superscript"/>
              </w:rPr>
              <w:t xml:space="preserve"> *</w:t>
            </w:r>
          </w:p>
        </w:tc>
        <w:tc>
          <w:tcPr>
            <w:tcW w:w="2694" w:type="dxa"/>
            <w:tcBorders>
              <w:top w:val="nil"/>
              <w:left w:val="nil"/>
              <w:bottom w:val="nil"/>
              <w:right w:val="nil"/>
            </w:tcBorders>
            <w:vAlign w:val="center"/>
          </w:tcPr>
          <w:p w14:paraId="48C5396C" w14:textId="77777777" w:rsidR="00891819" w:rsidRPr="00891819" w:rsidRDefault="00891819" w:rsidP="00E124AE">
            <w:pPr>
              <w:spacing w:line="300" w:lineRule="exact"/>
              <w:jc w:val="center"/>
              <w:rPr>
                <w:szCs w:val="28"/>
              </w:rPr>
            </w:pPr>
          </w:p>
        </w:tc>
        <w:tc>
          <w:tcPr>
            <w:tcW w:w="2126" w:type="dxa"/>
            <w:tcBorders>
              <w:top w:val="nil"/>
              <w:left w:val="nil"/>
              <w:bottom w:val="nil"/>
              <w:right w:val="nil"/>
            </w:tcBorders>
            <w:vAlign w:val="center"/>
          </w:tcPr>
          <w:p w14:paraId="5138B2AF" w14:textId="45574B7E" w:rsidR="00891819" w:rsidRPr="00891819" w:rsidRDefault="00891819" w:rsidP="00E124AE">
            <w:pPr>
              <w:spacing w:line="300" w:lineRule="exact"/>
              <w:jc w:val="center"/>
              <w:rPr>
                <w:color w:val="000000" w:themeColor="text1"/>
                <w:szCs w:val="28"/>
              </w:rPr>
            </w:pPr>
            <w:r>
              <w:rPr>
                <w:rFonts w:hint="eastAsia"/>
                <w:color w:val="000000" w:themeColor="text1"/>
                <w:szCs w:val="28"/>
              </w:rPr>
              <w:t>1</w:t>
            </w:r>
          </w:p>
        </w:tc>
        <w:tc>
          <w:tcPr>
            <w:tcW w:w="3566" w:type="dxa"/>
            <w:tcBorders>
              <w:top w:val="nil"/>
              <w:left w:val="nil"/>
              <w:bottom w:val="nil"/>
              <w:right w:val="nil"/>
            </w:tcBorders>
            <w:vAlign w:val="center"/>
          </w:tcPr>
          <w:p w14:paraId="083F60AE" w14:textId="294A99D4" w:rsidR="001A1AF8" w:rsidRDefault="001A1AF8" w:rsidP="00891819">
            <w:pPr>
              <w:spacing w:line="300" w:lineRule="exact"/>
              <w:jc w:val="center"/>
              <w:rPr>
                <w:szCs w:val="28"/>
              </w:rPr>
            </w:pPr>
            <w:r>
              <w:rPr>
                <w:rFonts w:hint="eastAsia"/>
                <w:szCs w:val="28"/>
              </w:rPr>
              <w:t>3</w:t>
            </w:r>
            <w:r>
              <w:rPr>
                <w:rFonts w:hint="eastAsia"/>
                <w:szCs w:val="28"/>
              </w:rPr>
              <w:t>个筛选问题</w:t>
            </w:r>
          </w:p>
          <w:p w14:paraId="072BC43C" w14:textId="2405A95F" w:rsidR="00891819" w:rsidRPr="00891819" w:rsidRDefault="00891819" w:rsidP="00891819">
            <w:pPr>
              <w:spacing w:line="300" w:lineRule="exact"/>
              <w:jc w:val="center"/>
              <w:rPr>
                <w:szCs w:val="28"/>
              </w:rPr>
            </w:pPr>
            <w:r>
              <w:rPr>
                <w:rFonts w:hint="eastAsia"/>
                <w:szCs w:val="28"/>
              </w:rPr>
              <w:t>未纳入</w:t>
            </w:r>
          </w:p>
        </w:tc>
        <w:tc>
          <w:tcPr>
            <w:tcW w:w="3522" w:type="dxa"/>
            <w:tcBorders>
              <w:top w:val="nil"/>
              <w:left w:val="nil"/>
              <w:bottom w:val="nil"/>
              <w:right w:val="nil"/>
            </w:tcBorders>
          </w:tcPr>
          <w:p w14:paraId="589E376B" w14:textId="77777777" w:rsidR="00891819" w:rsidRDefault="00891819" w:rsidP="00E124AE">
            <w:pPr>
              <w:spacing w:line="300" w:lineRule="exact"/>
              <w:jc w:val="center"/>
              <w:rPr>
                <w:szCs w:val="28"/>
              </w:rPr>
            </w:pPr>
          </w:p>
          <w:p w14:paraId="3513F169" w14:textId="7EC8A6FB" w:rsidR="00891819" w:rsidRPr="00891819" w:rsidRDefault="00891819" w:rsidP="00E124AE">
            <w:pPr>
              <w:spacing w:line="300" w:lineRule="exact"/>
              <w:jc w:val="center"/>
              <w:rPr>
                <w:szCs w:val="28"/>
              </w:rPr>
            </w:pPr>
            <w:r>
              <w:rPr>
                <w:rFonts w:hint="eastAsia"/>
                <w:szCs w:val="28"/>
              </w:rPr>
              <w:t>是访谈法，不是量表，且未获得题目。</w:t>
            </w:r>
          </w:p>
        </w:tc>
      </w:tr>
      <w:tr w:rsidR="00891819" w:rsidRPr="00891819" w14:paraId="55AE7940" w14:textId="77777777" w:rsidTr="00E124AE">
        <w:trPr>
          <w:jc w:val="center"/>
        </w:trPr>
        <w:tc>
          <w:tcPr>
            <w:tcW w:w="4253" w:type="dxa"/>
            <w:tcBorders>
              <w:top w:val="nil"/>
              <w:left w:val="nil"/>
              <w:bottom w:val="nil"/>
              <w:right w:val="nil"/>
            </w:tcBorders>
            <w:vAlign w:val="center"/>
          </w:tcPr>
          <w:p w14:paraId="744AE99E" w14:textId="31B37390" w:rsidR="00891819" w:rsidRPr="00891819" w:rsidRDefault="00891819" w:rsidP="00E124AE">
            <w:pPr>
              <w:spacing w:line="300" w:lineRule="exact"/>
              <w:jc w:val="center"/>
              <w:rPr>
                <w:szCs w:val="28"/>
              </w:rPr>
            </w:pPr>
            <w:bookmarkStart w:id="1" w:name="OLE_LINK2"/>
            <w:bookmarkStart w:id="2" w:name="OLE_LINK1"/>
            <w:r w:rsidRPr="00891819">
              <w:rPr>
                <w:szCs w:val="28"/>
              </w:rPr>
              <w:t xml:space="preserve">WHO-CIDI 3.0 </w:t>
            </w:r>
            <w:bookmarkEnd w:id="1"/>
            <w:r w:rsidRPr="00891819">
              <w:rPr>
                <w:szCs w:val="28"/>
              </w:rPr>
              <w:t>(WHO-CIDI 3.0)</w:t>
            </w:r>
            <w:r w:rsidRPr="00891819">
              <w:rPr>
                <w:szCs w:val="28"/>
                <w:vertAlign w:val="superscript"/>
              </w:rPr>
              <w:t xml:space="preserve"> *</w:t>
            </w:r>
            <w:bookmarkEnd w:id="2"/>
          </w:p>
        </w:tc>
        <w:tc>
          <w:tcPr>
            <w:tcW w:w="2694" w:type="dxa"/>
            <w:tcBorders>
              <w:top w:val="nil"/>
              <w:left w:val="nil"/>
              <w:bottom w:val="nil"/>
              <w:right w:val="nil"/>
            </w:tcBorders>
            <w:vAlign w:val="center"/>
          </w:tcPr>
          <w:p w14:paraId="78F136B9" w14:textId="77777777" w:rsidR="00891819" w:rsidRPr="00891819" w:rsidRDefault="00891819" w:rsidP="00E124AE">
            <w:pPr>
              <w:spacing w:line="300" w:lineRule="exact"/>
              <w:jc w:val="center"/>
              <w:rPr>
                <w:szCs w:val="28"/>
              </w:rPr>
            </w:pPr>
          </w:p>
        </w:tc>
        <w:tc>
          <w:tcPr>
            <w:tcW w:w="2126" w:type="dxa"/>
            <w:tcBorders>
              <w:top w:val="nil"/>
              <w:left w:val="nil"/>
              <w:bottom w:val="nil"/>
              <w:right w:val="nil"/>
            </w:tcBorders>
            <w:vAlign w:val="center"/>
          </w:tcPr>
          <w:p w14:paraId="58CD5FCD" w14:textId="40F80B66" w:rsidR="00891819" w:rsidRPr="00891819" w:rsidRDefault="00891819" w:rsidP="00E124AE">
            <w:pPr>
              <w:spacing w:line="300" w:lineRule="exact"/>
              <w:jc w:val="center"/>
              <w:rPr>
                <w:szCs w:val="28"/>
              </w:rPr>
            </w:pPr>
            <w:r>
              <w:rPr>
                <w:rFonts w:hint="eastAsia"/>
                <w:szCs w:val="28"/>
              </w:rPr>
              <w:t>1</w:t>
            </w:r>
          </w:p>
        </w:tc>
        <w:tc>
          <w:tcPr>
            <w:tcW w:w="3566" w:type="dxa"/>
            <w:tcBorders>
              <w:top w:val="nil"/>
              <w:left w:val="nil"/>
              <w:bottom w:val="nil"/>
              <w:right w:val="nil"/>
            </w:tcBorders>
            <w:vAlign w:val="center"/>
          </w:tcPr>
          <w:p w14:paraId="02FC213E" w14:textId="35B5C286" w:rsidR="001A1AF8" w:rsidRDefault="001A1AF8" w:rsidP="00891819">
            <w:pPr>
              <w:spacing w:line="300" w:lineRule="exact"/>
              <w:jc w:val="center"/>
              <w:rPr>
                <w:szCs w:val="28"/>
              </w:rPr>
            </w:pPr>
            <w:r>
              <w:rPr>
                <w:rFonts w:hint="eastAsia"/>
                <w:szCs w:val="28"/>
              </w:rPr>
              <w:t>3</w:t>
            </w:r>
            <w:r>
              <w:rPr>
                <w:rFonts w:hint="eastAsia"/>
                <w:szCs w:val="28"/>
              </w:rPr>
              <w:t>个筛选问题</w:t>
            </w:r>
          </w:p>
          <w:p w14:paraId="59E11A68" w14:textId="7A6154B8" w:rsidR="00891819" w:rsidRPr="00891819" w:rsidRDefault="00891819" w:rsidP="00891819">
            <w:pPr>
              <w:spacing w:line="300" w:lineRule="exact"/>
              <w:jc w:val="center"/>
              <w:rPr>
                <w:szCs w:val="28"/>
              </w:rPr>
            </w:pPr>
            <w:r>
              <w:rPr>
                <w:rFonts w:hint="eastAsia"/>
                <w:szCs w:val="28"/>
              </w:rPr>
              <w:t>未纳入</w:t>
            </w:r>
          </w:p>
        </w:tc>
        <w:tc>
          <w:tcPr>
            <w:tcW w:w="3522" w:type="dxa"/>
            <w:tcBorders>
              <w:top w:val="nil"/>
              <w:left w:val="nil"/>
              <w:bottom w:val="nil"/>
              <w:right w:val="nil"/>
            </w:tcBorders>
          </w:tcPr>
          <w:p w14:paraId="2BBEE6F1" w14:textId="2C2ACF66" w:rsidR="00891819" w:rsidRPr="00891819" w:rsidRDefault="00891819" w:rsidP="00E124AE">
            <w:pPr>
              <w:spacing w:line="300" w:lineRule="exact"/>
              <w:jc w:val="center"/>
              <w:rPr>
                <w:szCs w:val="28"/>
              </w:rPr>
            </w:pPr>
            <w:r>
              <w:rPr>
                <w:rFonts w:hint="eastAsia"/>
                <w:szCs w:val="28"/>
              </w:rPr>
              <w:t>是访谈法，不是量表，且未获得题目。</w:t>
            </w:r>
          </w:p>
        </w:tc>
      </w:tr>
      <w:tr w:rsidR="00891819" w:rsidRPr="00891819" w14:paraId="448A9C3C" w14:textId="77777777" w:rsidTr="00E124AE">
        <w:trPr>
          <w:jc w:val="center"/>
        </w:trPr>
        <w:tc>
          <w:tcPr>
            <w:tcW w:w="4253" w:type="dxa"/>
            <w:tcBorders>
              <w:top w:val="nil"/>
              <w:left w:val="nil"/>
              <w:bottom w:val="nil"/>
              <w:right w:val="nil"/>
            </w:tcBorders>
            <w:vAlign w:val="center"/>
          </w:tcPr>
          <w:p w14:paraId="6C678253" w14:textId="3FDECE55" w:rsidR="00891819" w:rsidRPr="00891819" w:rsidRDefault="00545B57" w:rsidP="00E124AE">
            <w:pPr>
              <w:spacing w:line="300" w:lineRule="exact"/>
              <w:jc w:val="center"/>
              <w:rPr>
                <w:szCs w:val="28"/>
              </w:rPr>
            </w:pPr>
            <w:r w:rsidRPr="00891819">
              <w:rPr>
                <w:kern w:val="0"/>
                <w:szCs w:val="28"/>
                <w:lang w:val="zh-CN"/>
              </w:rPr>
              <w:t>Psychological Health Inventory (</w:t>
            </w:r>
            <w:r w:rsidRPr="00891819">
              <w:rPr>
                <w:szCs w:val="28"/>
              </w:rPr>
              <w:t>PHI)</w:t>
            </w:r>
            <w:r w:rsidRPr="00891819">
              <w:rPr>
                <w:szCs w:val="28"/>
                <w:vertAlign w:val="superscript"/>
              </w:rPr>
              <w:t xml:space="preserve"> *</w:t>
            </w:r>
          </w:p>
        </w:tc>
        <w:tc>
          <w:tcPr>
            <w:tcW w:w="2694" w:type="dxa"/>
            <w:tcBorders>
              <w:top w:val="nil"/>
              <w:left w:val="nil"/>
              <w:bottom w:val="nil"/>
              <w:right w:val="nil"/>
            </w:tcBorders>
            <w:vAlign w:val="center"/>
          </w:tcPr>
          <w:p w14:paraId="59FF9406" w14:textId="496C612D" w:rsidR="00891819" w:rsidRPr="00891819" w:rsidRDefault="00545B57" w:rsidP="00E124AE">
            <w:pPr>
              <w:spacing w:line="300" w:lineRule="exact"/>
              <w:jc w:val="center"/>
              <w:rPr>
                <w:szCs w:val="28"/>
              </w:rPr>
            </w:pPr>
            <w:r>
              <w:rPr>
                <w:szCs w:val="28"/>
              </w:rPr>
              <w:fldChar w:fldCharType="begin"/>
            </w:r>
            <w:r>
              <w:rPr>
                <w:rFonts w:hint="eastAsia"/>
                <w:szCs w:val="28"/>
              </w:rPr>
              <w:instrText xml:space="preserve"> ADDIN ZOTERO_ITEM CSL_CITATION {"citationID":"k1WKnbnx","properties":{"custom":"</w:instrText>
            </w:r>
            <w:r>
              <w:rPr>
                <w:rFonts w:hint="eastAsia"/>
                <w:szCs w:val="28"/>
              </w:rPr>
              <w:instrText>宋维真等</w:instrText>
            </w:r>
            <w:r>
              <w:rPr>
                <w:rFonts w:hint="eastAsia"/>
                <w:szCs w:val="28"/>
              </w:rPr>
              <w:instrText>(1993)","formattedCitation":"</w:instrText>
            </w:r>
            <w:r>
              <w:rPr>
                <w:rFonts w:hint="eastAsia"/>
                <w:szCs w:val="28"/>
              </w:rPr>
              <w:instrText>宋维真等</w:instrText>
            </w:r>
            <w:r>
              <w:rPr>
                <w:rFonts w:hint="eastAsia"/>
                <w:szCs w:val="28"/>
              </w:rPr>
              <w:instrText>(1993)","plainCitation":"</w:instrText>
            </w:r>
            <w:r>
              <w:rPr>
                <w:rFonts w:hint="eastAsia"/>
                <w:szCs w:val="28"/>
              </w:rPr>
              <w:instrText>宋维真等</w:instrText>
            </w:r>
            <w:r>
              <w:rPr>
                <w:rFonts w:hint="eastAsia"/>
                <w:szCs w:val="28"/>
              </w:rPr>
              <w:instrText>(1993)","noteIndex":0},"citationItems":[{"id":666,"uris":["http://zotero.org/users/local/eoP0LvSC/items/UGKK36YE"],"itemData":{"id":666,"type":"book","event-place":"</w:instrText>
            </w:r>
            <w:r>
              <w:rPr>
                <w:rFonts w:hint="eastAsia"/>
                <w:szCs w:val="28"/>
              </w:rPr>
              <w:instrText>北京</w:instrText>
            </w:r>
            <w:r>
              <w:rPr>
                <w:rFonts w:hint="eastAsia"/>
                <w:szCs w:val="28"/>
              </w:rPr>
              <w:instrText>","publisher":"</w:instrText>
            </w:r>
            <w:r>
              <w:rPr>
                <w:rFonts w:hint="eastAsia"/>
                <w:szCs w:val="28"/>
              </w:rPr>
              <w:instrText>中国科学院心理研究所</w:instrText>
            </w:r>
            <w:r>
              <w:rPr>
                <w:rFonts w:hint="eastAsia"/>
                <w:szCs w:val="28"/>
              </w:rPr>
              <w:instrText>","publisher-place":"</w:instrText>
            </w:r>
            <w:r>
              <w:rPr>
                <w:rFonts w:hint="eastAsia"/>
                <w:szCs w:val="28"/>
              </w:rPr>
              <w:instrText>北京</w:instrText>
            </w:r>
            <w:r>
              <w:rPr>
                <w:rFonts w:hint="eastAsia"/>
                <w:szCs w:val="28"/>
              </w:rPr>
              <w:instrText>","title":"</w:instrText>
            </w:r>
            <w:r>
              <w:rPr>
                <w:rFonts w:hint="eastAsia"/>
                <w:szCs w:val="28"/>
              </w:rPr>
              <w:instrText>心理健康测查表（</w:instrText>
            </w:r>
            <w:r>
              <w:rPr>
                <w:rFonts w:hint="eastAsia"/>
                <w:szCs w:val="28"/>
              </w:rPr>
              <w:instrText>PHI</w:instrText>
            </w:r>
            <w:r>
              <w:rPr>
                <w:rFonts w:hint="eastAsia"/>
                <w:szCs w:val="28"/>
              </w:rPr>
              <w:instrText>使用指导书</w:instrText>
            </w:r>
            <w:r>
              <w:rPr>
                <w:rFonts w:hint="eastAsia"/>
                <w:szCs w:val="28"/>
              </w:rPr>
              <w:instrText>)","author":[{"literal":"</w:instrText>
            </w:r>
            <w:r>
              <w:rPr>
                <w:rFonts w:hint="eastAsia"/>
                <w:szCs w:val="28"/>
              </w:rPr>
              <w:instrText>宋维真</w:instrText>
            </w:r>
            <w:r>
              <w:rPr>
                <w:rFonts w:hint="eastAsia"/>
                <w:szCs w:val="28"/>
              </w:rPr>
              <w:instrText>"},{"literal":"</w:instrText>
            </w:r>
            <w:r>
              <w:rPr>
                <w:rFonts w:hint="eastAsia"/>
                <w:szCs w:val="28"/>
              </w:rPr>
              <w:instrText>张建平</w:instrText>
            </w:r>
            <w:r>
              <w:rPr>
                <w:rFonts w:hint="eastAsia"/>
                <w:szCs w:val="28"/>
              </w:rPr>
              <w:instrText>"}],"issued":{"date-parts":[["1993"]]}}}],"schema":"https://github.com/cita</w:instrText>
            </w:r>
            <w:r>
              <w:rPr>
                <w:szCs w:val="28"/>
              </w:rPr>
              <w:instrText xml:space="preserve">tion-style-language/schema/raw/master/csl-citation.json"} </w:instrText>
            </w:r>
            <w:r>
              <w:rPr>
                <w:szCs w:val="28"/>
              </w:rPr>
              <w:fldChar w:fldCharType="separate"/>
            </w:r>
            <w:r w:rsidRPr="00545B57">
              <w:rPr>
                <w:rFonts w:hint="eastAsia"/>
              </w:rPr>
              <w:t>宋维真等</w:t>
            </w:r>
            <w:r w:rsidRPr="00545B57">
              <w:rPr>
                <w:rFonts w:hint="eastAsia"/>
              </w:rPr>
              <w:t>(1993)</w:t>
            </w:r>
            <w:r>
              <w:rPr>
                <w:szCs w:val="28"/>
              </w:rPr>
              <w:fldChar w:fldCharType="end"/>
            </w:r>
          </w:p>
        </w:tc>
        <w:tc>
          <w:tcPr>
            <w:tcW w:w="2126" w:type="dxa"/>
            <w:tcBorders>
              <w:top w:val="nil"/>
              <w:left w:val="nil"/>
              <w:bottom w:val="nil"/>
              <w:right w:val="nil"/>
            </w:tcBorders>
            <w:vAlign w:val="center"/>
          </w:tcPr>
          <w:p w14:paraId="3CDE9D58" w14:textId="619E606E" w:rsidR="00891819" w:rsidRPr="00891819" w:rsidRDefault="00545B57" w:rsidP="00E124AE">
            <w:pPr>
              <w:spacing w:line="300" w:lineRule="exact"/>
              <w:jc w:val="center"/>
              <w:rPr>
                <w:szCs w:val="28"/>
              </w:rPr>
            </w:pPr>
            <w:r>
              <w:rPr>
                <w:rFonts w:hint="eastAsia"/>
                <w:szCs w:val="28"/>
              </w:rPr>
              <w:t>1</w:t>
            </w:r>
          </w:p>
        </w:tc>
        <w:tc>
          <w:tcPr>
            <w:tcW w:w="3566" w:type="dxa"/>
            <w:tcBorders>
              <w:top w:val="nil"/>
              <w:left w:val="nil"/>
              <w:bottom w:val="nil"/>
              <w:right w:val="nil"/>
            </w:tcBorders>
            <w:vAlign w:val="center"/>
          </w:tcPr>
          <w:p w14:paraId="434719C7" w14:textId="0F1EE9CC" w:rsidR="00891819" w:rsidRPr="00891819" w:rsidRDefault="00EB4701" w:rsidP="00E124AE">
            <w:pPr>
              <w:spacing w:line="300" w:lineRule="exact"/>
              <w:jc w:val="center"/>
              <w:rPr>
                <w:szCs w:val="28"/>
              </w:rPr>
            </w:pPr>
            <w:r>
              <w:rPr>
                <w:rFonts w:hint="eastAsia"/>
                <w:szCs w:val="28"/>
              </w:rPr>
              <w:t>26</w:t>
            </w:r>
            <w:r w:rsidR="00C966A6">
              <w:rPr>
                <w:rFonts w:hint="eastAsia"/>
                <w:szCs w:val="28"/>
              </w:rPr>
              <w:t>题</w:t>
            </w:r>
            <w:r w:rsidR="00C966A6">
              <w:rPr>
                <w:szCs w:val="28"/>
              </w:rPr>
              <w:br/>
            </w:r>
            <w:r w:rsidR="00545B57" w:rsidRPr="00891819">
              <w:rPr>
                <w:rFonts w:hint="eastAsia"/>
                <w:szCs w:val="28"/>
              </w:rPr>
              <w:t>未获得</w:t>
            </w:r>
          </w:p>
        </w:tc>
        <w:tc>
          <w:tcPr>
            <w:tcW w:w="3522" w:type="dxa"/>
            <w:tcBorders>
              <w:top w:val="nil"/>
              <w:left w:val="nil"/>
              <w:bottom w:val="nil"/>
              <w:right w:val="nil"/>
            </w:tcBorders>
          </w:tcPr>
          <w:p w14:paraId="19B4B4D9" w14:textId="4B125262" w:rsidR="00891819" w:rsidRPr="00891819" w:rsidRDefault="00545B57" w:rsidP="00E124AE">
            <w:pPr>
              <w:spacing w:line="300" w:lineRule="exact"/>
              <w:jc w:val="center"/>
              <w:rPr>
                <w:szCs w:val="28"/>
              </w:rPr>
            </w:pPr>
            <w:r>
              <w:rPr>
                <w:szCs w:val="28"/>
              </w:rPr>
              <w:fldChar w:fldCharType="begin"/>
            </w:r>
            <w:r>
              <w:rPr>
                <w:rFonts w:hint="eastAsia"/>
                <w:szCs w:val="28"/>
              </w:rPr>
              <w:instrText xml:space="preserve"> ADDIN ZOTERO_ITEM CSL_CITATION {"citationID":"k1WKnbnx","properties":{"custom":"</w:instrText>
            </w:r>
            <w:r>
              <w:rPr>
                <w:rFonts w:hint="eastAsia"/>
                <w:szCs w:val="28"/>
              </w:rPr>
              <w:instrText>宋维真等</w:instrText>
            </w:r>
            <w:r>
              <w:rPr>
                <w:rFonts w:hint="eastAsia"/>
                <w:szCs w:val="28"/>
              </w:rPr>
              <w:instrText>(1993)","formattedCitation":"</w:instrText>
            </w:r>
            <w:r>
              <w:rPr>
                <w:rFonts w:hint="eastAsia"/>
                <w:szCs w:val="28"/>
              </w:rPr>
              <w:instrText>宋维真等</w:instrText>
            </w:r>
            <w:r>
              <w:rPr>
                <w:rFonts w:hint="eastAsia"/>
                <w:szCs w:val="28"/>
              </w:rPr>
              <w:instrText>(1993)","plainCitation":"</w:instrText>
            </w:r>
            <w:r>
              <w:rPr>
                <w:rFonts w:hint="eastAsia"/>
                <w:szCs w:val="28"/>
              </w:rPr>
              <w:instrText>宋维真等</w:instrText>
            </w:r>
            <w:r>
              <w:rPr>
                <w:rFonts w:hint="eastAsia"/>
                <w:szCs w:val="28"/>
              </w:rPr>
              <w:instrText>(1993)","noteIndex":0},"citationItems":[{"id":666,"uris":["http://zotero.org/users/local/eoP0LvSC/items/UGKK36YE"],"itemData":{"id":666,"type":"book","event-place":"</w:instrText>
            </w:r>
            <w:r>
              <w:rPr>
                <w:rFonts w:hint="eastAsia"/>
                <w:szCs w:val="28"/>
              </w:rPr>
              <w:instrText>北京</w:instrText>
            </w:r>
            <w:r>
              <w:rPr>
                <w:rFonts w:hint="eastAsia"/>
                <w:szCs w:val="28"/>
              </w:rPr>
              <w:instrText>","publisher":"</w:instrText>
            </w:r>
            <w:r>
              <w:rPr>
                <w:rFonts w:hint="eastAsia"/>
                <w:szCs w:val="28"/>
              </w:rPr>
              <w:instrText>中国科学院心理研究所</w:instrText>
            </w:r>
            <w:r>
              <w:rPr>
                <w:rFonts w:hint="eastAsia"/>
                <w:szCs w:val="28"/>
              </w:rPr>
              <w:instrText>","publisher-place":"</w:instrText>
            </w:r>
            <w:r>
              <w:rPr>
                <w:rFonts w:hint="eastAsia"/>
                <w:szCs w:val="28"/>
              </w:rPr>
              <w:instrText>北京</w:instrText>
            </w:r>
            <w:r>
              <w:rPr>
                <w:rFonts w:hint="eastAsia"/>
                <w:szCs w:val="28"/>
              </w:rPr>
              <w:instrText>","title":"</w:instrText>
            </w:r>
            <w:r>
              <w:rPr>
                <w:rFonts w:hint="eastAsia"/>
                <w:szCs w:val="28"/>
              </w:rPr>
              <w:instrText>心理健康测查表（</w:instrText>
            </w:r>
            <w:r>
              <w:rPr>
                <w:rFonts w:hint="eastAsia"/>
                <w:szCs w:val="28"/>
              </w:rPr>
              <w:instrText>PHI</w:instrText>
            </w:r>
            <w:r>
              <w:rPr>
                <w:rFonts w:hint="eastAsia"/>
                <w:szCs w:val="28"/>
              </w:rPr>
              <w:instrText>使用指导书</w:instrText>
            </w:r>
            <w:r>
              <w:rPr>
                <w:rFonts w:hint="eastAsia"/>
                <w:szCs w:val="28"/>
              </w:rPr>
              <w:instrText>)","author":[{"literal":"</w:instrText>
            </w:r>
            <w:r>
              <w:rPr>
                <w:rFonts w:hint="eastAsia"/>
                <w:szCs w:val="28"/>
              </w:rPr>
              <w:instrText>宋维真</w:instrText>
            </w:r>
            <w:r>
              <w:rPr>
                <w:rFonts w:hint="eastAsia"/>
                <w:szCs w:val="28"/>
              </w:rPr>
              <w:instrText>"},{"literal":"</w:instrText>
            </w:r>
            <w:r>
              <w:rPr>
                <w:rFonts w:hint="eastAsia"/>
                <w:szCs w:val="28"/>
              </w:rPr>
              <w:instrText>张建平</w:instrText>
            </w:r>
            <w:r>
              <w:rPr>
                <w:rFonts w:hint="eastAsia"/>
                <w:szCs w:val="28"/>
              </w:rPr>
              <w:instrText>"}],"issued":{"date-parts":[["1993"]]}}}],"schema":"https://github.com/cita</w:instrText>
            </w:r>
            <w:r>
              <w:rPr>
                <w:szCs w:val="28"/>
              </w:rPr>
              <w:instrText xml:space="preserve">tion-style-language/schema/raw/master/csl-citation.json"} </w:instrText>
            </w:r>
            <w:r>
              <w:rPr>
                <w:szCs w:val="28"/>
              </w:rPr>
              <w:fldChar w:fldCharType="separate"/>
            </w:r>
            <w:r w:rsidRPr="00545B57">
              <w:rPr>
                <w:rFonts w:hint="eastAsia"/>
              </w:rPr>
              <w:t>宋维真等</w:t>
            </w:r>
            <w:r w:rsidRPr="00545B57">
              <w:rPr>
                <w:rFonts w:hint="eastAsia"/>
              </w:rPr>
              <w:t>(1993)</w:t>
            </w:r>
            <w:r>
              <w:rPr>
                <w:szCs w:val="28"/>
              </w:rPr>
              <w:fldChar w:fldCharType="end"/>
            </w:r>
            <w:r w:rsidRPr="00891819">
              <w:rPr>
                <w:rFonts w:hint="eastAsia"/>
                <w:szCs w:val="28"/>
              </w:rPr>
              <w:t xml:space="preserve"> </w:t>
            </w:r>
            <w:r w:rsidRPr="00891819">
              <w:rPr>
                <w:rFonts w:hint="eastAsia"/>
                <w:szCs w:val="28"/>
              </w:rPr>
              <w:t>未获得</w:t>
            </w:r>
          </w:p>
        </w:tc>
      </w:tr>
      <w:tr w:rsidR="00E124AE" w:rsidRPr="00891819" w14:paraId="27F2145B" w14:textId="77777777" w:rsidTr="00E124AE">
        <w:trPr>
          <w:jc w:val="center"/>
        </w:trPr>
        <w:tc>
          <w:tcPr>
            <w:tcW w:w="4253" w:type="dxa"/>
            <w:tcBorders>
              <w:top w:val="nil"/>
              <w:left w:val="nil"/>
              <w:bottom w:val="nil"/>
              <w:right w:val="nil"/>
            </w:tcBorders>
            <w:vAlign w:val="center"/>
            <w:hideMark/>
          </w:tcPr>
          <w:p w14:paraId="4DF42645" w14:textId="77777777" w:rsidR="00E124AE" w:rsidRPr="00891819" w:rsidRDefault="00E124AE" w:rsidP="00E124AE">
            <w:pPr>
              <w:spacing w:line="300" w:lineRule="exact"/>
              <w:jc w:val="center"/>
              <w:rPr>
                <w:szCs w:val="28"/>
              </w:rPr>
            </w:pPr>
            <w:r w:rsidRPr="00891819">
              <w:rPr>
                <w:szCs w:val="28"/>
              </w:rPr>
              <w:t>Symptom Checklist 45 (SCL-45)</w:t>
            </w:r>
            <w:r w:rsidRPr="00891819">
              <w:rPr>
                <w:szCs w:val="28"/>
                <w:vertAlign w:val="superscript"/>
              </w:rPr>
              <w:t xml:space="preserve"> *</w:t>
            </w:r>
          </w:p>
        </w:tc>
        <w:tc>
          <w:tcPr>
            <w:tcW w:w="2694" w:type="dxa"/>
            <w:tcBorders>
              <w:top w:val="nil"/>
              <w:left w:val="nil"/>
              <w:bottom w:val="nil"/>
              <w:right w:val="nil"/>
            </w:tcBorders>
            <w:vAlign w:val="center"/>
          </w:tcPr>
          <w:p w14:paraId="2A6D11A4" w14:textId="77777777" w:rsidR="00E124AE" w:rsidRPr="00891819" w:rsidRDefault="00E124AE" w:rsidP="00E124AE">
            <w:pPr>
              <w:spacing w:line="300" w:lineRule="exact"/>
              <w:jc w:val="center"/>
              <w:rPr>
                <w:szCs w:val="28"/>
              </w:rPr>
            </w:pPr>
          </w:p>
        </w:tc>
        <w:tc>
          <w:tcPr>
            <w:tcW w:w="2126" w:type="dxa"/>
            <w:tcBorders>
              <w:top w:val="nil"/>
              <w:left w:val="nil"/>
              <w:bottom w:val="nil"/>
              <w:right w:val="nil"/>
            </w:tcBorders>
            <w:vAlign w:val="center"/>
            <w:hideMark/>
          </w:tcPr>
          <w:p w14:paraId="354A7B9F" w14:textId="77777777" w:rsidR="00E124AE" w:rsidRPr="00891819" w:rsidRDefault="00E124AE" w:rsidP="00E124AE">
            <w:pPr>
              <w:spacing w:line="300" w:lineRule="exact"/>
              <w:jc w:val="center"/>
              <w:rPr>
                <w:szCs w:val="28"/>
              </w:rPr>
            </w:pPr>
            <w:r w:rsidRPr="00891819">
              <w:rPr>
                <w:szCs w:val="28"/>
              </w:rPr>
              <w:t>1</w:t>
            </w:r>
          </w:p>
        </w:tc>
        <w:tc>
          <w:tcPr>
            <w:tcW w:w="3566" w:type="dxa"/>
            <w:tcBorders>
              <w:top w:val="nil"/>
              <w:left w:val="nil"/>
              <w:bottom w:val="nil"/>
              <w:right w:val="nil"/>
            </w:tcBorders>
            <w:vAlign w:val="center"/>
            <w:hideMark/>
          </w:tcPr>
          <w:p w14:paraId="057561B3" w14:textId="5468D846" w:rsidR="00E124AE" w:rsidRPr="00891819" w:rsidRDefault="00F70E28" w:rsidP="00E124AE">
            <w:pPr>
              <w:spacing w:line="300" w:lineRule="exact"/>
              <w:jc w:val="center"/>
              <w:rPr>
                <w:szCs w:val="28"/>
              </w:rPr>
            </w:pPr>
            <w:r>
              <w:rPr>
                <w:rFonts w:hint="eastAsia"/>
                <w:szCs w:val="28"/>
              </w:rPr>
              <w:t>45</w:t>
            </w:r>
            <w:r>
              <w:rPr>
                <w:rFonts w:hint="eastAsia"/>
                <w:szCs w:val="28"/>
              </w:rPr>
              <w:t>题</w:t>
            </w:r>
            <w:r>
              <w:rPr>
                <w:szCs w:val="28"/>
              </w:rPr>
              <w:br/>
            </w:r>
            <w:r w:rsidR="00E124AE" w:rsidRPr="00891819">
              <w:rPr>
                <w:rFonts w:hint="eastAsia"/>
                <w:szCs w:val="28"/>
              </w:rPr>
              <w:t>未获得</w:t>
            </w:r>
          </w:p>
        </w:tc>
        <w:tc>
          <w:tcPr>
            <w:tcW w:w="3522" w:type="dxa"/>
            <w:tcBorders>
              <w:top w:val="nil"/>
              <w:left w:val="nil"/>
              <w:bottom w:val="nil"/>
              <w:right w:val="nil"/>
            </w:tcBorders>
            <w:hideMark/>
          </w:tcPr>
          <w:p w14:paraId="0331C8D4" w14:textId="77777777" w:rsidR="00E124AE" w:rsidRPr="00891819" w:rsidRDefault="00E124AE" w:rsidP="00E124AE">
            <w:pPr>
              <w:spacing w:line="300" w:lineRule="exact"/>
              <w:jc w:val="center"/>
              <w:rPr>
                <w:szCs w:val="28"/>
              </w:rPr>
            </w:pPr>
            <w:r w:rsidRPr="00891819">
              <w:rPr>
                <w:rFonts w:hint="eastAsia"/>
                <w:szCs w:val="28"/>
              </w:rPr>
              <w:t>附录有题目，但无法得知用于测量抑郁的条目。</w:t>
            </w:r>
          </w:p>
        </w:tc>
      </w:tr>
      <w:tr w:rsidR="00E124AE" w:rsidRPr="00891819" w14:paraId="57823927" w14:textId="77777777" w:rsidTr="00E124AE">
        <w:trPr>
          <w:jc w:val="center"/>
        </w:trPr>
        <w:tc>
          <w:tcPr>
            <w:tcW w:w="4253" w:type="dxa"/>
            <w:tcBorders>
              <w:top w:val="nil"/>
              <w:left w:val="nil"/>
              <w:bottom w:val="nil"/>
              <w:right w:val="nil"/>
            </w:tcBorders>
            <w:vAlign w:val="center"/>
          </w:tcPr>
          <w:p w14:paraId="188A887B" w14:textId="77777777" w:rsidR="00E124AE" w:rsidRPr="00891819" w:rsidRDefault="00E124AE" w:rsidP="00E124AE">
            <w:pPr>
              <w:spacing w:line="300" w:lineRule="exact"/>
              <w:jc w:val="center"/>
              <w:rPr>
                <w:szCs w:val="28"/>
              </w:rPr>
            </w:pPr>
          </w:p>
          <w:p w14:paraId="15A287D7" w14:textId="77777777" w:rsidR="00E124AE" w:rsidRPr="00891819" w:rsidRDefault="00E124AE" w:rsidP="00E124AE">
            <w:pPr>
              <w:spacing w:line="300" w:lineRule="exact"/>
              <w:jc w:val="center"/>
              <w:rPr>
                <w:szCs w:val="28"/>
              </w:rPr>
            </w:pPr>
          </w:p>
          <w:p w14:paraId="1741FC94" w14:textId="77777777" w:rsidR="00E124AE" w:rsidRPr="00891819" w:rsidRDefault="00E124AE" w:rsidP="00E124AE">
            <w:pPr>
              <w:spacing w:line="300" w:lineRule="exact"/>
              <w:jc w:val="center"/>
              <w:rPr>
                <w:szCs w:val="28"/>
              </w:rPr>
            </w:pPr>
            <w:r w:rsidRPr="00891819">
              <w:rPr>
                <w:szCs w:val="28"/>
              </w:rPr>
              <w:t>Short Depression Scale</w:t>
            </w:r>
            <w:r w:rsidRPr="00891819">
              <w:rPr>
                <w:szCs w:val="28"/>
                <w:vertAlign w:val="superscript"/>
              </w:rPr>
              <w:t>*</w:t>
            </w:r>
          </w:p>
          <w:p w14:paraId="59837974" w14:textId="77777777" w:rsidR="00E124AE" w:rsidRPr="00891819" w:rsidRDefault="00E124AE" w:rsidP="00E124AE">
            <w:pPr>
              <w:spacing w:line="300" w:lineRule="exact"/>
              <w:jc w:val="center"/>
              <w:rPr>
                <w:szCs w:val="28"/>
              </w:rPr>
            </w:pPr>
          </w:p>
        </w:tc>
        <w:tc>
          <w:tcPr>
            <w:tcW w:w="2694" w:type="dxa"/>
            <w:tcBorders>
              <w:top w:val="nil"/>
              <w:left w:val="nil"/>
              <w:bottom w:val="nil"/>
              <w:right w:val="nil"/>
            </w:tcBorders>
            <w:vAlign w:val="center"/>
          </w:tcPr>
          <w:p w14:paraId="23D7401E" w14:textId="77777777" w:rsidR="00E124AE" w:rsidRPr="00891819" w:rsidRDefault="00E124AE" w:rsidP="00E124AE">
            <w:pPr>
              <w:spacing w:line="300" w:lineRule="exact"/>
              <w:jc w:val="center"/>
              <w:rPr>
                <w:szCs w:val="28"/>
              </w:rPr>
            </w:pPr>
          </w:p>
        </w:tc>
        <w:tc>
          <w:tcPr>
            <w:tcW w:w="2126" w:type="dxa"/>
            <w:tcBorders>
              <w:top w:val="nil"/>
              <w:left w:val="nil"/>
              <w:bottom w:val="nil"/>
              <w:right w:val="nil"/>
            </w:tcBorders>
            <w:vAlign w:val="center"/>
            <w:hideMark/>
          </w:tcPr>
          <w:p w14:paraId="13C384BC" w14:textId="77777777" w:rsidR="00E124AE" w:rsidRPr="00891819" w:rsidRDefault="00E124AE" w:rsidP="00E124AE">
            <w:pPr>
              <w:spacing w:line="300" w:lineRule="exact"/>
              <w:jc w:val="center"/>
              <w:rPr>
                <w:szCs w:val="28"/>
              </w:rPr>
            </w:pPr>
            <w:r w:rsidRPr="00891819">
              <w:rPr>
                <w:szCs w:val="28"/>
              </w:rPr>
              <w:t>1</w:t>
            </w:r>
          </w:p>
        </w:tc>
        <w:tc>
          <w:tcPr>
            <w:tcW w:w="3566" w:type="dxa"/>
            <w:tcBorders>
              <w:top w:val="nil"/>
              <w:left w:val="nil"/>
              <w:bottom w:val="nil"/>
              <w:right w:val="nil"/>
            </w:tcBorders>
            <w:vAlign w:val="center"/>
            <w:hideMark/>
          </w:tcPr>
          <w:p w14:paraId="4EC7DEDD" w14:textId="7C096467" w:rsidR="00E124AE" w:rsidRPr="00891819" w:rsidRDefault="00F70E28" w:rsidP="00E124AE">
            <w:pPr>
              <w:spacing w:line="300" w:lineRule="exact"/>
              <w:jc w:val="center"/>
              <w:rPr>
                <w:szCs w:val="28"/>
              </w:rPr>
            </w:pPr>
            <w:r>
              <w:rPr>
                <w:rFonts w:hint="eastAsia"/>
                <w:szCs w:val="28"/>
              </w:rPr>
              <w:t>10</w:t>
            </w:r>
            <w:r>
              <w:rPr>
                <w:rFonts w:hint="eastAsia"/>
                <w:szCs w:val="28"/>
              </w:rPr>
              <w:t>题</w:t>
            </w:r>
            <w:r>
              <w:rPr>
                <w:szCs w:val="28"/>
              </w:rPr>
              <w:br/>
            </w:r>
            <w:r w:rsidR="00545B57">
              <w:rPr>
                <w:rFonts w:hint="eastAsia"/>
                <w:szCs w:val="28"/>
              </w:rPr>
              <w:t>未纳入</w:t>
            </w:r>
          </w:p>
        </w:tc>
        <w:tc>
          <w:tcPr>
            <w:tcW w:w="3522" w:type="dxa"/>
            <w:tcBorders>
              <w:top w:val="nil"/>
              <w:left w:val="nil"/>
              <w:bottom w:val="nil"/>
              <w:right w:val="nil"/>
            </w:tcBorders>
            <w:hideMark/>
          </w:tcPr>
          <w:p w14:paraId="64BD9176" w14:textId="4A6714D3" w:rsidR="00E124AE" w:rsidRPr="00891819" w:rsidRDefault="00E124AE" w:rsidP="00E124AE">
            <w:pPr>
              <w:spacing w:line="300" w:lineRule="exact"/>
              <w:jc w:val="center"/>
              <w:rPr>
                <w:szCs w:val="28"/>
              </w:rPr>
            </w:pPr>
            <w:r w:rsidRPr="00891819">
              <w:rPr>
                <w:rFonts w:hint="eastAsia"/>
                <w:szCs w:val="28"/>
              </w:rPr>
              <w:t>作者未提供简式抑郁量表</w:t>
            </w:r>
            <w:r w:rsidRPr="00891819">
              <w:rPr>
                <w:szCs w:val="28"/>
              </w:rPr>
              <w:t>(</w:t>
            </w:r>
            <w:proofErr w:type="spellStart"/>
            <w:r w:rsidRPr="00891819">
              <w:rPr>
                <w:szCs w:val="28"/>
              </w:rPr>
              <w:t>Andrensen</w:t>
            </w:r>
            <w:proofErr w:type="spellEnd"/>
            <w:r w:rsidRPr="00891819">
              <w:rPr>
                <w:szCs w:val="28"/>
              </w:rPr>
              <w:t xml:space="preserve"> (1994)</w:t>
            </w:r>
            <w:r w:rsidRPr="00891819">
              <w:rPr>
                <w:rFonts w:hint="eastAsia"/>
                <w:szCs w:val="28"/>
              </w:rPr>
              <w:t>具体的引文</w:t>
            </w:r>
            <w:r w:rsidR="00545B57">
              <w:rPr>
                <w:rFonts w:hint="eastAsia"/>
                <w:szCs w:val="28"/>
              </w:rPr>
              <w:t>。</w:t>
            </w:r>
            <w:r w:rsidR="00545B57" w:rsidRPr="00891819">
              <w:rPr>
                <w:szCs w:val="28"/>
              </w:rPr>
              <w:t xml:space="preserve"> </w:t>
            </w:r>
          </w:p>
        </w:tc>
      </w:tr>
      <w:tr w:rsidR="00E124AE" w:rsidRPr="00891819" w14:paraId="0A8282CB" w14:textId="77777777" w:rsidTr="00E124AE">
        <w:trPr>
          <w:jc w:val="center"/>
        </w:trPr>
        <w:tc>
          <w:tcPr>
            <w:tcW w:w="4253" w:type="dxa"/>
            <w:tcBorders>
              <w:top w:val="nil"/>
              <w:left w:val="nil"/>
              <w:bottom w:val="single" w:sz="12" w:space="0" w:color="auto"/>
              <w:right w:val="nil"/>
            </w:tcBorders>
            <w:vAlign w:val="center"/>
            <w:hideMark/>
          </w:tcPr>
          <w:p w14:paraId="39D76C7A" w14:textId="1047BEF3" w:rsidR="00E124AE" w:rsidRPr="00891819" w:rsidRDefault="00EC470B" w:rsidP="00E124AE">
            <w:pPr>
              <w:spacing w:line="300" w:lineRule="exact"/>
              <w:jc w:val="center"/>
              <w:rPr>
                <w:szCs w:val="28"/>
              </w:rPr>
            </w:pPr>
            <w:r w:rsidRPr="00891819">
              <w:rPr>
                <w:color w:val="000000"/>
                <w:kern w:val="0"/>
                <w:szCs w:val="28"/>
              </w:rPr>
              <w:lastRenderedPageBreak/>
              <w:t xml:space="preserve">Gu </w:t>
            </w:r>
            <w:r>
              <w:rPr>
                <w:rFonts w:hint="eastAsia"/>
                <w:color w:val="000000"/>
                <w:kern w:val="0"/>
                <w:szCs w:val="28"/>
              </w:rPr>
              <w:t xml:space="preserve">and </w:t>
            </w:r>
            <w:proofErr w:type="gramStart"/>
            <w:r w:rsidRPr="00891819">
              <w:rPr>
                <w:color w:val="000000"/>
                <w:kern w:val="0"/>
                <w:szCs w:val="28"/>
              </w:rPr>
              <w:t>Chen</w:t>
            </w:r>
            <w:r>
              <w:rPr>
                <w:rFonts w:hint="eastAsia"/>
                <w:color w:val="000000"/>
                <w:kern w:val="0"/>
                <w:szCs w:val="28"/>
              </w:rPr>
              <w:t>(</w:t>
            </w:r>
            <w:proofErr w:type="gramEnd"/>
            <w:r>
              <w:rPr>
                <w:rFonts w:hint="eastAsia"/>
                <w:color w:val="000000"/>
                <w:kern w:val="0"/>
                <w:szCs w:val="28"/>
              </w:rPr>
              <w:t>2020)</w:t>
            </w:r>
            <w:r w:rsidRPr="00891819">
              <w:rPr>
                <w:szCs w:val="28"/>
              </w:rPr>
              <w:t xml:space="preserve"> </w:t>
            </w:r>
            <w:r w:rsidR="00E124AE" w:rsidRPr="00891819">
              <w:rPr>
                <w:szCs w:val="28"/>
              </w:rPr>
              <w:t>self-designed questionnaire (Gu_2020)</w:t>
            </w:r>
            <w:r w:rsidR="00E124AE" w:rsidRPr="00891819">
              <w:rPr>
                <w:szCs w:val="28"/>
                <w:vertAlign w:val="superscript"/>
              </w:rPr>
              <w:t>*</w:t>
            </w:r>
          </w:p>
        </w:tc>
        <w:tc>
          <w:tcPr>
            <w:tcW w:w="2694" w:type="dxa"/>
            <w:tcBorders>
              <w:top w:val="nil"/>
              <w:left w:val="nil"/>
              <w:bottom w:val="single" w:sz="12" w:space="0" w:color="auto"/>
              <w:right w:val="nil"/>
            </w:tcBorders>
            <w:vAlign w:val="center"/>
          </w:tcPr>
          <w:p w14:paraId="18695FF6" w14:textId="77777777" w:rsidR="00E124AE" w:rsidRPr="00891819" w:rsidRDefault="00E124AE" w:rsidP="00E124AE">
            <w:pPr>
              <w:spacing w:line="300" w:lineRule="exact"/>
              <w:jc w:val="center"/>
              <w:rPr>
                <w:szCs w:val="28"/>
              </w:rPr>
            </w:pPr>
          </w:p>
        </w:tc>
        <w:tc>
          <w:tcPr>
            <w:tcW w:w="2126" w:type="dxa"/>
            <w:tcBorders>
              <w:top w:val="nil"/>
              <w:left w:val="nil"/>
              <w:bottom w:val="single" w:sz="12" w:space="0" w:color="auto"/>
              <w:right w:val="nil"/>
            </w:tcBorders>
            <w:vAlign w:val="center"/>
            <w:hideMark/>
          </w:tcPr>
          <w:p w14:paraId="1D931977" w14:textId="77777777" w:rsidR="00E124AE" w:rsidRPr="00891819" w:rsidRDefault="00E124AE" w:rsidP="00E124AE">
            <w:pPr>
              <w:spacing w:line="300" w:lineRule="exact"/>
              <w:jc w:val="center"/>
              <w:rPr>
                <w:szCs w:val="28"/>
              </w:rPr>
            </w:pPr>
            <w:r w:rsidRPr="00891819">
              <w:rPr>
                <w:szCs w:val="28"/>
              </w:rPr>
              <w:t>1</w:t>
            </w:r>
          </w:p>
        </w:tc>
        <w:tc>
          <w:tcPr>
            <w:tcW w:w="3566" w:type="dxa"/>
            <w:tcBorders>
              <w:top w:val="nil"/>
              <w:left w:val="nil"/>
              <w:bottom w:val="single" w:sz="12" w:space="0" w:color="auto"/>
              <w:right w:val="nil"/>
            </w:tcBorders>
            <w:vAlign w:val="center"/>
            <w:hideMark/>
          </w:tcPr>
          <w:p w14:paraId="2F44AD71" w14:textId="05CA00FF" w:rsidR="00E124AE" w:rsidRPr="00891819" w:rsidRDefault="00F70E28" w:rsidP="00E124AE">
            <w:pPr>
              <w:spacing w:line="300" w:lineRule="exact"/>
              <w:jc w:val="center"/>
              <w:rPr>
                <w:szCs w:val="28"/>
              </w:rPr>
            </w:pPr>
            <w:r>
              <w:rPr>
                <w:rFonts w:hint="eastAsia"/>
                <w:szCs w:val="28"/>
              </w:rPr>
              <w:t>1</w:t>
            </w:r>
            <w:r>
              <w:rPr>
                <w:rFonts w:hint="eastAsia"/>
                <w:szCs w:val="28"/>
              </w:rPr>
              <w:t>题</w:t>
            </w:r>
            <w:r>
              <w:rPr>
                <w:szCs w:val="28"/>
              </w:rPr>
              <w:br/>
            </w:r>
            <w:r w:rsidR="00545B57">
              <w:rPr>
                <w:rFonts w:hint="eastAsia"/>
                <w:szCs w:val="28"/>
              </w:rPr>
              <w:t>未纳入</w:t>
            </w:r>
          </w:p>
        </w:tc>
        <w:tc>
          <w:tcPr>
            <w:tcW w:w="3522" w:type="dxa"/>
            <w:tcBorders>
              <w:top w:val="nil"/>
              <w:left w:val="nil"/>
              <w:bottom w:val="single" w:sz="12" w:space="0" w:color="auto"/>
              <w:right w:val="nil"/>
            </w:tcBorders>
          </w:tcPr>
          <w:p w14:paraId="43F0DE07" w14:textId="78945363" w:rsidR="00E124AE" w:rsidRPr="00891819" w:rsidRDefault="00545B57" w:rsidP="00545B57">
            <w:pPr>
              <w:spacing w:line="300" w:lineRule="exact"/>
              <w:rPr>
                <w:szCs w:val="28"/>
              </w:rPr>
            </w:pPr>
            <w:r>
              <w:rPr>
                <w:rFonts w:hint="eastAsia"/>
                <w:szCs w:val="28"/>
              </w:rPr>
              <w:t>自编问卷，</w:t>
            </w:r>
            <w:r w:rsidR="00E124AE" w:rsidRPr="00891819">
              <w:rPr>
                <w:rFonts w:hint="eastAsia"/>
                <w:szCs w:val="28"/>
              </w:rPr>
              <w:t>与</w:t>
            </w:r>
            <w:r w:rsidR="00E124AE" w:rsidRPr="00891819">
              <w:rPr>
                <w:rFonts w:hint="eastAsia"/>
                <w:color w:val="2A2B2E"/>
                <w:szCs w:val="28"/>
                <w:shd w:val="clear" w:color="auto" w:fill="FFFFFF"/>
              </w:rPr>
              <w:t>（</w:t>
            </w:r>
            <w:r w:rsidR="00E124AE" w:rsidRPr="00891819">
              <w:rPr>
                <w:color w:val="2A2B2E"/>
                <w:szCs w:val="28"/>
                <w:shd w:val="clear" w:color="auto" w:fill="FFFFFF"/>
              </w:rPr>
              <w:t>Ji_2007</w:t>
            </w:r>
            <w:r w:rsidR="00E124AE" w:rsidRPr="00891819">
              <w:rPr>
                <w:rFonts w:hint="eastAsia"/>
                <w:color w:val="2A2B2E"/>
                <w:szCs w:val="28"/>
                <w:shd w:val="clear" w:color="auto" w:fill="FFFFFF"/>
              </w:rPr>
              <w:t>）</w:t>
            </w:r>
            <w:r>
              <w:rPr>
                <w:rFonts w:hint="eastAsia"/>
                <w:color w:val="2A2B2E"/>
                <w:szCs w:val="28"/>
                <w:shd w:val="clear" w:color="auto" w:fill="FFFFFF"/>
              </w:rPr>
              <w:t>题目一模一样，因此</w:t>
            </w:r>
            <w:r w:rsidR="00E124AE" w:rsidRPr="00891819">
              <w:rPr>
                <w:rFonts w:hint="eastAsia"/>
                <w:color w:val="2A2B2E"/>
                <w:szCs w:val="28"/>
                <w:shd w:val="clear" w:color="auto" w:fill="FFFFFF"/>
              </w:rPr>
              <w:t>合并</w:t>
            </w:r>
            <w:r>
              <w:rPr>
                <w:rFonts w:hint="eastAsia"/>
                <w:color w:val="2A2B2E"/>
                <w:szCs w:val="28"/>
                <w:shd w:val="clear" w:color="auto" w:fill="FFFFFF"/>
              </w:rPr>
              <w:t>。</w:t>
            </w:r>
          </w:p>
        </w:tc>
        <w:bookmarkEnd w:id="0"/>
      </w:tr>
    </w:tbl>
    <w:p w14:paraId="746CFF7E" w14:textId="378656CF" w:rsidR="00134F1A" w:rsidRPr="00891819" w:rsidRDefault="00E124AE">
      <w:pPr>
        <w:rPr>
          <w:szCs w:val="28"/>
        </w:rPr>
      </w:pPr>
      <w:r w:rsidRPr="00891819">
        <w:rPr>
          <w:rFonts w:hint="eastAsia"/>
          <w:szCs w:val="28"/>
        </w:rPr>
        <w:t>参考文献：</w:t>
      </w:r>
    </w:p>
    <w:p w14:paraId="0FFF9687" w14:textId="77777777" w:rsidR="00545B57" w:rsidRDefault="00E124AE" w:rsidP="00545B57">
      <w:pPr>
        <w:pStyle w:val="af5"/>
      </w:pPr>
      <w:r w:rsidRPr="006A120B">
        <w:rPr>
          <w:sz w:val="21"/>
          <w:szCs w:val="21"/>
        </w:rPr>
        <w:fldChar w:fldCharType="begin"/>
      </w:r>
      <w:r w:rsidR="00545B57">
        <w:rPr>
          <w:sz w:val="21"/>
          <w:szCs w:val="21"/>
        </w:rPr>
        <w:instrText xml:space="preserve"> ADDIN ZOTERO_BIBL {"uncited":[],"omitted":[],"custom":[]} CSL_BIBLIOGRAPHY </w:instrText>
      </w:r>
      <w:r w:rsidRPr="006A120B">
        <w:rPr>
          <w:sz w:val="21"/>
          <w:szCs w:val="21"/>
        </w:rPr>
        <w:fldChar w:fldCharType="separate"/>
      </w:r>
      <w:r w:rsidR="00545B57">
        <w:t xml:space="preserve">Achenbach TM &amp; Edelbrock C. (1987). </w:t>
      </w:r>
      <w:r w:rsidR="00545B57">
        <w:rPr>
          <w:i/>
          <w:iCs/>
        </w:rPr>
        <w:t>Manual for the Child Behavior Checklist[M]. University of Vermont</w:t>
      </w:r>
      <w:r w:rsidR="00545B57">
        <w:t>. Burlington.</w:t>
      </w:r>
    </w:p>
    <w:p w14:paraId="5B3E61EA" w14:textId="77777777" w:rsidR="00545B57" w:rsidRDefault="00545B57" w:rsidP="00545B57">
      <w:pPr>
        <w:pStyle w:val="af5"/>
      </w:pPr>
      <w:r>
        <w:t xml:space="preserve">Beck, A. T. (1961). An Inventory for Measuring Depression. </w:t>
      </w:r>
      <w:r>
        <w:rPr>
          <w:i/>
          <w:iCs/>
        </w:rPr>
        <w:t>Archives of General Psychiatry</w:t>
      </w:r>
      <w:r>
        <w:t xml:space="preserve">, </w:t>
      </w:r>
      <w:r>
        <w:rPr>
          <w:i/>
          <w:iCs/>
        </w:rPr>
        <w:t>4</w:t>
      </w:r>
      <w:r>
        <w:t>(6), 561.</w:t>
      </w:r>
    </w:p>
    <w:p w14:paraId="033F3E4B" w14:textId="77777777" w:rsidR="00545B57" w:rsidRDefault="00545B57" w:rsidP="00545B57">
      <w:pPr>
        <w:pStyle w:val="af5"/>
      </w:pPr>
      <w:r>
        <w:t xml:space="preserve">Beck, A. T., &amp; Beamesderfer, A. (1974). </w:t>
      </w:r>
      <w:r>
        <w:rPr>
          <w:i/>
          <w:iCs/>
        </w:rPr>
        <w:t>Assessment of depression: the depression inventory.</w:t>
      </w:r>
      <w:r>
        <w:t xml:space="preserve"> S. Karger.</w:t>
      </w:r>
    </w:p>
    <w:p w14:paraId="2C456ACF" w14:textId="77777777" w:rsidR="00545B57" w:rsidRDefault="00545B57" w:rsidP="00545B57">
      <w:pPr>
        <w:pStyle w:val="af5"/>
      </w:pPr>
      <w:r>
        <w:t xml:space="preserve">Beck, A. T., &amp; Beck, R. W. (1972). Screening Depressed Patients in Family Practice: A Rapid Technic. </w:t>
      </w:r>
      <w:r>
        <w:rPr>
          <w:i/>
          <w:iCs/>
        </w:rPr>
        <w:t>Postgraduate Medicine</w:t>
      </w:r>
      <w:r>
        <w:t xml:space="preserve">, </w:t>
      </w:r>
      <w:r>
        <w:rPr>
          <w:i/>
          <w:iCs/>
        </w:rPr>
        <w:t>52</w:t>
      </w:r>
      <w:r>
        <w:t>(6), 81–85.</w:t>
      </w:r>
    </w:p>
    <w:p w14:paraId="7E1F5D71" w14:textId="77777777" w:rsidR="00545B57" w:rsidRDefault="00545B57" w:rsidP="00545B57">
      <w:pPr>
        <w:pStyle w:val="af5"/>
      </w:pPr>
      <w:r>
        <w:t xml:space="preserve">Beck, A. T., Steer, R. A., &amp; Carbin, M. G. (1988). Psychometric properties of the Beck Depression Inventory: Twenty-five years of evaluation. </w:t>
      </w:r>
      <w:r>
        <w:rPr>
          <w:i/>
          <w:iCs/>
        </w:rPr>
        <w:t>Clinical Psychology Review</w:t>
      </w:r>
      <w:r>
        <w:t xml:space="preserve">, </w:t>
      </w:r>
      <w:r>
        <w:rPr>
          <w:i/>
          <w:iCs/>
        </w:rPr>
        <w:t>8</w:t>
      </w:r>
      <w:r>
        <w:t>(1), 77–100.</w:t>
      </w:r>
    </w:p>
    <w:p w14:paraId="1450AB85" w14:textId="77777777" w:rsidR="00545B57" w:rsidRDefault="00545B57" w:rsidP="00545B57">
      <w:pPr>
        <w:pStyle w:val="af5"/>
      </w:pPr>
      <w:r>
        <w:t xml:space="preserve">Beck, A. T., Ward, C. H., Mendelson, M., Mock, J., &amp; Erbaugh, J. (1961). An inventory for measuring depression. </w:t>
      </w:r>
      <w:r>
        <w:rPr>
          <w:i/>
          <w:iCs/>
        </w:rPr>
        <w:t>Archives of General Psychiatry</w:t>
      </w:r>
      <w:r>
        <w:t xml:space="preserve">, </w:t>
      </w:r>
      <w:r>
        <w:rPr>
          <w:i/>
          <w:iCs/>
        </w:rPr>
        <w:t>4</w:t>
      </w:r>
      <w:r>
        <w:t>(6), 561–571.</w:t>
      </w:r>
    </w:p>
    <w:p w14:paraId="75D0BD58" w14:textId="77777777" w:rsidR="00545B57" w:rsidRDefault="00545B57" w:rsidP="00545B57">
      <w:pPr>
        <w:pStyle w:val="af5"/>
      </w:pPr>
      <w:r>
        <w:t xml:space="preserve">Cheng, C.-P., Yen, C.-F., Ko, C.-H., &amp; Yen, J.-Y. (2012). Factor structure of the center for epidemiologic studies depression scale in Taiwanese adolescents. </w:t>
      </w:r>
      <w:r>
        <w:rPr>
          <w:i/>
          <w:iCs/>
        </w:rPr>
        <w:t>Comprehensive Psychiatry</w:t>
      </w:r>
      <w:r>
        <w:t xml:space="preserve">, </w:t>
      </w:r>
      <w:r>
        <w:rPr>
          <w:i/>
          <w:iCs/>
        </w:rPr>
        <w:t>53</w:t>
      </w:r>
      <w:r>
        <w:t>(3), 299–307.</w:t>
      </w:r>
    </w:p>
    <w:p w14:paraId="63FCC35D" w14:textId="77777777" w:rsidR="00545B57" w:rsidRDefault="00545B57" w:rsidP="00545B57">
      <w:pPr>
        <w:pStyle w:val="af5"/>
      </w:pPr>
      <w:r>
        <w:t xml:space="preserve">Dere, J., Watters, C. A., Yu, S. C.-M., Bagby, R. M., Ryder, A. G., &amp; Harkness, K. L. (2015). Cross-cultural examination of measurement invariance of the Beck Depression Inventory–II. </w:t>
      </w:r>
      <w:r>
        <w:rPr>
          <w:i/>
          <w:iCs/>
        </w:rPr>
        <w:t>Psychological Assessment</w:t>
      </w:r>
      <w:r>
        <w:t xml:space="preserve">, </w:t>
      </w:r>
      <w:r>
        <w:rPr>
          <w:i/>
          <w:iCs/>
        </w:rPr>
        <w:t>27</w:t>
      </w:r>
      <w:r>
        <w:t>(1), 68–81.</w:t>
      </w:r>
    </w:p>
    <w:p w14:paraId="72DFC44A" w14:textId="77777777" w:rsidR="00545B57" w:rsidRDefault="00545B57" w:rsidP="00545B57">
      <w:pPr>
        <w:pStyle w:val="af5"/>
      </w:pPr>
      <w:r>
        <w:t xml:space="preserve">Derogatis, L. (1977). SCL-90-R administration, scoring and procedures manual. </w:t>
      </w:r>
      <w:r>
        <w:rPr>
          <w:i/>
          <w:iCs/>
        </w:rPr>
        <w:t>Clinical Psychometric Research</w:t>
      </w:r>
      <w:r>
        <w:t>.</w:t>
      </w:r>
    </w:p>
    <w:p w14:paraId="0D7A2E3E" w14:textId="77777777" w:rsidR="00545B57" w:rsidRDefault="00545B57" w:rsidP="00545B57">
      <w:pPr>
        <w:pStyle w:val="af5"/>
      </w:pPr>
      <w:r>
        <w:t xml:space="preserve">Derogatis, L. R., Lipman, R. S., &amp; Covi, L. (1973). SCL-90: An outpatient psychiatric rating scale—preliminary report. </w:t>
      </w:r>
      <w:r>
        <w:rPr>
          <w:i/>
          <w:iCs/>
        </w:rPr>
        <w:lastRenderedPageBreak/>
        <w:t>Psychopharmacology Bulletin</w:t>
      </w:r>
      <w:r>
        <w:t xml:space="preserve">, </w:t>
      </w:r>
      <w:r>
        <w:rPr>
          <w:i/>
          <w:iCs/>
        </w:rPr>
        <w:t>9</w:t>
      </w:r>
      <w:r>
        <w:t>(1), 13–28.</w:t>
      </w:r>
    </w:p>
    <w:p w14:paraId="234CAE9B" w14:textId="77777777" w:rsidR="00545B57" w:rsidRDefault="00545B57" w:rsidP="00545B57">
      <w:pPr>
        <w:pStyle w:val="af5"/>
      </w:pPr>
      <w:r>
        <w:t xml:space="preserve">Derogatis, L. R., Rickels, K., &amp; Rock, A. F. (1976). The SCL-90 and the MMPI: A Step in the Validation of a New Self-Report Scale. </w:t>
      </w:r>
      <w:r>
        <w:rPr>
          <w:i/>
          <w:iCs/>
        </w:rPr>
        <w:t>British Journal of Psychiatry</w:t>
      </w:r>
      <w:r>
        <w:t xml:space="preserve">, </w:t>
      </w:r>
      <w:r>
        <w:rPr>
          <w:i/>
          <w:iCs/>
        </w:rPr>
        <w:t>128</w:t>
      </w:r>
      <w:r>
        <w:t>(3), 280–289.</w:t>
      </w:r>
    </w:p>
    <w:p w14:paraId="4FD33EFC" w14:textId="77777777" w:rsidR="00545B57" w:rsidRDefault="00545B57" w:rsidP="00545B57">
      <w:pPr>
        <w:pStyle w:val="af5"/>
      </w:pPr>
      <w:r>
        <w:t xml:space="preserve">Hoffmann, N. G., &amp; Overall, P. B. (1978). </w:t>
      </w:r>
      <w:r>
        <w:rPr>
          <w:i/>
          <w:iCs/>
        </w:rPr>
        <w:t>Factor Structure of the SCL-90 in a Psychiatric Population</w:t>
      </w:r>
      <w:r>
        <w:t>.</w:t>
      </w:r>
    </w:p>
    <w:p w14:paraId="762418BE" w14:textId="77777777" w:rsidR="00545B57" w:rsidRDefault="00545B57" w:rsidP="00545B57">
      <w:pPr>
        <w:pStyle w:val="af5"/>
      </w:pPr>
      <w:r>
        <w:t xml:space="preserve">Huang C.Y. &amp; Hsu W.Y. (2003). A study of developing an adolescent depression inventory. </w:t>
      </w:r>
      <w:r>
        <w:rPr>
          <w:i/>
          <w:iCs/>
        </w:rPr>
        <w:t>Journal of Education Psychology</w:t>
      </w:r>
      <w:r>
        <w:t xml:space="preserve">, </w:t>
      </w:r>
      <w:r>
        <w:rPr>
          <w:i/>
          <w:iCs/>
        </w:rPr>
        <w:t>26</w:t>
      </w:r>
      <w:r>
        <w:t>, 167–190.</w:t>
      </w:r>
    </w:p>
    <w:p w14:paraId="61D63100" w14:textId="77777777" w:rsidR="00545B57" w:rsidRDefault="00545B57" w:rsidP="00545B57">
      <w:pPr>
        <w:pStyle w:val="af5"/>
      </w:pPr>
      <w:r>
        <w:t xml:space="preserve">Huang, Q., Li, Y., Huang, S., Qi, J., Shao, T., Chen, X., … Chen, H. (2020). Smartphone Use and Sleep Quality in Chinese College Students: A Preliminary Study. </w:t>
      </w:r>
      <w:r>
        <w:rPr>
          <w:i/>
          <w:iCs/>
        </w:rPr>
        <w:t>Frontiers in Psychiatry</w:t>
      </w:r>
      <w:r>
        <w:t xml:space="preserve">, </w:t>
      </w:r>
      <w:r>
        <w:rPr>
          <w:i/>
          <w:iCs/>
        </w:rPr>
        <w:t>11</w:t>
      </w:r>
      <w:r>
        <w:t>, 352.</w:t>
      </w:r>
    </w:p>
    <w:p w14:paraId="7122B021" w14:textId="77777777" w:rsidR="00545B57" w:rsidRDefault="00545B57" w:rsidP="00545B57">
      <w:pPr>
        <w:pStyle w:val="af5"/>
      </w:pPr>
      <w:r>
        <w:t xml:space="preserve">Jiang, L., Wang, Y., Zhang, Y., Li, R., Wu, H., Li, C., … Tao, Q. (2019). The reliability and validity of the center for epidemiologic studies depression scale (CES-D) for Chinese university students. </w:t>
      </w:r>
      <w:r>
        <w:rPr>
          <w:i/>
          <w:iCs/>
        </w:rPr>
        <w:t>Frontiers in Psychiatry</w:t>
      </w:r>
      <w:r>
        <w:t xml:space="preserve">, </w:t>
      </w:r>
      <w:r>
        <w:rPr>
          <w:i/>
          <w:iCs/>
        </w:rPr>
        <w:t>10</w:t>
      </w:r>
      <w:r>
        <w:t>, 315.</w:t>
      </w:r>
    </w:p>
    <w:p w14:paraId="5ACBC7BD" w14:textId="77777777" w:rsidR="00545B57" w:rsidRDefault="00545B57" w:rsidP="00545B57">
      <w:pPr>
        <w:pStyle w:val="af5"/>
      </w:pPr>
      <w:r>
        <w:t xml:space="preserve">Jordan, K. M., Ayers, P. M., Jahn, S. C., Taylor, K. K., Huang, C.-F., Richman, J., &amp; Jason, L. A. (2000). Prevalence of Fatigue and Chronic Fatigue Syndrome-Like Illness in Children and Adolescents. </w:t>
      </w:r>
      <w:r>
        <w:rPr>
          <w:i/>
          <w:iCs/>
        </w:rPr>
        <w:t>Journal of Chronic Fatigue Syndrome</w:t>
      </w:r>
      <w:r>
        <w:t xml:space="preserve">, </w:t>
      </w:r>
      <w:r>
        <w:rPr>
          <w:i/>
          <w:iCs/>
        </w:rPr>
        <w:t>6</w:t>
      </w:r>
      <w:r>
        <w:t>(1), 3–21.</w:t>
      </w:r>
    </w:p>
    <w:p w14:paraId="56BA9146" w14:textId="77777777" w:rsidR="00545B57" w:rsidRDefault="00545B57" w:rsidP="00545B57">
      <w:pPr>
        <w:pStyle w:val="af5"/>
      </w:pPr>
      <w:r>
        <w:t xml:space="preserve">Kovacs, M. (1985). The Children’s Depression Inventory (CDI). </w:t>
      </w:r>
      <w:r>
        <w:rPr>
          <w:i/>
          <w:iCs/>
        </w:rPr>
        <w:t>Psychopharmacol Bull</w:t>
      </w:r>
      <w:r>
        <w:t xml:space="preserve">, </w:t>
      </w:r>
      <w:r>
        <w:rPr>
          <w:i/>
          <w:iCs/>
        </w:rPr>
        <w:t>21</w:t>
      </w:r>
      <w:r>
        <w:t>, 995–998.</w:t>
      </w:r>
    </w:p>
    <w:p w14:paraId="4E640EAF" w14:textId="77777777" w:rsidR="00545B57" w:rsidRDefault="00545B57" w:rsidP="00545B57">
      <w:pPr>
        <w:pStyle w:val="af5"/>
      </w:pPr>
      <w:r>
        <w:t xml:space="preserve">Kovacs, M. (1992). Children’s depression inventory. </w:t>
      </w:r>
      <w:r>
        <w:rPr>
          <w:i/>
          <w:iCs/>
        </w:rPr>
        <w:t>Toronto Ontario</w:t>
      </w:r>
      <w:r>
        <w:t>.</w:t>
      </w:r>
    </w:p>
    <w:p w14:paraId="6F942AC2" w14:textId="77777777" w:rsidR="00545B57" w:rsidRDefault="00545B57" w:rsidP="00545B57">
      <w:pPr>
        <w:pStyle w:val="af5"/>
      </w:pPr>
      <w:r>
        <w:t xml:space="preserve">Kroenke, K., &amp; Spitzer, R. L. (2002). The PHQ-9: A New Depression Diagnostic and Severity Measure. </w:t>
      </w:r>
      <w:r>
        <w:rPr>
          <w:i/>
          <w:iCs/>
        </w:rPr>
        <w:t>Psychiatric Annals</w:t>
      </w:r>
      <w:r>
        <w:t xml:space="preserve">, </w:t>
      </w:r>
      <w:r>
        <w:rPr>
          <w:i/>
          <w:iCs/>
        </w:rPr>
        <w:t>32</w:t>
      </w:r>
      <w:r>
        <w:t>(9), 509–515.</w:t>
      </w:r>
    </w:p>
    <w:p w14:paraId="223956DB" w14:textId="77777777" w:rsidR="00545B57" w:rsidRDefault="00545B57" w:rsidP="00545B57">
      <w:pPr>
        <w:pStyle w:val="af5"/>
      </w:pPr>
      <w:r>
        <w:t xml:space="preserve">Kroenke, K., Spitzer, R. L., &amp; Williams, J. B. W. (2001). The PHQ-9: Validity of a brief depression severity measure. </w:t>
      </w:r>
      <w:r>
        <w:rPr>
          <w:i/>
          <w:iCs/>
        </w:rPr>
        <w:t>Journal of General Internal Medicine</w:t>
      </w:r>
      <w:r>
        <w:t xml:space="preserve">, </w:t>
      </w:r>
      <w:r>
        <w:rPr>
          <w:i/>
          <w:iCs/>
        </w:rPr>
        <w:t>16</w:t>
      </w:r>
      <w:r>
        <w:t>(9), 606–613.</w:t>
      </w:r>
    </w:p>
    <w:p w14:paraId="0CC5C523" w14:textId="77777777" w:rsidR="00545B57" w:rsidRDefault="00545B57" w:rsidP="00545B57">
      <w:pPr>
        <w:pStyle w:val="af5"/>
      </w:pPr>
      <w:r>
        <w:t xml:space="preserve">LEE, M.-B., LEE, Y.-T., YEN, L.-L., LIN, M.-H., &amp; LUE, B.-H. (1990). Reliability and validity of using a brief psychiatric symptom rating scale in clinical practice. </w:t>
      </w:r>
      <w:r>
        <w:rPr>
          <w:i/>
          <w:iCs/>
        </w:rPr>
        <w:t>Journal of the Formosan Medical Association</w:t>
      </w:r>
      <w:r>
        <w:t xml:space="preserve">, </w:t>
      </w:r>
      <w:r>
        <w:rPr>
          <w:i/>
          <w:iCs/>
        </w:rPr>
        <w:t>89</w:t>
      </w:r>
      <w:r>
        <w:t>(12), 1081–1087.</w:t>
      </w:r>
    </w:p>
    <w:p w14:paraId="1A287E53" w14:textId="77777777" w:rsidR="00545B57" w:rsidRDefault="00545B57" w:rsidP="00545B57">
      <w:pPr>
        <w:pStyle w:val="af5"/>
      </w:pPr>
      <w:r>
        <w:lastRenderedPageBreak/>
        <w:t xml:space="preserve">Lee, S. W., Stewart, S. M., Byrne, B. M., Wong, J. P. S., Ho, S. Y., Lee, P. W. H., &amp; Lam, T. H. (2008). Factor Structure of the Center for Epidemiological Studies Depression Scale in Hong Kong Adolescents. </w:t>
      </w:r>
      <w:r>
        <w:rPr>
          <w:i/>
          <w:iCs/>
        </w:rPr>
        <w:t>Journal of Personality Assessment</w:t>
      </w:r>
      <w:r>
        <w:t xml:space="preserve">, </w:t>
      </w:r>
      <w:r>
        <w:rPr>
          <w:i/>
          <w:iCs/>
        </w:rPr>
        <w:t>90</w:t>
      </w:r>
      <w:r>
        <w:t>(2), 175–184.</w:t>
      </w:r>
    </w:p>
    <w:p w14:paraId="1E82E8E2" w14:textId="77777777" w:rsidR="00545B57" w:rsidRDefault="00545B57" w:rsidP="00545B57">
      <w:pPr>
        <w:pStyle w:val="af5"/>
      </w:pPr>
      <w:r>
        <w:t xml:space="preserve">Li, L. W., Liu, J., Xu, H., &amp; Zhang, Z. (2016). Understanding Rural–Urban Differences in Depressive Symptoms Among Older Adults in China. </w:t>
      </w:r>
      <w:r>
        <w:rPr>
          <w:i/>
          <w:iCs/>
        </w:rPr>
        <w:t>Journal of Aging and Health</w:t>
      </w:r>
      <w:r>
        <w:t xml:space="preserve">, </w:t>
      </w:r>
      <w:r>
        <w:rPr>
          <w:i/>
          <w:iCs/>
        </w:rPr>
        <w:t>28</w:t>
      </w:r>
      <w:r>
        <w:t>(2), 341–362.</w:t>
      </w:r>
    </w:p>
    <w:p w14:paraId="1F2CD875" w14:textId="77777777" w:rsidR="00545B57" w:rsidRDefault="00545B57" w:rsidP="00545B57">
      <w:pPr>
        <w:pStyle w:val="af5"/>
      </w:pPr>
      <w:r>
        <w:t xml:space="preserve">Lovibond, P. F., &amp; Lovibond, S. H. (1995). The structure of negative emotional states: Comparison of the Depression Anxiety Stress Scales (DASS) with the Beck Depression and Anxiety Inventories. </w:t>
      </w:r>
      <w:r>
        <w:rPr>
          <w:i/>
          <w:iCs/>
        </w:rPr>
        <w:t>Behaviour Research and Therapy</w:t>
      </w:r>
      <w:r>
        <w:t xml:space="preserve">, </w:t>
      </w:r>
      <w:r>
        <w:rPr>
          <w:i/>
          <w:iCs/>
        </w:rPr>
        <w:t>33</w:t>
      </w:r>
      <w:r>
        <w:t>(3), 335–343.</w:t>
      </w:r>
    </w:p>
    <w:p w14:paraId="1678B661" w14:textId="77777777" w:rsidR="00545B57" w:rsidRDefault="00545B57" w:rsidP="00545B57">
      <w:pPr>
        <w:pStyle w:val="af5"/>
      </w:pPr>
      <w:r>
        <w:t xml:space="preserve">Ma, L., Gao, L., Chiu, D. T., Ding, Y., Wang, W., &amp; Wang, Y. (2020). Depressive symptoms prevalence, associated family factors, and gender differences: A national cohort study of middle school students in China. </w:t>
      </w:r>
      <w:r>
        <w:rPr>
          <w:i/>
          <w:iCs/>
        </w:rPr>
        <w:t>Journal of Affective Disorders</w:t>
      </w:r>
      <w:r>
        <w:t xml:space="preserve">, </w:t>
      </w:r>
      <w:r>
        <w:rPr>
          <w:i/>
          <w:iCs/>
        </w:rPr>
        <w:t>274</w:t>
      </w:r>
      <w:r>
        <w:t>, 545–552.</w:t>
      </w:r>
    </w:p>
    <w:p w14:paraId="2FF971B8" w14:textId="77777777" w:rsidR="00545B57" w:rsidRDefault="00545B57" w:rsidP="00545B57">
      <w:pPr>
        <w:pStyle w:val="af5"/>
      </w:pPr>
      <w:r>
        <w:t xml:space="preserve">Mensah, F. K., &amp; Kiernan, K. E. (2010). Parents’ mental health and children’s cognitive and social development: Families in England in the Millennium Cohort Study. </w:t>
      </w:r>
      <w:r>
        <w:rPr>
          <w:i/>
          <w:iCs/>
        </w:rPr>
        <w:t>Social Psychiatry and Psychiatric Epidemiology</w:t>
      </w:r>
      <w:r>
        <w:t xml:space="preserve">, </w:t>
      </w:r>
      <w:r>
        <w:rPr>
          <w:i/>
          <w:iCs/>
        </w:rPr>
        <w:t>45</w:t>
      </w:r>
      <w:r>
        <w:t>(11), 1023–1035.</w:t>
      </w:r>
    </w:p>
    <w:p w14:paraId="0F8C6874" w14:textId="77777777" w:rsidR="00545B57" w:rsidRDefault="00545B57" w:rsidP="00545B57">
      <w:pPr>
        <w:pStyle w:val="af5"/>
      </w:pPr>
      <w:r>
        <w:t xml:space="preserve">Radloff, L. S. (1977). The CES-D Scale: A Self-Report Depression Scale for Research in the General Population. </w:t>
      </w:r>
      <w:r>
        <w:rPr>
          <w:i/>
          <w:iCs/>
        </w:rPr>
        <w:t>Applied Psychological Measurement</w:t>
      </w:r>
      <w:r>
        <w:t xml:space="preserve">, </w:t>
      </w:r>
      <w:r>
        <w:rPr>
          <w:i/>
          <w:iCs/>
        </w:rPr>
        <w:t>1</w:t>
      </w:r>
      <w:r>
        <w:t>(3), 385–401.</w:t>
      </w:r>
    </w:p>
    <w:p w14:paraId="188FDDFE" w14:textId="77777777" w:rsidR="00545B57" w:rsidRDefault="00545B57" w:rsidP="00545B57">
      <w:pPr>
        <w:pStyle w:val="af5"/>
      </w:pPr>
      <w:r>
        <w:t xml:space="preserve">Radloff, L. S. (1991). The use of the Center for Epidemiologic Studies Depression Scale in adolescents and young adults. </w:t>
      </w:r>
      <w:r>
        <w:rPr>
          <w:i/>
          <w:iCs/>
        </w:rPr>
        <w:t>Journal of Youth and Adolescence</w:t>
      </w:r>
      <w:r>
        <w:t xml:space="preserve">, </w:t>
      </w:r>
      <w:r>
        <w:rPr>
          <w:i/>
          <w:iCs/>
        </w:rPr>
        <w:t>20</w:t>
      </w:r>
      <w:r>
        <w:t>(2), 149–166.</w:t>
      </w:r>
    </w:p>
    <w:p w14:paraId="6244276C" w14:textId="77777777" w:rsidR="00545B57" w:rsidRDefault="00545B57" w:rsidP="00545B57">
      <w:pPr>
        <w:pStyle w:val="af5"/>
      </w:pPr>
      <w:r>
        <w:t xml:space="preserve">Sakuma, K.-L. K., Sun, P., Unger, J. B., &amp; Johnson, C. A. (2010). Evaluating Depressive Symptom Interactions on Adolescent Smoking Prevention Program Mediators: A Mediated Moderation Analysis. </w:t>
      </w:r>
      <w:r>
        <w:rPr>
          <w:i/>
          <w:iCs/>
        </w:rPr>
        <w:t>Nicotine &amp; Tobacco Research</w:t>
      </w:r>
      <w:r>
        <w:t xml:space="preserve">, </w:t>
      </w:r>
      <w:r>
        <w:rPr>
          <w:i/>
          <w:iCs/>
        </w:rPr>
        <w:t>12</w:t>
      </w:r>
      <w:r>
        <w:t>(11), 1099–1107.</w:t>
      </w:r>
    </w:p>
    <w:p w14:paraId="6BA94561" w14:textId="77777777" w:rsidR="00545B57" w:rsidRDefault="00545B57" w:rsidP="00545B57">
      <w:pPr>
        <w:pStyle w:val="af5"/>
      </w:pPr>
      <w:r>
        <w:t xml:space="preserve">Samm, A., Värnik, A., Tooding, L.-M., Sisask, M., Kõlves, K., &amp; Von Knorring, A.-L. (2008). Children’s Depression </w:t>
      </w:r>
      <w:r>
        <w:lastRenderedPageBreak/>
        <w:t xml:space="preserve">Inventory in Estonia: Single items and factor structure by age and gender. </w:t>
      </w:r>
      <w:r>
        <w:rPr>
          <w:i/>
          <w:iCs/>
        </w:rPr>
        <w:t>European Child &amp; Adolescent Psychiatry</w:t>
      </w:r>
      <w:r>
        <w:t xml:space="preserve">, </w:t>
      </w:r>
      <w:r>
        <w:rPr>
          <w:i/>
          <w:iCs/>
        </w:rPr>
        <w:t>17</w:t>
      </w:r>
      <w:r>
        <w:t>(3), 162–170.</w:t>
      </w:r>
    </w:p>
    <w:p w14:paraId="57D790B3" w14:textId="77777777" w:rsidR="00545B57" w:rsidRDefault="00545B57" w:rsidP="00545B57">
      <w:pPr>
        <w:pStyle w:val="af5"/>
      </w:pPr>
      <w:r>
        <w:t xml:space="preserve">Spitzer, R. L. (1999). Validation and Utility of a Self-report Version of PRIME-MDThe PHQ Primary Care Study. </w:t>
      </w:r>
      <w:r>
        <w:rPr>
          <w:i/>
          <w:iCs/>
        </w:rPr>
        <w:t>JAMA</w:t>
      </w:r>
      <w:r>
        <w:t xml:space="preserve">, </w:t>
      </w:r>
      <w:r>
        <w:rPr>
          <w:i/>
          <w:iCs/>
        </w:rPr>
        <w:t>282</w:t>
      </w:r>
      <w:r>
        <w:t>(18), 1737.</w:t>
      </w:r>
    </w:p>
    <w:p w14:paraId="03D7039D" w14:textId="77777777" w:rsidR="00545B57" w:rsidRDefault="00545B57" w:rsidP="00545B57">
      <w:pPr>
        <w:pStyle w:val="af5"/>
      </w:pPr>
      <w:r>
        <w:t xml:space="preserve">Wang, D., Ou, C.-Q., Chen, M.-Y., &amp; Duan, N. (2009). Health-promoting lifestyles of university students in Mainland China. </w:t>
      </w:r>
      <w:r>
        <w:rPr>
          <w:i/>
          <w:iCs/>
        </w:rPr>
        <w:t>BMC Public Health</w:t>
      </w:r>
      <w:r>
        <w:t xml:space="preserve">, </w:t>
      </w:r>
      <w:r>
        <w:rPr>
          <w:i/>
          <w:iCs/>
        </w:rPr>
        <w:t>9</w:t>
      </w:r>
      <w:r>
        <w:t>(1), 1–9.</w:t>
      </w:r>
    </w:p>
    <w:p w14:paraId="6AB256AE" w14:textId="77777777" w:rsidR="00545B57" w:rsidRDefault="00545B57" w:rsidP="00545B57">
      <w:pPr>
        <w:pStyle w:val="af5"/>
      </w:pPr>
      <w:r>
        <w:t xml:space="preserve">Wang, M., Armour, C., Wu, Y., Ren, F., Zhu, X., &amp; Yao, S. (2013). Factor Structure of the CES‐D and Measurement Invariance Across Gender in Mainland Chinese Adolescents. </w:t>
      </w:r>
      <w:r>
        <w:rPr>
          <w:i/>
          <w:iCs/>
        </w:rPr>
        <w:t>Journal of Clinical Psychology</w:t>
      </w:r>
      <w:r>
        <w:t xml:space="preserve">, </w:t>
      </w:r>
      <w:r>
        <w:rPr>
          <w:i/>
          <w:iCs/>
        </w:rPr>
        <w:t>69</w:t>
      </w:r>
      <w:r>
        <w:t>(9), 966–979.</w:t>
      </w:r>
    </w:p>
    <w:p w14:paraId="56B43756" w14:textId="77777777" w:rsidR="00545B57" w:rsidRDefault="00545B57" w:rsidP="00545B57">
      <w:pPr>
        <w:pStyle w:val="af5"/>
      </w:pPr>
      <w:r>
        <w:t xml:space="preserve">William Li, H. C., Chung, O. K. J., &amp; Ho, K. Y. (2010). Center for Epidemiologic Studies Depression Scale for Children: psychometric testing of the Chinese version. </w:t>
      </w:r>
      <w:r>
        <w:rPr>
          <w:i/>
          <w:iCs/>
        </w:rPr>
        <w:t>Journal of Advanced Nursing</w:t>
      </w:r>
      <w:r>
        <w:t xml:space="preserve">, </w:t>
      </w:r>
      <w:r>
        <w:rPr>
          <w:i/>
          <w:iCs/>
        </w:rPr>
        <w:t>66</w:t>
      </w:r>
      <w:r>
        <w:t>(11), 2582–2591.</w:t>
      </w:r>
    </w:p>
    <w:p w14:paraId="5ABBCE2F" w14:textId="77777777" w:rsidR="00545B57" w:rsidRDefault="00545B57" w:rsidP="00545B57">
      <w:pPr>
        <w:pStyle w:val="af5"/>
      </w:pPr>
      <w:r>
        <w:t xml:space="preserve">Wood, A., Kroll, L., Moore, A., &amp; Harrington, R. (1995). Properties of the Mood and Feelings Questionnaire in Adolescent Psychiatric Outpatients: A Research Note. </w:t>
      </w:r>
      <w:r>
        <w:rPr>
          <w:i/>
          <w:iCs/>
        </w:rPr>
        <w:t>Journal of Child Psychology and Psychiatry</w:t>
      </w:r>
      <w:r>
        <w:t xml:space="preserve">, </w:t>
      </w:r>
      <w:r>
        <w:rPr>
          <w:i/>
          <w:iCs/>
        </w:rPr>
        <w:t>36</w:t>
      </w:r>
      <w:r>
        <w:t>(2), 327–334.</w:t>
      </w:r>
    </w:p>
    <w:p w14:paraId="71E1C926" w14:textId="77777777" w:rsidR="00545B57" w:rsidRDefault="00545B57" w:rsidP="00545B57">
      <w:pPr>
        <w:pStyle w:val="af5"/>
      </w:pPr>
      <w:r>
        <w:t xml:space="preserve">Yang, L., Jia, C.-X., &amp; Qin, P. (2015). Reliability and validity of the Center for Epidemiologic Studies Depression Scale (CES-D) among suicide attempters and comparison residents in rural China. </w:t>
      </w:r>
      <w:r>
        <w:rPr>
          <w:i/>
          <w:iCs/>
        </w:rPr>
        <w:t>BMC Psychiatry</w:t>
      </w:r>
      <w:r>
        <w:t xml:space="preserve">, </w:t>
      </w:r>
      <w:r>
        <w:rPr>
          <w:i/>
          <w:iCs/>
        </w:rPr>
        <w:t>15</w:t>
      </w:r>
      <w:r>
        <w:t>(1), 76.</w:t>
      </w:r>
    </w:p>
    <w:p w14:paraId="7DEE9C1B" w14:textId="77777777" w:rsidR="00545B57" w:rsidRDefault="00545B57" w:rsidP="00545B57">
      <w:pPr>
        <w:pStyle w:val="af5"/>
      </w:pPr>
      <w:r>
        <w:t xml:space="preserve">Zigmond, A. S., &amp; Snaith, R. P. (1983). The Hospital Anxiety and Depression Scale. </w:t>
      </w:r>
      <w:r>
        <w:rPr>
          <w:i/>
          <w:iCs/>
        </w:rPr>
        <w:t>Acta Psychiatrica Scandinavica</w:t>
      </w:r>
      <w:r>
        <w:t xml:space="preserve">, </w:t>
      </w:r>
      <w:r>
        <w:rPr>
          <w:i/>
          <w:iCs/>
        </w:rPr>
        <w:t>67</w:t>
      </w:r>
      <w:r>
        <w:t>(6), 361–370.</w:t>
      </w:r>
    </w:p>
    <w:p w14:paraId="45E7A7D4" w14:textId="77777777" w:rsidR="00545B57" w:rsidRDefault="00545B57" w:rsidP="00545B57">
      <w:pPr>
        <w:pStyle w:val="af5"/>
      </w:pPr>
      <w:r>
        <w:t xml:space="preserve">Zung, W. W. (1969). A cross-cultural survey of symptoms in depression. </w:t>
      </w:r>
      <w:r>
        <w:rPr>
          <w:i/>
          <w:iCs/>
        </w:rPr>
        <w:t>American Journal of Psychiatry</w:t>
      </w:r>
      <w:r>
        <w:t xml:space="preserve">, </w:t>
      </w:r>
      <w:r>
        <w:rPr>
          <w:i/>
          <w:iCs/>
        </w:rPr>
        <w:t>126</w:t>
      </w:r>
      <w:r>
        <w:t>(1), 116–121.</w:t>
      </w:r>
    </w:p>
    <w:p w14:paraId="631E38C5" w14:textId="77777777" w:rsidR="00545B57" w:rsidRDefault="00545B57" w:rsidP="00545B57">
      <w:pPr>
        <w:pStyle w:val="af5"/>
      </w:pPr>
      <w:r>
        <w:t xml:space="preserve">Zung, W. W. (1986). Zung self-rating depression scale and depression status inventory. In </w:t>
      </w:r>
      <w:r>
        <w:rPr>
          <w:i/>
          <w:iCs/>
        </w:rPr>
        <w:t>Assessment of depression</w:t>
      </w:r>
      <w:r>
        <w:t xml:space="preserve"> (pp. 221–231). Springer.</w:t>
      </w:r>
    </w:p>
    <w:p w14:paraId="1974C5B8" w14:textId="77777777" w:rsidR="00545B57" w:rsidRDefault="00545B57" w:rsidP="00545B57">
      <w:pPr>
        <w:pStyle w:val="af5"/>
      </w:pPr>
      <w:r>
        <w:t xml:space="preserve">Zung, W. W. K. (1965). Self-Rating Depression Scale in an Outpatient Clinic: Further Validation of the SDS. </w:t>
      </w:r>
      <w:r>
        <w:rPr>
          <w:i/>
          <w:iCs/>
        </w:rPr>
        <w:t>Archives of General Psychiatry</w:t>
      </w:r>
      <w:r>
        <w:t xml:space="preserve">, </w:t>
      </w:r>
      <w:r>
        <w:rPr>
          <w:i/>
          <w:iCs/>
        </w:rPr>
        <w:t>13</w:t>
      </w:r>
      <w:r>
        <w:t>(6), 508.</w:t>
      </w:r>
    </w:p>
    <w:p w14:paraId="2FD1E9C1" w14:textId="77777777" w:rsidR="00545B57" w:rsidRDefault="00545B57" w:rsidP="00545B57">
      <w:pPr>
        <w:pStyle w:val="af5"/>
      </w:pPr>
      <w:r>
        <w:lastRenderedPageBreak/>
        <w:t xml:space="preserve">Zung, W. W. K. (1967). Factors Influencing the Self-Rating Depression Scale. </w:t>
      </w:r>
      <w:r>
        <w:rPr>
          <w:i/>
          <w:iCs/>
        </w:rPr>
        <w:t>Archives of General Psychiatry</w:t>
      </w:r>
      <w:r>
        <w:t xml:space="preserve">, </w:t>
      </w:r>
      <w:r>
        <w:rPr>
          <w:i/>
          <w:iCs/>
        </w:rPr>
        <w:t>16</w:t>
      </w:r>
      <w:r>
        <w:t>(5), 543.</w:t>
      </w:r>
    </w:p>
    <w:p w14:paraId="230156A6" w14:textId="77777777" w:rsidR="00545B57" w:rsidRDefault="00545B57" w:rsidP="00545B57">
      <w:pPr>
        <w:pStyle w:val="af5"/>
      </w:pPr>
      <w:r>
        <w:t>仲稳山</w:t>
      </w:r>
      <w:r>
        <w:t xml:space="preserve">. (2009). </w:t>
      </w:r>
      <w:r>
        <w:rPr>
          <w:i/>
          <w:iCs/>
        </w:rPr>
        <w:t>心理诊断学</w:t>
      </w:r>
      <w:r>
        <w:t xml:space="preserve">. </w:t>
      </w:r>
      <w:r>
        <w:t>苏州大学出版社</w:t>
      </w:r>
      <w:r>
        <w:t>.</w:t>
      </w:r>
    </w:p>
    <w:p w14:paraId="0565E75D" w14:textId="77777777" w:rsidR="00545B57" w:rsidRDefault="00545B57" w:rsidP="00545B57">
      <w:pPr>
        <w:pStyle w:val="af5"/>
      </w:pPr>
      <w:r>
        <w:t>[</w:t>
      </w:r>
      <w:r>
        <w:t>任艳峰</w:t>
      </w:r>
      <w:r>
        <w:t xml:space="preserve">, </w:t>
      </w:r>
      <w:r>
        <w:t>翟强</w:t>
      </w:r>
      <w:r>
        <w:t xml:space="preserve">, </w:t>
      </w:r>
      <w:r>
        <w:t>王素珍</w:t>
      </w:r>
      <w:r>
        <w:t xml:space="preserve">. (2015). </w:t>
      </w:r>
      <w:r>
        <w:t>初中生睡眠质量与肥胖的相关性分析</w:t>
      </w:r>
      <w:r>
        <w:t xml:space="preserve">. </w:t>
      </w:r>
      <w:r>
        <w:rPr>
          <w:i/>
          <w:iCs/>
        </w:rPr>
        <w:t>中国学校卫生</w:t>
      </w:r>
      <w:r>
        <w:t xml:space="preserve">, </w:t>
      </w:r>
      <w:r>
        <w:rPr>
          <w:i/>
          <w:iCs/>
        </w:rPr>
        <w:t>36</w:t>
      </w:r>
      <w:r>
        <w:t>(9), 1316–1318.]</w:t>
      </w:r>
    </w:p>
    <w:p w14:paraId="31699215" w14:textId="77777777" w:rsidR="00545B57" w:rsidRDefault="00545B57" w:rsidP="00545B57">
      <w:pPr>
        <w:pStyle w:val="af5"/>
      </w:pPr>
      <w:r>
        <w:t>俞大维</w:t>
      </w:r>
      <w:r>
        <w:t xml:space="preserve"> &amp; </w:t>
      </w:r>
      <w:r>
        <w:t>李旭</w:t>
      </w:r>
      <w:r>
        <w:t xml:space="preserve">. (2000). </w:t>
      </w:r>
      <w:r>
        <w:t>儿童抑郁量表</w:t>
      </w:r>
      <w:r>
        <w:t>(CDI)</w:t>
      </w:r>
      <w:r>
        <w:t>在中国儿童中的初步运用</w:t>
      </w:r>
      <w:r>
        <w:t xml:space="preserve">. </w:t>
      </w:r>
      <w:r>
        <w:rPr>
          <w:i/>
          <w:iCs/>
        </w:rPr>
        <w:t>中国心理卫生杂志</w:t>
      </w:r>
      <w:r>
        <w:t xml:space="preserve">, </w:t>
      </w:r>
      <w:r>
        <w:rPr>
          <w:i/>
          <w:iCs/>
        </w:rPr>
        <w:t>14</w:t>
      </w:r>
      <w:r>
        <w:t>(4), 225–227.</w:t>
      </w:r>
    </w:p>
    <w:p w14:paraId="3A160B6B" w14:textId="77777777" w:rsidR="00545B57" w:rsidRDefault="00545B57" w:rsidP="00545B57">
      <w:pPr>
        <w:pStyle w:val="af5"/>
      </w:pPr>
      <w:r>
        <w:t>[</w:t>
      </w:r>
      <w:r>
        <w:t>刘平</w:t>
      </w:r>
      <w:r>
        <w:t xml:space="preserve">. (1999). </w:t>
      </w:r>
      <w:r>
        <w:t>流调中心用抑郁量表</w:t>
      </w:r>
      <w:r>
        <w:t xml:space="preserve">. </w:t>
      </w:r>
      <w:r>
        <w:rPr>
          <w:i/>
          <w:iCs/>
        </w:rPr>
        <w:t>中国心理卫生杂志</w:t>
      </w:r>
      <w:r>
        <w:t>, 200–202.]</w:t>
      </w:r>
    </w:p>
    <w:p w14:paraId="7AC0CEE6" w14:textId="77777777" w:rsidR="00545B57" w:rsidRDefault="00545B57" w:rsidP="00545B57">
      <w:pPr>
        <w:pStyle w:val="af5"/>
      </w:pPr>
      <w:r>
        <w:t>[</w:t>
      </w:r>
      <w:r>
        <w:t>史从戎</w:t>
      </w:r>
      <w:r>
        <w:t xml:space="preserve">, </w:t>
      </w:r>
      <w:r>
        <w:t>张曼华</w:t>
      </w:r>
      <w:r>
        <w:t xml:space="preserve">, </w:t>
      </w:r>
      <w:r>
        <w:t>王宇</w:t>
      </w:r>
      <w:r>
        <w:t xml:space="preserve">, </w:t>
      </w:r>
      <w:r>
        <w:t>来源</w:t>
      </w:r>
      <w:r>
        <w:t xml:space="preserve">, </w:t>
      </w:r>
      <w:r>
        <w:t>高保兴</w:t>
      </w:r>
      <w:r>
        <w:t xml:space="preserve">, </w:t>
      </w:r>
      <w:r>
        <w:t>乔晓春</w:t>
      </w:r>
      <w:r>
        <w:t xml:space="preserve">. (2011). </w:t>
      </w:r>
      <w:r>
        <w:t>我国部分农村地区受艾滋病影响儿童心理弹性的保护性因素研究</w:t>
      </w:r>
      <w:r>
        <w:t xml:space="preserve">. </w:t>
      </w:r>
      <w:r>
        <w:rPr>
          <w:i/>
          <w:iCs/>
        </w:rPr>
        <w:t>中国儿童保健杂志</w:t>
      </w:r>
      <w:r>
        <w:t xml:space="preserve">, </w:t>
      </w:r>
      <w:r>
        <w:rPr>
          <w:i/>
          <w:iCs/>
        </w:rPr>
        <w:t>19</w:t>
      </w:r>
      <w:r>
        <w:t>(1), 10–12.]</w:t>
      </w:r>
    </w:p>
    <w:p w14:paraId="51CE5540" w14:textId="77777777" w:rsidR="00545B57" w:rsidRDefault="00545B57" w:rsidP="00545B57">
      <w:pPr>
        <w:pStyle w:val="af5"/>
      </w:pPr>
      <w:r>
        <w:t>吴文峰</w:t>
      </w:r>
      <w:r>
        <w:t xml:space="preserve">, </w:t>
      </w:r>
      <w:r>
        <w:t>卢永彪</w:t>
      </w:r>
      <w:r>
        <w:t xml:space="preserve">, </w:t>
      </w:r>
      <w:r>
        <w:t>谭芙蓉</w:t>
      </w:r>
      <w:r>
        <w:t xml:space="preserve">, &amp; </w:t>
      </w:r>
      <w:r>
        <w:t>姚树桥</w:t>
      </w:r>
      <w:r>
        <w:t xml:space="preserve">. (2010). </w:t>
      </w:r>
      <w:r>
        <w:t>儿童抑郁量表中文版在中小学生中的信效度</w:t>
      </w:r>
      <w:r>
        <w:t xml:space="preserve">. </w:t>
      </w:r>
      <w:r>
        <w:rPr>
          <w:i/>
          <w:iCs/>
        </w:rPr>
        <w:t>中国心理卫生杂志</w:t>
      </w:r>
      <w:r>
        <w:t xml:space="preserve">, </w:t>
      </w:r>
      <w:r>
        <w:rPr>
          <w:i/>
          <w:iCs/>
        </w:rPr>
        <w:t>24</w:t>
      </w:r>
      <w:r>
        <w:t>(10), 775–779.</w:t>
      </w:r>
    </w:p>
    <w:p w14:paraId="73A9504A" w14:textId="77777777" w:rsidR="00545B57" w:rsidRDefault="00545B57" w:rsidP="00545B57">
      <w:pPr>
        <w:pStyle w:val="af5"/>
      </w:pPr>
      <w:r>
        <w:t>[</w:t>
      </w:r>
      <w:r>
        <w:t>周德新</w:t>
      </w:r>
      <w:r>
        <w:t xml:space="preserve">. (2006). </w:t>
      </w:r>
      <w:r>
        <w:t>大学生自杀现象的社会学解读</w:t>
      </w:r>
      <w:r>
        <w:t xml:space="preserve">. </w:t>
      </w:r>
      <w:r>
        <w:rPr>
          <w:i/>
          <w:iCs/>
        </w:rPr>
        <w:t>湖南文理学院学报</w:t>
      </w:r>
      <w:r>
        <w:rPr>
          <w:i/>
          <w:iCs/>
        </w:rPr>
        <w:t>(</w:t>
      </w:r>
      <w:r>
        <w:rPr>
          <w:i/>
          <w:iCs/>
        </w:rPr>
        <w:t>社会科学版</w:t>
      </w:r>
      <w:r>
        <w:rPr>
          <w:i/>
          <w:iCs/>
        </w:rPr>
        <w:t>)</w:t>
      </w:r>
      <w:r>
        <w:t xml:space="preserve">, </w:t>
      </w:r>
      <w:r>
        <w:rPr>
          <w:i/>
          <w:iCs/>
        </w:rPr>
        <w:t>5</w:t>
      </w:r>
      <w:r>
        <w:t>, 60–62.]</w:t>
      </w:r>
    </w:p>
    <w:p w14:paraId="417A1122" w14:textId="77777777" w:rsidR="00545B57" w:rsidRDefault="00545B57" w:rsidP="00545B57">
      <w:pPr>
        <w:pStyle w:val="af5"/>
      </w:pPr>
      <w:r>
        <w:t>周慧鸣</w:t>
      </w:r>
      <w:r>
        <w:t xml:space="preserve">, </w:t>
      </w:r>
      <w:r>
        <w:t>郝楠</w:t>
      </w:r>
      <w:r>
        <w:t xml:space="preserve">, </w:t>
      </w:r>
      <w:r>
        <w:t>杜亚松</w:t>
      </w:r>
      <w:r>
        <w:t xml:space="preserve">, </w:t>
      </w:r>
      <w:r>
        <w:t>刘艳玉</w:t>
      </w:r>
      <w:r>
        <w:t xml:space="preserve">, </w:t>
      </w:r>
      <w:r>
        <w:t>隋雨彤</w:t>
      </w:r>
      <w:r>
        <w:t xml:space="preserve">, </w:t>
      </w:r>
      <w:r>
        <w:t>王艳华</w:t>
      </w:r>
      <w:r>
        <w:t>, … KUTCHE</w:t>
      </w:r>
      <w:r>
        <w:t>Ｒ</w:t>
      </w:r>
      <w:r>
        <w:t xml:space="preserve"> Stanley. (2015). </w:t>
      </w:r>
      <w:r>
        <w:t>中文版</w:t>
      </w:r>
      <w:r>
        <w:t xml:space="preserve"> Kutcher </w:t>
      </w:r>
      <w:r>
        <w:t>青少年抑郁量表测评</w:t>
      </w:r>
      <w:r>
        <w:t xml:space="preserve"> </w:t>
      </w:r>
      <w:r>
        <w:t>青少年样本的效度与信度</w:t>
      </w:r>
      <w:r>
        <w:t xml:space="preserve">. </w:t>
      </w:r>
      <w:r>
        <w:rPr>
          <w:i/>
          <w:iCs/>
        </w:rPr>
        <w:t>中国心理卫生杂志</w:t>
      </w:r>
      <w:r>
        <w:t xml:space="preserve">, </w:t>
      </w:r>
      <w:r>
        <w:rPr>
          <w:i/>
          <w:iCs/>
        </w:rPr>
        <w:t>29</w:t>
      </w:r>
      <w:r>
        <w:t>(6), 413–418.</w:t>
      </w:r>
    </w:p>
    <w:p w14:paraId="02F00EB6" w14:textId="77777777" w:rsidR="00545B57" w:rsidRDefault="00545B57" w:rsidP="00545B57">
      <w:pPr>
        <w:pStyle w:val="af5"/>
      </w:pPr>
      <w:r>
        <w:t>[</w:t>
      </w:r>
      <w:r>
        <w:t>季成叶</w:t>
      </w:r>
      <w:r>
        <w:t xml:space="preserve">. (2007). </w:t>
      </w:r>
      <w:r>
        <w:rPr>
          <w:i/>
          <w:iCs/>
        </w:rPr>
        <w:t>中国青少年健康相关</w:t>
      </w:r>
      <w:r>
        <w:rPr>
          <w:i/>
          <w:iCs/>
        </w:rPr>
        <w:t>/</w:t>
      </w:r>
      <w:r>
        <w:rPr>
          <w:i/>
          <w:iCs/>
        </w:rPr>
        <w:t>危险行为调查综合报告</w:t>
      </w:r>
      <w:r>
        <w:t xml:space="preserve">. </w:t>
      </w:r>
      <w:r>
        <w:t>北京</w:t>
      </w:r>
      <w:r>
        <w:t xml:space="preserve">: </w:t>
      </w:r>
      <w:r>
        <w:t>北京大学医学出版社</w:t>
      </w:r>
      <w:r>
        <w:t>.]</w:t>
      </w:r>
    </w:p>
    <w:p w14:paraId="4E7108EC" w14:textId="77777777" w:rsidR="00545B57" w:rsidRDefault="00545B57" w:rsidP="00545B57">
      <w:pPr>
        <w:pStyle w:val="af5"/>
      </w:pPr>
      <w:r>
        <w:t>宋维真</w:t>
      </w:r>
      <w:r>
        <w:t xml:space="preserve"> &amp; </w:t>
      </w:r>
      <w:r>
        <w:t>张建平</w:t>
      </w:r>
      <w:r>
        <w:t xml:space="preserve">. (1993). </w:t>
      </w:r>
      <w:r>
        <w:rPr>
          <w:i/>
          <w:iCs/>
        </w:rPr>
        <w:t>心理健康测查表（</w:t>
      </w:r>
      <w:r>
        <w:rPr>
          <w:i/>
          <w:iCs/>
        </w:rPr>
        <w:t>PHI</w:t>
      </w:r>
      <w:r>
        <w:rPr>
          <w:i/>
          <w:iCs/>
        </w:rPr>
        <w:t>使用指导书</w:t>
      </w:r>
      <w:r>
        <w:rPr>
          <w:i/>
          <w:iCs/>
        </w:rPr>
        <w:t>)</w:t>
      </w:r>
      <w:r>
        <w:t xml:space="preserve">. </w:t>
      </w:r>
      <w:r>
        <w:t>中国科学院心理研究所</w:t>
      </w:r>
      <w:r>
        <w:t>.</w:t>
      </w:r>
    </w:p>
    <w:p w14:paraId="61703767" w14:textId="77777777" w:rsidR="00545B57" w:rsidRDefault="00545B57" w:rsidP="00545B57">
      <w:pPr>
        <w:pStyle w:val="af5"/>
      </w:pPr>
      <w:r>
        <w:t>崔杰诚</w:t>
      </w:r>
      <w:r>
        <w:t xml:space="preserve"> &amp; </w:t>
      </w:r>
      <w:r>
        <w:t>陈国生</w:t>
      </w:r>
      <w:r>
        <w:t xml:space="preserve">. (1998). </w:t>
      </w:r>
      <w:r>
        <w:t>《心理卫生与精神科评定量表》专辑</w:t>
      </w:r>
      <w:r>
        <w:t xml:space="preserve">. </w:t>
      </w:r>
      <w:r>
        <w:rPr>
          <w:i/>
          <w:iCs/>
        </w:rPr>
        <w:t>健康心理学杂志</w:t>
      </w:r>
      <w:r>
        <w:t xml:space="preserve">, </w:t>
      </w:r>
      <w:r>
        <w:rPr>
          <w:i/>
          <w:iCs/>
        </w:rPr>
        <w:t>6</w:t>
      </w:r>
      <w:r>
        <w:t>(10), 140–141.</w:t>
      </w:r>
    </w:p>
    <w:p w14:paraId="290A49F4" w14:textId="77777777" w:rsidR="00545B57" w:rsidRDefault="00545B57" w:rsidP="00545B57">
      <w:pPr>
        <w:pStyle w:val="af5"/>
      </w:pPr>
      <w:r>
        <w:t>张作记</w:t>
      </w:r>
      <w:r>
        <w:t xml:space="preserve">. (2005). </w:t>
      </w:r>
      <w:r>
        <w:rPr>
          <w:i/>
          <w:iCs/>
        </w:rPr>
        <w:t>行为医学量表手册</w:t>
      </w:r>
      <w:r>
        <w:t xml:space="preserve">. </w:t>
      </w:r>
      <w:r>
        <w:t>中华电子音像出版社</w:t>
      </w:r>
      <w:r>
        <w:t>.</w:t>
      </w:r>
    </w:p>
    <w:p w14:paraId="0AC3DFD3" w14:textId="77777777" w:rsidR="00545B57" w:rsidRDefault="00545B57" w:rsidP="00545B57">
      <w:pPr>
        <w:pStyle w:val="af5"/>
      </w:pPr>
      <w:r>
        <w:t>[</w:t>
      </w:r>
      <w:r>
        <w:t>张华</w:t>
      </w:r>
      <w:r>
        <w:t xml:space="preserve">. (2022). </w:t>
      </w:r>
      <w:r>
        <w:rPr>
          <w:i/>
          <w:iCs/>
        </w:rPr>
        <w:t>散打运动对大学生心理健康影响的教学实验研究</w:t>
      </w:r>
      <w:r>
        <w:t xml:space="preserve"> (</w:t>
      </w:r>
      <w:r>
        <w:t>硕士</w:t>
      </w:r>
      <w:r>
        <w:t xml:space="preserve">). </w:t>
      </w:r>
      <w:r>
        <w:t>河北师范大学</w:t>
      </w:r>
      <w:r>
        <w:t>.]</w:t>
      </w:r>
    </w:p>
    <w:p w14:paraId="176E4E63" w14:textId="77777777" w:rsidR="00545B57" w:rsidRDefault="00545B57" w:rsidP="00545B57">
      <w:pPr>
        <w:pStyle w:val="af5"/>
      </w:pPr>
      <w:r>
        <w:t>[</w:t>
      </w:r>
      <w:r>
        <w:t>张宝山</w:t>
      </w:r>
      <w:r>
        <w:t xml:space="preserve">, </w:t>
      </w:r>
      <w:r>
        <w:t>李娟</w:t>
      </w:r>
      <w:r>
        <w:t xml:space="preserve">. (2011). </w:t>
      </w:r>
      <w:r>
        <w:t>简版流调中心抑郁量表在全国成年人群中的信效度</w:t>
      </w:r>
      <w:r>
        <w:t xml:space="preserve">. </w:t>
      </w:r>
      <w:r>
        <w:rPr>
          <w:i/>
          <w:iCs/>
        </w:rPr>
        <w:t>中国心理卫生杂志</w:t>
      </w:r>
      <w:r>
        <w:t xml:space="preserve">, </w:t>
      </w:r>
      <w:r>
        <w:rPr>
          <w:i/>
          <w:iCs/>
        </w:rPr>
        <w:t>25</w:t>
      </w:r>
      <w:r>
        <w:t>(7), 506–511.]</w:t>
      </w:r>
    </w:p>
    <w:p w14:paraId="7DC1F04C" w14:textId="77777777" w:rsidR="00545B57" w:rsidRDefault="00545B57" w:rsidP="00545B57">
      <w:pPr>
        <w:pStyle w:val="af5"/>
      </w:pPr>
      <w:r>
        <w:t>[</w:t>
      </w:r>
      <w:r>
        <w:t>张明园</w:t>
      </w:r>
      <w:r>
        <w:t xml:space="preserve">. (1998). </w:t>
      </w:r>
      <w:r>
        <w:rPr>
          <w:i/>
          <w:iCs/>
        </w:rPr>
        <w:t>精神科评定量表手册</w:t>
      </w:r>
      <w:r>
        <w:t xml:space="preserve">. </w:t>
      </w:r>
      <w:r>
        <w:t>湖南科学技术出版社</w:t>
      </w:r>
      <w:r>
        <w:t>.]</w:t>
      </w:r>
    </w:p>
    <w:p w14:paraId="142C86A1" w14:textId="77777777" w:rsidR="00545B57" w:rsidRDefault="00545B57" w:rsidP="00545B57">
      <w:pPr>
        <w:pStyle w:val="af5"/>
      </w:pPr>
      <w:r>
        <w:t>忻仁娥</w:t>
      </w:r>
      <w:r>
        <w:t xml:space="preserve">. (1992). Achenbach </w:t>
      </w:r>
      <w:r>
        <w:t>儿童行为量表</w:t>
      </w:r>
      <w:r>
        <w:t xml:space="preserve">( </w:t>
      </w:r>
      <w:r>
        <w:t>中国标准化</w:t>
      </w:r>
      <w:r>
        <w:t xml:space="preserve">. </w:t>
      </w:r>
      <w:r>
        <w:rPr>
          <w:i/>
          <w:iCs/>
        </w:rPr>
        <w:t>上海精神医学</w:t>
      </w:r>
      <w:r>
        <w:t xml:space="preserve">, </w:t>
      </w:r>
      <w:r>
        <w:rPr>
          <w:i/>
          <w:iCs/>
        </w:rPr>
        <w:t>4</w:t>
      </w:r>
      <w:r>
        <w:t>(1), 1–2.</w:t>
      </w:r>
    </w:p>
    <w:p w14:paraId="0B357B13" w14:textId="77777777" w:rsidR="00545B57" w:rsidRDefault="00545B57" w:rsidP="00545B57">
      <w:pPr>
        <w:pStyle w:val="af5"/>
      </w:pPr>
      <w:r>
        <w:t>戴晓阳</w:t>
      </w:r>
      <w:r>
        <w:t xml:space="preserve">. (2010). </w:t>
      </w:r>
      <w:r>
        <w:rPr>
          <w:i/>
          <w:iCs/>
        </w:rPr>
        <w:t>常用心理评估量表手册</w:t>
      </w:r>
      <w:r>
        <w:t xml:space="preserve">. </w:t>
      </w:r>
      <w:r>
        <w:t>人民军医出版社</w:t>
      </w:r>
      <w:r>
        <w:t>.</w:t>
      </w:r>
    </w:p>
    <w:p w14:paraId="1DBF3E4D" w14:textId="77777777" w:rsidR="00545B57" w:rsidRDefault="00545B57" w:rsidP="00545B57">
      <w:pPr>
        <w:pStyle w:val="af5"/>
      </w:pPr>
      <w:r>
        <w:lastRenderedPageBreak/>
        <w:t>戴海崎</w:t>
      </w:r>
      <w:r>
        <w:t xml:space="preserve">, </w:t>
      </w:r>
      <w:r>
        <w:t>张锋</w:t>
      </w:r>
      <w:r>
        <w:t xml:space="preserve">, &amp; </w:t>
      </w:r>
      <w:r>
        <w:t>陈雪枫</w:t>
      </w:r>
      <w:r>
        <w:t xml:space="preserve">. (2007). </w:t>
      </w:r>
      <w:r>
        <w:rPr>
          <w:i/>
          <w:iCs/>
        </w:rPr>
        <w:t>心理与教育测量</w:t>
      </w:r>
      <w:r>
        <w:t xml:space="preserve">. </w:t>
      </w:r>
      <w:r>
        <w:t>暨南大学出版社</w:t>
      </w:r>
      <w:r>
        <w:t>.</w:t>
      </w:r>
    </w:p>
    <w:p w14:paraId="4CC5E4DE" w14:textId="77777777" w:rsidR="00545B57" w:rsidRDefault="00545B57" w:rsidP="00545B57">
      <w:pPr>
        <w:pStyle w:val="af5"/>
      </w:pPr>
      <w:r>
        <w:t>[</w:t>
      </w:r>
      <w:r>
        <w:t>曹枫林</w:t>
      </w:r>
      <w:r>
        <w:t xml:space="preserve">, </w:t>
      </w:r>
      <w:r>
        <w:t>苏林雁</w:t>
      </w:r>
      <w:r>
        <w:t xml:space="preserve">, </w:t>
      </w:r>
      <w:r>
        <w:t>程培霞</w:t>
      </w:r>
      <w:r>
        <w:t xml:space="preserve">. (2009). </w:t>
      </w:r>
      <w:r>
        <w:t>情绪问卷中文版用于中学生的信度和效度研究</w:t>
      </w:r>
      <w:r>
        <w:t xml:space="preserve">. </w:t>
      </w:r>
      <w:r>
        <w:rPr>
          <w:i/>
          <w:iCs/>
        </w:rPr>
        <w:t>中国临床心理学杂志</w:t>
      </w:r>
      <w:r>
        <w:t xml:space="preserve">, </w:t>
      </w:r>
      <w:r>
        <w:rPr>
          <w:i/>
          <w:iCs/>
        </w:rPr>
        <w:t>17</w:t>
      </w:r>
      <w:r>
        <w:t>(4), 440–442.]</w:t>
      </w:r>
    </w:p>
    <w:p w14:paraId="5EE9EAC5" w14:textId="77777777" w:rsidR="00545B57" w:rsidRDefault="00545B57" w:rsidP="00545B57">
      <w:pPr>
        <w:pStyle w:val="af5"/>
      </w:pPr>
      <w:r>
        <w:t>[</w:t>
      </w:r>
      <w:r>
        <w:t>杨文辉</w:t>
      </w:r>
      <w:r>
        <w:t xml:space="preserve">, </w:t>
      </w:r>
      <w:r>
        <w:t>刘绍亮</w:t>
      </w:r>
      <w:r>
        <w:t xml:space="preserve">, </w:t>
      </w:r>
      <w:r>
        <w:t>周烃</w:t>
      </w:r>
      <w:r>
        <w:t xml:space="preserve">, </w:t>
      </w:r>
      <w:r>
        <w:t>彭芳</w:t>
      </w:r>
      <w:r>
        <w:t xml:space="preserve">, </w:t>
      </w:r>
      <w:r>
        <w:t>刘细梅</w:t>
      </w:r>
      <w:r>
        <w:t xml:space="preserve">, </w:t>
      </w:r>
      <w:r>
        <w:t>李莉</w:t>
      </w:r>
      <w:r>
        <w:t xml:space="preserve">, … </w:t>
      </w:r>
      <w:r>
        <w:t>蚁金瑶</w:t>
      </w:r>
      <w:r>
        <w:t xml:space="preserve">. (2014). </w:t>
      </w:r>
      <w:r>
        <w:t>贝克抑郁量表第</w:t>
      </w:r>
      <w:r>
        <w:t>2</w:t>
      </w:r>
      <w:r>
        <w:t>版中文版在青少年中的信效度</w:t>
      </w:r>
      <w:r>
        <w:t xml:space="preserve">. </w:t>
      </w:r>
      <w:r>
        <w:rPr>
          <w:i/>
          <w:iCs/>
        </w:rPr>
        <w:t>中国临床心理学杂志</w:t>
      </w:r>
      <w:r>
        <w:t xml:space="preserve">, </w:t>
      </w:r>
      <w:r>
        <w:rPr>
          <w:i/>
          <w:iCs/>
        </w:rPr>
        <w:t>22</w:t>
      </w:r>
      <w:r>
        <w:t>(2), 240–245.]</w:t>
      </w:r>
    </w:p>
    <w:p w14:paraId="4EE06467" w14:textId="77777777" w:rsidR="00545B57" w:rsidRDefault="00545B57" w:rsidP="00545B57">
      <w:pPr>
        <w:pStyle w:val="af5"/>
      </w:pPr>
      <w:r>
        <w:t>楊雅惠</w:t>
      </w:r>
      <w:r>
        <w:t xml:space="preserve">. (2004). </w:t>
      </w:r>
      <w:r>
        <w:rPr>
          <w:i/>
          <w:iCs/>
        </w:rPr>
        <w:t>依附、負向情緒調適預期和壓力因應對情緒經驗的影響歷程之探討：以大四學生的生涯抉擇壓力為例</w:t>
      </w:r>
      <w:r>
        <w:t xml:space="preserve">. </w:t>
      </w:r>
      <w:r>
        <w:t>國立政治大學</w:t>
      </w:r>
      <w:r>
        <w:t xml:space="preserve">, </w:t>
      </w:r>
      <w:r>
        <w:t>台湾</w:t>
      </w:r>
      <w:r>
        <w:t>.</w:t>
      </w:r>
    </w:p>
    <w:p w14:paraId="11789F49" w14:textId="77777777" w:rsidR="00545B57" w:rsidRDefault="00545B57" w:rsidP="00545B57">
      <w:pPr>
        <w:pStyle w:val="af5"/>
      </w:pPr>
      <w:r>
        <w:t>[</w:t>
      </w:r>
      <w:r>
        <w:t>段泉泉</w:t>
      </w:r>
      <w:r>
        <w:t xml:space="preserve">, </w:t>
      </w:r>
      <w:r>
        <w:t>胜利</w:t>
      </w:r>
      <w:r>
        <w:t xml:space="preserve">. (2012). </w:t>
      </w:r>
      <w:r>
        <w:t>焦虑及抑郁自评量表的临床效度</w:t>
      </w:r>
      <w:r>
        <w:t xml:space="preserve">. </w:t>
      </w:r>
      <w:r>
        <w:rPr>
          <w:i/>
          <w:iCs/>
        </w:rPr>
        <w:t>中国心理卫生杂志</w:t>
      </w:r>
      <w:r>
        <w:t xml:space="preserve">, </w:t>
      </w:r>
      <w:r>
        <w:rPr>
          <w:i/>
          <w:iCs/>
        </w:rPr>
        <w:t>26</w:t>
      </w:r>
      <w:r>
        <w:t>(9), 676–679.]</w:t>
      </w:r>
    </w:p>
    <w:p w14:paraId="5B835B28" w14:textId="77777777" w:rsidR="00545B57" w:rsidRDefault="00545B57" w:rsidP="00545B57">
      <w:pPr>
        <w:pStyle w:val="af5"/>
      </w:pPr>
      <w:r>
        <w:t>汤毓华</w:t>
      </w:r>
      <w:r>
        <w:t xml:space="preserve"> &amp; </w:t>
      </w:r>
      <w:r>
        <w:t>张明园</w:t>
      </w:r>
      <w:r>
        <w:t xml:space="preserve">. (1984). </w:t>
      </w:r>
      <w:r>
        <w:t>汉密顿抑郁量表</w:t>
      </w:r>
      <w:r>
        <w:t xml:space="preserve">(HAMD). </w:t>
      </w:r>
      <w:r>
        <w:rPr>
          <w:i/>
          <w:iCs/>
        </w:rPr>
        <w:t>上海精神医学</w:t>
      </w:r>
      <w:r>
        <w:t xml:space="preserve">, </w:t>
      </w:r>
      <w:r>
        <w:rPr>
          <w:i/>
          <w:iCs/>
        </w:rPr>
        <w:t>2</w:t>
      </w:r>
      <w:r>
        <w:t>, 61–64.</w:t>
      </w:r>
    </w:p>
    <w:p w14:paraId="594CEABE" w14:textId="77777777" w:rsidR="00545B57" w:rsidRDefault="00545B57" w:rsidP="00545B57">
      <w:pPr>
        <w:pStyle w:val="af5"/>
      </w:pPr>
      <w:r>
        <w:t>汪向东</w:t>
      </w:r>
      <w:r>
        <w:t xml:space="preserve">, </w:t>
      </w:r>
      <w:r>
        <w:t>王希林</w:t>
      </w:r>
      <w:r>
        <w:t xml:space="preserve">, &amp; </w:t>
      </w:r>
      <w:r>
        <w:t>马弘</w:t>
      </w:r>
      <w:r>
        <w:t xml:space="preserve">. (1999). </w:t>
      </w:r>
      <w:r>
        <w:rPr>
          <w:i/>
          <w:iCs/>
        </w:rPr>
        <w:t>心理卫生评定量表手册</w:t>
      </w:r>
      <w:r>
        <w:t xml:space="preserve">. </w:t>
      </w:r>
      <w:r>
        <w:t>中国心理卫生杂志社</w:t>
      </w:r>
      <w:r>
        <w:t>.</w:t>
      </w:r>
    </w:p>
    <w:p w14:paraId="76D6535C" w14:textId="77777777" w:rsidR="00545B57" w:rsidRDefault="00545B57" w:rsidP="00545B57">
      <w:pPr>
        <w:pStyle w:val="af5"/>
      </w:pPr>
      <w:r>
        <w:t>洪忻</w:t>
      </w:r>
      <w:r>
        <w:t xml:space="preserve">, </w:t>
      </w:r>
      <w:r>
        <w:t>李解权</w:t>
      </w:r>
      <w:r>
        <w:t xml:space="preserve">, </w:t>
      </w:r>
      <w:r>
        <w:t>梁亚琼</w:t>
      </w:r>
      <w:r>
        <w:t xml:space="preserve">, </w:t>
      </w:r>
      <w:r>
        <w:t>王志勇</w:t>
      </w:r>
      <w:r>
        <w:t xml:space="preserve">, &amp; </w:t>
      </w:r>
      <w:r>
        <w:t>徐斐</w:t>
      </w:r>
      <w:r>
        <w:t xml:space="preserve">. (2012). </w:t>
      </w:r>
      <w:r>
        <w:t>儿童抑郁量表中文版在中学生中的信效度分析</w:t>
      </w:r>
      <w:r>
        <w:t xml:space="preserve">. </w:t>
      </w:r>
      <w:r>
        <w:rPr>
          <w:i/>
          <w:iCs/>
        </w:rPr>
        <w:t>中国学校卫生</w:t>
      </w:r>
      <w:r>
        <w:t xml:space="preserve">, </w:t>
      </w:r>
      <w:r>
        <w:rPr>
          <w:i/>
          <w:iCs/>
        </w:rPr>
        <w:t>33</w:t>
      </w:r>
      <w:r>
        <w:t>(10), 1182–1185.</w:t>
      </w:r>
    </w:p>
    <w:p w14:paraId="1748F68C" w14:textId="77777777" w:rsidR="00545B57" w:rsidRDefault="00545B57" w:rsidP="00545B57">
      <w:pPr>
        <w:pStyle w:val="af5"/>
      </w:pPr>
      <w:r>
        <w:t>[</w:t>
      </w:r>
      <w:r>
        <w:t>潘丝媛</w:t>
      </w:r>
      <w:r>
        <w:t xml:space="preserve">, </w:t>
      </w:r>
      <w:r>
        <w:t>李武权</w:t>
      </w:r>
      <w:r>
        <w:t xml:space="preserve">, </w:t>
      </w:r>
      <w:r>
        <w:t>黎明</w:t>
      </w:r>
      <w:r>
        <w:t xml:space="preserve">, </w:t>
      </w:r>
      <w:r>
        <w:t>郭蓝</w:t>
      </w:r>
      <w:r>
        <w:t xml:space="preserve">, </w:t>
      </w:r>
      <w:r>
        <w:t>邓雪清</w:t>
      </w:r>
      <w:r>
        <w:t xml:space="preserve">, </w:t>
      </w:r>
      <w:r>
        <w:t>卢次勇</w:t>
      </w:r>
      <w:r>
        <w:t xml:space="preserve">. (2018). </w:t>
      </w:r>
      <w:r>
        <w:t>广州市中学生网络成瘾与自杀相关行为的关系</w:t>
      </w:r>
      <w:r>
        <w:t xml:space="preserve">. </w:t>
      </w:r>
      <w:r>
        <w:rPr>
          <w:i/>
          <w:iCs/>
        </w:rPr>
        <w:t>中国学校卫生</w:t>
      </w:r>
      <w:r>
        <w:t xml:space="preserve">, </w:t>
      </w:r>
      <w:r>
        <w:rPr>
          <w:i/>
          <w:iCs/>
        </w:rPr>
        <w:t>39</w:t>
      </w:r>
      <w:r>
        <w:t>(2), 229–231.]</w:t>
      </w:r>
    </w:p>
    <w:p w14:paraId="652711BA" w14:textId="77777777" w:rsidR="00545B57" w:rsidRDefault="00545B57" w:rsidP="00545B57">
      <w:pPr>
        <w:pStyle w:val="af5"/>
      </w:pPr>
      <w:r>
        <w:t>[</w:t>
      </w:r>
      <w:r>
        <w:t>王俊</w:t>
      </w:r>
      <w:r>
        <w:t xml:space="preserve">, </w:t>
      </w:r>
      <w:r>
        <w:t>金岳龙</w:t>
      </w:r>
      <w:r>
        <w:t xml:space="preserve">, </w:t>
      </w:r>
      <w:r>
        <w:t>陈燕</w:t>
      </w:r>
      <w:r>
        <w:t xml:space="preserve">, </w:t>
      </w:r>
      <w:r>
        <w:t>余结根</w:t>
      </w:r>
      <w:r>
        <w:t xml:space="preserve">, </w:t>
      </w:r>
      <w:r>
        <w:t>贺连平</w:t>
      </w:r>
      <w:r>
        <w:t xml:space="preserve">, </w:t>
      </w:r>
      <w:r>
        <w:t>姚应水</w:t>
      </w:r>
      <w:r>
        <w:t xml:space="preserve">. (2013). </w:t>
      </w:r>
      <w:r>
        <w:t>医学院校大学生抑郁情绪与生活事件的相关分析</w:t>
      </w:r>
      <w:r>
        <w:t xml:space="preserve">. </w:t>
      </w:r>
      <w:r>
        <w:rPr>
          <w:i/>
          <w:iCs/>
        </w:rPr>
        <w:t>皖南医学院学报</w:t>
      </w:r>
      <w:r>
        <w:t xml:space="preserve">, </w:t>
      </w:r>
      <w:r>
        <w:rPr>
          <w:i/>
          <w:iCs/>
        </w:rPr>
        <w:t>32</w:t>
      </w:r>
      <w:r>
        <w:t>(2), 151–153.]</w:t>
      </w:r>
    </w:p>
    <w:p w14:paraId="26E0079B" w14:textId="77777777" w:rsidR="00545B57" w:rsidRDefault="00545B57" w:rsidP="00545B57">
      <w:pPr>
        <w:pStyle w:val="af5"/>
      </w:pPr>
      <w:r>
        <w:t>[</w:t>
      </w:r>
      <w:r>
        <w:t>王凯</w:t>
      </w:r>
      <w:r>
        <w:t xml:space="preserve">, </w:t>
      </w:r>
      <w:r>
        <w:t>苏林雁</w:t>
      </w:r>
      <w:r>
        <w:t xml:space="preserve">, </w:t>
      </w:r>
      <w:r>
        <w:t>朱焱</w:t>
      </w:r>
      <w:r>
        <w:t xml:space="preserve">, </w:t>
      </w:r>
      <w:r>
        <w:t>翟静</w:t>
      </w:r>
      <w:r>
        <w:t xml:space="preserve">, </w:t>
      </w:r>
      <w:r>
        <w:t>杨志伟</w:t>
      </w:r>
      <w:r>
        <w:t xml:space="preserve">, </w:t>
      </w:r>
      <w:r>
        <w:t>张纪水</w:t>
      </w:r>
      <w:r>
        <w:t xml:space="preserve">. (2002). </w:t>
      </w:r>
      <w:r>
        <w:t>儿童焦虑性情绪障碍筛查表的中国城市常模</w:t>
      </w:r>
      <w:r>
        <w:t xml:space="preserve">. </w:t>
      </w:r>
      <w:r>
        <w:rPr>
          <w:i/>
          <w:iCs/>
        </w:rPr>
        <w:t>中国临床心理学杂志</w:t>
      </w:r>
      <w:r>
        <w:t xml:space="preserve">, </w:t>
      </w:r>
      <w:r>
        <w:rPr>
          <w:i/>
          <w:iCs/>
        </w:rPr>
        <w:t>4</w:t>
      </w:r>
      <w:r>
        <w:t>, 270–272.]</w:t>
      </w:r>
    </w:p>
    <w:p w14:paraId="7B908286" w14:textId="77777777" w:rsidR="00545B57" w:rsidRDefault="00545B57" w:rsidP="00545B57">
      <w:pPr>
        <w:pStyle w:val="af5"/>
      </w:pPr>
      <w:r>
        <w:t>王征宇</w:t>
      </w:r>
      <w:r>
        <w:t xml:space="preserve">. (1984). </w:t>
      </w:r>
      <w:r>
        <w:t>症状自评量表（</w:t>
      </w:r>
      <w:r>
        <w:t>SCL-90</w:t>
      </w:r>
      <w:r>
        <w:t>）</w:t>
      </w:r>
      <w:r>
        <w:t xml:space="preserve">. </w:t>
      </w:r>
      <w:r>
        <w:rPr>
          <w:i/>
          <w:iCs/>
        </w:rPr>
        <w:t>上海精神医学</w:t>
      </w:r>
      <w:r>
        <w:t xml:space="preserve">, </w:t>
      </w:r>
      <w:r>
        <w:rPr>
          <w:i/>
          <w:iCs/>
        </w:rPr>
        <w:t>2</w:t>
      </w:r>
      <w:r>
        <w:t>(69).</w:t>
      </w:r>
    </w:p>
    <w:p w14:paraId="71EC37E0" w14:textId="77777777" w:rsidR="00545B57" w:rsidRDefault="00545B57" w:rsidP="00545B57">
      <w:pPr>
        <w:pStyle w:val="af5"/>
      </w:pPr>
      <w:r>
        <w:t>王征宇</w:t>
      </w:r>
      <w:r>
        <w:t xml:space="preserve"> &amp; </w:t>
      </w:r>
      <w:r>
        <w:t>迟玉芬</w:t>
      </w:r>
      <w:r>
        <w:t xml:space="preserve">. (1984). </w:t>
      </w:r>
      <w:r>
        <w:t>抑郁自评量表</w:t>
      </w:r>
      <w:r>
        <w:t xml:space="preserve">(SDS). </w:t>
      </w:r>
      <w:r>
        <w:rPr>
          <w:i/>
          <w:iCs/>
        </w:rPr>
        <w:t>上海精神医学</w:t>
      </w:r>
      <w:r>
        <w:t xml:space="preserve">, </w:t>
      </w:r>
      <w:r>
        <w:rPr>
          <w:i/>
          <w:iCs/>
        </w:rPr>
        <w:t>2</w:t>
      </w:r>
      <w:r>
        <w:t>, 71–72.</w:t>
      </w:r>
    </w:p>
    <w:p w14:paraId="0E288D7B" w14:textId="77777777" w:rsidR="00545B57" w:rsidRDefault="00545B57" w:rsidP="00545B57">
      <w:pPr>
        <w:pStyle w:val="af5"/>
      </w:pPr>
      <w:r>
        <w:t>[</w:t>
      </w:r>
      <w:r>
        <w:t>王振</w:t>
      </w:r>
      <w:r>
        <w:t xml:space="preserve">, </w:t>
      </w:r>
      <w:r>
        <w:t>苑成梅</w:t>
      </w:r>
      <w:r>
        <w:t xml:space="preserve">, </w:t>
      </w:r>
      <w:r>
        <w:t>黄佳</w:t>
      </w:r>
      <w:r>
        <w:t xml:space="preserve">, </w:t>
      </w:r>
      <w:r>
        <w:t>李则挚</w:t>
      </w:r>
      <w:r>
        <w:t xml:space="preserve">, </w:t>
      </w:r>
      <w:r>
        <w:t>陈珏</w:t>
      </w:r>
      <w:r>
        <w:t xml:space="preserve">, </w:t>
      </w:r>
      <w:r>
        <w:t>张海音</w:t>
      </w:r>
      <w:r>
        <w:t xml:space="preserve">, … </w:t>
      </w:r>
      <w:r>
        <w:t>肖泽萍</w:t>
      </w:r>
      <w:r>
        <w:t xml:space="preserve">. (2011). </w:t>
      </w:r>
      <w:r>
        <w:t>贝克抑郁量表第</w:t>
      </w:r>
      <w:r>
        <w:t>2</w:t>
      </w:r>
      <w:r>
        <w:t>版中文版在抑郁症患者中的信效</w:t>
      </w:r>
      <w:r>
        <w:lastRenderedPageBreak/>
        <w:t>度</w:t>
      </w:r>
      <w:r>
        <w:t xml:space="preserve">. </w:t>
      </w:r>
      <w:r>
        <w:rPr>
          <w:i/>
          <w:iCs/>
        </w:rPr>
        <w:t>中国心理卫生杂志</w:t>
      </w:r>
      <w:r>
        <w:t xml:space="preserve">, </w:t>
      </w:r>
      <w:r>
        <w:rPr>
          <w:i/>
          <w:iCs/>
        </w:rPr>
        <w:t>25</w:t>
      </w:r>
      <w:r>
        <w:t>(6), 476–480.]</w:t>
      </w:r>
    </w:p>
    <w:p w14:paraId="44C859F6" w14:textId="77777777" w:rsidR="00545B57" w:rsidRDefault="00545B57" w:rsidP="00545B57">
      <w:pPr>
        <w:pStyle w:val="af5"/>
      </w:pPr>
      <w:r>
        <w:t>王极盛</w:t>
      </w:r>
      <w:r>
        <w:t xml:space="preserve">. (1998). </w:t>
      </w:r>
      <w:r>
        <w:rPr>
          <w:i/>
          <w:iCs/>
        </w:rPr>
        <w:t>心灵时代</w:t>
      </w:r>
      <w:r>
        <w:rPr>
          <w:i/>
          <w:iCs/>
        </w:rPr>
        <w:t>—</w:t>
      </w:r>
      <w:r>
        <w:rPr>
          <w:i/>
          <w:iCs/>
        </w:rPr>
        <w:t>心理主宰健康</w:t>
      </w:r>
      <w:r>
        <w:t xml:space="preserve">. </w:t>
      </w:r>
      <w:r>
        <w:t>中国城市出版社</w:t>
      </w:r>
      <w:r>
        <w:t>.</w:t>
      </w:r>
    </w:p>
    <w:p w14:paraId="553007A2" w14:textId="77777777" w:rsidR="00545B57" w:rsidRDefault="00545B57" w:rsidP="00545B57">
      <w:pPr>
        <w:pStyle w:val="af5"/>
      </w:pPr>
      <w:r>
        <w:t>[</w:t>
      </w:r>
      <w:r>
        <w:t>王极盛</w:t>
      </w:r>
      <w:r>
        <w:t xml:space="preserve">, </w:t>
      </w:r>
      <w:r>
        <w:t>李焰</w:t>
      </w:r>
      <w:r>
        <w:t xml:space="preserve">, </w:t>
      </w:r>
      <w:r>
        <w:t>赫尔实</w:t>
      </w:r>
      <w:r>
        <w:t xml:space="preserve">. (1997). </w:t>
      </w:r>
      <w:r>
        <w:t>中国中学生心理健康量表的编制及其标准化</w:t>
      </w:r>
      <w:r>
        <w:t xml:space="preserve">. </w:t>
      </w:r>
      <w:r>
        <w:rPr>
          <w:i/>
          <w:iCs/>
        </w:rPr>
        <w:t>社会心理科学</w:t>
      </w:r>
      <w:r>
        <w:t xml:space="preserve">, </w:t>
      </w:r>
      <w:r>
        <w:rPr>
          <w:i/>
          <w:iCs/>
        </w:rPr>
        <w:t>4</w:t>
      </w:r>
      <w:r>
        <w:t>, 15–20.]</w:t>
      </w:r>
    </w:p>
    <w:p w14:paraId="2EA1C6D1" w14:textId="77777777" w:rsidR="00545B57" w:rsidRDefault="00545B57" w:rsidP="00545B57">
      <w:pPr>
        <w:pStyle w:val="af5"/>
      </w:pPr>
      <w:r>
        <w:t>[</w:t>
      </w:r>
      <w:r>
        <w:t>王极盛</w:t>
      </w:r>
      <w:r>
        <w:t xml:space="preserve">, </w:t>
      </w:r>
      <w:r>
        <w:t>邱炳武</w:t>
      </w:r>
      <w:r>
        <w:t xml:space="preserve">, </w:t>
      </w:r>
      <w:r>
        <w:t>赫尔实</w:t>
      </w:r>
      <w:r>
        <w:t xml:space="preserve">. (1997). </w:t>
      </w:r>
      <w:r>
        <w:t>中学生抑郁量表的编制及其标准化</w:t>
      </w:r>
      <w:r>
        <w:t xml:space="preserve">.pdf. </w:t>
      </w:r>
      <w:r>
        <w:rPr>
          <w:i/>
          <w:iCs/>
        </w:rPr>
        <w:t>社会心理科学</w:t>
      </w:r>
      <w:r>
        <w:t xml:space="preserve">, </w:t>
      </w:r>
      <w:r>
        <w:rPr>
          <w:i/>
          <w:iCs/>
        </w:rPr>
        <w:t>3</w:t>
      </w:r>
      <w:r>
        <w:t>, 1–3.]</w:t>
      </w:r>
    </w:p>
    <w:p w14:paraId="0F550829" w14:textId="77777777" w:rsidR="00545B57" w:rsidRDefault="00545B57" w:rsidP="00545B57">
      <w:pPr>
        <w:pStyle w:val="af5"/>
      </w:pPr>
      <w:r>
        <w:t>程培霞</w:t>
      </w:r>
      <w:r>
        <w:t xml:space="preserve">, </w:t>
      </w:r>
      <w:r>
        <w:t>曹枫林</w:t>
      </w:r>
      <w:r>
        <w:t xml:space="preserve">, &amp; </w:t>
      </w:r>
      <w:r>
        <w:t>苏林雁</w:t>
      </w:r>
      <w:r>
        <w:t xml:space="preserve">. (2009). </w:t>
      </w:r>
      <w:r>
        <w:t>简化情绪量表中文版用于中学生的信度和效度</w:t>
      </w:r>
      <w:r>
        <w:t xml:space="preserve">. </w:t>
      </w:r>
      <w:r>
        <w:rPr>
          <w:i/>
          <w:iCs/>
        </w:rPr>
        <w:t>中国心理卫生杂志</w:t>
      </w:r>
      <w:r>
        <w:t xml:space="preserve">, </w:t>
      </w:r>
      <w:r>
        <w:rPr>
          <w:i/>
          <w:iCs/>
        </w:rPr>
        <w:t>23</w:t>
      </w:r>
      <w:r>
        <w:t>(1), 60–62.</w:t>
      </w:r>
    </w:p>
    <w:p w14:paraId="4C26C444" w14:textId="77777777" w:rsidR="00545B57" w:rsidRDefault="00545B57" w:rsidP="00545B57">
      <w:pPr>
        <w:pStyle w:val="af5"/>
      </w:pPr>
      <w:r>
        <w:t>[</w:t>
      </w:r>
      <w:r>
        <w:t>苏林雁</w:t>
      </w:r>
      <w:r>
        <w:t xml:space="preserve">, </w:t>
      </w:r>
      <w:r>
        <w:t>李雪荣</w:t>
      </w:r>
      <w:r>
        <w:t xml:space="preserve">, </w:t>
      </w:r>
      <w:r>
        <w:t>罗学荣</w:t>
      </w:r>
      <w:r>
        <w:t xml:space="preserve">, </w:t>
      </w:r>
      <w:r>
        <w:t>万国斌</w:t>
      </w:r>
      <w:r>
        <w:t xml:space="preserve">, </w:t>
      </w:r>
      <w:r>
        <w:t>杨志伟</w:t>
      </w:r>
      <w:r>
        <w:t>. (1998). Achenbach</w:t>
      </w:r>
      <w:r>
        <w:t>儿童行为量表的再标准化及效度检验</w:t>
      </w:r>
      <w:r>
        <w:t xml:space="preserve">. </w:t>
      </w:r>
      <w:r>
        <w:rPr>
          <w:i/>
          <w:iCs/>
        </w:rPr>
        <w:t>中国心理卫生杂志</w:t>
      </w:r>
      <w:r>
        <w:t xml:space="preserve">, </w:t>
      </w:r>
      <w:r>
        <w:rPr>
          <w:i/>
          <w:iCs/>
        </w:rPr>
        <w:t>2</w:t>
      </w:r>
      <w:r>
        <w:t>, 4-6+63.]</w:t>
      </w:r>
    </w:p>
    <w:p w14:paraId="06444776" w14:textId="77777777" w:rsidR="00545B57" w:rsidRDefault="00545B57" w:rsidP="00545B57">
      <w:pPr>
        <w:pStyle w:val="af5"/>
      </w:pPr>
      <w:r>
        <w:t>[</w:t>
      </w:r>
      <w:r>
        <w:t>苏林雁</w:t>
      </w:r>
      <w:r>
        <w:t xml:space="preserve">, </w:t>
      </w:r>
      <w:r>
        <w:t>王凯</w:t>
      </w:r>
      <w:r>
        <w:t xml:space="preserve">, </w:t>
      </w:r>
      <w:r>
        <w:t>朱焱</w:t>
      </w:r>
      <w:r>
        <w:t xml:space="preserve">, </w:t>
      </w:r>
      <w:r>
        <w:t>罗学荣</w:t>
      </w:r>
      <w:r>
        <w:t xml:space="preserve">, </w:t>
      </w:r>
      <w:r>
        <w:t>杨志伟</w:t>
      </w:r>
      <w:r>
        <w:t xml:space="preserve">. (2003). </w:t>
      </w:r>
      <w:r>
        <w:t>儿童抑郁障碍自评量表的中国城市常模</w:t>
      </w:r>
      <w:r>
        <w:t xml:space="preserve">. </w:t>
      </w:r>
      <w:r>
        <w:rPr>
          <w:i/>
          <w:iCs/>
        </w:rPr>
        <w:t>中国心理卫生杂志</w:t>
      </w:r>
      <w:r>
        <w:t xml:space="preserve">, </w:t>
      </w:r>
      <w:r>
        <w:rPr>
          <w:i/>
          <w:iCs/>
        </w:rPr>
        <w:t>17</w:t>
      </w:r>
      <w:r>
        <w:t>(8), 547–549.]</w:t>
      </w:r>
    </w:p>
    <w:p w14:paraId="04763CC8" w14:textId="77777777" w:rsidR="00545B57" w:rsidRDefault="00545B57" w:rsidP="00545B57">
      <w:pPr>
        <w:pStyle w:val="af5"/>
      </w:pPr>
      <w:r>
        <w:t>[</w:t>
      </w:r>
      <w:r>
        <w:t>苑新群</w:t>
      </w:r>
      <w:r>
        <w:t xml:space="preserve">. (2014). </w:t>
      </w:r>
      <w:r>
        <w:rPr>
          <w:i/>
          <w:iCs/>
        </w:rPr>
        <w:t>大学生媒体多任务与心理健康的关系</w:t>
      </w:r>
      <w:r>
        <w:t xml:space="preserve">. </w:t>
      </w:r>
      <w:r>
        <w:t>首都师范大学</w:t>
      </w:r>
      <w:r>
        <w:t xml:space="preserve">, </w:t>
      </w:r>
      <w:r>
        <w:t>北京</w:t>
      </w:r>
      <w:r>
        <w:t>.]</w:t>
      </w:r>
    </w:p>
    <w:p w14:paraId="47068000" w14:textId="77777777" w:rsidR="00545B57" w:rsidRDefault="00545B57" w:rsidP="00545B57">
      <w:pPr>
        <w:pStyle w:val="af5"/>
      </w:pPr>
      <w:r>
        <w:t>[</w:t>
      </w:r>
      <w:r>
        <w:t>郑世华</w:t>
      </w:r>
      <w:r>
        <w:t xml:space="preserve">, </w:t>
      </w:r>
      <w:r>
        <w:t>仝巧云</w:t>
      </w:r>
      <w:r>
        <w:t xml:space="preserve">, </w:t>
      </w:r>
      <w:r>
        <w:t>郑爱军</w:t>
      </w:r>
      <w:r>
        <w:t xml:space="preserve">. (2016). </w:t>
      </w:r>
      <w:r>
        <w:t>大学生抑郁和焦虑状况调查及相关因素分析</w:t>
      </w:r>
      <w:r>
        <w:t xml:space="preserve">. </w:t>
      </w:r>
      <w:r>
        <w:rPr>
          <w:i/>
          <w:iCs/>
        </w:rPr>
        <w:t>重庆医学</w:t>
      </w:r>
      <w:r>
        <w:t xml:space="preserve">, </w:t>
      </w:r>
      <w:r>
        <w:rPr>
          <w:i/>
          <w:iCs/>
        </w:rPr>
        <w:t>45</w:t>
      </w:r>
      <w:r>
        <w:t>(20), 2835–2837.]</w:t>
      </w:r>
    </w:p>
    <w:p w14:paraId="5F695471" w14:textId="77777777" w:rsidR="00545B57" w:rsidRDefault="00545B57" w:rsidP="00545B57">
      <w:pPr>
        <w:pStyle w:val="af5"/>
      </w:pPr>
      <w:r>
        <w:t>[</w:t>
      </w:r>
      <w:r>
        <w:t>金华</w:t>
      </w:r>
      <w:r>
        <w:t xml:space="preserve">, </w:t>
      </w:r>
      <w:r>
        <w:t>吴文源</w:t>
      </w:r>
      <w:r>
        <w:t xml:space="preserve">, </w:t>
      </w:r>
      <w:r>
        <w:t>张明园</w:t>
      </w:r>
      <w:r>
        <w:t xml:space="preserve">. (1986). </w:t>
      </w:r>
      <w:r>
        <w:t>中国正常人</w:t>
      </w:r>
      <w:r>
        <w:t>SCL-90</w:t>
      </w:r>
      <w:r>
        <w:t>评定结果的初步分析</w:t>
      </w:r>
      <w:r>
        <w:t xml:space="preserve">. </w:t>
      </w:r>
      <w:r>
        <w:rPr>
          <w:i/>
          <w:iCs/>
        </w:rPr>
        <w:t>中国神经精神疾病杂志</w:t>
      </w:r>
      <w:r>
        <w:t xml:space="preserve">, </w:t>
      </w:r>
      <w:r>
        <w:rPr>
          <w:i/>
          <w:iCs/>
        </w:rPr>
        <w:t>5</w:t>
      </w:r>
      <w:r>
        <w:t>, 260–263.]</w:t>
      </w:r>
    </w:p>
    <w:p w14:paraId="66D96816" w14:textId="77777777" w:rsidR="00545B57" w:rsidRDefault="00545B57" w:rsidP="00545B57">
      <w:pPr>
        <w:pStyle w:val="af5"/>
      </w:pPr>
      <w:r>
        <w:t>陈国鹏</w:t>
      </w:r>
      <w:r>
        <w:t xml:space="preserve">. (2005). </w:t>
      </w:r>
      <w:r>
        <w:rPr>
          <w:i/>
          <w:iCs/>
        </w:rPr>
        <w:t>心理测验与常用量表</w:t>
      </w:r>
      <w:r>
        <w:t xml:space="preserve">. </w:t>
      </w:r>
      <w:r>
        <w:t>上海科学普及出版社</w:t>
      </w:r>
      <w:r>
        <w:t>.</w:t>
      </w:r>
    </w:p>
    <w:p w14:paraId="3D7B098E" w14:textId="77777777" w:rsidR="00545B57" w:rsidRDefault="00545B57" w:rsidP="00545B57">
      <w:pPr>
        <w:pStyle w:val="af5"/>
      </w:pPr>
      <w:r>
        <w:t>[</w:t>
      </w:r>
      <w:r>
        <w:t>陈树林</w:t>
      </w:r>
      <w:r>
        <w:t xml:space="preserve">, </w:t>
      </w:r>
      <w:r>
        <w:t>李凌江</w:t>
      </w:r>
      <w:r>
        <w:t>. (2003). SCL-90</w:t>
      </w:r>
      <w:r>
        <w:t>信度效度检验和常模的再比较</w:t>
      </w:r>
      <w:r>
        <w:t xml:space="preserve">. </w:t>
      </w:r>
      <w:r>
        <w:rPr>
          <w:i/>
          <w:iCs/>
        </w:rPr>
        <w:t>中国神经精神疾病杂志</w:t>
      </w:r>
      <w:r>
        <w:t xml:space="preserve">, </w:t>
      </w:r>
      <w:r>
        <w:rPr>
          <w:i/>
          <w:iCs/>
        </w:rPr>
        <w:t>5</w:t>
      </w:r>
      <w:r>
        <w:t>, 323–327.]</w:t>
      </w:r>
    </w:p>
    <w:p w14:paraId="342A6634" w14:textId="77777777" w:rsidR="00545B57" w:rsidRDefault="00545B57" w:rsidP="00545B57">
      <w:pPr>
        <w:pStyle w:val="af5"/>
      </w:pPr>
      <w:r>
        <w:t>[</w:t>
      </w:r>
      <w:r>
        <w:t>陈海燕</w:t>
      </w:r>
      <w:r>
        <w:t xml:space="preserve">, </w:t>
      </w:r>
      <w:r>
        <w:t>姚树桥</w:t>
      </w:r>
      <w:r>
        <w:t xml:space="preserve">, </w:t>
      </w:r>
      <w:r>
        <w:t>明庆森</w:t>
      </w:r>
      <w:r>
        <w:t xml:space="preserve">, </w:t>
      </w:r>
      <w:r>
        <w:t>侯婵娟</w:t>
      </w:r>
      <w:r>
        <w:t xml:space="preserve">. (2012). </w:t>
      </w:r>
      <w:r>
        <w:t>中学生的抑郁症状与生活事件：非适应性策略的中介作用</w:t>
      </w:r>
      <w:r>
        <w:t xml:space="preserve">. </w:t>
      </w:r>
      <w:r>
        <w:rPr>
          <w:i/>
          <w:iCs/>
        </w:rPr>
        <w:t>中国心理卫生杂志</w:t>
      </w:r>
      <w:r>
        <w:t xml:space="preserve">, </w:t>
      </w:r>
      <w:r>
        <w:rPr>
          <w:i/>
          <w:iCs/>
        </w:rPr>
        <w:t>26</w:t>
      </w:r>
      <w:r>
        <w:t>(10), 786–790.]</w:t>
      </w:r>
    </w:p>
    <w:p w14:paraId="599F95A8" w14:textId="77777777" w:rsidR="00545B57" w:rsidRDefault="00545B57" w:rsidP="00545B57">
      <w:pPr>
        <w:pStyle w:val="af5"/>
      </w:pPr>
      <w:r>
        <w:t>[</w:t>
      </w:r>
      <w:r>
        <w:t>陈祉妍</w:t>
      </w:r>
      <w:r>
        <w:t xml:space="preserve">, </w:t>
      </w:r>
      <w:r>
        <w:t>杨小冬</w:t>
      </w:r>
      <w:r>
        <w:t xml:space="preserve">, </w:t>
      </w:r>
      <w:r>
        <w:t>李新影</w:t>
      </w:r>
      <w:r>
        <w:t xml:space="preserve">. (2009). </w:t>
      </w:r>
      <w:r>
        <w:t>流调中心抑郁量表在我国青少年中的试用</w:t>
      </w:r>
      <w:r>
        <w:t xml:space="preserve">. </w:t>
      </w:r>
      <w:r>
        <w:rPr>
          <w:i/>
          <w:iCs/>
        </w:rPr>
        <w:t>中国临床心理学杂志</w:t>
      </w:r>
      <w:r>
        <w:t xml:space="preserve">, </w:t>
      </w:r>
      <w:r>
        <w:rPr>
          <w:i/>
          <w:iCs/>
        </w:rPr>
        <w:t>17</w:t>
      </w:r>
      <w:r>
        <w:t>(4), 443-445+448.]</w:t>
      </w:r>
    </w:p>
    <w:p w14:paraId="5A3D33C8" w14:textId="77777777" w:rsidR="00545B57" w:rsidRDefault="00545B57" w:rsidP="00545B57">
      <w:pPr>
        <w:pStyle w:val="af5"/>
      </w:pPr>
      <w:r>
        <w:t>[</w:t>
      </w:r>
      <w:r>
        <w:t>章婕</w:t>
      </w:r>
      <w:r>
        <w:t xml:space="preserve">, </w:t>
      </w:r>
      <w:r>
        <w:t>吴振云</w:t>
      </w:r>
      <w:r>
        <w:t xml:space="preserve">, </w:t>
      </w:r>
      <w:r>
        <w:t>方格</w:t>
      </w:r>
      <w:r>
        <w:t xml:space="preserve">, </w:t>
      </w:r>
      <w:r>
        <w:t>李娟</w:t>
      </w:r>
      <w:r>
        <w:t xml:space="preserve">, </w:t>
      </w:r>
      <w:r>
        <w:t>韩布新</w:t>
      </w:r>
      <w:r>
        <w:t xml:space="preserve">, </w:t>
      </w:r>
      <w:r>
        <w:t>陈祉妍</w:t>
      </w:r>
      <w:r>
        <w:t xml:space="preserve">. (2010). </w:t>
      </w:r>
      <w:r>
        <w:t>流调中心抑郁量表全国城市常模的建立</w:t>
      </w:r>
      <w:r>
        <w:t xml:space="preserve">. </w:t>
      </w:r>
      <w:r>
        <w:rPr>
          <w:i/>
          <w:iCs/>
        </w:rPr>
        <w:t>中国心理卫生杂志</w:t>
      </w:r>
      <w:r>
        <w:t xml:space="preserve">, </w:t>
      </w:r>
      <w:r>
        <w:rPr>
          <w:i/>
          <w:iCs/>
        </w:rPr>
        <w:t>24</w:t>
      </w:r>
      <w:r>
        <w:t>(2), 139–143.]</w:t>
      </w:r>
    </w:p>
    <w:p w14:paraId="78F8731E" w14:textId="77777777" w:rsidR="00545B57" w:rsidRDefault="00545B57" w:rsidP="00545B57">
      <w:pPr>
        <w:pStyle w:val="af5"/>
      </w:pPr>
      <w:r>
        <w:t>[</w:t>
      </w:r>
      <w:r>
        <w:t>高成阁</w:t>
      </w:r>
      <w:r>
        <w:t xml:space="preserve">, </w:t>
      </w:r>
      <w:r>
        <w:t>王友平</w:t>
      </w:r>
      <w:r>
        <w:t xml:space="preserve">, </w:t>
      </w:r>
      <w:r>
        <w:t>亢万虎</w:t>
      </w:r>
      <w:r>
        <w:t xml:space="preserve">, </w:t>
      </w:r>
      <w:r>
        <w:t>张西生</w:t>
      </w:r>
      <w:r>
        <w:t xml:space="preserve">, </w:t>
      </w:r>
      <w:r>
        <w:t>李强</w:t>
      </w:r>
      <w:r>
        <w:t xml:space="preserve">, </w:t>
      </w:r>
      <w:r>
        <w:t>方明</w:t>
      </w:r>
      <w:r>
        <w:t xml:space="preserve">, … </w:t>
      </w:r>
      <w:r>
        <w:t>何瑞嫦</w:t>
      </w:r>
      <w:r>
        <w:t xml:space="preserve">. (1997). </w:t>
      </w:r>
      <w:r>
        <w:t>陕西省大中学生心理健康水平调查</w:t>
      </w:r>
      <w:r>
        <w:t xml:space="preserve">. </w:t>
      </w:r>
      <w:r>
        <w:rPr>
          <w:i/>
          <w:iCs/>
        </w:rPr>
        <w:t>中国临床心</w:t>
      </w:r>
      <w:r>
        <w:rPr>
          <w:i/>
          <w:iCs/>
        </w:rPr>
        <w:lastRenderedPageBreak/>
        <w:t>理学杂志</w:t>
      </w:r>
      <w:r>
        <w:t xml:space="preserve">, </w:t>
      </w:r>
      <w:r>
        <w:rPr>
          <w:i/>
          <w:iCs/>
        </w:rPr>
        <w:t>1</w:t>
      </w:r>
      <w:r>
        <w:t>, 42–43.]</w:t>
      </w:r>
    </w:p>
    <w:p w14:paraId="6E654294" w14:textId="77777777" w:rsidR="00545B57" w:rsidRDefault="00545B57" w:rsidP="00545B57">
      <w:pPr>
        <w:pStyle w:val="af5"/>
      </w:pPr>
      <w:r>
        <w:t>[</w:t>
      </w:r>
      <w:r>
        <w:t>黄赐英</w:t>
      </w:r>
      <w:r>
        <w:t xml:space="preserve">, </w:t>
      </w:r>
      <w:r>
        <w:t>裴利华</w:t>
      </w:r>
      <w:r>
        <w:t xml:space="preserve">. (2005). </w:t>
      </w:r>
      <w:r>
        <w:t>大学新生</w:t>
      </w:r>
      <w:r>
        <w:t>SCL—90</w:t>
      </w:r>
      <w:r>
        <w:t>调查结果与分析</w:t>
      </w:r>
      <w:r>
        <w:t xml:space="preserve">. </w:t>
      </w:r>
      <w:r>
        <w:rPr>
          <w:i/>
          <w:iCs/>
        </w:rPr>
        <w:t>株洲师范高等专科学校学报</w:t>
      </w:r>
      <w:r>
        <w:t xml:space="preserve">, </w:t>
      </w:r>
      <w:r>
        <w:rPr>
          <w:i/>
          <w:iCs/>
        </w:rPr>
        <w:t>10</w:t>
      </w:r>
      <w:r>
        <w:t>(3), 29–32.]</w:t>
      </w:r>
    </w:p>
    <w:p w14:paraId="3DB80B32" w14:textId="77777777" w:rsidR="00545B57" w:rsidRDefault="00545B57" w:rsidP="00545B57">
      <w:pPr>
        <w:pStyle w:val="af5"/>
      </w:pPr>
      <w:r>
        <w:t>[</w:t>
      </w:r>
      <w:r>
        <w:t>龚栩</w:t>
      </w:r>
      <w:r>
        <w:t xml:space="preserve">, </w:t>
      </w:r>
      <w:r>
        <w:t>谢熹瑶</w:t>
      </w:r>
      <w:r>
        <w:t xml:space="preserve">, </w:t>
      </w:r>
      <w:r>
        <w:t>徐蕊</w:t>
      </w:r>
      <w:r>
        <w:t xml:space="preserve">, </w:t>
      </w:r>
      <w:r>
        <w:t>罗跃嘉</w:t>
      </w:r>
      <w:r>
        <w:t xml:space="preserve">. (2010). </w:t>
      </w:r>
      <w:r>
        <w:t>抑郁</w:t>
      </w:r>
      <w:r>
        <w:t>-</w:t>
      </w:r>
      <w:r>
        <w:t>焦虑</w:t>
      </w:r>
      <w:r>
        <w:t>-</w:t>
      </w:r>
      <w:r>
        <w:t>压力量表简体中文版</w:t>
      </w:r>
      <w:r>
        <w:t>(DASS-21)</w:t>
      </w:r>
      <w:r>
        <w:t>在中国大学生中的测试报告</w:t>
      </w:r>
      <w:r>
        <w:t xml:space="preserve">. </w:t>
      </w:r>
      <w:r>
        <w:rPr>
          <w:i/>
          <w:iCs/>
        </w:rPr>
        <w:t>中国临床心理学杂志</w:t>
      </w:r>
      <w:r>
        <w:t xml:space="preserve">, </w:t>
      </w:r>
      <w:r>
        <w:rPr>
          <w:i/>
          <w:iCs/>
        </w:rPr>
        <w:t>18</w:t>
      </w:r>
      <w:r>
        <w:t>(4), 443–446.]</w:t>
      </w:r>
    </w:p>
    <w:p w14:paraId="6B974B3E" w14:textId="015A1074" w:rsidR="00E124AE" w:rsidRPr="006A120B" w:rsidRDefault="00E124AE">
      <w:pPr>
        <w:rPr>
          <w:sz w:val="21"/>
          <w:szCs w:val="21"/>
        </w:rPr>
      </w:pPr>
      <w:r w:rsidRPr="006A120B">
        <w:rPr>
          <w:sz w:val="21"/>
          <w:szCs w:val="21"/>
        </w:rPr>
        <w:fldChar w:fldCharType="end"/>
      </w:r>
    </w:p>
    <w:sectPr w:rsidR="00E124AE" w:rsidRPr="006A120B" w:rsidSect="00135773">
      <w:pgSz w:w="16838" w:h="11906" w:orient="landscape"/>
      <w:pgMar w:top="1800" w:right="1440" w:bottom="1800" w:left="1440" w:header="851" w:footer="992" w:gutter="0"/>
      <w:cols w:space="425"/>
      <w:docGrid w:type="lines"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598B1D" w14:textId="77777777" w:rsidR="00A344E8" w:rsidRDefault="00A344E8" w:rsidP="00014343">
      <w:r>
        <w:separator/>
      </w:r>
    </w:p>
  </w:endnote>
  <w:endnote w:type="continuationSeparator" w:id="0">
    <w:p w14:paraId="533CCD4C" w14:textId="77777777" w:rsidR="00A344E8" w:rsidRDefault="00A344E8" w:rsidP="000143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85E988" w14:textId="77777777" w:rsidR="00A344E8" w:rsidRDefault="00A344E8" w:rsidP="00014343">
      <w:r>
        <w:separator/>
      </w:r>
    </w:p>
  </w:footnote>
  <w:footnote w:type="continuationSeparator" w:id="0">
    <w:p w14:paraId="336CBE8D" w14:textId="77777777" w:rsidR="00A344E8" w:rsidRDefault="00A344E8" w:rsidP="0001434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bordersDoNotSurroundHeader/>
  <w:bordersDoNotSurroundFooter/>
  <w:proofState w:spelling="clean" w:grammar="clean"/>
  <w:defaultTabStop w:val="420"/>
  <w:drawingGridHorizontalSpacing w:val="140"/>
  <w:drawingGridVerticalSpacing w:val="381"/>
  <w:displayHorizontalDrawingGridEvery w:val="0"/>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550C"/>
    <w:rsid w:val="00014343"/>
    <w:rsid w:val="00017019"/>
    <w:rsid w:val="00043F91"/>
    <w:rsid w:val="00063292"/>
    <w:rsid w:val="0009728E"/>
    <w:rsid w:val="000A6233"/>
    <w:rsid w:val="0011259D"/>
    <w:rsid w:val="00132162"/>
    <w:rsid w:val="00134F1A"/>
    <w:rsid w:val="00135773"/>
    <w:rsid w:val="001646B4"/>
    <w:rsid w:val="001A1AF8"/>
    <w:rsid w:val="00252838"/>
    <w:rsid w:val="003372A7"/>
    <w:rsid w:val="0034290E"/>
    <w:rsid w:val="003715D3"/>
    <w:rsid w:val="0039322B"/>
    <w:rsid w:val="003B11E2"/>
    <w:rsid w:val="003D2B69"/>
    <w:rsid w:val="003E5A37"/>
    <w:rsid w:val="00453E26"/>
    <w:rsid w:val="00493743"/>
    <w:rsid w:val="004A44E0"/>
    <w:rsid w:val="004E5D93"/>
    <w:rsid w:val="004F260D"/>
    <w:rsid w:val="005056E0"/>
    <w:rsid w:val="00545B57"/>
    <w:rsid w:val="0056560D"/>
    <w:rsid w:val="00592DE3"/>
    <w:rsid w:val="005A6140"/>
    <w:rsid w:val="005C5C39"/>
    <w:rsid w:val="005E40FE"/>
    <w:rsid w:val="006049A9"/>
    <w:rsid w:val="006307BF"/>
    <w:rsid w:val="006A120B"/>
    <w:rsid w:val="006D4E79"/>
    <w:rsid w:val="0072281B"/>
    <w:rsid w:val="00753055"/>
    <w:rsid w:val="007560EC"/>
    <w:rsid w:val="00792374"/>
    <w:rsid w:val="007E4337"/>
    <w:rsid w:val="00891819"/>
    <w:rsid w:val="00895A34"/>
    <w:rsid w:val="008E362B"/>
    <w:rsid w:val="009116C4"/>
    <w:rsid w:val="00913626"/>
    <w:rsid w:val="0092550C"/>
    <w:rsid w:val="00936310"/>
    <w:rsid w:val="00960D59"/>
    <w:rsid w:val="00983899"/>
    <w:rsid w:val="009C218B"/>
    <w:rsid w:val="009C4BCF"/>
    <w:rsid w:val="00A344E8"/>
    <w:rsid w:val="00A51A13"/>
    <w:rsid w:val="00A60B89"/>
    <w:rsid w:val="00A82961"/>
    <w:rsid w:val="00B03D34"/>
    <w:rsid w:val="00B31FE5"/>
    <w:rsid w:val="00B410E8"/>
    <w:rsid w:val="00B57F7D"/>
    <w:rsid w:val="00B844F0"/>
    <w:rsid w:val="00C1462C"/>
    <w:rsid w:val="00C966A6"/>
    <w:rsid w:val="00DC0B2B"/>
    <w:rsid w:val="00DC4C2A"/>
    <w:rsid w:val="00E124AE"/>
    <w:rsid w:val="00E56DE6"/>
    <w:rsid w:val="00E85C57"/>
    <w:rsid w:val="00EA62A5"/>
    <w:rsid w:val="00EB4701"/>
    <w:rsid w:val="00EC470B"/>
    <w:rsid w:val="00EC55D1"/>
    <w:rsid w:val="00F424EB"/>
    <w:rsid w:val="00F54BAA"/>
    <w:rsid w:val="00F70E28"/>
    <w:rsid w:val="00F87B8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2C4A0C"/>
  <w15:chartTrackingRefBased/>
  <w15:docId w15:val="{50EC0051-0C2A-4884-A839-660E2D7656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kern w:val="2"/>
        <w:sz w:val="28"/>
        <w:szCs w:val="3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E124AE"/>
    <w:pPr>
      <w:keepNext/>
      <w:keepLines/>
      <w:spacing w:line="360" w:lineRule="auto"/>
      <w:outlineLvl w:val="0"/>
    </w:pPr>
    <w:rPr>
      <w:b/>
      <w:bCs/>
      <w:kern w:val="44"/>
      <w:szCs w:val="44"/>
    </w:rPr>
  </w:style>
  <w:style w:type="paragraph" w:styleId="2">
    <w:name w:val="heading 2"/>
    <w:basedOn w:val="a"/>
    <w:next w:val="a"/>
    <w:link w:val="20"/>
    <w:uiPriority w:val="9"/>
    <w:semiHidden/>
    <w:unhideWhenUsed/>
    <w:qFormat/>
    <w:rsid w:val="00E124AE"/>
    <w:pPr>
      <w:keepNext/>
      <w:keepLines/>
      <w:spacing w:line="360" w:lineRule="auto"/>
      <w:outlineLvl w:val="1"/>
    </w:pPr>
    <w:rPr>
      <w:rFonts w:eastAsia="Times New Roman"/>
      <w:b/>
      <w:bCs/>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E124AE"/>
    <w:rPr>
      <w:b/>
      <w:bCs/>
      <w:kern w:val="44"/>
      <w:szCs w:val="44"/>
    </w:rPr>
  </w:style>
  <w:style w:type="character" w:customStyle="1" w:styleId="20">
    <w:name w:val="标题 2 字符"/>
    <w:basedOn w:val="a0"/>
    <w:link w:val="2"/>
    <w:uiPriority w:val="9"/>
    <w:semiHidden/>
    <w:rsid w:val="00E124AE"/>
    <w:rPr>
      <w:rFonts w:eastAsia="Times New Roman"/>
      <w:b/>
      <w:bCs/>
      <w:sz w:val="24"/>
    </w:rPr>
  </w:style>
  <w:style w:type="character" w:styleId="a3">
    <w:name w:val="Hyperlink"/>
    <w:basedOn w:val="a0"/>
    <w:uiPriority w:val="99"/>
    <w:semiHidden/>
    <w:unhideWhenUsed/>
    <w:rsid w:val="00E124AE"/>
    <w:rPr>
      <w:color w:val="0563C1"/>
      <w:u w:val="single"/>
    </w:rPr>
  </w:style>
  <w:style w:type="character" w:styleId="a4">
    <w:name w:val="FollowedHyperlink"/>
    <w:basedOn w:val="a0"/>
    <w:uiPriority w:val="99"/>
    <w:semiHidden/>
    <w:unhideWhenUsed/>
    <w:rsid w:val="00E124AE"/>
    <w:rPr>
      <w:color w:val="954F72"/>
      <w:u w:val="single"/>
    </w:rPr>
  </w:style>
  <w:style w:type="paragraph" w:customStyle="1" w:styleId="msonormal0">
    <w:name w:val="msonormal"/>
    <w:basedOn w:val="a"/>
    <w:uiPriority w:val="99"/>
    <w:semiHidden/>
    <w:rsid w:val="00E124AE"/>
    <w:pPr>
      <w:widowControl/>
      <w:spacing w:before="100" w:beforeAutospacing="1" w:after="100" w:afterAutospacing="1" w:line="360" w:lineRule="auto"/>
      <w:jc w:val="left"/>
    </w:pPr>
    <w:rPr>
      <w:rFonts w:ascii="宋体" w:hAnsi="宋体" w:cs="宋体"/>
      <w:kern w:val="0"/>
      <w:sz w:val="24"/>
      <w:szCs w:val="24"/>
    </w:rPr>
  </w:style>
  <w:style w:type="paragraph" w:styleId="a5">
    <w:name w:val="Normal (Web)"/>
    <w:basedOn w:val="a"/>
    <w:uiPriority w:val="99"/>
    <w:semiHidden/>
    <w:unhideWhenUsed/>
    <w:rsid w:val="00E124AE"/>
    <w:pPr>
      <w:widowControl/>
      <w:spacing w:before="100" w:beforeAutospacing="1" w:after="100" w:afterAutospacing="1" w:line="360" w:lineRule="auto"/>
      <w:jc w:val="left"/>
    </w:pPr>
    <w:rPr>
      <w:rFonts w:ascii="宋体" w:hAnsi="宋体" w:cs="宋体"/>
      <w:kern w:val="0"/>
      <w:sz w:val="24"/>
      <w:szCs w:val="24"/>
    </w:rPr>
  </w:style>
  <w:style w:type="paragraph" w:styleId="a6">
    <w:name w:val="annotation text"/>
    <w:basedOn w:val="a"/>
    <w:link w:val="a7"/>
    <w:uiPriority w:val="99"/>
    <w:semiHidden/>
    <w:unhideWhenUsed/>
    <w:rsid w:val="00E124AE"/>
    <w:pPr>
      <w:spacing w:line="360" w:lineRule="auto"/>
      <w:ind w:firstLineChars="200" w:firstLine="200"/>
      <w:jc w:val="left"/>
    </w:pPr>
    <w:rPr>
      <w:sz w:val="24"/>
    </w:rPr>
  </w:style>
  <w:style w:type="character" w:customStyle="1" w:styleId="a7">
    <w:name w:val="批注文字 字符"/>
    <w:basedOn w:val="a0"/>
    <w:link w:val="a6"/>
    <w:uiPriority w:val="99"/>
    <w:semiHidden/>
    <w:rsid w:val="00E124AE"/>
    <w:rPr>
      <w:sz w:val="24"/>
    </w:rPr>
  </w:style>
  <w:style w:type="paragraph" w:styleId="a8">
    <w:name w:val="header"/>
    <w:basedOn w:val="a"/>
    <w:link w:val="a9"/>
    <w:uiPriority w:val="99"/>
    <w:unhideWhenUsed/>
    <w:rsid w:val="00E124AE"/>
    <w:pPr>
      <w:tabs>
        <w:tab w:val="center" w:pos="4153"/>
        <w:tab w:val="right" w:pos="8306"/>
      </w:tabs>
      <w:snapToGrid w:val="0"/>
      <w:jc w:val="center"/>
    </w:pPr>
    <w:rPr>
      <w:sz w:val="18"/>
      <w:szCs w:val="18"/>
    </w:rPr>
  </w:style>
  <w:style w:type="character" w:customStyle="1" w:styleId="a9">
    <w:name w:val="页眉 字符"/>
    <w:basedOn w:val="a0"/>
    <w:link w:val="a8"/>
    <w:uiPriority w:val="99"/>
    <w:rsid w:val="00E124AE"/>
    <w:rPr>
      <w:sz w:val="18"/>
      <w:szCs w:val="18"/>
    </w:rPr>
  </w:style>
  <w:style w:type="paragraph" w:styleId="aa">
    <w:name w:val="footer"/>
    <w:basedOn w:val="a"/>
    <w:link w:val="ab"/>
    <w:uiPriority w:val="99"/>
    <w:unhideWhenUsed/>
    <w:rsid w:val="00E124AE"/>
    <w:pPr>
      <w:tabs>
        <w:tab w:val="center" w:pos="4153"/>
        <w:tab w:val="right" w:pos="8306"/>
      </w:tabs>
      <w:snapToGrid w:val="0"/>
      <w:jc w:val="left"/>
    </w:pPr>
    <w:rPr>
      <w:sz w:val="18"/>
      <w:szCs w:val="18"/>
    </w:rPr>
  </w:style>
  <w:style w:type="character" w:customStyle="1" w:styleId="ab">
    <w:name w:val="页脚 字符"/>
    <w:basedOn w:val="a0"/>
    <w:link w:val="aa"/>
    <w:uiPriority w:val="99"/>
    <w:rsid w:val="00E124AE"/>
    <w:rPr>
      <w:sz w:val="18"/>
      <w:szCs w:val="18"/>
    </w:rPr>
  </w:style>
  <w:style w:type="paragraph" w:styleId="ac">
    <w:name w:val="caption"/>
    <w:basedOn w:val="a"/>
    <w:next w:val="a"/>
    <w:uiPriority w:val="35"/>
    <w:semiHidden/>
    <w:unhideWhenUsed/>
    <w:qFormat/>
    <w:rsid w:val="00E124AE"/>
    <w:pPr>
      <w:spacing w:line="360" w:lineRule="auto"/>
    </w:pPr>
    <w:rPr>
      <w:rFonts w:ascii="等线 Light" w:eastAsia="黑体" w:hAnsi="等线 Light"/>
      <w:sz w:val="20"/>
      <w:szCs w:val="20"/>
    </w:rPr>
  </w:style>
  <w:style w:type="paragraph" w:styleId="ad">
    <w:name w:val="endnote text"/>
    <w:basedOn w:val="a"/>
    <w:link w:val="ae"/>
    <w:uiPriority w:val="99"/>
    <w:semiHidden/>
    <w:unhideWhenUsed/>
    <w:rsid w:val="00E124AE"/>
    <w:pPr>
      <w:spacing w:line="360" w:lineRule="auto"/>
    </w:pPr>
    <w:rPr>
      <w:sz w:val="20"/>
      <w:szCs w:val="20"/>
    </w:rPr>
  </w:style>
  <w:style w:type="character" w:customStyle="1" w:styleId="ae">
    <w:name w:val="尾注文本 字符"/>
    <w:basedOn w:val="a0"/>
    <w:link w:val="ad"/>
    <w:uiPriority w:val="99"/>
    <w:semiHidden/>
    <w:rsid w:val="00E124AE"/>
    <w:rPr>
      <w:sz w:val="20"/>
      <w:szCs w:val="20"/>
    </w:rPr>
  </w:style>
  <w:style w:type="paragraph" w:styleId="af">
    <w:name w:val="annotation subject"/>
    <w:basedOn w:val="a6"/>
    <w:next w:val="a6"/>
    <w:link w:val="af0"/>
    <w:uiPriority w:val="99"/>
    <w:semiHidden/>
    <w:unhideWhenUsed/>
    <w:rsid w:val="00E124AE"/>
    <w:pPr>
      <w:ind w:firstLineChars="0" w:firstLine="0"/>
      <w:jc w:val="both"/>
    </w:pPr>
    <w:rPr>
      <w:b/>
      <w:bCs/>
      <w:sz w:val="20"/>
      <w:szCs w:val="20"/>
    </w:rPr>
  </w:style>
  <w:style w:type="character" w:customStyle="1" w:styleId="af0">
    <w:name w:val="批注主题 字符"/>
    <w:basedOn w:val="a7"/>
    <w:link w:val="af"/>
    <w:uiPriority w:val="99"/>
    <w:semiHidden/>
    <w:rsid w:val="00E124AE"/>
    <w:rPr>
      <w:b/>
      <w:bCs/>
      <w:sz w:val="20"/>
      <w:szCs w:val="20"/>
    </w:rPr>
  </w:style>
  <w:style w:type="paragraph" w:styleId="af1">
    <w:name w:val="Revision"/>
    <w:uiPriority w:val="99"/>
    <w:semiHidden/>
    <w:rsid w:val="00E124AE"/>
  </w:style>
  <w:style w:type="paragraph" w:customStyle="1" w:styleId="tgt">
    <w:name w:val="tgt"/>
    <w:basedOn w:val="a"/>
    <w:uiPriority w:val="99"/>
    <w:semiHidden/>
    <w:rsid w:val="00E124AE"/>
    <w:pPr>
      <w:widowControl/>
      <w:spacing w:before="100" w:beforeAutospacing="1" w:after="100" w:afterAutospacing="1" w:line="360" w:lineRule="auto"/>
      <w:jc w:val="left"/>
    </w:pPr>
    <w:rPr>
      <w:rFonts w:ascii="宋体" w:hAnsi="宋体" w:cs="宋体"/>
      <w:kern w:val="0"/>
      <w:sz w:val="24"/>
      <w:szCs w:val="24"/>
    </w:rPr>
  </w:style>
  <w:style w:type="paragraph" w:customStyle="1" w:styleId="target">
    <w:name w:val="target"/>
    <w:basedOn w:val="a"/>
    <w:uiPriority w:val="99"/>
    <w:semiHidden/>
    <w:rsid w:val="00E124AE"/>
    <w:pPr>
      <w:widowControl/>
      <w:spacing w:before="100" w:beforeAutospacing="1" w:after="100" w:afterAutospacing="1" w:line="360" w:lineRule="auto"/>
      <w:jc w:val="left"/>
    </w:pPr>
    <w:rPr>
      <w:rFonts w:ascii="宋体" w:hAnsi="宋体" w:cs="宋体"/>
      <w:kern w:val="0"/>
      <w:sz w:val="24"/>
      <w:szCs w:val="24"/>
    </w:rPr>
  </w:style>
  <w:style w:type="character" w:styleId="af2">
    <w:name w:val="annotation reference"/>
    <w:basedOn w:val="a0"/>
    <w:uiPriority w:val="99"/>
    <w:semiHidden/>
    <w:unhideWhenUsed/>
    <w:rsid w:val="00E124AE"/>
    <w:rPr>
      <w:sz w:val="16"/>
      <w:szCs w:val="16"/>
    </w:rPr>
  </w:style>
  <w:style w:type="character" w:styleId="af3">
    <w:name w:val="endnote reference"/>
    <w:basedOn w:val="a0"/>
    <w:uiPriority w:val="99"/>
    <w:semiHidden/>
    <w:unhideWhenUsed/>
    <w:rsid w:val="00E124AE"/>
    <w:rPr>
      <w:vertAlign w:val="superscript"/>
    </w:rPr>
  </w:style>
  <w:style w:type="table" w:styleId="af4">
    <w:name w:val="Table Grid"/>
    <w:basedOn w:val="a1"/>
    <w:uiPriority w:val="39"/>
    <w:rsid w:val="00E124AE"/>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5">
    <w:name w:val="Bibliography"/>
    <w:basedOn w:val="a"/>
    <w:next w:val="a"/>
    <w:uiPriority w:val="37"/>
    <w:unhideWhenUsed/>
    <w:rsid w:val="00E124AE"/>
    <w:pPr>
      <w:ind w:left="720" w:hanging="720"/>
    </w:pPr>
  </w:style>
  <w:style w:type="character" w:customStyle="1" w:styleId="innerzoteroCitation">
    <w:name w:val="innerzoteroCitation"/>
    <w:basedOn w:val="a0"/>
    <w:rsid w:val="006A120B"/>
    <w:rPr>
      <w:b w:val="0"/>
      <w:i w:val="0"/>
      <w:color w:val="0000FF"/>
      <w:vertAlign w:val="base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45822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CCC11C-E372-4C44-8548-843AADD1A4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9</TotalTime>
  <Pages>16</Pages>
  <Words>30137</Words>
  <Characters>171784</Characters>
  <Application>Microsoft Office Word</Application>
  <DocSecurity>0</DocSecurity>
  <Lines>1431</Lines>
  <Paragraphs>403</Paragraphs>
  <ScaleCrop>false</ScaleCrop>
  <Company/>
  <LinksUpToDate>false</LinksUpToDate>
  <CharactersWithSpaces>201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浩远 汪</dc:creator>
  <cp:keywords/>
  <dc:description/>
  <cp:lastModifiedBy>浩远 汪</cp:lastModifiedBy>
  <cp:revision>26</cp:revision>
  <dcterms:created xsi:type="dcterms:W3CDTF">2024-01-25T02:32:00Z</dcterms:created>
  <dcterms:modified xsi:type="dcterms:W3CDTF">2025-01-19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iltSgGe"/&gt;&lt;style id="http://www.zotero.org/styles/acta-psychologica-sinica" hasBibliography="1" bibliographyStyleHasBeenSet="1"/&gt;&lt;prefs&gt;&lt;pref name="fieldType" value="Field"/&gt;&lt;pref name="dontAskD</vt:lpwstr>
  </property>
  <property fmtid="{D5CDD505-2E9C-101B-9397-08002B2CF9AE}" pid="3" name="ZOTERO_PREF_2">
    <vt:lpwstr>elayCitationUpdates" value="true"/&gt;&lt;/prefs&gt;&lt;/data&gt;</vt:lpwstr>
  </property>
</Properties>
</file>